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3412D18" w14:textId="08BCD3C0" w:rsidR="007938D4" w:rsidRPr="00D37206" w:rsidRDefault="007938D4" w:rsidP="007938D4">
      <w:pPr>
        <w:pStyle w:val="Heading1"/>
        <w:rPr>
          <w:lang w:val="id-ID"/>
        </w:rPr>
      </w:pPr>
      <w:bookmarkStart w:id="0" w:name="_Toc128839678"/>
      <w:bookmarkStart w:id="1" w:name="_Toc128842167"/>
      <w:bookmarkStart w:id="2" w:name="_Toc129108295"/>
      <w:bookmarkStart w:id="3" w:name="_Toc129190734"/>
      <w:bookmarkStart w:id="4" w:name="_Toc129252415"/>
      <w:bookmarkStart w:id="5" w:name="_Toc137427873"/>
      <w:bookmarkStart w:id="6" w:name="_Toc137428448"/>
      <w:r w:rsidRPr="00D37206">
        <w:rPr>
          <w:lang w:val="id-ID"/>
        </w:rPr>
        <w:t>DAFTAR</w:t>
      </w:r>
      <w:r w:rsidR="005836BA" w:rsidRPr="00D37206">
        <w:rPr>
          <w:lang w:val="id-ID"/>
        </w:rPr>
        <w:t>A</w:t>
      </w:r>
      <w:r w:rsidRPr="00D37206">
        <w:rPr>
          <w:lang w:val="id-ID"/>
        </w:rPr>
        <w:t xml:space="preserve"> PUSTAKA</w:t>
      </w:r>
      <w:bookmarkEnd w:id="0"/>
      <w:bookmarkEnd w:id="1"/>
      <w:bookmarkEnd w:id="2"/>
      <w:bookmarkEnd w:id="3"/>
      <w:bookmarkEnd w:id="4"/>
      <w:bookmarkEnd w:id="5"/>
      <w:bookmarkEnd w:id="6"/>
    </w:p>
    <w:p w14:paraId="4AB2C74D" w14:textId="77777777" w:rsidR="00002007" w:rsidRPr="00D37206" w:rsidRDefault="00002007" w:rsidP="00002007"/>
    <w:p w14:paraId="72A34524" w14:textId="5C64687F" w:rsidR="007938D4" w:rsidRPr="00D37206" w:rsidRDefault="00ED5A2F" w:rsidP="00061EAB">
      <w:pPr>
        <w:widowControl w:val="0"/>
        <w:autoSpaceDE w:val="0"/>
        <w:autoSpaceDN w:val="0"/>
        <w:adjustRightInd w:val="0"/>
        <w:spacing w:line="276" w:lineRule="auto"/>
        <w:ind w:left="480" w:hanging="48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D37206">
        <w:rPr>
          <w:rFonts w:ascii="Times New Roman" w:hAnsi="Times New Roman" w:cs="Times New Roman"/>
          <w:color w:val="000000" w:themeColor="text1"/>
          <w:sz w:val="24"/>
          <w:szCs w:val="24"/>
        </w:rPr>
        <w:t>Achyana</w:t>
      </w:r>
      <w:r w:rsidR="00950ECA" w:rsidRPr="00D37206">
        <w:rPr>
          <w:rFonts w:ascii="Times New Roman" w:hAnsi="Times New Roman" w:cs="Times New Roman"/>
          <w:color w:val="000000" w:themeColor="text1"/>
          <w:sz w:val="24"/>
          <w:szCs w:val="24"/>
        </w:rPr>
        <w:t>, Muhtya</w:t>
      </w:r>
      <w:r w:rsidRPr="00D3720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(2016). </w:t>
      </w:r>
      <w:r w:rsidR="002E154D" w:rsidRPr="00D37206">
        <w:rPr>
          <w:rFonts w:ascii="Times New Roman" w:hAnsi="Times New Roman" w:cs="Times New Roman"/>
          <w:color w:val="000000" w:themeColor="text1"/>
          <w:sz w:val="24"/>
          <w:szCs w:val="24"/>
        </w:rPr>
        <w:t>“</w:t>
      </w:r>
      <w:r w:rsidR="00950ECA" w:rsidRPr="00D3720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aktor-Faktor Yang Mempengaruhi Beban Kerja </w:t>
      </w:r>
      <w:r w:rsidR="00950ECA" w:rsidRPr="00D37206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Room Attendant</w:t>
      </w:r>
      <w:r w:rsidR="00950ECA" w:rsidRPr="00D3720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i Grand Jatra Hotel Pekanbaru</w:t>
      </w:r>
      <w:r w:rsidR="002E154D" w:rsidRPr="00D37206">
        <w:rPr>
          <w:rFonts w:ascii="Times New Roman" w:hAnsi="Times New Roman" w:cs="Times New Roman"/>
          <w:color w:val="000000" w:themeColor="text1"/>
          <w:sz w:val="24"/>
          <w:szCs w:val="24"/>
        </w:rPr>
        <w:t>”</w:t>
      </w:r>
      <w:r w:rsidR="00950ECA" w:rsidRPr="00D37206">
        <w:rPr>
          <w:rFonts w:ascii="Times New Roman" w:hAnsi="Times New Roman" w:cs="Times New Roman"/>
          <w:color w:val="000000" w:themeColor="text1"/>
          <w:sz w:val="24"/>
          <w:szCs w:val="24"/>
        </w:rPr>
        <w:t>. Jom FISIP Vol. 3 No. 2 – Oktober 2016.</w:t>
      </w:r>
    </w:p>
    <w:p w14:paraId="5D54C447" w14:textId="2A83FC73" w:rsidR="007938D4" w:rsidRPr="00D37206" w:rsidRDefault="007938D4" w:rsidP="00061EAB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37206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 w:fldLock="1"/>
      </w:r>
      <w:r w:rsidRPr="00D37206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ADDIN Mendeley Bibliography CSL_BIBLIOGRAPHY </w:instrText>
      </w:r>
      <w:r w:rsidRPr="00D37206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E83417" w:rsidRPr="00D37206">
        <w:rPr>
          <w:rFonts w:ascii="Times New Roman" w:hAnsi="Times New Roman" w:cs="Times New Roman"/>
          <w:noProof/>
          <w:sz w:val="24"/>
          <w:szCs w:val="24"/>
        </w:rPr>
        <w:t xml:space="preserve">Adamy, Marbawi. (2016). </w:t>
      </w:r>
      <w:r w:rsidR="00E83417" w:rsidRPr="00D37206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: Teori, Praktik dan Penelitian</w:t>
      </w:r>
      <w:r w:rsidR="00E83417" w:rsidRPr="00D37206">
        <w:rPr>
          <w:rFonts w:ascii="Times New Roman" w:hAnsi="Times New Roman" w:cs="Times New Roman"/>
          <w:noProof/>
          <w:sz w:val="24"/>
          <w:szCs w:val="24"/>
        </w:rPr>
        <w:t>. Aceh: Unimal Press.</w:t>
      </w:r>
    </w:p>
    <w:p w14:paraId="17FAB262" w14:textId="14D7144A" w:rsidR="007938D4" w:rsidRPr="00D37206" w:rsidRDefault="00E83417" w:rsidP="00061EAB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37206">
        <w:rPr>
          <w:rFonts w:ascii="Times New Roman" w:hAnsi="Times New Roman" w:cs="Times New Roman"/>
          <w:noProof/>
          <w:sz w:val="24"/>
          <w:szCs w:val="24"/>
        </w:rPr>
        <w:t>Agus Dwi Cahya, Novia Tri Ratnasari, &amp; Yudi Prasetya Putra. (2021). “Pengaruh Lingkungan Kerja, Stress Kerja, dan Motivasi Kerja Terhadap Kinerja Karyawan (Studi Kasus Umkm Buah Baru Online (B</w:t>
      </w:r>
      <w:r w:rsidR="00243068" w:rsidRPr="00D37206">
        <w:rPr>
          <w:rFonts w:ascii="Times New Roman" w:hAnsi="Times New Roman" w:cs="Times New Roman"/>
          <w:noProof/>
          <w:sz w:val="24"/>
          <w:szCs w:val="24"/>
        </w:rPr>
        <w:t>BO</w:t>
      </w:r>
      <w:r w:rsidRPr="00D37206">
        <w:rPr>
          <w:rFonts w:ascii="Times New Roman" w:hAnsi="Times New Roman" w:cs="Times New Roman"/>
          <w:noProof/>
          <w:sz w:val="24"/>
          <w:szCs w:val="24"/>
        </w:rPr>
        <w:t xml:space="preserve">) Di Gamping Yogyakarta.” Jurnal Bingkai Ekonomi </w:t>
      </w:r>
      <w:r w:rsidR="00002007" w:rsidRPr="00D37206">
        <w:rPr>
          <w:rFonts w:ascii="Times New Roman" w:hAnsi="Times New Roman" w:cs="Times New Roman"/>
          <w:noProof/>
          <w:sz w:val="24"/>
          <w:szCs w:val="24"/>
        </w:rPr>
        <w:t>. Vol.</w:t>
      </w:r>
      <w:r w:rsidR="005F7348" w:rsidRPr="00D37206">
        <w:rPr>
          <w:rFonts w:ascii="Times New Roman" w:hAnsi="Times New Roman" w:cs="Times New Roman"/>
          <w:noProof/>
          <w:sz w:val="24"/>
          <w:szCs w:val="24"/>
        </w:rPr>
        <w:t xml:space="preserve"> 6 No. 2 </w:t>
      </w:r>
      <w:r w:rsidRPr="00D37206">
        <w:rPr>
          <w:rFonts w:ascii="Times New Roman" w:hAnsi="Times New Roman" w:cs="Times New Roman"/>
          <w:noProof/>
          <w:sz w:val="24"/>
          <w:szCs w:val="24"/>
        </w:rPr>
        <w:t>:16–26.</w:t>
      </w:r>
    </w:p>
    <w:p w14:paraId="1A32170E" w14:textId="2418DC31" w:rsidR="00125F0C" w:rsidRPr="00D37206" w:rsidRDefault="00125F0C" w:rsidP="00061EAB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37206">
        <w:rPr>
          <w:rFonts w:ascii="Times New Roman" w:hAnsi="Times New Roman" w:cs="Times New Roman"/>
          <w:noProof/>
          <w:sz w:val="24"/>
          <w:szCs w:val="24"/>
        </w:rPr>
        <w:t xml:space="preserve">Arikunto. (2013). </w:t>
      </w:r>
      <w:r w:rsidRPr="00D37206">
        <w:rPr>
          <w:rFonts w:ascii="Times New Roman" w:hAnsi="Times New Roman" w:cs="Times New Roman"/>
          <w:i/>
          <w:iCs/>
          <w:noProof/>
          <w:sz w:val="24"/>
          <w:szCs w:val="24"/>
        </w:rPr>
        <w:t>Prosedur Penelitian Suatu Pendekatan Praktik</w:t>
      </w:r>
      <w:r w:rsidRPr="00D37206">
        <w:rPr>
          <w:rFonts w:ascii="Times New Roman" w:hAnsi="Times New Roman" w:cs="Times New Roman"/>
          <w:noProof/>
          <w:sz w:val="24"/>
          <w:szCs w:val="24"/>
        </w:rPr>
        <w:t xml:space="preserve">. Jakarta: Penerbit </w:t>
      </w:r>
      <w:r w:rsidR="002E154D" w:rsidRPr="00D37206">
        <w:rPr>
          <w:rFonts w:ascii="Times New Roman" w:hAnsi="Times New Roman" w:cs="Times New Roman"/>
          <w:noProof/>
          <w:sz w:val="24"/>
          <w:szCs w:val="24"/>
        </w:rPr>
        <w:t>Rineka Cipta</w:t>
      </w:r>
      <w:r w:rsidRPr="00D37206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3F6CC1FA" w14:textId="38AA839B" w:rsidR="007938D4" w:rsidRPr="00D37206" w:rsidRDefault="00E83417" w:rsidP="00061EAB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37206">
        <w:rPr>
          <w:rFonts w:ascii="Times New Roman" w:hAnsi="Times New Roman" w:cs="Times New Roman"/>
          <w:noProof/>
          <w:sz w:val="24"/>
          <w:szCs w:val="24"/>
        </w:rPr>
        <w:t>Aruna, Arya. (2018). “Pengaruh Gaya Kepemimpinan dan Beban Kerja Terhadap Turnover Intention Karyawan Pada C</w:t>
      </w:r>
      <w:r w:rsidR="00002007" w:rsidRPr="00D37206">
        <w:rPr>
          <w:rFonts w:ascii="Times New Roman" w:hAnsi="Times New Roman" w:cs="Times New Roman"/>
          <w:noProof/>
          <w:sz w:val="24"/>
          <w:szCs w:val="24"/>
        </w:rPr>
        <w:t>V</w:t>
      </w:r>
      <w:r w:rsidRPr="00D37206">
        <w:rPr>
          <w:rFonts w:ascii="Times New Roman" w:hAnsi="Times New Roman" w:cs="Times New Roman"/>
          <w:noProof/>
          <w:sz w:val="24"/>
          <w:szCs w:val="24"/>
        </w:rPr>
        <w:t xml:space="preserve">. Daeng Kuliner Makassar.” </w:t>
      </w:r>
      <w:r w:rsidRPr="00D37206">
        <w:rPr>
          <w:rFonts w:ascii="Times New Roman" w:hAnsi="Times New Roman" w:cs="Times New Roman"/>
          <w:i/>
          <w:iCs/>
          <w:noProof/>
          <w:sz w:val="24"/>
          <w:szCs w:val="24"/>
        </w:rPr>
        <w:t>Journal Of Materials Processing Technology</w:t>
      </w:r>
      <w:r w:rsidR="00BE0A7C" w:rsidRPr="00D37206">
        <w:rPr>
          <w:rFonts w:ascii="Times New Roman" w:hAnsi="Times New Roman" w:cs="Times New Roman"/>
          <w:noProof/>
          <w:sz w:val="24"/>
          <w:szCs w:val="24"/>
        </w:rPr>
        <w:t>". Vo</w:t>
      </w:r>
      <w:r w:rsidRPr="00D37206">
        <w:rPr>
          <w:rFonts w:ascii="Times New Roman" w:hAnsi="Times New Roman" w:cs="Times New Roman"/>
          <w:noProof/>
          <w:sz w:val="24"/>
          <w:szCs w:val="24"/>
        </w:rPr>
        <w:t>1</w:t>
      </w:r>
      <w:r w:rsidR="00243068" w:rsidRPr="00D37206">
        <w:rPr>
          <w:rFonts w:ascii="Times New Roman" w:hAnsi="Times New Roman" w:cs="Times New Roman"/>
          <w:noProof/>
          <w:sz w:val="24"/>
          <w:szCs w:val="24"/>
        </w:rPr>
        <w:t xml:space="preserve">. 1 No. </w:t>
      </w:r>
      <w:r w:rsidR="00BE0A7C" w:rsidRPr="00D37206">
        <w:rPr>
          <w:rFonts w:ascii="Times New Roman" w:hAnsi="Times New Roman" w:cs="Times New Roman"/>
          <w:noProof/>
          <w:sz w:val="24"/>
          <w:szCs w:val="24"/>
        </w:rPr>
        <w:t xml:space="preserve">l. </w:t>
      </w:r>
      <w:r w:rsidR="00DA6FFA" w:rsidRPr="00D37206">
        <w:rPr>
          <w:rFonts w:ascii="Times New Roman" w:hAnsi="Times New Roman" w:cs="Times New Roman"/>
          <w:noProof/>
          <w:sz w:val="24"/>
          <w:szCs w:val="24"/>
        </w:rPr>
        <w:t>25-33</w:t>
      </w:r>
      <w:r w:rsidRPr="00D37206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0087A070" w14:textId="662DD6D0" w:rsidR="00C52D21" w:rsidRPr="00D37206" w:rsidRDefault="00C52D21" w:rsidP="00061EAB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37206">
        <w:rPr>
          <w:rFonts w:ascii="Times New Roman" w:hAnsi="Times New Roman" w:cs="Times New Roman"/>
          <w:noProof/>
          <w:sz w:val="24"/>
          <w:szCs w:val="24"/>
        </w:rPr>
        <w:t>Ashford, S.J., Lee, C &amp; Bobko, P. (1989).</w:t>
      </w:r>
      <w:r w:rsidR="005E4720" w:rsidRPr="00D37206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D37206">
        <w:rPr>
          <w:rFonts w:ascii="Times New Roman" w:hAnsi="Times New Roman" w:cs="Times New Roman"/>
          <w:i/>
          <w:iCs/>
          <w:noProof/>
          <w:sz w:val="24"/>
          <w:szCs w:val="24"/>
        </w:rPr>
        <w:t>Content</w:t>
      </w:r>
      <w:r w:rsidR="005E4720" w:rsidRPr="00D37206">
        <w:rPr>
          <w:rFonts w:ascii="Times New Roman" w:hAnsi="Times New Roman" w:cs="Times New Roman"/>
          <w:i/>
          <w:iCs/>
          <w:noProof/>
          <w:sz w:val="24"/>
          <w:szCs w:val="24"/>
        </w:rPr>
        <w:t>, Cause, And Consequences Of Job Turnover: A Theory Based Measure and Subtantive Test. Academy of Management Journal</w:t>
      </w:r>
      <w:r w:rsidR="005E4720" w:rsidRPr="00D37206">
        <w:rPr>
          <w:rFonts w:ascii="Times New Roman" w:hAnsi="Times New Roman" w:cs="Times New Roman"/>
          <w:noProof/>
          <w:sz w:val="24"/>
          <w:szCs w:val="24"/>
        </w:rPr>
        <w:t>. Vol. 32 No. 4.</w:t>
      </w:r>
      <w:r w:rsidR="004831A0" w:rsidRPr="00D37206">
        <w:rPr>
          <w:rFonts w:ascii="Times New Roman" w:hAnsi="Times New Roman" w:cs="Times New Roman"/>
          <w:noProof/>
          <w:sz w:val="24"/>
          <w:szCs w:val="24"/>
        </w:rPr>
        <w:t xml:space="preserve"> https://doi.org/10.2307/256569.</w:t>
      </w:r>
    </w:p>
    <w:p w14:paraId="23BB5B12" w14:textId="0EE5B6B6" w:rsidR="00E91AB6" w:rsidRPr="00D37206" w:rsidRDefault="00E91AB6" w:rsidP="00061EAB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37206">
        <w:rPr>
          <w:rFonts w:ascii="Times New Roman" w:hAnsi="Times New Roman" w:cs="Times New Roman"/>
          <w:noProof/>
          <w:sz w:val="24"/>
          <w:szCs w:val="24"/>
        </w:rPr>
        <w:t xml:space="preserve">Dina Novita, &amp; Pinky Pininta Dewi. (2021). “Pengaruh Pengaruh </w:t>
      </w:r>
      <w:r w:rsidRPr="00D37206">
        <w:rPr>
          <w:rFonts w:ascii="Times New Roman" w:hAnsi="Times New Roman" w:cs="Times New Roman"/>
          <w:i/>
          <w:iCs/>
          <w:noProof/>
          <w:sz w:val="24"/>
          <w:szCs w:val="24"/>
        </w:rPr>
        <w:t>Job Insecurity</w:t>
      </w:r>
      <w:r w:rsidRPr="00D37206">
        <w:rPr>
          <w:rFonts w:ascii="Times New Roman" w:hAnsi="Times New Roman" w:cs="Times New Roman"/>
          <w:noProof/>
          <w:sz w:val="24"/>
          <w:szCs w:val="24"/>
        </w:rPr>
        <w:t xml:space="preserve"> dan </w:t>
      </w:r>
      <w:r w:rsidRPr="00D37206">
        <w:rPr>
          <w:rFonts w:ascii="Times New Roman" w:hAnsi="Times New Roman" w:cs="Times New Roman"/>
          <w:i/>
          <w:iCs/>
          <w:noProof/>
          <w:sz w:val="24"/>
          <w:szCs w:val="24"/>
        </w:rPr>
        <w:t>Intention To Leave</w:t>
      </w:r>
      <w:r w:rsidRPr="00D37206">
        <w:rPr>
          <w:rFonts w:ascii="Times New Roman" w:hAnsi="Times New Roman" w:cs="Times New Roman"/>
          <w:noProof/>
          <w:sz w:val="24"/>
          <w:szCs w:val="24"/>
        </w:rPr>
        <w:t xml:space="preserve"> Terhadap Kinerja Karyawan Kontrak Di Dinas Tenaga Kerja Kota Surabaya.” </w:t>
      </w:r>
      <w:r w:rsidRPr="00D37206">
        <w:rPr>
          <w:rFonts w:ascii="Times New Roman" w:hAnsi="Times New Roman" w:cs="Times New Roman"/>
          <w:i/>
          <w:iCs/>
          <w:noProof/>
          <w:sz w:val="24"/>
          <w:szCs w:val="24"/>
        </w:rPr>
        <w:t>Bussman Journal : Indonesian Journal Of Business And Management</w:t>
      </w:r>
      <w:r w:rsidRPr="00D37206">
        <w:rPr>
          <w:rFonts w:ascii="Times New Roman" w:hAnsi="Times New Roman" w:cs="Times New Roman"/>
          <w:noProof/>
          <w:sz w:val="24"/>
          <w:szCs w:val="24"/>
        </w:rPr>
        <w:t>. Vol. 1 No. 3: 343–51. Doi: 10.53363/Buss.V1i3.13.</w:t>
      </w:r>
    </w:p>
    <w:p w14:paraId="1D9F1D11" w14:textId="1F53ECC8" w:rsidR="009D56F8" w:rsidRPr="00D37206" w:rsidRDefault="009D56F8" w:rsidP="00061EAB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37206">
        <w:rPr>
          <w:rFonts w:ascii="Times New Roman" w:hAnsi="Times New Roman" w:cs="Times New Roman"/>
          <w:noProof/>
          <w:sz w:val="24"/>
          <w:szCs w:val="24"/>
        </w:rPr>
        <w:t>Dyon Sastrosadarpo, Dewi Urip Wahyuni. (2018). "</w:t>
      </w:r>
      <w:r w:rsidRPr="00D37206">
        <w:rPr>
          <w:rFonts w:ascii="Times New Roman" w:hAnsi="Times New Roman" w:cs="Times New Roman"/>
          <w:color w:val="000000"/>
          <w:sz w:val="24"/>
          <w:szCs w:val="24"/>
        </w:rPr>
        <w:t xml:space="preserve">Pengaruh Stres Kerja, Kompetensi Dan Kompensasi Terhadap Kinerja Karyawan Pt. Media Bersama Sukses Surabaya".Jurnal Ilmu dan Riset Manajemen. Vol. 7 No. 2: 1-18. </w:t>
      </w:r>
    </w:p>
    <w:p w14:paraId="08FFEBA6" w14:textId="77638D3E" w:rsidR="007938D4" w:rsidRPr="00D37206" w:rsidRDefault="00E83417" w:rsidP="00061EAB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37206">
        <w:rPr>
          <w:rFonts w:ascii="Times New Roman" w:hAnsi="Times New Roman" w:cs="Times New Roman"/>
          <w:noProof/>
          <w:sz w:val="24"/>
          <w:szCs w:val="24"/>
        </w:rPr>
        <w:t xml:space="preserve">Ghozali, Imam. (2018). </w:t>
      </w:r>
      <w:r w:rsidRPr="00D37206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s Multivariate Dengan Program Ibm Spss 25</w:t>
      </w:r>
      <w:r w:rsidRPr="00D37206">
        <w:rPr>
          <w:rFonts w:ascii="Times New Roman" w:hAnsi="Times New Roman" w:cs="Times New Roman"/>
          <w:noProof/>
          <w:sz w:val="24"/>
          <w:szCs w:val="24"/>
        </w:rPr>
        <w:t>. Semarang: Universitas Diponegoro.</w:t>
      </w:r>
    </w:p>
    <w:p w14:paraId="412E76EA" w14:textId="48879792" w:rsidR="00E401A6" w:rsidRPr="00D37206" w:rsidRDefault="00E401A6" w:rsidP="00061EAB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37206">
        <w:rPr>
          <w:rFonts w:ascii="Times New Roman" w:hAnsi="Times New Roman" w:cs="Times New Roman"/>
          <w:noProof/>
          <w:sz w:val="24"/>
          <w:szCs w:val="24"/>
        </w:rPr>
        <w:t xml:space="preserve">Greenhalgh, L. &amp; Rosenblatt, Z. (1984). </w:t>
      </w:r>
      <w:r w:rsidRPr="00D37206">
        <w:rPr>
          <w:rFonts w:ascii="Times New Roman" w:hAnsi="Times New Roman" w:cs="Times New Roman"/>
          <w:i/>
          <w:iCs/>
          <w:noProof/>
          <w:sz w:val="24"/>
          <w:szCs w:val="24"/>
        </w:rPr>
        <w:t>Job Insecurity: Towards Conceptual Clarity, Academic Of Manajemen Review</w:t>
      </w:r>
      <w:r w:rsidRPr="00D37206">
        <w:rPr>
          <w:rFonts w:ascii="Times New Roman" w:hAnsi="Times New Roman" w:cs="Times New Roman"/>
          <w:noProof/>
          <w:sz w:val="24"/>
          <w:szCs w:val="24"/>
        </w:rPr>
        <w:t>.</w:t>
      </w:r>
      <w:r w:rsidR="00D52626" w:rsidRPr="00D37206">
        <w:rPr>
          <w:rFonts w:ascii="Times New Roman" w:hAnsi="Times New Roman" w:cs="Times New Roman"/>
          <w:noProof/>
          <w:sz w:val="24"/>
          <w:szCs w:val="24"/>
        </w:rPr>
        <w:t xml:space="preserve"> https://doi.org/10.2307/258284.</w:t>
      </w:r>
    </w:p>
    <w:p w14:paraId="5CFFFD0B" w14:textId="5B38D6E9" w:rsidR="007938D4" w:rsidRPr="00D37206" w:rsidRDefault="00E83417" w:rsidP="00061EAB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37206">
        <w:rPr>
          <w:rFonts w:ascii="Times New Roman" w:hAnsi="Times New Roman" w:cs="Times New Roman"/>
          <w:noProof/>
          <w:sz w:val="24"/>
          <w:szCs w:val="24"/>
        </w:rPr>
        <w:t xml:space="preserve">Handoko, T. Hani. (2001). </w:t>
      </w:r>
      <w:r w:rsidRPr="00D37206">
        <w:rPr>
          <w:rFonts w:ascii="Times New Roman" w:hAnsi="Times New Roman" w:cs="Times New Roman"/>
          <w:i/>
          <w:iCs/>
          <w:noProof/>
          <w:sz w:val="24"/>
          <w:szCs w:val="24"/>
        </w:rPr>
        <w:t>Manajemen Personalia dan Sumber Daya Manusia</w:t>
      </w:r>
      <w:r w:rsidRPr="00D37206">
        <w:rPr>
          <w:rFonts w:ascii="Times New Roman" w:hAnsi="Times New Roman" w:cs="Times New Roman"/>
          <w:noProof/>
          <w:sz w:val="24"/>
          <w:szCs w:val="24"/>
        </w:rPr>
        <w:t>. Edisi 2. Yogyakarta: Bpfe.</w:t>
      </w:r>
    </w:p>
    <w:p w14:paraId="639B829C" w14:textId="03C8E233" w:rsidR="007938D4" w:rsidRPr="00D37206" w:rsidRDefault="00E83417" w:rsidP="00061EAB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37206">
        <w:rPr>
          <w:rFonts w:ascii="Times New Roman" w:hAnsi="Times New Roman" w:cs="Times New Roman"/>
          <w:noProof/>
          <w:sz w:val="24"/>
          <w:szCs w:val="24"/>
        </w:rPr>
        <w:t xml:space="preserve">Hasibuan, Malayu. (2014). </w:t>
      </w:r>
      <w:r w:rsidRPr="00D37206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</w:t>
      </w:r>
      <w:r w:rsidRPr="00D37206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9C1AB5" w:rsidRPr="00D37206">
        <w:rPr>
          <w:rFonts w:ascii="Times New Roman" w:hAnsi="Times New Roman" w:cs="Times New Roman"/>
          <w:noProof/>
          <w:sz w:val="24"/>
          <w:szCs w:val="24"/>
        </w:rPr>
        <w:t xml:space="preserve">Edisi </w:t>
      </w:r>
      <w:r w:rsidRPr="00D37206">
        <w:rPr>
          <w:rFonts w:ascii="Times New Roman" w:hAnsi="Times New Roman" w:cs="Times New Roman"/>
          <w:noProof/>
          <w:sz w:val="24"/>
          <w:szCs w:val="24"/>
        </w:rPr>
        <w:t>Revisi. Jakarta: Bumi Aksara.</w:t>
      </w:r>
    </w:p>
    <w:p w14:paraId="56B5639D" w14:textId="15A91A8E" w:rsidR="00AA6A9C" w:rsidRPr="00D37206" w:rsidRDefault="00E83417" w:rsidP="00061EAB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37206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Hazimah Hasna’ni, Setiani. (2022). “Pengaruh </w:t>
      </w:r>
      <w:r w:rsidRPr="00D37206">
        <w:rPr>
          <w:rFonts w:ascii="Times New Roman" w:hAnsi="Times New Roman" w:cs="Times New Roman"/>
          <w:i/>
          <w:iCs/>
          <w:noProof/>
          <w:sz w:val="24"/>
          <w:szCs w:val="24"/>
        </w:rPr>
        <w:t>Job Insecurity</w:t>
      </w:r>
      <w:r w:rsidRPr="00D37206">
        <w:rPr>
          <w:rFonts w:ascii="Times New Roman" w:hAnsi="Times New Roman" w:cs="Times New Roman"/>
          <w:noProof/>
          <w:sz w:val="24"/>
          <w:szCs w:val="24"/>
        </w:rPr>
        <w:t xml:space="preserve"> dan Stress Kerja Dengan Lingkungan Kerja Sebagai Variabel Intervening Terhadap Kinerja Karyawan Pada Masa Pandemi Covid 19.” </w:t>
      </w:r>
      <w:r w:rsidRPr="00D37206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E-Qien </w:t>
      </w:r>
      <w:r w:rsidRPr="00D37206">
        <w:rPr>
          <w:rFonts w:ascii="Times New Roman" w:hAnsi="Times New Roman" w:cs="Times New Roman"/>
          <w:noProof/>
          <w:sz w:val="24"/>
          <w:szCs w:val="24"/>
        </w:rPr>
        <w:t xml:space="preserve">Ekonomi Bisnis Jurnal </w:t>
      </w:r>
      <w:r w:rsidR="00BE0A7C" w:rsidRPr="00D37206">
        <w:rPr>
          <w:rFonts w:ascii="Times New Roman" w:hAnsi="Times New Roman" w:cs="Times New Roman"/>
          <w:noProof/>
          <w:sz w:val="24"/>
          <w:szCs w:val="24"/>
        </w:rPr>
        <w:t>Vol.</w:t>
      </w:r>
      <w:r w:rsidRPr="00D37206">
        <w:rPr>
          <w:rFonts w:ascii="Times New Roman" w:hAnsi="Times New Roman" w:cs="Times New Roman"/>
          <w:noProof/>
          <w:sz w:val="24"/>
          <w:szCs w:val="24"/>
        </w:rPr>
        <w:t>10</w:t>
      </w:r>
      <w:r w:rsidR="00BE0A7C" w:rsidRPr="00D37206">
        <w:rPr>
          <w:rFonts w:ascii="Times New Roman" w:hAnsi="Times New Roman" w:cs="Times New Roman"/>
          <w:noProof/>
          <w:sz w:val="24"/>
          <w:szCs w:val="24"/>
        </w:rPr>
        <w:t xml:space="preserve"> No.</w:t>
      </w:r>
      <w:r w:rsidRPr="00D37206">
        <w:rPr>
          <w:rFonts w:ascii="Times New Roman" w:hAnsi="Times New Roman" w:cs="Times New Roman"/>
          <w:noProof/>
          <w:sz w:val="24"/>
          <w:szCs w:val="24"/>
        </w:rPr>
        <w:t>2</w:t>
      </w:r>
      <w:r w:rsidR="00BE0A7C" w:rsidRPr="00D37206">
        <w:rPr>
          <w:rFonts w:ascii="Times New Roman" w:hAnsi="Times New Roman" w:cs="Times New Roman"/>
          <w:noProof/>
          <w:sz w:val="24"/>
          <w:szCs w:val="24"/>
        </w:rPr>
        <w:t xml:space="preserve">: </w:t>
      </w:r>
      <w:r w:rsidRPr="00D37206">
        <w:rPr>
          <w:rFonts w:ascii="Times New Roman" w:hAnsi="Times New Roman" w:cs="Times New Roman"/>
          <w:noProof/>
          <w:sz w:val="24"/>
          <w:szCs w:val="24"/>
        </w:rPr>
        <w:t>111–1</w:t>
      </w:r>
      <w:r w:rsidR="00DA6FFA" w:rsidRPr="00D37206">
        <w:rPr>
          <w:rFonts w:ascii="Times New Roman" w:hAnsi="Times New Roman" w:cs="Times New Roman"/>
          <w:noProof/>
          <w:sz w:val="24"/>
          <w:szCs w:val="24"/>
        </w:rPr>
        <w:t>1</w:t>
      </w:r>
      <w:r w:rsidRPr="00D37206">
        <w:rPr>
          <w:rFonts w:ascii="Times New Roman" w:hAnsi="Times New Roman" w:cs="Times New Roman"/>
          <w:noProof/>
          <w:sz w:val="24"/>
          <w:szCs w:val="24"/>
        </w:rPr>
        <w:t>9.</w:t>
      </w:r>
    </w:p>
    <w:p w14:paraId="48A1A955" w14:textId="4E0AB0BF" w:rsidR="004D1CA5" w:rsidRPr="00D37206" w:rsidRDefault="00E83417" w:rsidP="00061EAB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37206">
        <w:rPr>
          <w:rFonts w:ascii="Times New Roman" w:hAnsi="Times New Roman" w:cs="Times New Roman"/>
          <w:noProof/>
          <w:sz w:val="24"/>
          <w:szCs w:val="24"/>
        </w:rPr>
        <w:t>Hermawati, Syofian. (2021). “Pengaruh Stres Kerja dan Beban Kerja Terhadap Kinerja Karyawan Di P</w:t>
      </w:r>
      <w:r w:rsidR="00B947D9" w:rsidRPr="00D37206">
        <w:rPr>
          <w:rFonts w:ascii="Times New Roman" w:hAnsi="Times New Roman" w:cs="Times New Roman"/>
          <w:noProof/>
          <w:sz w:val="24"/>
          <w:szCs w:val="24"/>
        </w:rPr>
        <w:t>T</w:t>
      </w:r>
      <w:r w:rsidRPr="00D37206">
        <w:rPr>
          <w:rFonts w:ascii="Times New Roman" w:hAnsi="Times New Roman" w:cs="Times New Roman"/>
          <w:noProof/>
          <w:sz w:val="24"/>
          <w:szCs w:val="24"/>
        </w:rPr>
        <w:t xml:space="preserve">. Sentra Adi Purna Bengkulu" </w:t>
      </w:r>
      <w:r w:rsidRPr="00D37206">
        <w:rPr>
          <w:rFonts w:ascii="Times New Roman" w:hAnsi="Times New Roman" w:cs="Times New Roman"/>
          <w:i/>
          <w:iCs/>
          <w:noProof/>
          <w:sz w:val="24"/>
          <w:szCs w:val="24"/>
        </w:rPr>
        <w:t>Creative Reseacrh Mangement Journal</w:t>
      </w:r>
      <w:r w:rsidR="00BE0A7C" w:rsidRPr="00D37206">
        <w:rPr>
          <w:rFonts w:ascii="Times New Roman" w:hAnsi="Times New Roman" w:cs="Times New Roman"/>
          <w:noProof/>
          <w:sz w:val="24"/>
          <w:szCs w:val="24"/>
        </w:rPr>
        <w:t>. Vol. 4 No. 1:</w:t>
      </w:r>
      <w:r w:rsidRPr="00D37206">
        <w:rPr>
          <w:rFonts w:ascii="Times New Roman" w:hAnsi="Times New Roman" w:cs="Times New Roman"/>
          <w:noProof/>
          <w:sz w:val="24"/>
          <w:szCs w:val="24"/>
        </w:rPr>
        <w:t xml:space="preserve"> 77–91.</w:t>
      </w:r>
    </w:p>
    <w:p w14:paraId="0B38F310" w14:textId="2BC750CB" w:rsidR="00D76A36" w:rsidRPr="00D37206" w:rsidRDefault="00E83417" w:rsidP="00061EAB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37206">
        <w:rPr>
          <w:rFonts w:ascii="Times New Roman" w:hAnsi="Times New Roman" w:cs="Times New Roman"/>
          <w:noProof/>
          <w:sz w:val="24"/>
          <w:szCs w:val="24"/>
        </w:rPr>
        <w:t xml:space="preserve">Husin, Wiwin. (2021). “Pengaruh </w:t>
      </w:r>
      <w:r w:rsidRPr="00D37206">
        <w:rPr>
          <w:rFonts w:ascii="Times New Roman" w:hAnsi="Times New Roman" w:cs="Times New Roman"/>
          <w:i/>
          <w:iCs/>
          <w:noProof/>
          <w:sz w:val="24"/>
          <w:szCs w:val="24"/>
        </w:rPr>
        <w:t>Job Insecurity</w:t>
      </w:r>
      <w:r w:rsidRPr="00D37206">
        <w:rPr>
          <w:rFonts w:ascii="Times New Roman" w:hAnsi="Times New Roman" w:cs="Times New Roman"/>
          <w:noProof/>
          <w:sz w:val="24"/>
          <w:szCs w:val="24"/>
        </w:rPr>
        <w:t xml:space="preserve"> dan Beban Kerja Terhadap Turnover Intention Pada P</w:t>
      </w:r>
      <w:r w:rsidR="00B947D9" w:rsidRPr="00D37206">
        <w:rPr>
          <w:rFonts w:ascii="Times New Roman" w:hAnsi="Times New Roman" w:cs="Times New Roman"/>
          <w:noProof/>
          <w:sz w:val="24"/>
          <w:szCs w:val="24"/>
        </w:rPr>
        <w:t>T</w:t>
      </w:r>
      <w:r w:rsidRPr="00D37206">
        <w:rPr>
          <w:rFonts w:ascii="Times New Roman" w:hAnsi="Times New Roman" w:cs="Times New Roman"/>
          <w:noProof/>
          <w:sz w:val="24"/>
          <w:szCs w:val="24"/>
        </w:rPr>
        <w:t xml:space="preserve">. Telkom Akses Gorontalo.” </w:t>
      </w:r>
      <w:r w:rsidRPr="00D37206">
        <w:rPr>
          <w:rFonts w:ascii="Times New Roman" w:hAnsi="Times New Roman" w:cs="Times New Roman"/>
          <w:i/>
          <w:iCs/>
          <w:noProof/>
          <w:sz w:val="24"/>
          <w:szCs w:val="24"/>
        </w:rPr>
        <w:t>Gorontalo Management Research</w:t>
      </w:r>
      <w:r w:rsidR="00BE0A7C" w:rsidRPr="00D37206">
        <w:rPr>
          <w:rFonts w:ascii="Times New Roman" w:hAnsi="Times New Roman" w:cs="Times New Roman"/>
          <w:i/>
          <w:iCs/>
          <w:noProof/>
          <w:sz w:val="24"/>
          <w:szCs w:val="24"/>
        </w:rPr>
        <w:t>.</w:t>
      </w:r>
      <w:r w:rsidRPr="00D37206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BE0A7C" w:rsidRPr="00D37206">
        <w:rPr>
          <w:rFonts w:ascii="Times New Roman" w:hAnsi="Times New Roman" w:cs="Times New Roman"/>
          <w:noProof/>
          <w:sz w:val="24"/>
          <w:szCs w:val="24"/>
        </w:rPr>
        <w:t xml:space="preserve">Vol. </w:t>
      </w:r>
      <w:r w:rsidRPr="00D37206">
        <w:rPr>
          <w:rFonts w:ascii="Times New Roman" w:hAnsi="Times New Roman" w:cs="Times New Roman"/>
          <w:noProof/>
          <w:sz w:val="24"/>
          <w:szCs w:val="24"/>
        </w:rPr>
        <w:t>4</w:t>
      </w:r>
      <w:r w:rsidR="00BE0A7C" w:rsidRPr="00D37206">
        <w:rPr>
          <w:rFonts w:ascii="Times New Roman" w:hAnsi="Times New Roman" w:cs="Times New Roman"/>
          <w:noProof/>
          <w:sz w:val="24"/>
          <w:szCs w:val="24"/>
        </w:rPr>
        <w:t xml:space="preserve"> No. 1</w:t>
      </w:r>
      <w:r w:rsidRPr="00D37206">
        <w:rPr>
          <w:rFonts w:ascii="Times New Roman" w:hAnsi="Times New Roman" w:cs="Times New Roman"/>
          <w:noProof/>
          <w:sz w:val="24"/>
          <w:szCs w:val="24"/>
        </w:rPr>
        <w:t>:32. Doi: 10.32662/Gomares.V4i01.1724.</w:t>
      </w:r>
    </w:p>
    <w:p w14:paraId="00A1F43D" w14:textId="4C48CA2A" w:rsidR="00FA6414" w:rsidRPr="00D37206" w:rsidRDefault="00FA6414" w:rsidP="00061EAB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37206">
        <w:rPr>
          <w:rFonts w:ascii="Times New Roman" w:hAnsi="Times New Roman" w:cs="Times New Roman"/>
          <w:noProof/>
          <w:sz w:val="24"/>
          <w:szCs w:val="24"/>
        </w:rPr>
        <w:t xml:space="preserve">Mangkunegara, Anwar Prabu. (2008). </w:t>
      </w:r>
      <w:r w:rsidRPr="00D37206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 Perusahaan</w:t>
      </w:r>
      <w:r w:rsidRPr="00D37206">
        <w:rPr>
          <w:rFonts w:ascii="Times New Roman" w:hAnsi="Times New Roman" w:cs="Times New Roman"/>
          <w:noProof/>
          <w:sz w:val="24"/>
          <w:szCs w:val="24"/>
        </w:rPr>
        <w:t>. Cetakan Ke 7</w:t>
      </w:r>
      <w:r w:rsidR="007043C5" w:rsidRPr="00D37206">
        <w:rPr>
          <w:rFonts w:ascii="Times New Roman" w:hAnsi="Times New Roman" w:cs="Times New Roman"/>
          <w:noProof/>
          <w:sz w:val="24"/>
          <w:szCs w:val="24"/>
        </w:rPr>
        <w:t>. Bandung: PT. Remaja Rosdakarya.</w:t>
      </w:r>
    </w:p>
    <w:p w14:paraId="614085F4" w14:textId="71AF7D56" w:rsidR="003C0CA0" w:rsidRPr="00D37206" w:rsidRDefault="00E83417" w:rsidP="00061EAB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37206">
        <w:rPr>
          <w:rFonts w:ascii="Times New Roman" w:hAnsi="Times New Roman" w:cs="Times New Roman"/>
          <w:noProof/>
          <w:sz w:val="24"/>
          <w:szCs w:val="24"/>
        </w:rPr>
        <w:t>Mangkunegara,</w:t>
      </w:r>
      <w:r w:rsidR="00FA6414" w:rsidRPr="00D37206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D37206">
        <w:rPr>
          <w:rFonts w:ascii="Times New Roman" w:hAnsi="Times New Roman" w:cs="Times New Roman"/>
          <w:noProof/>
          <w:sz w:val="24"/>
          <w:szCs w:val="24"/>
        </w:rPr>
        <w:t>Anwar Prabu. (2011).</w:t>
      </w:r>
      <w:r w:rsidRPr="00D37206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Evaluasi Kinerja Sumber Daya Manusia</w:t>
      </w:r>
      <w:r w:rsidRPr="00D37206">
        <w:rPr>
          <w:rFonts w:ascii="Times New Roman" w:hAnsi="Times New Roman" w:cs="Times New Roman"/>
          <w:noProof/>
          <w:sz w:val="24"/>
          <w:szCs w:val="24"/>
        </w:rPr>
        <w:t>. Edisi 2. Bandung: P</w:t>
      </w:r>
      <w:r w:rsidR="005C260B" w:rsidRPr="00D37206">
        <w:rPr>
          <w:rFonts w:ascii="Times New Roman" w:hAnsi="Times New Roman" w:cs="Times New Roman"/>
          <w:noProof/>
          <w:sz w:val="24"/>
          <w:szCs w:val="24"/>
        </w:rPr>
        <w:t>T.</w:t>
      </w:r>
      <w:r w:rsidRPr="00D37206">
        <w:rPr>
          <w:rFonts w:ascii="Times New Roman" w:hAnsi="Times New Roman" w:cs="Times New Roman"/>
          <w:noProof/>
          <w:sz w:val="24"/>
          <w:szCs w:val="24"/>
        </w:rPr>
        <w:t xml:space="preserve"> Refika Aditama.</w:t>
      </w:r>
    </w:p>
    <w:p w14:paraId="18C2EEC7" w14:textId="035FC1C7" w:rsidR="000010F5" w:rsidRPr="00D37206" w:rsidRDefault="00E83417" w:rsidP="00061EAB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37206">
        <w:rPr>
          <w:rFonts w:ascii="Times New Roman" w:hAnsi="Times New Roman" w:cs="Times New Roman"/>
          <w:noProof/>
          <w:sz w:val="24"/>
          <w:szCs w:val="24"/>
        </w:rPr>
        <w:t xml:space="preserve">Manuaba. (2000). </w:t>
      </w:r>
      <w:r w:rsidRPr="00D37206">
        <w:rPr>
          <w:rFonts w:ascii="Times New Roman" w:hAnsi="Times New Roman" w:cs="Times New Roman"/>
          <w:i/>
          <w:iCs/>
          <w:noProof/>
          <w:sz w:val="24"/>
          <w:szCs w:val="24"/>
        </w:rPr>
        <w:t>Hubungan Beban Kerja Dan Kapasitas Kerja</w:t>
      </w:r>
      <w:r w:rsidRPr="00D37206">
        <w:rPr>
          <w:rFonts w:ascii="Times New Roman" w:hAnsi="Times New Roman" w:cs="Times New Roman"/>
          <w:noProof/>
          <w:sz w:val="24"/>
          <w:szCs w:val="24"/>
        </w:rPr>
        <w:t>. Jakarta: Rinek Cipta.</w:t>
      </w:r>
    </w:p>
    <w:p w14:paraId="091FEE41" w14:textId="7C9BE202" w:rsidR="007938D4" w:rsidRPr="00D37206" w:rsidRDefault="00E83417" w:rsidP="00061EAB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37206">
        <w:rPr>
          <w:rFonts w:ascii="Times New Roman" w:hAnsi="Times New Roman" w:cs="Times New Roman"/>
          <w:noProof/>
          <w:sz w:val="24"/>
          <w:szCs w:val="24"/>
        </w:rPr>
        <w:t>Marcella Devina Santoso, Yang</w:t>
      </w:r>
      <w:r w:rsidR="000B095C" w:rsidRPr="00D37206">
        <w:rPr>
          <w:rFonts w:ascii="Times New Roman" w:hAnsi="Times New Roman" w:cs="Times New Roman"/>
          <w:noProof/>
          <w:sz w:val="24"/>
          <w:szCs w:val="24"/>
        </w:rPr>
        <w:t xml:space="preserve"> &amp;</w:t>
      </w:r>
      <w:r w:rsidR="000B095C" w:rsidRPr="00D37206">
        <w:rPr>
          <w:rFonts w:ascii="Times New Roman" w:hAnsi="Times New Roman" w:cs="Times New Roman"/>
          <w:noProof/>
          <w:sz w:val="28"/>
          <w:szCs w:val="28"/>
        </w:rPr>
        <w:t xml:space="preserve"> </w:t>
      </w:r>
      <w:r w:rsidR="000B095C" w:rsidRPr="00D37206">
        <w:rPr>
          <w:rFonts w:ascii="TimesNewRomanPS-BoldMT" w:hAnsi="TimesNewRomanPS-BoldMT"/>
          <w:color w:val="000000"/>
          <w:sz w:val="24"/>
          <w:szCs w:val="24"/>
        </w:rPr>
        <w:t>Tristiana Rijanti</w:t>
      </w:r>
      <w:r w:rsidRPr="00D37206">
        <w:rPr>
          <w:rFonts w:ascii="Times New Roman" w:hAnsi="Times New Roman" w:cs="Times New Roman"/>
          <w:noProof/>
          <w:sz w:val="24"/>
          <w:szCs w:val="24"/>
        </w:rPr>
        <w:t xml:space="preserve">. (2022). “Pengaruh Stres Kerja, Beban Kerja, dan Lingkungan Kerja Terhadap Kinerja Karyawan Pt. Daiyaplas Semarang.” </w:t>
      </w:r>
      <w:r w:rsidRPr="00D37206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E-Qien </w:t>
      </w:r>
      <w:r w:rsidRPr="00D37206">
        <w:rPr>
          <w:rFonts w:ascii="Times New Roman" w:hAnsi="Times New Roman" w:cs="Times New Roman"/>
          <w:noProof/>
          <w:sz w:val="24"/>
          <w:szCs w:val="24"/>
        </w:rPr>
        <w:t>Ekonomi Bisnis</w:t>
      </w:r>
      <w:r w:rsidR="00D73CF2" w:rsidRPr="00D37206">
        <w:rPr>
          <w:rFonts w:ascii="Times New Roman" w:hAnsi="Times New Roman" w:cs="Times New Roman"/>
          <w:noProof/>
          <w:sz w:val="24"/>
          <w:szCs w:val="24"/>
        </w:rPr>
        <w:t xml:space="preserve">. Vol. </w:t>
      </w:r>
      <w:r w:rsidRPr="00D37206">
        <w:rPr>
          <w:rFonts w:ascii="Times New Roman" w:hAnsi="Times New Roman" w:cs="Times New Roman"/>
          <w:noProof/>
          <w:sz w:val="24"/>
          <w:szCs w:val="24"/>
        </w:rPr>
        <w:t>11</w:t>
      </w:r>
      <w:r w:rsidR="00D73CF2" w:rsidRPr="00D37206">
        <w:rPr>
          <w:rFonts w:ascii="Times New Roman" w:hAnsi="Times New Roman" w:cs="Times New Roman"/>
          <w:noProof/>
          <w:sz w:val="24"/>
          <w:szCs w:val="24"/>
        </w:rPr>
        <w:t xml:space="preserve"> No. </w:t>
      </w:r>
      <w:r w:rsidRPr="00D37206">
        <w:rPr>
          <w:rFonts w:ascii="Times New Roman" w:hAnsi="Times New Roman" w:cs="Times New Roman"/>
          <w:noProof/>
          <w:sz w:val="24"/>
          <w:szCs w:val="24"/>
        </w:rPr>
        <w:t>1:</w:t>
      </w:r>
      <w:r w:rsidR="00D73CF2" w:rsidRPr="00D37206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D37206">
        <w:rPr>
          <w:rFonts w:ascii="Times New Roman" w:hAnsi="Times New Roman" w:cs="Times New Roman"/>
          <w:noProof/>
          <w:sz w:val="24"/>
          <w:szCs w:val="24"/>
        </w:rPr>
        <w:t>926 – 935.</w:t>
      </w:r>
    </w:p>
    <w:p w14:paraId="2903E13F" w14:textId="01BB5E8F" w:rsidR="007938D4" w:rsidRPr="00D37206" w:rsidRDefault="00E83417" w:rsidP="00061EAB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37206">
        <w:rPr>
          <w:rFonts w:ascii="Times New Roman" w:hAnsi="Times New Roman" w:cs="Times New Roman"/>
          <w:noProof/>
          <w:sz w:val="24"/>
          <w:szCs w:val="24"/>
        </w:rPr>
        <w:t xml:space="preserve">Mashudi, Zetha Hayuning Pramesti, Dan Kholidin. (2020). “Pengaruh Komitmen Organisasi dan </w:t>
      </w:r>
      <w:r w:rsidRPr="00D37206">
        <w:rPr>
          <w:rFonts w:ascii="Times New Roman" w:hAnsi="Times New Roman" w:cs="Times New Roman"/>
          <w:i/>
          <w:iCs/>
          <w:noProof/>
          <w:sz w:val="24"/>
          <w:szCs w:val="24"/>
        </w:rPr>
        <w:t>Job Insecurity</w:t>
      </w:r>
      <w:r w:rsidRPr="00D37206">
        <w:rPr>
          <w:rFonts w:ascii="Times New Roman" w:hAnsi="Times New Roman" w:cs="Times New Roman"/>
          <w:noProof/>
          <w:sz w:val="24"/>
          <w:szCs w:val="24"/>
        </w:rPr>
        <w:t xml:space="preserve"> Terhadap Kinerja Karyawan Di Pam Tirta Moedal Kota.”</w:t>
      </w:r>
      <w:r w:rsidR="00BE0A7C" w:rsidRPr="00D37206">
        <w:rPr>
          <w:rFonts w:ascii="Times New Roman" w:hAnsi="Times New Roman" w:cs="Times New Roman"/>
          <w:noProof/>
          <w:sz w:val="24"/>
          <w:szCs w:val="24"/>
        </w:rPr>
        <w:t xml:space="preserve"> Vol. 6 No. 7.</w:t>
      </w:r>
      <w:r w:rsidRPr="00D37206">
        <w:rPr>
          <w:rFonts w:ascii="Times New Roman" w:hAnsi="Times New Roman" w:cs="Times New Roman"/>
          <w:noProof/>
          <w:sz w:val="24"/>
          <w:szCs w:val="24"/>
        </w:rPr>
        <w:t xml:space="preserve"> Senabisma: 47-59</w:t>
      </w:r>
    </w:p>
    <w:p w14:paraId="14E4F91E" w14:textId="3662B96D" w:rsidR="007938D4" w:rsidRPr="00D37206" w:rsidRDefault="00E83417" w:rsidP="00061EAB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37206">
        <w:rPr>
          <w:rFonts w:ascii="Times New Roman" w:hAnsi="Times New Roman" w:cs="Times New Roman"/>
          <w:noProof/>
          <w:sz w:val="24"/>
          <w:szCs w:val="24"/>
        </w:rPr>
        <w:t xml:space="preserve">Masram, Mu’ah. (2015). </w:t>
      </w:r>
      <w:r w:rsidRPr="00D37206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</w:t>
      </w:r>
      <w:r w:rsidRPr="00D37206">
        <w:rPr>
          <w:rFonts w:ascii="Times New Roman" w:hAnsi="Times New Roman" w:cs="Times New Roman"/>
          <w:noProof/>
          <w:sz w:val="24"/>
          <w:szCs w:val="24"/>
        </w:rPr>
        <w:t>. Surabaya: Zifatama.</w:t>
      </w:r>
    </w:p>
    <w:p w14:paraId="2F35B576" w14:textId="6460D2EB" w:rsidR="007938D4" w:rsidRPr="00D37206" w:rsidRDefault="00E83417" w:rsidP="00061EAB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37206">
        <w:rPr>
          <w:rFonts w:ascii="Times New Roman" w:hAnsi="Times New Roman" w:cs="Times New Roman"/>
          <w:noProof/>
          <w:sz w:val="24"/>
          <w:szCs w:val="24"/>
        </w:rPr>
        <w:t xml:space="preserve">Mathis, Robert L, Jackson, &amp; Johan H. (2009). </w:t>
      </w:r>
      <w:r w:rsidRPr="00D37206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</w:t>
      </w:r>
      <w:r w:rsidRPr="00D37206">
        <w:rPr>
          <w:rFonts w:ascii="Times New Roman" w:hAnsi="Times New Roman" w:cs="Times New Roman"/>
          <w:noProof/>
          <w:sz w:val="24"/>
          <w:szCs w:val="24"/>
        </w:rPr>
        <w:t>. Jakarta: Penerbit Salemba Empat.</w:t>
      </w:r>
    </w:p>
    <w:p w14:paraId="3A7F473C" w14:textId="4B6D969A" w:rsidR="007938D4" w:rsidRPr="00D37206" w:rsidRDefault="00E83417" w:rsidP="00061EAB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37206">
        <w:rPr>
          <w:rFonts w:ascii="Times New Roman" w:hAnsi="Times New Roman" w:cs="Times New Roman"/>
          <w:noProof/>
          <w:sz w:val="24"/>
          <w:szCs w:val="24"/>
        </w:rPr>
        <w:t xml:space="preserve">Mukhyi, Moh. Abdul, &amp; Hadir Hudiyanto. (1996). </w:t>
      </w:r>
      <w:r w:rsidRPr="00D37206">
        <w:rPr>
          <w:rFonts w:ascii="Times New Roman" w:hAnsi="Times New Roman" w:cs="Times New Roman"/>
          <w:i/>
          <w:iCs/>
          <w:noProof/>
          <w:sz w:val="24"/>
          <w:szCs w:val="24"/>
        </w:rPr>
        <w:t>Pengantar Manajemen Sumber Daya Manusia</w:t>
      </w:r>
      <w:r w:rsidRPr="00D37206">
        <w:rPr>
          <w:rFonts w:ascii="Times New Roman" w:hAnsi="Times New Roman" w:cs="Times New Roman"/>
          <w:noProof/>
          <w:sz w:val="24"/>
          <w:szCs w:val="24"/>
        </w:rPr>
        <w:t>. Edisi 1. Depok: Penerbit Gunadarma.</w:t>
      </w:r>
    </w:p>
    <w:p w14:paraId="3DA247CB" w14:textId="136C6AF7" w:rsidR="00061EAB" w:rsidRPr="00D37206" w:rsidRDefault="000010F5" w:rsidP="00061EAB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37206">
        <w:rPr>
          <w:rFonts w:ascii="Times New Roman" w:hAnsi="Times New Roman" w:cs="Times New Roman"/>
          <w:noProof/>
          <w:sz w:val="24"/>
          <w:szCs w:val="24"/>
        </w:rPr>
        <w:t xml:space="preserve">Mulyadi. (2011). </w:t>
      </w:r>
      <w:r w:rsidRPr="00D37206">
        <w:rPr>
          <w:rFonts w:ascii="Times New Roman" w:hAnsi="Times New Roman" w:cs="Times New Roman"/>
          <w:i/>
          <w:iCs/>
          <w:noProof/>
          <w:sz w:val="24"/>
          <w:szCs w:val="24"/>
        </w:rPr>
        <w:t>Sistem Perencanaan dan Pengendalian Manajemen</w:t>
      </w:r>
      <w:r w:rsidRPr="00D37206">
        <w:rPr>
          <w:rFonts w:ascii="Times New Roman" w:hAnsi="Times New Roman" w:cs="Times New Roman"/>
          <w:noProof/>
          <w:sz w:val="24"/>
          <w:szCs w:val="24"/>
        </w:rPr>
        <w:t>. Jakarta: Salemba Empat.</w:t>
      </w:r>
    </w:p>
    <w:p w14:paraId="2FE27C0F" w14:textId="4150541B" w:rsidR="000010F5" w:rsidRPr="00D37206" w:rsidRDefault="000010F5" w:rsidP="00061EAB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37206">
        <w:rPr>
          <w:rFonts w:ascii="Times New Roman" w:hAnsi="Times New Roman" w:cs="Times New Roman"/>
          <w:noProof/>
          <w:sz w:val="24"/>
          <w:szCs w:val="24"/>
        </w:rPr>
        <w:t xml:space="preserve">Munandar, Jono, Kartika Lindawati, Yusrina Permanasari, R. Diky Indrawan, M. Syaefudin Andrianto, &amp; Edward Siregar. (2014). </w:t>
      </w:r>
      <w:r w:rsidRPr="00D37206">
        <w:rPr>
          <w:rFonts w:ascii="Times New Roman" w:hAnsi="Times New Roman" w:cs="Times New Roman"/>
          <w:i/>
          <w:iCs/>
          <w:noProof/>
          <w:sz w:val="24"/>
          <w:szCs w:val="24"/>
        </w:rPr>
        <w:t>Pengantar Manajemen: Panduan Komprehensif Pengelolaan Organisasi</w:t>
      </w:r>
      <w:r w:rsidRPr="00D37206">
        <w:rPr>
          <w:rFonts w:ascii="Times New Roman" w:hAnsi="Times New Roman" w:cs="Times New Roman"/>
          <w:noProof/>
          <w:sz w:val="24"/>
          <w:szCs w:val="24"/>
        </w:rPr>
        <w:t>. Bogor: IPB Press.</w:t>
      </w:r>
    </w:p>
    <w:p w14:paraId="41B7697F" w14:textId="77777777" w:rsidR="00061EAB" w:rsidRPr="00D37206" w:rsidRDefault="00061EAB" w:rsidP="00061EAB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5BA378B3" w14:textId="1F3A6ED3" w:rsidR="009D56F8" w:rsidRPr="00D37206" w:rsidRDefault="009D56F8" w:rsidP="00061EAB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37206">
        <w:rPr>
          <w:rFonts w:ascii="Times New Roman" w:hAnsi="Times New Roman" w:cs="Times New Roman"/>
          <w:noProof/>
          <w:sz w:val="24"/>
          <w:szCs w:val="24"/>
        </w:rPr>
        <w:lastRenderedPageBreak/>
        <w:t>Nur Sidik, Khalid Iskandar, Nur Afridah. (2022). "</w:t>
      </w:r>
      <w:r w:rsidRPr="00D37206">
        <w:rPr>
          <w:rFonts w:ascii="Times New Roman" w:hAnsi="Times New Roman" w:cs="Times New Roman"/>
          <w:color w:val="000000"/>
          <w:sz w:val="24"/>
          <w:szCs w:val="24"/>
        </w:rPr>
        <w:t>Pengaruh Disiplin Kerja Dan Stres Kerja Terhadap Kinerja Karyawan (Studi Kasus Pada Obyek Wisata Green Hills Kecamatan Sirampog)". Jurnal Kewarganegaraan. Vol. 6 No. 3: 5038-5048</w:t>
      </w:r>
      <w:r w:rsidR="004D1CA5" w:rsidRPr="00D37206">
        <w:rPr>
          <w:rFonts w:ascii="Times New Roman" w:hAnsi="Times New Roman" w:cs="Times New Roman"/>
          <w:color w:val="000000"/>
          <w:sz w:val="24"/>
          <w:szCs w:val="24"/>
        </w:rPr>
        <w:t>.</w:t>
      </w:r>
    </w:p>
    <w:p w14:paraId="0D276699" w14:textId="62E8D583" w:rsidR="007938D4" w:rsidRPr="00D37206" w:rsidRDefault="00E83417" w:rsidP="00061EAB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37206">
        <w:rPr>
          <w:rFonts w:ascii="Times New Roman" w:hAnsi="Times New Roman" w:cs="Times New Roman"/>
          <w:noProof/>
          <w:sz w:val="24"/>
          <w:szCs w:val="24"/>
        </w:rPr>
        <w:t xml:space="preserve">Paramitadewi, Kadek Ferrania. (2017). “Pengaruh Beban Kerja dan Kompensasi Terhadap Kinerja Pegawai Sekretariat Pemerintah Daerah Kabupaten Tabanan.” </w:t>
      </w:r>
      <w:r w:rsidRPr="00D37206">
        <w:rPr>
          <w:rFonts w:ascii="Times New Roman" w:hAnsi="Times New Roman" w:cs="Times New Roman"/>
          <w:i/>
          <w:iCs/>
          <w:noProof/>
          <w:sz w:val="24"/>
          <w:szCs w:val="24"/>
        </w:rPr>
        <w:t>E-Jurnal</w:t>
      </w:r>
      <w:r w:rsidRPr="00D37206">
        <w:rPr>
          <w:rFonts w:ascii="Times New Roman" w:hAnsi="Times New Roman" w:cs="Times New Roman"/>
          <w:noProof/>
          <w:sz w:val="24"/>
          <w:szCs w:val="24"/>
        </w:rPr>
        <w:t xml:space="preserve"> Manajemen Universitas Udayana</w:t>
      </w:r>
      <w:r w:rsidR="00D73CF2" w:rsidRPr="00D37206">
        <w:rPr>
          <w:rFonts w:ascii="Times New Roman" w:hAnsi="Times New Roman" w:cs="Times New Roman"/>
          <w:noProof/>
          <w:sz w:val="24"/>
          <w:szCs w:val="24"/>
        </w:rPr>
        <w:t xml:space="preserve">. Vol. </w:t>
      </w:r>
      <w:r w:rsidRPr="00D37206">
        <w:rPr>
          <w:rFonts w:ascii="Times New Roman" w:hAnsi="Times New Roman" w:cs="Times New Roman"/>
          <w:noProof/>
          <w:sz w:val="24"/>
          <w:szCs w:val="24"/>
        </w:rPr>
        <w:t>6</w:t>
      </w:r>
      <w:r w:rsidR="00D73CF2" w:rsidRPr="00D37206">
        <w:rPr>
          <w:rFonts w:ascii="Times New Roman" w:hAnsi="Times New Roman" w:cs="Times New Roman"/>
          <w:noProof/>
          <w:sz w:val="24"/>
          <w:szCs w:val="24"/>
        </w:rPr>
        <w:t xml:space="preserve"> No. </w:t>
      </w:r>
      <w:r w:rsidRPr="00D37206">
        <w:rPr>
          <w:rFonts w:ascii="Times New Roman" w:hAnsi="Times New Roman" w:cs="Times New Roman"/>
          <w:noProof/>
          <w:sz w:val="24"/>
          <w:szCs w:val="24"/>
        </w:rPr>
        <w:t>6:</w:t>
      </w:r>
      <w:r w:rsidR="00D73CF2" w:rsidRPr="00D37206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D37206">
        <w:rPr>
          <w:rFonts w:ascii="Times New Roman" w:hAnsi="Times New Roman" w:cs="Times New Roman"/>
          <w:noProof/>
          <w:sz w:val="24"/>
          <w:szCs w:val="24"/>
        </w:rPr>
        <w:t>70–97.</w:t>
      </w:r>
    </w:p>
    <w:p w14:paraId="3B3AC61F" w14:textId="02F10B7B" w:rsidR="00AA6A9C" w:rsidRPr="00D37206" w:rsidRDefault="00E83417" w:rsidP="00061EAB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37206">
        <w:rPr>
          <w:rFonts w:ascii="Times New Roman" w:hAnsi="Times New Roman" w:cs="Times New Roman"/>
          <w:noProof/>
          <w:sz w:val="24"/>
          <w:szCs w:val="24"/>
        </w:rPr>
        <w:t>Priansa, D.J. (2017).</w:t>
      </w:r>
      <w:r w:rsidRPr="00D37206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Perilaku Organisasi Bisnis</w:t>
      </w:r>
      <w:r w:rsidRPr="00D37206">
        <w:rPr>
          <w:rFonts w:ascii="Times New Roman" w:hAnsi="Times New Roman" w:cs="Times New Roman"/>
          <w:noProof/>
          <w:sz w:val="24"/>
          <w:szCs w:val="24"/>
        </w:rPr>
        <w:t>. Bandung: Alfabeta.</w:t>
      </w:r>
    </w:p>
    <w:p w14:paraId="474B8B4A" w14:textId="45590CB9" w:rsidR="007938D4" w:rsidRPr="00D37206" w:rsidRDefault="00E83417" w:rsidP="00061EAB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37206">
        <w:rPr>
          <w:rFonts w:ascii="Times New Roman" w:hAnsi="Times New Roman" w:cs="Times New Roman"/>
          <w:noProof/>
          <w:sz w:val="24"/>
          <w:szCs w:val="24"/>
        </w:rPr>
        <w:t xml:space="preserve">Riniwati, Harusuko. (2011). </w:t>
      </w:r>
      <w:r w:rsidRPr="00D37206">
        <w:rPr>
          <w:rFonts w:ascii="Times New Roman" w:hAnsi="Times New Roman" w:cs="Times New Roman"/>
          <w:i/>
          <w:iCs/>
          <w:noProof/>
          <w:sz w:val="24"/>
          <w:szCs w:val="24"/>
        </w:rPr>
        <w:t>Mendongkrak Motivasi dan Kinerja</w:t>
      </w:r>
      <w:r w:rsidRPr="00D37206">
        <w:rPr>
          <w:rFonts w:ascii="Times New Roman" w:hAnsi="Times New Roman" w:cs="Times New Roman"/>
          <w:noProof/>
          <w:sz w:val="24"/>
          <w:szCs w:val="24"/>
        </w:rPr>
        <w:t>: Pendekatan Pemberdayaan S</w:t>
      </w:r>
      <w:r w:rsidR="00B947D9" w:rsidRPr="00D37206">
        <w:rPr>
          <w:rFonts w:ascii="Times New Roman" w:hAnsi="Times New Roman" w:cs="Times New Roman"/>
          <w:noProof/>
          <w:sz w:val="24"/>
          <w:szCs w:val="24"/>
        </w:rPr>
        <w:t>DM</w:t>
      </w:r>
      <w:r w:rsidRPr="00D37206">
        <w:rPr>
          <w:rFonts w:ascii="Times New Roman" w:hAnsi="Times New Roman" w:cs="Times New Roman"/>
          <w:noProof/>
          <w:sz w:val="24"/>
          <w:szCs w:val="24"/>
        </w:rPr>
        <w:t>. Malang: U</w:t>
      </w:r>
      <w:r w:rsidR="00AA140E" w:rsidRPr="00D37206">
        <w:rPr>
          <w:rFonts w:ascii="Times New Roman" w:hAnsi="Times New Roman" w:cs="Times New Roman"/>
          <w:noProof/>
          <w:sz w:val="24"/>
          <w:szCs w:val="24"/>
        </w:rPr>
        <w:t>B</w:t>
      </w:r>
      <w:r w:rsidRPr="00D37206">
        <w:rPr>
          <w:rFonts w:ascii="Times New Roman" w:hAnsi="Times New Roman" w:cs="Times New Roman"/>
          <w:noProof/>
          <w:sz w:val="24"/>
          <w:szCs w:val="24"/>
        </w:rPr>
        <w:t xml:space="preserve"> Press.</w:t>
      </w:r>
    </w:p>
    <w:p w14:paraId="3DCE6EB2" w14:textId="1DE2BA61" w:rsidR="004F4655" w:rsidRPr="00D37206" w:rsidRDefault="004F4655" w:rsidP="00061EAB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37206">
        <w:rPr>
          <w:rFonts w:ascii="Times New Roman" w:hAnsi="Times New Roman" w:cs="Times New Roman"/>
          <w:noProof/>
          <w:sz w:val="24"/>
          <w:szCs w:val="24"/>
        </w:rPr>
        <w:t xml:space="preserve">Robbins &amp; Judge. (2011). </w:t>
      </w:r>
      <w:r w:rsidRPr="00D37206">
        <w:rPr>
          <w:rFonts w:ascii="Times New Roman" w:hAnsi="Times New Roman" w:cs="Times New Roman"/>
          <w:i/>
          <w:iCs/>
          <w:noProof/>
          <w:sz w:val="24"/>
          <w:szCs w:val="24"/>
        </w:rPr>
        <w:t>Perilaku Organisasi</w:t>
      </w:r>
      <w:r w:rsidRPr="00D37206">
        <w:rPr>
          <w:rFonts w:ascii="Times New Roman" w:hAnsi="Times New Roman" w:cs="Times New Roman"/>
          <w:noProof/>
          <w:sz w:val="24"/>
          <w:szCs w:val="24"/>
        </w:rPr>
        <w:t>. Eddisi 12. Jakarta: Salemba Empat.</w:t>
      </w:r>
    </w:p>
    <w:p w14:paraId="0ACAF6C8" w14:textId="1BEA1C44" w:rsidR="00D76A36" w:rsidRPr="00D37206" w:rsidRDefault="00A45A94" w:rsidP="00061EAB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ArialNarrow" w:hAnsi="ArialNarrow"/>
          <w:color w:val="000000"/>
        </w:rPr>
      </w:pPr>
      <w:r w:rsidRPr="00D37206">
        <w:rPr>
          <w:rFonts w:ascii="Times New Roman" w:hAnsi="Times New Roman" w:cs="Times New Roman"/>
          <w:noProof/>
          <w:sz w:val="24"/>
          <w:szCs w:val="24"/>
        </w:rPr>
        <w:t>Rocky P Rindorindo, Sri Murni, Irvan Trang. (2019). "</w:t>
      </w:r>
      <w:r w:rsidRPr="00D37206">
        <w:rPr>
          <w:rFonts w:ascii="TimesNewRomanPS-BoldMT" w:hAnsi="TimesNewRomanPS-BoldMT"/>
          <w:color w:val="000000"/>
          <w:sz w:val="24"/>
          <w:szCs w:val="24"/>
        </w:rPr>
        <w:t xml:space="preserve">Pengaruh Beban Kerja, Stres Kerja Dan Kepuasan Kerja Terhadap Kinerja Karyawan Hotel Gran Puri". Jurnal EMBA. Vol. 7 No. 4 : </w:t>
      </w:r>
      <w:r w:rsidRPr="00D37206">
        <w:rPr>
          <w:rFonts w:ascii="ArialNarrow" w:hAnsi="ArialNarrow"/>
          <w:color w:val="000000"/>
        </w:rPr>
        <w:t>5953-5962.</w:t>
      </w:r>
    </w:p>
    <w:p w14:paraId="47C95A31" w14:textId="5965BE6A" w:rsidR="001E5904" w:rsidRPr="00D37206" w:rsidRDefault="00AA140E" w:rsidP="00061EAB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i/>
          <w:iCs/>
          <w:noProof/>
          <w:sz w:val="24"/>
          <w:szCs w:val="24"/>
        </w:rPr>
      </w:pPr>
      <w:r w:rsidRPr="00D37206">
        <w:rPr>
          <w:rFonts w:ascii="Times New Roman" w:hAnsi="Times New Roman" w:cs="Times New Roman"/>
          <w:noProof/>
          <w:sz w:val="24"/>
          <w:szCs w:val="24"/>
        </w:rPr>
        <w:t>Smithson</w:t>
      </w:r>
      <w:r w:rsidR="001E5904" w:rsidRPr="00D37206">
        <w:rPr>
          <w:rFonts w:ascii="Times New Roman" w:hAnsi="Times New Roman" w:cs="Times New Roman"/>
          <w:noProof/>
          <w:sz w:val="24"/>
          <w:szCs w:val="24"/>
        </w:rPr>
        <w:t>, Cooper</w:t>
      </w:r>
      <w:r w:rsidR="006255A3" w:rsidRPr="00D37206">
        <w:rPr>
          <w:rFonts w:ascii="Times New Roman" w:hAnsi="Times New Roman" w:cs="Times New Roman"/>
          <w:noProof/>
          <w:sz w:val="24"/>
          <w:szCs w:val="24"/>
        </w:rPr>
        <w:t xml:space="preserve"> C,</w:t>
      </w:r>
      <w:r w:rsidR="001E5904" w:rsidRPr="00D37206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D37206">
        <w:rPr>
          <w:rFonts w:ascii="Times New Roman" w:hAnsi="Times New Roman" w:cs="Times New Roman"/>
          <w:noProof/>
          <w:sz w:val="24"/>
          <w:szCs w:val="24"/>
        </w:rPr>
        <w:t>Lewis</w:t>
      </w:r>
      <w:r w:rsidR="001E5904" w:rsidRPr="00D37206">
        <w:rPr>
          <w:rFonts w:ascii="Times New Roman" w:hAnsi="Times New Roman" w:cs="Times New Roman"/>
          <w:noProof/>
          <w:sz w:val="24"/>
          <w:szCs w:val="24"/>
        </w:rPr>
        <w:t xml:space="preserve">, &amp; Dayer J. (2002) </w:t>
      </w:r>
      <w:r w:rsidR="006255A3" w:rsidRPr="00D37206">
        <w:rPr>
          <w:rFonts w:ascii="Times New Roman" w:hAnsi="Times New Roman" w:cs="Times New Roman"/>
          <w:i/>
          <w:iCs/>
          <w:noProof/>
          <w:sz w:val="24"/>
          <w:szCs w:val="24"/>
        </w:rPr>
        <w:t>Flexible Futures</w:t>
      </w:r>
      <w:r w:rsidR="006255A3" w:rsidRPr="00D37206">
        <w:rPr>
          <w:rFonts w:ascii="Times New Roman" w:hAnsi="Times New Roman" w:cs="Times New Roman"/>
          <w:noProof/>
          <w:sz w:val="24"/>
          <w:szCs w:val="24"/>
        </w:rPr>
        <w:t xml:space="preserve">: </w:t>
      </w:r>
      <w:r w:rsidR="006255A3" w:rsidRPr="00D37206">
        <w:rPr>
          <w:rFonts w:ascii="Times New Roman" w:hAnsi="Times New Roman" w:cs="Times New Roman"/>
          <w:i/>
          <w:iCs/>
          <w:noProof/>
          <w:sz w:val="24"/>
          <w:szCs w:val="24"/>
        </w:rPr>
        <w:t>Working and Work-Life Integration. Report on Phase</w:t>
      </w:r>
      <w:r w:rsidR="006255A3" w:rsidRPr="00D37206">
        <w:rPr>
          <w:rFonts w:ascii="Times New Roman" w:hAnsi="Times New Roman" w:cs="Times New Roman"/>
          <w:noProof/>
          <w:sz w:val="24"/>
          <w:szCs w:val="24"/>
        </w:rPr>
        <w:t xml:space="preserve"> 2. London: </w:t>
      </w:r>
      <w:r w:rsidR="006255A3" w:rsidRPr="00D37206">
        <w:rPr>
          <w:rFonts w:ascii="Times New Roman" w:hAnsi="Times New Roman" w:cs="Times New Roman"/>
          <w:i/>
          <w:iCs/>
          <w:noProof/>
          <w:sz w:val="24"/>
          <w:szCs w:val="24"/>
        </w:rPr>
        <w:t>Institute of Chartered Accountants in England and Wales.</w:t>
      </w:r>
    </w:p>
    <w:p w14:paraId="382B7DA9" w14:textId="19957E46" w:rsidR="007938D4" w:rsidRPr="00D37206" w:rsidRDefault="00E83417" w:rsidP="00061EAB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37206">
        <w:rPr>
          <w:rFonts w:ascii="Times New Roman" w:hAnsi="Times New Roman" w:cs="Times New Roman"/>
          <w:noProof/>
          <w:sz w:val="24"/>
          <w:szCs w:val="24"/>
        </w:rPr>
        <w:t xml:space="preserve">Sopiah, Sangadji Mamang Etta. (2018). </w:t>
      </w:r>
      <w:r w:rsidRPr="00D37206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 Strategik</w:t>
      </w:r>
      <w:r w:rsidRPr="00D37206">
        <w:rPr>
          <w:rFonts w:ascii="Times New Roman" w:hAnsi="Times New Roman" w:cs="Times New Roman"/>
          <w:noProof/>
          <w:sz w:val="24"/>
          <w:szCs w:val="24"/>
        </w:rPr>
        <w:t>. Yogyakarta: Penerbit Andi.</w:t>
      </w:r>
    </w:p>
    <w:p w14:paraId="171A06F1" w14:textId="2D1AB2AA" w:rsidR="007B1B51" w:rsidRPr="00D37206" w:rsidRDefault="007B1B51" w:rsidP="00061EAB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37206">
        <w:rPr>
          <w:rFonts w:ascii="Times New Roman" w:hAnsi="Times New Roman" w:cs="Times New Roman"/>
          <w:noProof/>
          <w:sz w:val="24"/>
          <w:szCs w:val="24"/>
        </w:rPr>
        <w:t xml:space="preserve">Sugiyanti. (2017). </w:t>
      </w:r>
      <w:r w:rsidRPr="00D37206">
        <w:rPr>
          <w:rFonts w:ascii="Times New Roman" w:hAnsi="Times New Roman" w:cs="Times New Roman"/>
          <w:color w:val="000000"/>
          <w:sz w:val="24"/>
          <w:szCs w:val="24"/>
        </w:rPr>
        <w:t>Faktor-Faktor Yang Mempengaruhi Kinerja Room Attendant Di Hotel Grand Central Pekanbaru. JOM FISIP. Vol. 4 No. 2. Periode Oktober 2017.</w:t>
      </w:r>
    </w:p>
    <w:p w14:paraId="778085D2" w14:textId="250DF961" w:rsidR="007938D4" w:rsidRPr="00D37206" w:rsidRDefault="00E83417" w:rsidP="00061EAB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37206">
        <w:rPr>
          <w:rFonts w:ascii="Times New Roman" w:hAnsi="Times New Roman" w:cs="Times New Roman"/>
          <w:noProof/>
          <w:sz w:val="24"/>
          <w:szCs w:val="24"/>
        </w:rPr>
        <w:t xml:space="preserve">Sugiyono. (2017). </w:t>
      </w:r>
      <w:r w:rsidRPr="00D37206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uantitatif, Kualitatif, dan R &amp; D</w:t>
      </w:r>
      <w:r w:rsidRPr="00D37206">
        <w:rPr>
          <w:rFonts w:ascii="Times New Roman" w:hAnsi="Times New Roman" w:cs="Times New Roman"/>
          <w:noProof/>
          <w:sz w:val="24"/>
          <w:szCs w:val="24"/>
        </w:rPr>
        <w:t>. Bandung: C</w:t>
      </w:r>
      <w:r w:rsidR="007B1B51" w:rsidRPr="00D37206">
        <w:rPr>
          <w:rFonts w:ascii="Times New Roman" w:hAnsi="Times New Roman" w:cs="Times New Roman"/>
          <w:noProof/>
          <w:sz w:val="24"/>
          <w:szCs w:val="24"/>
        </w:rPr>
        <w:t>V</w:t>
      </w:r>
      <w:r w:rsidRPr="00D37206">
        <w:rPr>
          <w:rFonts w:ascii="Times New Roman" w:hAnsi="Times New Roman" w:cs="Times New Roman"/>
          <w:noProof/>
          <w:sz w:val="24"/>
          <w:szCs w:val="24"/>
        </w:rPr>
        <w:t>. Alfabeta.</w:t>
      </w:r>
    </w:p>
    <w:p w14:paraId="189AC9CB" w14:textId="2F1E8704" w:rsidR="007938D4" w:rsidRPr="00D37206" w:rsidRDefault="00E83417" w:rsidP="00061EAB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37206">
        <w:rPr>
          <w:rFonts w:ascii="Times New Roman" w:hAnsi="Times New Roman" w:cs="Times New Roman"/>
          <w:noProof/>
          <w:sz w:val="24"/>
          <w:szCs w:val="24"/>
        </w:rPr>
        <w:t xml:space="preserve">Suliyanto. (2018). </w:t>
      </w:r>
      <w:r w:rsidRPr="00D37206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Bisnis : Untuk Skripsi, Tesis dan Disertasi</w:t>
      </w:r>
      <w:r w:rsidRPr="00D37206">
        <w:rPr>
          <w:rFonts w:ascii="Times New Roman" w:hAnsi="Times New Roman" w:cs="Times New Roman"/>
          <w:noProof/>
          <w:sz w:val="24"/>
          <w:szCs w:val="24"/>
        </w:rPr>
        <w:t>. Yogyakarta: C</w:t>
      </w:r>
      <w:r w:rsidR="007B1B51" w:rsidRPr="00D37206">
        <w:rPr>
          <w:rFonts w:ascii="Times New Roman" w:hAnsi="Times New Roman" w:cs="Times New Roman"/>
          <w:noProof/>
          <w:sz w:val="24"/>
          <w:szCs w:val="24"/>
        </w:rPr>
        <w:t>V</w:t>
      </w:r>
      <w:r w:rsidRPr="00D37206">
        <w:rPr>
          <w:rFonts w:ascii="Times New Roman" w:hAnsi="Times New Roman" w:cs="Times New Roman"/>
          <w:noProof/>
          <w:sz w:val="24"/>
          <w:szCs w:val="24"/>
        </w:rPr>
        <w:t>. Andi Offset.</w:t>
      </w:r>
    </w:p>
    <w:p w14:paraId="053C3802" w14:textId="567C98C4" w:rsidR="007938D4" w:rsidRPr="00D37206" w:rsidRDefault="00E83417" w:rsidP="00061EAB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37206">
        <w:rPr>
          <w:rFonts w:ascii="Times New Roman" w:hAnsi="Times New Roman" w:cs="Times New Roman"/>
          <w:noProof/>
          <w:sz w:val="24"/>
          <w:szCs w:val="24"/>
        </w:rPr>
        <w:t xml:space="preserve">Sutrisno. (2014). </w:t>
      </w:r>
      <w:r w:rsidRPr="00D37206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</w:t>
      </w:r>
      <w:r w:rsidRPr="00D37206">
        <w:rPr>
          <w:rFonts w:ascii="Times New Roman" w:hAnsi="Times New Roman" w:cs="Times New Roman"/>
          <w:noProof/>
          <w:sz w:val="24"/>
          <w:szCs w:val="24"/>
        </w:rPr>
        <w:t>. Jakarta: Kencana.</w:t>
      </w:r>
    </w:p>
    <w:p w14:paraId="12A65506" w14:textId="3457173C" w:rsidR="00061EAB" w:rsidRPr="00D37206" w:rsidRDefault="00E83417" w:rsidP="00061EAB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37206">
        <w:rPr>
          <w:rFonts w:ascii="Times New Roman" w:hAnsi="Times New Roman" w:cs="Times New Roman"/>
          <w:noProof/>
          <w:sz w:val="24"/>
          <w:szCs w:val="24"/>
        </w:rPr>
        <w:t xml:space="preserve">Tarwaka. (2014). </w:t>
      </w:r>
      <w:r w:rsidRPr="00D37206">
        <w:rPr>
          <w:rFonts w:ascii="Times New Roman" w:hAnsi="Times New Roman" w:cs="Times New Roman"/>
          <w:i/>
          <w:iCs/>
          <w:noProof/>
          <w:sz w:val="24"/>
          <w:szCs w:val="24"/>
        </w:rPr>
        <w:t>Keselamatan Dan Kesempatan Kerja (K3) : Manajemen dan Implementasi K3 Di Tempat Kerja</w:t>
      </w:r>
      <w:r w:rsidRPr="00D37206">
        <w:rPr>
          <w:rFonts w:ascii="Times New Roman" w:hAnsi="Times New Roman" w:cs="Times New Roman"/>
          <w:noProof/>
          <w:sz w:val="24"/>
          <w:szCs w:val="24"/>
        </w:rPr>
        <w:t>. Surakarta: Harapan Press.</w:t>
      </w:r>
    </w:p>
    <w:p w14:paraId="1899A33D" w14:textId="6399810D" w:rsidR="00603F75" w:rsidRPr="00D37206" w:rsidRDefault="00603F75" w:rsidP="00061EAB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37206">
        <w:rPr>
          <w:rFonts w:ascii="Times New Roman" w:hAnsi="Times New Roman" w:cs="Times New Roman"/>
          <w:noProof/>
          <w:sz w:val="24"/>
          <w:szCs w:val="24"/>
        </w:rPr>
        <w:t xml:space="preserve">Triyono S, Wahyudi I, Harahap D. (2020). </w:t>
      </w:r>
      <w:r w:rsidR="00A45A94" w:rsidRPr="00D37206">
        <w:rPr>
          <w:rFonts w:ascii="Times New Roman" w:hAnsi="Times New Roman" w:cs="Times New Roman"/>
          <w:noProof/>
          <w:sz w:val="24"/>
          <w:szCs w:val="24"/>
        </w:rPr>
        <w:t>"</w:t>
      </w:r>
      <w:r w:rsidRPr="00D37206">
        <w:rPr>
          <w:rFonts w:ascii="Times New Roman" w:hAnsi="Times New Roman" w:cs="Times New Roman"/>
          <w:noProof/>
          <w:sz w:val="24"/>
          <w:szCs w:val="24"/>
        </w:rPr>
        <w:t xml:space="preserve">Hubungan </w:t>
      </w:r>
      <w:r w:rsidRPr="00D37206">
        <w:rPr>
          <w:rFonts w:ascii="Times New Roman" w:hAnsi="Times New Roman" w:cs="Times New Roman"/>
          <w:i/>
          <w:iCs/>
          <w:noProof/>
          <w:sz w:val="24"/>
          <w:szCs w:val="24"/>
        </w:rPr>
        <w:t>Job Insecurity</w:t>
      </w:r>
      <w:r w:rsidRPr="00D37206">
        <w:rPr>
          <w:rFonts w:ascii="Times New Roman" w:hAnsi="Times New Roman" w:cs="Times New Roman"/>
          <w:noProof/>
          <w:sz w:val="24"/>
          <w:szCs w:val="24"/>
        </w:rPr>
        <w:t xml:space="preserve"> dan </w:t>
      </w:r>
      <w:r w:rsidRPr="00D37206">
        <w:rPr>
          <w:rFonts w:ascii="Times New Roman" w:hAnsi="Times New Roman" w:cs="Times New Roman"/>
          <w:i/>
          <w:iCs/>
          <w:noProof/>
          <w:sz w:val="24"/>
          <w:szCs w:val="24"/>
        </w:rPr>
        <w:t>Job Stasfaction</w:t>
      </w:r>
      <w:r w:rsidRPr="00D37206">
        <w:rPr>
          <w:rFonts w:ascii="Times New Roman" w:hAnsi="Times New Roman" w:cs="Times New Roman"/>
          <w:noProof/>
          <w:sz w:val="24"/>
          <w:szCs w:val="24"/>
        </w:rPr>
        <w:t xml:space="preserve"> Pada Karyawan Outsourcing Di PT. X</w:t>
      </w:r>
      <w:r w:rsidR="00A45A94" w:rsidRPr="00D37206">
        <w:rPr>
          <w:rFonts w:ascii="Times New Roman" w:hAnsi="Times New Roman" w:cs="Times New Roman"/>
          <w:noProof/>
          <w:sz w:val="24"/>
          <w:szCs w:val="24"/>
        </w:rPr>
        <w:t>"</w:t>
      </w:r>
      <w:r w:rsidRPr="00D37206">
        <w:rPr>
          <w:rFonts w:ascii="Times New Roman" w:hAnsi="Times New Roman" w:cs="Times New Roman"/>
          <w:noProof/>
          <w:sz w:val="24"/>
          <w:szCs w:val="24"/>
        </w:rPr>
        <w:t>. Jurnal Psikologi. Vol. No. 1: 25-35.</w:t>
      </w:r>
    </w:p>
    <w:p w14:paraId="12F8B434" w14:textId="77777777" w:rsidR="00F05C4B" w:rsidRPr="00D37206" w:rsidRDefault="00F05C4B" w:rsidP="00061EAB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2B60FD06" w14:textId="7F4B14D2" w:rsidR="00D76A36" w:rsidRPr="00D37206" w:rsidRDefault="00E83417" w:rsidP="00061EAB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37206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Widodo. (2015). </w:t>
      </w:r>
      <w:r w:rsidRPr="00D37206">
        <w:rPr>
          <w:rFonts w:ascii="Times New Roman" w:hAnsi="Times New Roman" w:cs="Times New Roman"/>
          <w:i/>
          <w:iCs/>
          <w:noProof/>
          <w:sz w:val="24"/>
          <w:szCs w:val="24"/>
        </w:rPr>
        <w:t>Manajemen Pengembangan Sumber Daya Manusia</w:t>
      </w:r>
      <w:r w:rsidRPr="00D37206">
        <w:rPr>
          <w:rFonts w:ascii="Times New Roman" w:hAnsi="Times New Roman" w:cs="Times New Roman"/>
          <w:noProof/>
          <w:sz w:val="24"/>
          <w:szCs w:val="24"/>
        </w:rPr>
        <w:t>. Yogyakarta: Pustaka Pelajar.</w:t>
      </w:r>
    </w:p>
    <w:p w14:paraId="5A542E51" w14:textId="46C4A307" w:rsidR="007938D4" w:rsidRPr="00D37206" w:rsidRDefault="00E83417" w:rsidP="00061EAB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37206">
        <w:rPr>
          <w:rFonts w:ascii="Times New Roman" w:hAnsi="Times New Roman" w:cs="Times New Roman"/>
          <w:noProof/>
          <w:sz w:val="24"/>
          <w:szCs w:val="24"/>
        </w:rPr>
        <w:t xml:space="preserve">Yana Diana. (2019). “Pengaruh Beban Kerja Terhadap Kinerja Karyawan Di Housekeeping Departement Pada Hotel Bintang </w:t>
      </w:r>
      <w:r w:rsidRPr="00D37206">
        <w:rPr>
          <w:rFonts w:ascii="Times New Roman" w:hAnsi="Times New Roman" w:cs="Times New Roman"/>
          <w:i/>
          <w:iCs/>
          <w:noProof/>
          <w:sz w:val="24"/>
          <w:szCs w:val="24"/>
        </w:rPr>
        <w:t>Lagoon Resort</w:t>
      </w:r>
      <w:r w:rsidRPr="00D37206">
        <w:rPr>
          <w:rFonts w:ascii="Times New Roman" w:hAnsi="Times New Roman" w:cs="Times New Roman"/>
          <w:noProof/>
          <w:sz w:val="24"/>
          <w:szCs w:val="24"/>
        </w:rPr>
        <w:t>.</w:t>
      </w:r>
      <w:r w:rsidR="007938D4" w:rsidRPr="00D37206">
        <w:rPr>
          <w:rFonts w:ascii="Times New Roman" w:hAnsi="Times New Roman" w:cs="Times New Roman"/>
          <w:noProof/>
          <w:sz w:val="24"/>
          <w:szCs w:val="24"/>
        </w:rPr>
        <w:t>” Jurnal</w:t>
      </w:r>
      <w:r w:rsidR="007938D4" w:rsidRPr="00D37206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</w:t>
      </w:r>
      <w:r w:rsidR="007938D4" w:rsidRPr="00D37206">
        <w:rPr>
          <w:rFonts w:ascii="Times New Roman" w:hAnsi="Times New Roman" w:cs="Times New Roman"/>
          <w:noProof/>
          <w:sz w:val="24"/>
          <w:szCs w:val="24"/>
        </w:rPr>
        <w:t>Manajemen</w:t>
      </w:r>
      <w:r w:rsidR="007938D4" w:rsidRPr="00D37206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Tools</w:t>
      </w:r>
      <w:r w:rsidR="00D73CF2" w:rsidRPr="00D37206">
        <w:rPr>
          <w:rFonts w:ascii="Times New Roman" w:hAnsi="Times New Roman" w:cs="Times New Roman"/>
          <w:noProof/>
          <w:sz w:val="24"/>
          <w:szCs w:val="24"/>
        </w:rPr>
        <w:t xml:space="preserve">. Vol. 11 No. </w:t>
      </w:r>
      <w:r w:rsidR="007938D4" w:rsidRPr="00D37206">
        <w:rPr>
          <w:rFonts w:ascii="Times New Roman" w:hAnsi="Times New Roman" w:cs="Times New Roman"/>
          <w:noProof/>
          <w:sz w:val="24"/>
          <w:szCs w:val="24"/>
        </w:rPr>
        <w:t>2:</w:t>
      </w:r>
      <w:r w:rsidR="00D73CF2" w:rsidRPr="00D37206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7938D4" w:rsidRPr="00D37206">
        <w:rPr>
          <w:rFonts w:ascii="Times New Roman" w:hAnsi="Times New Roman" w:cs="Times New Roman"/>
          <w:noProof/>
          <w:sz w:val="24"/>
          <w:szCs w:val="24"/>
        </w:rPr>
        <w:t>193–205.</w:t>
      </w:r>
    </w:p>
    <w:p w14:paraId="00AF287A" w14:textId="1A413DF6" w:rsidR="00A45A94" w:rsidRPr="00D37206" w:rsidRDefault="00A45A94" w:rsidP="00061EAB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37206">
        <w:rPr>
          <w:rFonts w:ascii="Times New Roman" w:hAnsi="Times New Roman" w:cs="Times New Roman"/>
          <w:noProof/>
          <w:sz w:val="24"/>
          <w:szCs w:val="24"/>
        </w:rPr>
        <w:t>Yuliya Ahmad, Bernhard Tewal, Rita N. Taroreh. (2019). "</w:t>
      </w:r>
      <w:r w:rsidRPr="00D37206">
        <w:rPr>
          <w:rFonts w:ascii="TimesNewRomanPS-BoldMT" w:hAnsi="TimesNewRomanPS-BoldMT"/>
          <w:color w:val="000000"/>
          <w:sz w:val="24"/>
          <w:szCs w:val="24"/>
        </w:rPr>
        <w:t>Pengaruh Stres Kerja, Beban Kerja, Dan Lingkungan Kerja Terhadap Kinerja Karyawan Pada Pt. Fif Group Manado".</w:t>
      </w:r>
      <w:r w:rsidR="009D56F8" w:rsidRPr="00D37206">
        <w:rPr>
          <w:rFonts w:ascii="TimesNewRomanPS-BoldMT" w:hAnsi="TimesNewRomanPS-BoldMT"/>
          <w:color w:val="000000"/>
          <w:sz w:val="24"/>
          <w:szCs w:val="24"/>
        </w:rPr>
        <w:t xml:space="preserve"> SENABISMA.</w:t>
      </w:r>
      <w:r w:rsidRPr="00D37206">
        <w:rPr>
          <w:rFonts w:ascii="TimesNewRomanPS-BoldMT" w:hAnsi="TimesNewRomanPS-BoldMT"/>
          <w:color w:val="000000"/>
          <w:sz w:val="24"/>
          <w:szCs w:val="24"/>
        </w:rPr>
        <w:t xml:space="preserve"> Vol. 7 No. 3: </w:t>
      </w:r>
      <w:r w:rsidRPr="00D37206">
        <w:rPr>
          <w:rFonts w:ascii="ArialNarrow" w:hAnsi="ArialNarrow"/>
          <w:color w:val="000000"/>
        </w:rPr>
        <w:t>2811 – 2820.</w:t>
      </w:r>
    </w:p>
    <w:p w14:paraId="04F92045" w14:textId="137ED7F3" w:rsidR="00D76A36" w:rsidRPr="00D37206" w:rsidRDefault="00D76A36" w:rsidP="00061EAB">
      <w:pPr>
        <w:widowControl w:val="0"/>
        <w:autoSpaceDE w:val="0"/>
        <w:autoSpaceDN w:val="0"/>
        <w:adjustRightInd w:val="0"/>
        <w:spacing w:line="276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042F3FE0" w14:textId="23B22980" w:rsidR="00061EAB" w:rsidRPr="00D37206" w:rsidRDefault="00061EAB" w:rsidP="00061EAB">
      <w:pPr>
        <w:widowControl w:val="0"/>
        <w:autoSpaceDE w:val="0"/>
        <w:autoSpaceDN w:val="0"/>
        <w:adjustRightInd w:val="0"/>
        <w:spacing w:line="276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04EEE507" w14:textId="5BD4E2A2" w:rsidR="00061EAB" w:rsidRPr="00D37206" w:rsidRDefault="00061EAB" w:rsidP="00061EAB">
      <w:pPr>
        <w:widowControl w:val="0"/>
        <w:autoSpaceDE w:val="0"/>
        <w:autoSpaceDN w:val="0"/>
        <w:adjustRightInd w:val="0"/>
        <w:spacing w:line="276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11073752" w14:textId="5CE20FCA" w:rsidR="00061EAB" w:rsidRPr="00D37206" w:rsidRDefault="00061EAB" w:rsidP="00061EAB">
      <w:pPr>
        <w:widowControl w:val="0"/>
        <w:autoSpaceDE w:val="0"/>
        <w:autoSpaceDN w:val="0"/>
        <w:adjustRightInd w:val="0"/>
        <w:spacing w:line="276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6784B1C4" w14:textId="68A48FEE" w:rsidR="00061EAB" w:rsidRPr="00D37206" w:rsidRDefault="00061EAB" w:rsidP="00061EAB">
      <w:pPr>
        <w:widowControl w:val="0"/>
        <w:autoSpaceDE w:val="0"/>
        <w:autoSpaceDN w:val="0"/>
        <w:adjustRightInd w:val="0"/>
        <w:spacing w:line="276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0C32949A" w14:textId="0B7B8415" w:rsidR="00061EAB" w:rsidRPr="00D37206" w:rsidRDefault="00061EAB" w:rsidP="00061EAB">
      <w:pPr>
        <w:widowControl w:val="0"/>
        <w:autoSpaceDE w:val="0"/>
        <w:autoSpaceDN w:val="0"/>
        <w:adjustRightInd w:val="0"/>
        <w:spacing w:line="276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1C86CC95" w14:textId="7A633762" w:rsidR="00061EAB" w:rsidRPr="00D37206" w:rsidRDefault="00061EAB" w:rsidP="00061EAB">
      <w:pPr>
        <w:widowControl w:val="0"/>
        <w:autoSpaceDE w:val="0"/>
        <w:autoSpaceDN w:val="0"/>
        <w:adjustRightInd w:val="0"/>
        <w:spacing w:line="276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4B50A0D7" w14:textId="6F3723DB" w:rsidR="00061EAB" w:rsidRPr="00D37206" w:rsidRDefault="00061EAB" w:rsidP="00061EAB">
      <w:pPr>
        <w:widowControl w:val="0"/>
        <w:autoSpaceDE w:val="0"/>
        <w:autoSpaceDN w:val="0"/>
        <w:adjustRightInd w:val="0"/>
        <w:spacing w:line="276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31677AE7" w14:textId="69E2AA96" w:rsidR="00061EAB" w:rsidRPr="00D37206" w:rsidRDefault="00061EAB" w:rsidP="00061EAB">
      <w:pPr>
        <w:widowControl w:val="0"/>
        <w:autoSpaceDE w:val="0"/>
        <w:autoSpaceDN w:val="0"/>
        <w:adjustRightInd w:val="0"/>
        <w:spacing w:line="276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37B71EF3" w14:textId="072B1DAF" w:rsidR="00061EAB" w:rsidRPr="00D37206" w:rsidRDefault="00061EAB" w:rsidP="00061EAB">
      <w:pPr>
        <w:widowControl w:val="0"/>
        <w:autoSpaceDE w:val="0"/>
        <w:autoSpaceDN w:val="0"/>
        <w:adjustRightInd w:val="0"/>
        <w:spacing w:line="276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1C1E680A" w14:textId="558A1A94" w:rsidR="00061EAB" w:rsidRPr="00D37206" w:rsidRDefault="00061EAB" w:rsidP="00061EAB">
      <w:pPr>
        <w:widowControl w:val="0"/>
        <w:autoSpaceDE w:val="0"/>
        <w:autoSpaceDN w:val="0"/>
        <w:adjustRightInd w:val="0"/>
        <w:spacing w:line="276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2E2A7C87" w14:textId="2EF81BF0" w:rsidR="00061EAB" w:rsidRPr="00D37206" w:rsidRDefault="00061EAB" w:rsidP="00061EAB">
      <w:pPr>
        <w:widowControl w:val="0"/>
        <w:autoSpaceDE w:val="0"/>
        <w:autoSpaceDN w:val="0"/>
        <w:adjustRightInd w:val="0"/>
        <w:spacing w:line="276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7F54984E" w14:textId="6B63EB88" w:rsidR="00061EAB" w:rsidRPr="00D37206" w:rsidRDefault="00061EAB" w:rsidP="00061EAB">
      <w:pPr>
        <w:widowControl w:val="0"/>
        <w:autoSpaceDE w:val="0"/>
        <w:autoSpaceDN w:val="0"/>
        <w:adjustRightInd w:val="0"/>
        <w:spacing w:line="276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734FC2B4" w14:textId="55ED6ECC" w:rsidR="00061EAB" w:rsidRPr="00D37206" w:rsidRDefault="00061EAB" w:rsidP="00061EAB">
      <w:pPr>
        <w:widowControl w:val="0"/>
        <w:autoSpaceDE w:val="0"/>
        <w:autoSpaceDN w:val="0"/>
        <w:adjustRightInd w:val="0"/>
        <w:spacing w:line="276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10C0683F" w14:textId="406BEE16" w:rsidR="00061EAB" w:rsidRPr="00D37206" w:rsidRDefault="00061EAB" w:rsidP="00061EAB">
      <w:pPr>
        <w:widowControl w:val="0"/>
        <w:autoSpaceDE w:val="0"/>
        <w:autoSpaceDN w:val="0"/>
        <w:adjustRightInd w:val="0"/>
        <w:spacing w:line="276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07999A7C" w14:textId="0C233A6F" w:rsidR="00061EAB" w:rsidRPr="00D37206" w:rsidRDefault="00061EAB" w:rsidP="00061EAB">
      <w:pPr>
        <w:widowControl w:val="0"/>
        <w:autoSpaceDE w:val="0"/>
        <w:autoSpaceDN w:val="0"/>
        <w:adjustRightInd w:val="0"/>
        <w:spacing w:line="276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3E855B70" w14:textId="77777777" w:rsidR="00061EAB" w:rsidRPr="00D37206" w:rsidRDefault="00061EAB" w:rsidP="00061EAB">
      <w:pPr>
        <w:widowControl w:val="0"/>
        <w:autoSpaceDE w:val="0"/>
        <w:autoSpaceDN w:val="0"/>
        <w:adjustRightInd w:val="0"/>
        <w:spacing w:line="276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6173B614" w14:textId="2F1D0B1D" w:rsidR="00061EAB" w:rsidRPr="00D37206" w:rsidRDefault="00061EAB" w:rsidP="00061EAB">
      <w:pPr>
        <w:widowControl w:val="0"/>
        <w:autoSpaceDE w:val="0"/>
        <w:autoSpaceDN w:val="0"/>
        <w:adjustRightInd w:val="0"/>
        <w:spacing w:line="276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084015F4" w14:textId="1D96F0E2" w:rsidR="00061EAB" w:rsidRPr="00D37206" w:rsidRDefault="00061EAB" w:rsidP="00061EAB">
      <w:pPr>
        <w:widowControl w:val="0"/>
        <w:autoSpaceDE w:val="0"/>
        <w:autoSpaceDN w:val="0"/>
        <w:adjustRightInd w:val="0"/>
        <w:spacing w:line="276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42A3CD44" w14:textId="008330A2" w:rsidR="00061EAB" w:rsidRPr="00D37206" w:rsidRDefault="00061EAB" w:rsidP="00061EAB">
      <w:pPr>
        <w:widowControl w:val="0"/>
        <w:autoSpaceDE w:val="0"/>
        <w:autoSpaceDN w:val="0"/>
        <w:adjustRightInd w:val="0"/>
        <w:spacing w:line="276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43ED6FF2" w14:textId="77AE5835" w:rsidR="00374EDB" w:rsidRPr="00D37206" w:rsidRDefault="00374EDB" w:rsidP="00061EAB">
      <w:pPr>
        <w:widowControl w:val="0"/>
        <w:autoSpaceDE w:val="0"/>
        <w:autoSpaceDN w:val="0"/>
        <w:adjustRightInd w:val="0"/>
        <w:spacing w:line="276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3318FB6B" w14:textId="77777777" w:rsidR="00374EDB" w:rsidRPr="00D37206" w:rsidRDefault="00374EDB" w:rsidP="00374EDB">
      <w:pPr>
        <w:jc w:val="center"/>
        <w:rPr>
          <w:rFonts w:ascii="Times New Roman" w:hAnsi="Times New Roman" w:cs="Times New Roman"/>
          <w:noProof/>
          <w:sz w:val="24"/>
          <w:szCs w:val="24"/>
        </w:rPr>
      </w:pPr>
    </w:p>
    <w:p w14:paraId="0EB047D0" w14:textId="77777777" w:rsidR="00374EDB" w:rsidRPr="00D37206" w:rsidRDefault="00374EDB" w:rsidP="00374EDB">
      <w:pPr>
        <w:jc w:val="center"/>
        <w:rPr>
          <w:rFonts w:ascii="Times New Roman" w:hAnsi="Times New Roman" w:cs="Times New Roman"/>
          <w:noProof/>
          <w:sz w:val="24"/>
          <w:szCs w:val="24"/>
        </w:rPr>
      </w:pPr>
    </w:p>
    <w:p w14:paraId="2224BC3B" w14:textId="77777777" w:rsidR="00374EDB" w:rsidRPr="00D37206" w:rsidRDefault="00374EDB" w:rsidP="00374EDB">
      <w:pPr>
        <w:jc w:val="center"/>
        <w:rPr>
          <w:rFonts w:ascii="Times New Roman" w:hAnsi="Times New Roman" w:cs="Times New Roman"/>
          <w:noProof/>
          <w:sz w:val="24"/>
          <w:szCs w:val="24"/>
        </w:rPr>
      </w:pPr>
    </w:p>
    <w:p w14:paraId="586FBFCE" w14:textId="77777777" w:rsidR="00374EDB" w:rsidRPr="00D37206" w:rsidRDefault="00374EDB" w:rsidP="00374EDB">
      <w:pPr>
        <w:jc w:val="center"/>
        <w:rPr>
          <w:rFonts w:ascii="Times New Roman" w:hAnsi="Times New Roman" w:cs="Times New Roman"/>
          <w:noProof/>
          <w:sz w:val="24"/>
          <w:szCs w:val="24"/>
        </w:rPr>
      </w:pPr>
    </w:p>
    <w:p w14:paraId="67EA8F96" w14:textId="77777777" w:rsidR="00374EDB" w:rsidRPr="00D37206" w:rsidRDefault="00374EDB" w:rsidP="00374EDB">
      <w:pPr>
        <w:jc w:val="center"/>
        <w:rPr>
          <w:rFonts w:ascii="Times New Roman" w:hAnsi="Times New Roman" w:cs="Times New Roman"/>
          <w:noProof/>
          <w:sz w:val="24"/>
          <w:szCs w:val="24"/>
        </w:rPr>
      </w:pPr>
    </w:p>
    <w:p w14:paraId="2D34EABC" w14:textId="6A25F89E" w:rsidR="00374EDB" w:rsidRPr="00D37206" w:rsidRDefault="00374EDB" w:rsidP="00374EDB">
      <w:pPr>
        <w:jc w:val="center"/>
        <w:rPr>
          <w:rFonts w:ascii="Times New Roman" w:hAnsi="Times New Roman" w:cs="Times New Roman"/>
          <w:noProof/>
          <w:sz w:val="24"/>
          <w:szCs w:val="24"/>
        </w:rPr>
      </w:pPr>
    </w:p>
    <w:p w14:paraId="4DBFBB69" w14:textId="4F858834" w:rsidR="00F05C4B" w:rsidRPr="00D37206" w:rsidRDefault="00F05C4B" w:rsidP="00374EDB">
      <w:pPr>
        <w:jc w:val="center"/>
        <w:rPr>
          <w:rFonts w:ascii="Times New Roman" w:hAnsi="Times New Roman" w:cs="Times New Roman"/>
          <w:noProof/>
          <w:sz w:val="24"/>
          <w:szCs w:val="24"/>
        </w:rPr>
      </w:pPr>
    </w:p>
    <w:p w14:paraId="50C723A8" w14:textId="02AFCC09" w:rsidR="00F05C4B" w:rsidRPr="00D37206" w:rsidRDefault="00F05C4B" w:rsidP="00374EDB">
      <w:pPr>
        <w:jc w:val="center"/>
        <w:rPr>
          <w:rFonts w:ascii="Times New Roman" w:hAnsi="Times New Roman" w:cs="Times New Roman"/>
          <w:noProof/>
          <w:sz w:val="24"/>
          <w:szCs w:val="24"/>
        </w:rPr>
      </w:pPr>
    </w:p>
    <w:p w14:paraId="2D332D3E" w14:textId="1F5B714E" w:rsidR="00F05C4B" w:rsidRPr="00D37206" w:rsidRDefault="00F05C4B" w:rsidP="00374EDB">
      <w:pPr>
        <w:jc w:val="center"/>
        <w:rPr>
          <w:rFonts w:ascii="Times New Roman" w:hAnsi="Times New Roman" w:cs="Times New Roman"/>
          <w:noProof/>
          <w:sz w:val="24"/>
          <w:szCs w:val="24"/>
        </w:rPr>
      </w:pPr>
    </w:p>
    <w:p w14:paraId="12167649" w14:textId="77777777" w:rsidR="00F05C4B" w:rsidRPr="00D37206" w:rsidRDefault="00F05C4B" w:rsidP="00374EDB">
      <w:pPr>
        <w:jc w:val="center"/>
        <w:rPr>
          <w:rFonts w:ascii="Times New Roman" w:hAnsi="Times New Roman" w:cs="Times New Roman"/>
          <w:noProof/>
          <w:sz w:val="24"/>
          <w:szCs w:val="24"/>
        </w:rPr>
      </w:pPr>
    </w:p>
    <w:p w14:paraId="35C071AA" w14:textId="6A8FBDF6" w:rsidR="00374EDB" w:rsidRPr="00D37206" w:rsidRDefault="00374EDB" w:rsidP="00374EDB">
      <w:pPr>
        <w:jc w:val="center"/>
        <w:rPr>
          <w:noProof/>
        </w:rPr>
      </w:pPr>
    </w:p>
    <w:p w14:paraId="2777715E" w14:textId="2C44E550" w:rsidR="00374EDB" w:rsidRPr="00D37206" w:rsidRDefault="00374EDB" w:rsidP="00374EDB">
      <w:pPr>
        <w:jc w:val="center"/>
        <w:rPr>
          <w:noProof/>
        </w:rPr>
      </w:pPr>
    </w:p>
    <w:p w14:paraId="6A1DF072" w14:textId="4FCC2A9A" w:rsidR="00374EDB" w:rsidRPr="00D37206" w:rsidRDefault="00374EDB" w:rsidP="00374EDB">
      <w:pPr>
        <w:jc w:val="center"/>
        <w:rPr>
          <w:rFonts w:ascii="Times New Roman" w:hAnsi="Times New Roman" w:cs="Times New Roman"/>
          <w:noProof/>
          <w:sz w:val="44"/>
          <w:szCs w:val="44"/>
        </w:rPr>
      </w:pPr>
      <w:r w:rsidRPr="00D37206">
        <w:rPr>
          <w:rFonts w:ascii="Times New Roman" w:hAnsi="Times New Roman" w:cs="Times New Roman"/>
          <w:noProof/>
          <w:sz w:val="44"/>
          <w:szCs w:val="44"/>
        </w:rPr>
        <w:t>LAMPIRAN-LAMPIRAN</w:t>
      </w:r>
    </w:p>
    <w:p w14:paraId="3B7806D4" w14:textId="77777777" w:rsidR="00374EDB" w:rsidRPr="00D37206" w:rsidRDefault="00374EDB" w:rsidP="00374EDB">
      <w:pPr>
        <w:jc w:val="center"/>
        <w:rPr>
          <w:rFonts w:ascii="Times New Roman" w:hAnsi="Times New Roman" w:cs="Times New Roman"/>
          <w:noProof/>
          <w:sz w:val="24"/>
          <w:szCs w:val="24"/>
        </w:rPr>
      </w:pPr>
    </w:p>
    <w:p w14:paraId="60B2C88A" w14:textId="77777777" w:rsidR="00374EDB" w:rsidRPr="00D37206" w:rsidRDefault="00374EDB" w:rsidP="00374EDB">
      <w:pPr>
        <w:jc w:val="center"/>
        <w:rPr>
          <w:rFonts w:ascii="Times New Roman" w:hAnsi="Times New Roman" w:cs="Times New Roman"/>
          <w:noProof/>
          <w:sz w:val="24"/>
          <w:szCs w:val="24"/>
        </w:rPr>
      </w:pPr>
    </w:p>
    <w:p w14:paraId="1698C548" w14:textId="77777777" w:rsidR="00374EDB" w:rsidRPr="00D37206" w:rsidRDefault="00374EDB" w:rsidP="00374EDB">
      <w:pPr>
        <w:jc w:val="center"/>
        <w:rPr>
          <w:rFonts w:ascii="Times New Roman" w:hAnsi="Times New Roman" w:cs="Times New Roman"/>
          <w:noProof/>
          <w:sz w:val="24"/>
          <w:szCs w:val="24"/>
        </w:rPr>
      </w:pPr>
    </w:p>
    <w:p w14:paraId="3A0A1E17" w14:textId="2DF511AE" w:rsidR="00374EDB" w:rsidRPr="00D37206" w:rsidRDefault="00374EDB" w:rsidP="001567F3">
      <w:pPr>
        <w:rPr>
          <w:noProof/>
        </w:rPr>
      </w:pPr>
      <w:r w:rsidRPr="00D37206">
        <w:rPr>
          <w:noProof/>
        </w:rPr>
        <w:br w:type="page"/>
      </w:r>
    </w:p>
    <w:p w14:paraId="375AF682" w14:textId="69A98AAC" w:rsidR="006C1137" w:rsidRPr="00D37206" w:rsidRDefault="007938D4" w:rsidP="00061EAB">
      <w:pPr>
        <w:pStyle w:val="Heading1"/>
        <w:spacing w:line="276" w:lineRule="auto"/>
        <w:rPr>
          <w:lang w:val="id-ID"/>
        </w:rPr>
      </w:pPr>
      <w:r w:rsidRPr="00D37206">
        <w:rPr>
          <w:lang w:val="id-ID"/>
        </w:rPr>
        <w:lastRenderedPageBreak/>
        <w:fldChar w:fldCharType="end"/>
      </w:r>
      <w:bookmarkStart w:id="7" w:name="_Toc137427874"/>
      <w:bookmarkStart w:id="8" w:name="_Toc137428449"/>
      <w:bookmarkStart w:id="9" w:name="_Toc129352556"/>
      <w:r w:rsidR="006C1137" w:rsidRPr="00D37206">
        <w:rPr>
          <w:lang w:val="id-ID"/>
        </w:rPr>
        <w:t>LAMPIRAN</w:t>
      </w:r>
      <w:bookmarkEnd w:id="7"/>
      <w:bookmarkEnd w:id="8"/>
      <w:r w:rsidR="006C1137" w:rsidRPr="00D37206">
        <w:rPr>
          <w:lang w:val="id-ID"/>
        </w:rPr>
        <w:t xml:space="preserve"> </w:t>
      </w:r>
      <w:bookmarkEnd w:id="9"/>
    </w:p>
    <w:p w14:paraId="7F3FB5AD" w14:textId="77777777" w:rsidR="006C1137" w:rsidRPr="00D37206" w:rsidRDefault="006C1137" w:rsidP="006C1137"/>
    <w:p w14:paraId="546B25F9" w14:textId="36579FCE" w:rsidR="00D76262" w:rsidRPr="00D37206" w:rsidRDefault="00D76262" w:rsidP="00D76262">
      <w:pPr>
        <w:pStyle w:val="Caption"/>
        <w:jc w:val="both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</w:pPr>
      <w:bookmarkStart w:id="10" w:name="_Toc137435129"/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Lampiran </w:t>
      </w:r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instrText xml:space="preserve"> SEQ Lampiran \* ARABIC </w:instrText>
      </w:r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06743C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4"/>
          <w:szCs w:val="24"/>
        </w:rPr>
        <w:t>1</w:t>
      </w:r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                          Kuesioner Penelitian</w:t>
      </w:r>
      <w:bookmarkEnd w:id="10"/>
    </w:p>
    <w:p w14:paraId="7051C980" w14:textId="241FA809" w:rsidR="00AF6A04" w:rsidRPr="00D37206" w:rsidRDefault="00AF6A04" w:rsidP="00D05953">
      <w:pPr>
        <w:spacing w:line="276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37206">
        <w:rPr>
          <w:rFonts w:ascii="Times New Roman" w:hAnsi="Times New Roman" w:cs="Times New Roman"/>
          <w:sz w:val="24"/>
          <w:szCs w:val="24"/>
        </w:rPr>
        <w:t>Perihal</w:t>
      </w:r>
      <w:r w:rsidRPr="00D37206">
        <w:rPr>
          <w:rFonts w:ascii="Times New Roman" w:hAnsi="Times New Roman" w:cs="Times New Roman"/>
          <w:sz w:val="24"/>
          <w:szCs w:val="24"/>
        </w:rPr>
        <w:tab/>
      </w:r>
      <w:r w:rsidRPr="00D37206">
        <w:rPr>
          <w:rFonts w:ascii="Times New Roman" w:hAnsi="Times New Roman" w:cs="Times New Roman"/>
          <w:sz w:val="24"/>
          <w:szCs w:val="24"/>
        </w:rPr>
        <w:tab/>
      </w:r>
      <w:r w:rsidR="00DF0BBE" w:rsidRPr="00D37206">
        <w:rPr>
          <w:rFonts w:ascii="Times New Roman" w:hAnsi="Times New Roman" w:cs="Times New Roman"/>
          <w:sz w:val="24"/>
          <w:szCs w:val="24"/>
        </w:rPr>
        <w:t xml:space="preserve">       </w:t>
      </w:r>
      <w:r w:rsidRPr="00D37206">
        <w:rPr>
          <w:rFonts w:ascii="Times New Roman" w:hAnsi="Times New Roman" w:cs="Times New Roman"/>
          <w:sz w:val="24"/>
          <w:szCs w:val="24"/>
        </w:rPr>
        <w:t xml:space="preserve">: </w:t>
      </w:r>
      <w:r w:rsidR="00DF0BBE" w:rsidRPr="00D37206">
        <w:rPr>
          <w:rFonts w:ascii="Times New Roman" w:hAnsi="Times New Roman" w:cs="Times New Roman"/>
          <w:sz w:val="24"/>
          <w:szCs w:val="24"/>
        </w:rPr>
        <w:t xml:space="preserve"> </w:t>
      </w:r>
      <w:r w:rsidRPr="00D37206">
        <w:rPr>
          <w:rFonts w:ascii="Times New Roman" w:hAnsi="Times New Roman" w:cs="Times New Roman"/>
          <w:sz w:val="24"/>
          <w:szCs w:val="24"/>
        </w:rPr>
        <w:t>Permoho</w:t>
      </w:r>
      <w:r w:rsidR="00DF0BBE" w:rsidRPr="00D37206">
        <w:rPr>
          <w:rFonts w:ascii="Times New Roman" w:hAnsi="Times New Roman" w:cs="Times New Roman"/>
          <w:sz w:val="24"/>
          <w:szCs w:val="24"/>
        </w:rPr>
        <w:t xml:space="preserve">nan Pengisian Kuesioner </w:t>
      </w:r>
    </w:p>
    <w:p w14:paraId="13EE4D9A" w14:textId="4FC2D9C0" w:rsidR="00DF0BBE" w:rsidRPr="00D37206" w:rsidRDefault="00DF0BBE" w:rsidP="00D05953">
      <w:pPr>
        <w:tabs>
          <w:tab w:val="left" w:pos="1560"/>
        </w:tabs>
        <w:spacing w:line="276" w:lineRule="auto"/>
        <w:ind w:left="1843" w:hanging="1843"/>
        <w:jc w:val="both"/>
        <w:rPr>
          <w:rFonts w:ascii="Times New Roman" w:hAnsi="Times New Roman" w:cs="Times New Roman"/>
          <w:sz w:val="24"/>
          <w:szCs w:val="24"/>
        </w:rPr>
      </w:pPr>
      <w:r w:rsidRPr="00D37206">
        <w:rPr>
          <w:rFonts w:ascii="Times New Roman" w:hAnsi="Times New Roman" w:cs="Times New Roman"/>
          <w:sz w:val="24"/>
          <w:szCs w:val="24"/>
        </w:rPr>
        <w:t>Judul Penelitian</w:t>
      </w:r>
      <w:r w:rsidRPr="00D37206">
        <w:rPr>
          <w:rFonts w:ascii="Times New Roman" w:hAnsi="Times New Roman" w:cs="Times New Roman"/>
          <w:sz w:val="24"/>
          <w:szCs w:val="24"/>
        </w:rPr>
        <w:tab/>
      </w:r>
      <w:r w:rsidR="00D05953" w:rsidRPr="00D37206">
        <w:rPr>
          <w:rFonts w:ascii="Times New Roman" w:hAnsi="Times New Roman" w:cs="Times New Roman"/>
          <w:sz w:val="24"/>
          <w:szCs w:val="24"/>
        </w:rPr>
        <w:t xml:space="preserve">     : Pengaruh Stres Kerja, Beban Kerja, dan </w:t>
      </w:r>
      <w:r w:rsidR="00D05953" w:rsidRPr="00D37206">
        <w:rPr>
          <w:rFonts w:ascii="Times New Roman" w:hAnsi="Times New Roman" w:cs="Times New Roman"/>
          <w:i/>
          <w:iCs/>
          <w:sz w:val="24"/>
          <w:szCs w:val="24"/>
        </w:rPr>
        <w:t>Job Insecurity</w:t>
      </w:r>
      <w:r w:rsidR="00D05953" w:rsidRPr="00D37206">
        <w:rPr>
          <w:rFonts w:ascii="Times New Roman" w:hAnsi="Times New Roman" w:cs="Times New Roman"/>
          <w:sz w:val="24"/>
          <w:szCs w:val="24"/>
        </w:rPr>
        <w:t xml:space="preserve"> Terhadap Kinerja Karyawan Pada CV. Rodjo Tater Kab</w:t>
      </w:r>
      <w:proofErr w:type="spellStart"/>
      <w:r w:rsidR="00D37206">
        <w:rPr>
          <w:rFonts w:ascii="Times New Roman" w:hAnsi="Times New Roman" w:cs="Times New Roman"/>
          <w:sz w:val="24"/>
          <w:szCs w:val="24"/>
          <w:lang w:val="en-US"/>
        </w:rPr>
        <w:t>upaten</w:t>
      </w:r>
      <w:proofErr w:type="spellEnd"/>
      <w:r w:rsidR="00D05953" w:rsidRPr="00D37206">
        <w:rPr>
          <w:rFonts w:ascii="Times New Roman" w:hAnsi="Times New Roman" w:cs="Times New Roman"/>
          <w:sz w:val="24"/>
          <w:szCs w:val="24"/>
        </w:rPr>
        <w:t xml:space="preserve"> Tegal.</w:t>
      </w:r>
    </w:p>
    <w:p w14:paraId="3DB7AA05" w14:textId="4A025669" w:rsidR="00DF0BBE" w:rsidRPr="00D37206" w:rsidRDefault="00DF0BBE" w:rsidP="00D05953">
      <w:pPr>
        <w:spacing w:line="276" w:lineRule="auto"/>
        <w:ind w:left="1843" w:hanging="1843"/>
        <w:jc w:val="both"/>
        <w:rPr>
          <w:rFonts w:ascii="Times New Roman" w:hAnsi="Times New Roman" w:cs="Times New Roman"/>
          <w:sz w:val="24"/>
          <w:szCs w:val="24"/>
        </w:rPr>
      </w:pPr>
    </w:p>
    <w:p w14:paraId="56B9D6C1" w14:textId="7282E3CE" w:rsidR="00DF0BBE" w:rsidRPr="00D37206" w:rsidRDefault="00DF0BBE" w:rsidP="00D05953">
      <w:pPr>
        <w:spacing w:line="276" w:lineRule="auto"/>
        <w:ind w:left="1843" w:hanging="1843"/>
        <w:jc w:val="both"/>
        <w:rPr>
          <w:rFonts w:ascii="Times New Roman" w:hAnsi="Times New Roman" w:cs="Times New Roman"/>
          <w:sz w:val="24"/>
          <w:szCs w:val="24"/>
        </w:rPr>
      </w:pPr>
      <w:r w:rsidRPr="00D37206">
        <w:rPr>
          <w:rFonts w:ascii="Times New Roman" w:hAnsi="Times New Roman" w:cs="Times New Roman"/>
          <w:sz w:val="24"/>
          <w:szCs w:val="24"/>
        </w:rPr>
        <w:t>Kepada Yth</w:t>
      </w:r>
    </w:p>
    <w:p w14:paraId="226A548B" w14:textId="5E9F6E5A" w:rsidR="00DF0BBE" w:rsidRPr="00D37206" w:rsidRDefault="00DF0BBE" w:rsidP="00D05953">
      <w:pPr>
        <w:spacing w:line="276" w:lineRule="auto"/>
        <w:ind w:left="1843" w:hanging="1843"/>
        <w:jc w:val="both"/>
        <w:rPr>
          <w:rFonts w:ascii="Times New Roman" w:hAnsi="Times New Roman" w:cs="Times New Roman"/>
          <w:sz w:val="24"/>
          <w:szCs w:val="24"/>
        </w:rPr>
      </w:pPr>
      <w:r w:rsidRPr="00D37206">
        <w:rPr>
          <w:rFonts w:ascii="Times New Roman" w:hAnsi="Times New Roman" w:cs="Times New Roman"/>
          <w:sz w:val="24"/>
          <w:szCs w:val="24"/>
        </w:rPr>
        <w:t>Bapak/Ibu/S</w:t>
      </w:r>
      <w:r w:rsidR="00AB0E6D" w:rsidRPr="00D37206">
        <w:rPr>
          <w:rFonts w:ascii="Times New Roman" w:hAnsi="Times New Roman" w:cs="Times New Roman"/>
          <w:sz w:val="24"/>
          <w:szCs w:val="24"/>
        </w:rPr>
        <w:t>dr</w:t>
      </w:r>
    </w:p>
    <w:p w14:paraId="1B75459A" w14:textId="6D7E3782" w:rsidR="00DF0BBE" w:rsidRPr="00D37206" w:rsidRDefault="00DF0BBE" w:rsidP="00D05953">
      <w:pPr>
        <w:spacing w:line="276" w:lineRule="auto"/>
        <w:ind w:left="1843" w:hanging="1843"/>
        <w:jc w:val="both"/>
        <w:rPr>
          <w:rFonts w:ascii="Times New Roman" w:hAnsi="Times New Roman" w:cs="Times New Roman"/>
          <w:sz w:val="24"/>
          <w:szCs w:val="24"/>
        </w:rPr>
      </w:pPr>
      <w:r w:rsidRPr="00D37206">
        <w:rPr>
          <w:rFonts w:ascii="Times New Roman" w:hAnsi="Times New Roman" w:cs="Times New Roman"/>
          <w:sz w:val="24"/>
          <w:szCs w:val="24"/>
        </w:rPr>
        <w:t>Di tempat</w:t>
      </w:r>
    </w:p>
    <w:p w14:paraId="1E24790E" w14:textId="7844C741" w:rsidR="00DF0BBE" w:rsidRPr="00D37206" w:rsidRDefault="00DF0BBE" w:rsidP="00D05953">
      <w:pPr>
        <w:spacing w:line="276" w:lineRule="auto"/>
        <w:ind w:left="1843" w:hanging="1843"/>
        <w:jc w:val="both"/>
        <w:rPr>
          <w:rFonts w:ascii="Times New Roman" w:hAnsi="Times New Roman" w:cs="Times New Roman"/>
          <w:sz w:val="24"/>
          <w:szCs w:val="24"/>
        </w:rPr>
      </w:pPr>
    </w:p>
    <w:p w14:paraId="09C7D1F4" w14:textId="0F98C0A1" w:rsidR="00AB0E6D" w:rsidRPr="00D37206" w:rsidRDefault="00DF0BBE" w:rsidP="00D05953">
      <w:pPr>
        <w:spacing w:line="276" w:lineRule="auto"/>
        <w:ind w:left="1843" w:hanging="1843"/>
        <w:jc w:val="both"/>
        <w:rPr>
          <w:rFonts w:ascii="Times New Roman" w:hAnsi="Times New Roman" w:cs="Times New Roman"/>
          <w:sz w:val="24"/>
          <w:szCs w:val="24"/>
        </w:rPr>
      </w:pPr>
      <w:r w:rsidRPr="00D37206">
        <w:rPr>
          <w:rFonts w:ascii="Times New Roman" w:hAnsi="Times New Roman" w:cs="Times New Roman"/>
          <w:sz w:val="24"/>
          <w:szCs w:val="24"/>
        </w:rPr>
        <w:t>Dengan Hormat</w:t>
      </w:r>
      <w:r w:rsidR="00AB0E6D" w:rsidRPr="00D37206">
        <w:rPr>
          <w:rFonts w:ascii="Times New Roman" w:hAnsi="Times New Roman" w:cs="Times New Roman"/>
          <w:sz w:val="24"/>
          <w:szCs w:val="24"/>
        </w:rPr>
        <w:t>,</w:t>
      </w:r>
    </w:p>
    <w:p w14:paraId="72228BDE" w14:textId="30BCD6F3" w:rsidR="00AB0E6D" w:rsidRPr="00D37206" w:rsidRDefault="00AB0E6D" w:rsidP="001567F3">
      <w:pPr>
        <w:spacing w:line="276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D37206">
        <w:rPr>
          <w:rFonts w:ascii="Times New Roman" w:hAnsi="Times New Roman" w:cs="Times New Roman"/>
          <w:sz w:val="24"/>
          <w:szCs w:val="24"/>
        </w:rPr>
        <w:t>Dalam rangka menyelesaikan penelitian, kami Mahasiswa Fakultas Ekonomi dan Bisnis Universitas Pancasakti Tegal, mohon partisipasi dari Bapak/Ibu/Sdr untuk mengisi kuesioner yang telah kami sediakan.</w:t>
      </w:r>
    </w:p>
    <w:p w14:paraId="578F0291" w14:textId="531D579F" w:rsidR="00AB0E6D" w:rsidRPr="00D37206" w:rsidRDefault="00AB0E6D" w:rsidP="001567F3">
      <w:pPr>
        <w:spacing w:line="276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D37206">
        <w:rPr>
          <w:rFonts w:ascii="Times New Roman" w:hAnsi="Times New Roman" w:cs="Times New Roman"/>
          <w:sz w:val="24"/>
          <w:szCs w:val="24"/>
        </w:rPr>
        <w:t>Adapun data yang kami minta adalah sesuai dengan kondisi yang dirasakan Bapak/Ibu/Sdr selama ini. Kami akan menjaga kerahasiaannya karena data ini hanya untuk kepentingan penelitian.</w:t>
      </w:r>
    </w:p>
    <w:p w14:paraId="56FD1B58" w14:textId="49F21079" w:rsidR="00DF0BBE" w:rsidRPr="00D37206" w:rsidRDefault="00AB0E6D" w:rsidP="001567F3">
      <w:pPr>
        <w:spacing w:line="276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D37206">
        <w:rPr>
          <w:rFonts w:ascii="Times New Roman" w:hAnsi="Times New Roman" w:cs="Times New Roman"/>
          <w:sz w:val="24"/>
          <w:szCs w:val="24"/>
        </w:rPr>
        <w:t xml:space="preserve">Setiap jawaban yang diberikan merupakan bantuan yang tidak ternilai harganya bagi peneliti ini. </w:t>
      </w:r>
      <w:r w:rsidR="007158D8" w:rsidRPr="00D37206">
        <w:rPr>
          <w:rFonts w:ascii="Times New Roman" w:hAnsi="Times New Roman" w:cs="Times New Roman"/>
          <w:sz w:val="24"/>
          <w:szCs w:val="24"/>
        </w:rPr>
        <w:t>Tujuan dari pengumpulan ini semata mata hanya untuk kepentingan akademis dalam bentuk penyusunan seminar proposal untuk skripsi pada program studi manajemen Fakultas Ekonomi dan Bisnis Universitas Pancasakti Tegal</w:t>
      </w:r>
    </w:p>
    <w:p w14:paraId="0CE1FB33" w14:textId="77777777" w:rsidR="00D05953" w:rsidRPr="00D37206" w:rsidRDefault="00D05953" w:rsidP="00D05953">
      <w:pPr>
        <w:jc w:val="right"/>
        <w:rPr>
          <w:rFonts w:ascii="Times New Roman" w:hAnsi="Times New Roman" w:cs="Times New Roman"/>
          <w:sz w:val="24"/>
          <w:szCs w:val="24"/>
        </w:rPr>
      </w:pPr>
    </w:p>
    <w:p w14:paraId="18DE92DF" w14:textId="6192835D" w:rsidR="00F11592" w:rsidRPr="00D37206" w:rsidRDefault="00D05953" w:rsidP="00D05953">
      <w:pPr>
        <w:spacing w:line="276" w:lineRule="auto"/>
        <w:jc w:val="right"/>
        <w:rPr>
          <w:rFonts w:ascii="Times New Roman" w:hAnsi="Times New Roman" w:cs="Times New Roman"/>
          <w:sz w:val="24"/>
          <w:szCs w:val="24"/>
        </w:rPr>
      </w:pPr>
      <w:r w:rsidRPr="00D37206">
        <w:rPr>
          <w:rFonts w:ascii="Times New Roman" w:hAnsi="Times New Roman" w:cs="Times New Roman"/>
          <w:sz w:val="24"/>
          <w:szCs w:val="24"/>
        </w:rPr>
        <w:t xml:space="preserve">Tegal, </w:t>
      </w:r>
      <w:r w:rsidR="00A02335" w:rsidRPr="00D37206">
        <w:rPr>
          <w:rFonts w:ascii="Times New Roman" w:hAnsi="Times New Roman" w:cs="Times New Roman"/>
          <w:sz w:val="24"/>
          <w:szCs w:val="24"/>
        </w:rPr>
        <w:t xml:space="preserve"> 17 </w:t>
      </w:r>
      <w:r w:rsidRPr="00D37206">
        <w:rPr>
          <w:rFonts w:ascii="Times New Roman" w:hAnsi="Times New Roman" w:cs="Times New Roman"/>
          <w:sz w:val="24"/>
          <w:szCs w:val="24"/>
        </w:rPr>
        <w:t>M</w:t>
      </w:r>
      <w:r w:rsidR="00A02335" w:rsidRPr="00D37206">
        <w:rPr>
          <w:rFonts w:ascii="Times New Roman" w:hAnsi="Times New Roman" w:cs="Times New Roman"/>
          <w:sz w:val="24"/>
          <w:szCs w:val="24"/>
        </w:rPr>
        <w:t>ei</w:t>
      </w:r>
      <w:r w:rsidRPr="00D37206">
        <w:rPr>
          <w:rFonts w:ascii="Times New Roman" w:hAnsi="Times New Roman" w:cs="Times New Roman"/>
          <w:sz w:val="24"/>
          <w:szCs w:val="24"/>
        </w:rPr>
        <w:t xml:space="preserve"> 2023</w:t>
      </w:r>
    </w:p>
    <w:p w14:paraId="1FC83E7F" w14:textId="0747D4E9" w:rsidR="00D05953" w:rsidRPr="00D37206" w:rsidRDefault="00D05953" w:rsidP="00D05953">
      <w:pPr>
        <w:spacing w:line="276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D37206">
        <w:rPr>
          <w:rFonts w:ascii="Times New Roman" w:hAnsi="Times New Roman" w:cs="Times New Roman"/>
          <w:sz w:val="24"/>
          <w:szCs w:val="24"/>
        </w:rPr>
        <w:t xml:space="preserve">                                                                                                Hormat Kami,</w:t>
      </w:r>
    </w:p>
    <w:p w14:paraId="69BF906F" w14:textId="7514EF74" w:rsidR="00D05953" w:rsidRPr="00D37206" w:rsidRDefault="00D05953" w:rsidP="00D05953">
      <w:pPr>
        <w:spacing w:line="276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3F331C04" w14:textId="26C6AE6E" w:rsidR="00D05953" w:rsidRPr="00D37206" w:rsidRDefault="00D05953" w:rsidP="00D05953">
      <w:pPr>
        <w:spacing w:line="276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2F1E77CC" w14:textId="6AFB0633" w:rsidR="00D05953" w:rsidRPr="00D37206" w:rsidRDefault="00D05953" w:rsidP="00D05953">
      <w:pPr>
        <w:spacing w:line="276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D37206">
        <w:rPr>
          <w:rFonts w:ascii="Times New Roman" w:hAnsi="Times New Roman" w:cs="Times New Roman"/>
          <w:sz w:val="24"/>
          <w:szCs w:val="24"/>
        </w:rPr>
        <w:t xml:space="preserve">                                                                                                    Tegar Pamungkas</w:t>
      </w:r>
    </w:p>
    <w:p w14:paraId="71E7EFED" w14:textId="77777777" w:rsidR="001567F3" w:rsidRPr="00D37206" w:rsidRDefault="001567F3" w:rsidP="00762CD6">
      <w:pPr>
        <w:rPr>
          <w:rFonts w:ascii="Times New Roman" w:hAnsi="Times New Roman" w:cs="Times New Roman"/>
          <w:sz w:val="24"/>
          <w:szCs w:val="24"/>
        </w:rPr>
      </w:pPr>
    </w:p>
    <w:p w14:paraId="38EA85BD" w14:textId="1FBD8F29" w:rsidR="00F11592" w:rsidRPr="00D37206" w:rsidRDefault="003A1A86" w:rsidP="00676D97">
      <w:pPr>
        <w:numPr>
          <w:ilvl w:val="0"/>
          <w:numId w:val="64"/>
        </w:num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D37206">
        <w:rPr>
          <w:rFonts w:ascii="Times New Roman" w:hAnsi="Times New Roman" w:cs="Times New Roman"/>
          <w:b/>
          <w:bCs/>
          <w:sz w:val="24"/>
          <w:szCs w:val="24"/>
        </w:rPr>
        <w:lastRenderedPageBreak/>
        <w:t>Identitas Responden</w:t>
      </w:r>
    </w:p>
    <w:p w14:paraId="4629CE5E" w14:textId="731CDC4B" w:rsidR="003A1A86" w:rsidRPr="00D37206" w:rsidRDefault="003A1A86" w:rsidP="00676D97">
      <w:pPr>
        <w:numPr>
          <w:ilvl w:val="0"/>
          <w:numId w:val="65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37206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88960" behindDoc="0" locked="0" layoutInCell="1" allowOverlap="1" wp14:anchorId="06FCA77E" wp14:editId="5DAD8DF1">
                <wp:simplePos x="0" y="0"/>
                <wp:positionH relativeFrom="column">
                  <wp:posOffset>3867150</wp:posOffset>
                </wp:positionH>
                <wp:positionV relativeFrom="paragraph">
                  <wp:posOffset>8890</wp:posOffset>
                </wp:positionV>
                <wp:extent cx="342900" cy="190500"/>
                <wp:effectExtent l="0" t="0" r="19050" b="19050"/>
                <wp:wrapNone/>
                <wp:docPr id="10" name="Rectangle 1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42900" cy="190500"/>
                        </a:xfrm>
                        <a:prstGeom prst="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 xmlns:oel="http://schemas.microsoft.com/office/2019/extlst">
            <w:pict>
              <v:rect w14:anchorId="692AF893" id="Rectangle 10" o:spid="_x0000_s1026" style="position:absolute;margin-left:304.5pt;margin-top:.7pt;width:27pt;height:15pt;z-index:25168896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" fillcolor="white [3201]" strokecolor="black [3213]" strokeweight="1pt"/>
            </w:pict>
          </mc:Fallback>
        </mc:AlternateContent>
      </w:r>
      <w:r w:rsidRPr="00D37206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84864" behindDoc="0" locked="0" layoutInCell="1" allowOverlap="1" wp14:anchorId="5BAE1712" wp14:editId="15E62C40">
                <wp:simplePos x="0" y="0"/>
                <wp:positionH relativeFrom="column">
                  <wp:posOffset>2409825</wp:posOffset>
                </wp:positionH>
                <wp:positionV relativeFrom="paragraph">
                  <wp:posOffset>349885</wp:posOffset>
                </wp:positionV>
                <wp:extent cx="342900" cy="190500"/>
                <wp:effectExtent l="0" t="0" r="19050" b="19050"/>
                <wp:wrapNone/>
                <wp:docPr id="5" name="Rectangle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42900" cy="190500"/>
                        </a:xfrm>
                        <a:prstGeom prst="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 xmlns:oel="http://schemas.microsoft.com/office/2019/extlst">
            <w:pict>
              <v:rect w14:anchorId="68272971" id="Rectangle 5" o:spid="_x0000_s1026" style="position:absolute;margin-left:189.75pt;margin-top:27.55pt;width:27pt;height:15pt;z-index:2516848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" fillcolor="white [3201]" strokecolor="black [3213]" strokeweight="1pt"/>
            </w:pict>
          </mc:Fallback>
        </mc:AlternateContent>
      </w:r>
      <w:r w:rsidRPr="00D37206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82816" behindDoc="0" locked="0" layoutInCell="1" allowOverlap="1" wp14:anchorId="1D4FC6E8" wp14:editId="17A2F399">
                <wp:simplePos x="0" y="0"/>
                <wp:positionH relativeFrom="column">
                  <wp:posOffset>2398395</wp:posOffset>
                </wp:positionH>
                <wp:positionV relativeFrom="paragraph">
                  <wp:posOffset>9525</wp:posOffset>
                </wp:positionV>
                <wp:extent cx="342900" cy="190500"/>
                <wp:effectExtent l="0" t="0" r="19050" b="19050"/>
                <wp:wrapNone/>
                <wp:docPr id="4" name="Rectangle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42900" cy="190500"/>
                        </a:xfrm>
                        <a:prstGeom prst="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 xmlns:oel="http://schemas.microsoft.com/office/2019/extlst">
            <w:pict>
              <v:rect w14:anchorId="49D42636" id="Rectangle 4" o:spid="_x0000_s1026" style="position:absolute;margin-left:188.85pt;margin-top:.75pt;width:27pt;height:15pt;z-index:25168281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" fillcolor="white [3201]" strokecolor="black [3213]" strokeweight="1pt"/>
            </w:pict>
          </mc:Fallback>
        </mc:AlternateContent>
      </w:r>
      <w:r w:rsidRPr="00D37206">
        <w:rPr>
          <w:rFonts w:ascii="Times New Roman" w:hAnsi="Times New Roman" w:cs="Times New Roman"/>
          <w:sz w:val="24"/>
          <w:szCs w:val="24"/>
        </w:rPr>
        <w:t>Jenis Kelamin</w:t>
      </w:r>
      <w:r w:rsidRPr="00D37206">
        <w:rPr>
          <w:rFonts w:ascii="Times New Roman" w:hAnsi="Times New Roman" w:cs="Times New Roman"/>
          <w:sz w:val="24"/>
          <w:szCs w:val="24"/>
        </w:rPr>
        <w:tab/>
      </w:r>
      <w:r w:rsidRPr="00D37206">
        <w:rPr>
          <w:rFonts w:ascii="Times New Roman" w:hAnsi="Times New Roman" w:cs="Times New Roman"/>
          <w:sz w:val="24"/>
          <w:szCs w:val="24"/>
        </w:rPr>
        <w:tab/>
        <w:t>:            Laki-Laki                       Perempuan</w:t>
      </w:r>
    </w:p>
    <w:p w14:paraId="59B46BC1" w14:textId="4272A7FD" w:rsidR="003A1A86" w:rsidRPr="00D37206" w:rsidRDefault="003A1A86" w:rsidP="00676D97">
      <w:pPr>
        <w:numPr>
          <w:ilvl w:val="0"/>
          <w:numId w:val="65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37206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91008" behindDoc="0" locked="0" layoutInCell="1" allowOverlap="1" wp14:anchorId="4A70EC8C" wp14:editId="5053F978">
                <wp:simplePos x="0" y="0"/>
                <wp:positionH relativeFrom="column">
                  <wp:posOffset>3867150</wp:posOffset>
                </wp:positionH>
                <wp:positionV relativeFrom="paragraph">
                  <wp:posOffset>8890</wp:posOffset>
                </wp:positionV>
                <wp:extent cx="342900" cy="190500"/>
                <wp:effectExtent l="0" t="0" r="19050" b="19050"/>
                <wp:wrapNone/>
                <wp:docPr id="11" name="Rectangle 1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42900" cy="190500"/>
                        </a:xfrm>
                        <a:prstGeom prst="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 xmlns:oel="http://schemas.microsoft.com/office/2019/extlst">
            <w:pict>
              <v:rect w14:anchorId="078CE554" id="Rectangle 11" o:spid="_x0000_s1026" style="position:absolute;margin-left:304.5pt;margin-top:.7pt;width:27pt;height:15pt;z-index:25169100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" fillcolor="white [3201]" strokecolor="black [3213]" strokeweight="1pt"/>
            </w:pict>
          </mc:Fallback>
        </mc:AlternateContent>
      </w:r>
      <w:r w:rsidRPr="00D37206">
        <w:rPr>
          <w:rFonts w:ascii="Times New Roman" w:hAnsi="Times New Roman" w:cs="Times New Roman"/>
          <w:sz w:val="24"/>
          <w:szCs w:val="24"/>
        </w:rPr>
        <w:t>Pendidikan Terakhir</w:t>
      </w:r>
      <w:r w:rsidRPr="00D37206">
        <w:rPr>
          <w:rFonts w:ascii="Times New Roman" w:hAnsi="Times New Roman" w:cs="Times New Roman"/>
          <w:sz w:val="24"/>
          <w:szCs w:val="24"/>
        </w:rPr>
        <w:tab/>
        <w:t>:            SM</w:t>
      </w:r>
      <w:r w:rsidR="001821B3" w:rsidRPr="00D37206">
        <w:rPr>
          <w:rFonts w:ascii="Times New Roman" w:hAnsi="Times New Roman" w:cs="Times New Roman"/>
          <w:sz w:val="24"/>
          <w:szCs w:val="24"/>
        </w:rPr>
        <w:t>P</w:t>
      </w:r>
      <w:r w:rsidRPr="00D37206">
        <w:rPr>
          <w:rFonts w:ascii="Times New Roman" w:hAnsi="Times New Roman" w:cs="Times New Roman"/>
          <w:sz w:val="24"/>
          <w:szCs w:val="24"/>
        </w:rPr>
        <w:t xml:space="preserve">            </w:t>
      </w:r>
      <w:r w:rsidR="001821B3" w:rsidRPr="00D37206">
        <w:rPr>
          <w:rFonts w:ascii="Times New Roman" w:hAnsi="Times New Roman" w:cs="Times New Roman"/>
          <w:sz w:val="24"/>
          <w:szCs w:val="24"/>
        </w:rPr>
        <w:t xml:space="preserve">                   SMA/SMK</w:t>
      </w:r>
    </w:p>
    <w:p w14:paraId="59AA66A5" w14:textId="6921BFC4" w:rsidR="003A1A86" w:rsidRPr="00D37206" w:rsidRDefault="001821B3" w:rsidP="003A1A86">
      <w:pPr>
        <w:ind w:left="2880"/>
        <w:jc w:val="both"/>
        <w:rPr>
          <w:rFonts w:ascii="Times New Roman" w:hAnsi="Times New Roman" w:cs="Times New Roman"/>
          <w:sz w:val="24"/>
          <w:szCs w:val="24"/>
        </w:rPr>
      </w:pPr>
      <w:r w:rsidRPr="00D37206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93056" behindDoc="0" locked="0" layoutInCell="1" allowOverlap="1" wp14:anchorId="2176F97B" wp14:editId="6DA22720">
                <wp:simplePos x="0" y="0"/>
                <wp:positionH relativeFrom="column">
                  <wp:posOffset>3876675</wp:posOffset>
                </wp:positionH>
                <wp:positionV relativeFrom="paragraph">
                  <wp:posOffset>8890</wp:posOffset>
                </wp:positionV>
                <wp:extent cx="342900" cy="190500"/>
                <wp:effectExtent l="0" t="0" r="19050" b="19050"/>
                <wp:wrapNone/>
                <wp:docPr id="12" name="Rectangle 1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42900" cy="190500"/>
                        </a:xfrm>
                        <a:prstGeom prst="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 xmlns:oel="http://schemas.microsoft.com/office/2019/extlst">
            <w:pict>
              <v:rect w14:anchorId="4AC15E69" id="Rectangle 12" o:spid="_x0000_s1026" style="position:absolute;margin-left:305.25pt;margin-top:.7pt;width:27pt;height:15pt;z-index:25169305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" fillcolor="white [3201]" strokecolor="black [3213]" strokeweight="1pt"/>
            </w:pict>
          </mc:Fallback>
        </mc:AlternateContent>
      </w:r>
      <w:r w:rsidR="003A1A86" w:rsidRPr="00D37206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86912" behindDoc="0" locked="0" layoutInCell="1" allowOverlap="1" wp14:anchorId="610996F4" wp14:editId="18FB167D">
                <wp:simplePos x="0" y="0"/>
                <wp:positionH relativeFrom="column">
                  <wp:posOffset>2400300</wp:posOffset>
                </wp:positionH>
                <wp:positionV relativeFrom="paragraph">
                  <wp:posOffset>8890</wp:posOffset>
                </wp:positionV>
                <wp:extent cx="342900" cy="190500"/>
                <wp:effectExtent l="0" t="0" r="19050" b="19050"/>
                <wp:wrapNone/>
                <wp:docPr id="6" name="Rectangle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42900" cy="190500"/>
                        </a:xfrm>
                        <a:prstGeom prst="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 xmlns:oel="http://schemas.microsoft.com/office/2019/extlst">
            <w:pict>
              <v:rect w14:anchorId="5B85A34D" id="Rectangle 6" o:spid="_x0000_s1026" style="position:absolute;margin-left:189pt;margin-top:.7pt;width:27pt;height:15pt;z-index:2516869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" fillcolor="white [3201]" strokecolor="black [3213]" strokeweight="1pt"/>
            </w:pict>
          </mc:Fallback>
        </mc:AlternateContent>
      </w:r>
      <w:r w:rsidR="003A1A86" w:rsidRPr="00D37206">
        <w:rPr>
          <w:rFonts w:ascii="Times New Roman" w:hAnsi="Times New Roman" w:cs="Times New Roman"/>
          <w:sz w:val="24"/>
          <w:szCs w:val="24"/>
        </w:rPr>
        <w:t xml:space="preserve">  </w:t>
      </w:r>
      <w:r w:rsidRPr="00D37206">
        <w:rPr>
          <w:rFonts w:ascii="Times New Roman" w:hAnsi="Times New Roman" w:cs="Times New Roman"/>
          <w:sz w:val="24"/>
          <w:szCs w:val="24"/>
        </w:rPr>
        <w:t xml:space="preserve">                       DI/DII/DIII                    S1</w:t>
      </w:r>
    </w:p>
    <w:p w14:paraId="4EC6BCDC" w14:textId="3CC0EB93" w:rsidR="001821B3" w:rsidRPr="00D37206" w:rsidRDefault="001821B3" w:rsidP="003A1A86">
      <w:pPr>
        <w:ind w:left="2880"/>
        <w:jc w:val="both"/>
        <w:rPr>
          <w:rFonts w:ascii="Times New Roman" w:hAnsi="Times New Roman" w:cs="Times New Roman"/>
          <w:sz w:val="24"/>
          <w:szCs w:val="24"/>
        </w:rPr>
      </w:pPr>
    </w:p>
    <w:p w14:paraId="20A75CA0" w14:textId="06A3223D" w:rsidR="001821B3" w:rsidRPr="00D37206" w:rsidRDefault="001821B3" w:rsidP="003A1A86">
      <w:pPr>
        <w:ind w:left="2880"/>
        <w:jc w:val="both"/>
        <w:rPr>
          <w:rFonts w:ascii="Times New Roman" w:hAnsi="Times New Roman" w:cs="Times New Roman"/>
          <w:sz w:val="24"/>
          <w:szCs w:val="24"/>
        </w:rPr>
      </w:pPr>
    </w:p>
    <w:p w14:paraId="3F529C4C" w14:textId="581751E2" w:rsidR="001821B3" w:rsidRPr="00D37206" w:rsidRDefault="001821B3" w:rsidP="00676D97">
      <w:pPr>
        <w:numPr>
          <w:ilvl w:val="0"/>
          <w:numId w:val="65"/>
        </w:numPr>
        <w:jc w:val="both"/>
        <w:rPr>
          <w:rFonts w:ascii="Times New Roman" w:hAnsi="Times New Roman" w:cs="Times New Roman"/>
          <w:sz w:val="24"/>
          <w:szCs w:val="24"/>
        </w:rPr>
      </w:pPr>
      <w:r w:rsidRPr="00D37206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97152" behindDoc="0" locked="0" layoutInCell="1" allowOverlap="1" wp14:anchorId="0678BFFF" wp14:editId="74B1EA0F">
                <wp:simplePos x="0" y="0"/>
                <wp:positionH relativeFrom="column">
                  <wp:posOffset>3867150</wp:posOffset>
                </wp:positionH>
                <wp:positionV relativeFrom="paragraph">
                  <wp:posOffset>9525</wp:posOffset>
                </wp:positionV>
                <wp:extent cx="342900" cy="190500"/>
                <wp:effectExtent l="0" t="0" r="19050" b="19050"/>
                <wp:wrapNone/>
                <wp:docPr id="17" name="Rectangle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42900" cy="190500"/>
                        </a:xfrm>
                        <a:prstGeom prst="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 xmlns:oel="http://schemas.microsoft.com/office/2019/extlst">
            <w:pict>
              <v:rect w14:anchorId="5D265052" id="Rectangle 17" o:spid="_x0000_s1026" style="position:absolute;margin-left:304.5pt;margin-top:.75pt;width:27pt;height:15pt;z-index:25169715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" fillcolor="white [3201]" strokecolor="black [3213]" strokeweight="1pt"/>
            </w:pict>
          </mc:Fallback>
        </mc:AlternateContent>
      </w:r>
      <w:r w:rsidRPr="00D37206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95104" behindDoc="0" locked="0" layoutInCell="1" allowOverlap="1" wp14:anchorId="57B9C90C" wp14:editId="7EE1D9B3">
                <wp:simplePos x="0" y="0"/>
                <wp:positionH relativeFrom="column">
                  <wp:posOffset>2400300</wp:posOffset>
                </wp:positionH>
                <wp:positionV relativeFrom="paragraph">
                  <wp:posOffset>9525</wp:posOffset>
                </wp:positionV>
                <wp:extent cx="342900" cy="190500"/>
                <wp:effectExtent l="0" t="0" r="19050" b="19050"/>
                <wp:wrapNone/>
                <wp:docPr id="14" name="Rectangle 1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42900" cy="190500"/>
                        </a:xfrm>
                        <a:prstGeom prst="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 xmlns:oel="http://schemas.microsoft.com/office/2019/extlst">
            <w:pict>
              <v:rect w14:anchorId="145F2127" id="Rectangle 14" o:spid="_x0000_s1026" style="position:absolute;margin-left:189pt;margin-top:.75pt;width:27pt;height:15pt;z-index:25169510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" fillcolor="white [3201]" strokecolor="black [3213]" strokeweight="1pt"/>
            </w:pict>
          </mc:Fallback>
        </mc:AlternateContent>
      </w:r>
      <w:r w:rsidRPr="00D37206">
        <w:rPr>
          <w:rFonts w:ascii="Times New Roman" w:hAnsi="Times New Roman" w:cs="Times New Roman"/>
          <w:sz w:val="24"/>
          <w:szCs w:val="24"/>
        </w:rPr>
        <w:t>Umur</w:t>
      </w:r>
      <w:r w:rsidRPr="00D37206">
        <w:rPr>
          <w:rFonts w:ascii="Times New Roman" w:hAnsi="Times New Roman" w:cs="Times New Roman"/>
          <w:sz w:val="24"/>
          <w:szCs w:val="24"/>
        </w:rPr>
        <w:tab/>
      </w:r>
      <w:r w:rsidRPr="00D37206">
        <w:rPr>
          <w:rFonts w:ascii="Times New Roman" w:hAnsi="Times New Roman" w:cs="Times New Roman"/>
          <w:sz w:val="24"/>
          <w:szCs w:val="24"/>
        </w:rPr>
        <w:tab/>
      </w:r>
      <w:r w:rsidRPr="00D37206">
        <w:rPr>
          <w:rFonts w:ascii="Times New Roman" w:hAnsi="Times New Roman" w:cs="Times New Roman"/>
          <w:sz w:val="24"/>
          <w:szCs w:val="24"/>
        </w:rPr>
        <w:tab/>
        <w:t xml:space="preserve">:            </w:t>
      </w:r>
      <w:r w:rsidR="00E91AB6" w:rsidRPr="00D37206">
        <w:rPr>
          <w:rFonts w:ascii="Times New Roman" w:hAnsi="Times New Roman" w:cs="Times New Roman"/>
          <w:sz w:val="24"/>
          <w:szCs w:val="24"/>
        </w:rPr>
        <w:t>2</w:t>
      </w:r>
      <w:r w:rsidR="00EC629E" w:rsidRPr="00D37206">
        <w:rPr>
          <w:rFonts w:ascii="Times New Roman" w:hAnsi="Times New Roman" w:cs="Times New Roman"/>
          <w:sz w:val="24"/>
          <w:szCs w:val="24"/>
        </w:rPr>
        <w:t>0</w:t>
      </w:r>
      <w:r w:rsidR="00E91AB6" w:rsidRPr="00D37206">
        <w:rPr>
          <w:rFonts w:ascii="Times New Roman" w:hAnsi="Times New Roman" w:cs="Times New Roman"/>
          <w:sz w:val="24"/>
          <w:szCs w:val="24"/>
        </w:rPr>
        <w:t>-30 tahun</w:t>
      </w:r>
      <w:r w:rsidRPr="00D37206">
        <w:rPr>
          <w:rFonts w:ascii="Times New Roman" w:hAnsi="Times New Roman" w:cs="Times New Roman"/>
          <w:sz w:val="24"/>
          <w:szCs w:val="24"/>
        </w:rPr>
        <w:t xml:space="preserve">                      </w:t>
      </w:r>
      <w:r w:rsidR="00E91AB6" w:rsidRPr="00D37206">
        <w:rPr>
          <w:rFonts w:ascii="Times New Roman" w:hAnsi="Times New Roman" w:cs="Times New Roman"/>
          <w:sz w:val="24"/>
          <w:szCs w:val="24"/>
        </w:rPr>
        <w:t>31-40 tahun</w:t>
      </w:r>
    </w:p>
    <w:p w14:paraId="51B605DE" w14:textId="7E98F6CC" w:rsidR="001821B3" w:rsidRPr="00D37206" w:rsidRDefault="001821B3" w:rsidP="001821B3">
      <w:pPr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14:paraId="5C681179" w14:textId="488917AD" w:rsidR="001821B3" w:rsidRPr="00D37206" w:rsidRDefault="001821B3" w:rsidP="003A1A86">
      <w:pPr>
        <w:ind w:left="2880"/>
        <w:jc w:val="both"/>
        <w:rPr>
          <w:rFonts w:ascii="Times New Roman" w:hAnsi="Times New Roman" w:cs="Times New Roman"/>
          <w:sz w:val="24"/>
          <w:szCs w:val="24"/>
        </w:rPr>
      </w:pPr>
      <w:r w:rsidRPr="00D37206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99200" behindDoc="0" locked="0" layoutInCell="1" allowOverlap="1" wp14:anchorId="1B8CF671" wp14:editId="4E5E3013">
                <wp:simplePos x="0" y="0"/>
                <wp:positionH relativeFrom="column">
                  <wp:posOffset>2400300</wp:posOffset>
                </wp:positionH>
                <wp:positionV relativeFrom="paragraph">
                  <wp:posOffset>10795</wp:posOffset>
                </wp:positionV>
                <wp:extent cx="342900" cy="190500"/>
                <wp:effectExtent l="0" t="0" r="19050" b="19050"/>
                <wp:wrapNone/>
                <wp:docPr id="19" name="Rectangle 1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42900" cy="190500"/>
                        </a:xfrm>
                        <a:prstGeom prst="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 xmlns:oel="http://schemas.microsoft.com/office/2019/extlst">
            <w:pict>
              <v:rect w14:anchorId="6F290F9E" id="Rectangle 19" o:spid="_x0000_s1026" style="position:absolute;margin-left:189pt;margin-top:.85pt;width:27pt;height:15pt;z-index:25169920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" fillcolor="white [3201]" strokecolor="black [3213]" strokeweight="1pt"/>
            </w:pict>
          </mc:Fallback>
        </mc:AlternateContent>
      </w:r>
      <w:r w:rsidRPr="00D37206">
        <w:rPr>
          <w:rFonts w:ascii="Times New Roman" w:hAnsi="Times New Roman" w:cs="Times New Roman"/>
          <w:sz w:val="24"/>
          <w:szCs w:val="24"/>
        </w:rPr>
        <w:t xml:space="preserve">                         </w:t>
      </w:r>
      <w:r w:rsidR="00E91AB6" w:rsidRPr="00D37206">
        <w:rPr>
          <w:rFonts w:ascii="Times New Roman" w:hAnsi="Times New Roman" w:cs="Times New Roman"/>
          <w:sz w:val="24"/>
          <w:szCs w:val="24"/>
        </w:rPr>
        <w:t>&gt; 41 tahun</w:t>
      </w:r>
      <w:r w:rsidR="0082748B" w:rsidRPr="00D37206">
        <w:rPr>
          <w:rFonts w:ascii="Times New Roman" w:hAnsi="Times New Roman" w:cs="Times New Roman"/>
          <w:sz w:val="24"/>
          <w:szCs w:val="24"/>
        </w:rPr>
        <w:t xml:space="preserve">                    </w:t>
      </w:r>
    </w:p>
    <w:p w14:paraId="24456E66" w14:textId="16A8FAED" w:rsidR="0082748B" w:rsidRPr="00D37206" w:rsidRDefault="0082748B" w:rsidP="003A1A86">
      <w:pPr>
        <w:ind w:left="2880"/>
        <w:jc w:val="both"/>
        <w:rPr>
          <w:rFonts w:ascii="Times New Roman" w:hAnsi="Times New Roman" w:cs="Times New Roman"/>
          <w:sz w:val="24"/>
          <w:szCs w:val="24"/>
        </w:rPr>
      </w:pPr>
    </w:p>
    <w:p w14:paraId="6BAF0E97" w14:textId="2F5AEFFB" w:rsidR="0082748B" w:rsidRPr="00D37206" w:rsidRDefault="0082748B" w:rsidP="0082748B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4EB543E1" w14:textId="537C1814" w:rsidR="0082748B" w:rsidRPr="00D37206" w:rsidRDefault="0082748B" w:rsidP="00676D97">
      <w:pPr>
        <w:numPr>
          <w:ilvl w:val="0"/>
          <w:numId w:val="64"/>
        </w:num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D37206">
        <w:rPr>
          <w:rFonts w:ascii="Times New Roman" w:hAnsi="Times New Roman" w:cs="Times New Roman"/>
          <w:b/>
          <w:bCs/>
          <w:sz w:val="24"/>
          <w:szCs w:val="24"/>
        </w:rPr>
        <w:t>Petunjuk Pengisian Kuesioner</w:t>
      </w:r>
    </w:p>
    <w:p w14:paraId="5AB48A0F" w14:textId="290EBFCA" w:rsidR="0082748B" w:rsidRPr="00D37206" w:rsidRDefault="0082748B" w:rsidP="00D37206">
      <w:pPr>
        <w:spacing w:line="48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D37206">
        <w:rPr>
          <w:rFonts w:ascii="Times New Roman" w:hAnsi="Times New Roman" w:cs="Times New Roman"/>
          <w:sz w:val="24"/>
          <w:szCs w:val="24"/>
        </w:rPr>
        <w:t>Berikan tanda checklist / centang (</w:t>
      </w:r>
      <w:r w:rsidR="008C3E3F" w:rsidRPr="00D37206">
        <w:rPr>
          <w:rFonts w:ascii="Times New Roman" w:hAnsi="Times New Roman" w:cs="Times New Roman"/>
          <w:sz w:val="24"/>
          <w:szCs w:val="24"/>
        </w:rPr>
        <w:sym w:font="Webdings" w:char="F061"/>
      </w:r>
      <w:r w:rsidR="008C3E3F" w:rsidRPr="00D37206">
        <w:rPr>
          <w:rFonts w:ascii="Times New Roman" w:hAnsi="Times New Roman" w:cs="Times New Roman"/>
          <w:sz w:val="24"/>
          <w:szCs w:val="24"/>
        </w:rPr>
        <w:t>) pada kotak yang tersedia dijawaban yang anda pilih dan yang sesuai dengan kondisi sebenarnya yang ada pada CV. Rodjo Tater Kab. Tegal.</w:t>
      </w:r>
    </w:p>
    <w:p w14:paraId="61FEA54C" w14:textId="19DEA001" w:rsidR="008C3E3F" w:rsidRPr="00D37206" w:rsidRDefault="008C3E3F" w:rsidP="008C3E3F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37206">
        <w:rPr>
          <w:rFonts w:ascii="Times New Roman" w:hAnsi="Times New Roman" w:cs="Times New Roman"/>
          <w:sz w:val="24"/>
          <w:szCs w:val="24"/>
        </w:rPr>
        <w:tab/>
        <w:t>Keterangan pilihan jawaban :</w:t>
      </w:r>
    </w:p>
    <w:p w14:paraId="0CAD10EC" w14:textId="3709E9B3" w:rsidR="008C3E3F" w:rsidRPr="00D37206" w:rsidRDefault="008C3E3F" w:rsidP="008C3E3F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37206">
        <w:rPr>
          <w:rFonts w:ascii="Times New Roman" w:hAnsi="Times New Roman" w:cs="Times New Roman"/>
          <w:sz w:val="24"/>
          <w:szCs w:val="24"/>
        </w:rPr>
        <w:tab/>
        <w:t>SS</w:t>
      </w:r>
      <w:r w:rsidRPr="00D37206">
        <w:rPr>
          <w:rFonts w:ascii="Times New Roman" w:hAnsi="Times New Roman" w:cs="Times New Roman"/>
          <w:sz w:val="24"/>
          <w:szCs w:val="24"/>
        </w:rPr>
        <w:tab/>
        <w:t>: Sangat Setuju</w:t>
      </w:r>
    </w:p>
    <w:p w14:paraId="12574B5A" w14:textId="1F929E54" w:rsidR="008C3E3F" w:rsidRPr="00D37206" w:rsidRDefault="008C3E3F" w:rsidP="008C3E3F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37206">
        <w:rPr>
          <w:rFonts w:ascii="Times New Roman" w:hAnsi="Times New Roman" w:cs="Times New Roman"/>
          <w:sz w:val="24"/>
          <w:szCs w:val="24"/>
        </w:rPr>
        <w:tab/>
        <w:t>S</w:t>
      </w:r>
      <w:r w:rsidRPr="00D37206">
        <w:rPr>
          <w:rFonts w:ascii="Times New Roman" w:hAnsi="Times New Roman" w:cs="Times New Roman"/>
          <w:sz w:val="24"/>
          <w:szCs w:val="24"/>
        </w:rPr>
        <w:tab/>
        <w:t>: Setuju</w:t>
      </w:r>
    </w:p>
    <w:p w14:paraId="56D0C50C" w14:textId="22AE328C" w:rsidR="008C3E3F" w:rsidRPr="00D37206" w:rsidRDefault="008C3E3F" w:rsidP="008C3E3F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37206">
        <w:rPr>
          <w:rFonts w:ascii="Times New Roman" w:hAnsi="Times New Roman" w:cs="Times New Roman"/>
          <w:sz w:val="24"/>
          <w:szCs w:val="24"/>
        </w:rPr>
        <w:tab/>
        <w:t>N</w:t>
      </w:r>
      <w:r w:rsidRPr="00D37206">
        <w:rPr>
          <w:rFonts w:ascii="Times New Roman" w:hAnsi="Times New Roman" w:cs="Times New Roman"/>
          <w:sz w:val="24"/>
          <w:szCs w:val="24"/>
        </w:rPr>
        <w:tab/>
        <w:t>: Netral</w:t>
      </w:r>
    </w:p>
    <w:p w14:paraId="0FD5DDBC" w14:textId="43F6842D" w:rsidR="008C3E3F" w:rsidRPr="00D37206" w:rsidRDefault="008C3E3F" w:rsidP="008C3E3F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37206">
        <w:rPr>
          <w:rFonts w:ascii="Times New Roman" w:hAnsi="Times New Roman" w:cs="Times New Roman"/>
          <w:sz w:val="24"/>
          <w:szCs w:val="24"/>
        </w:rPr>
        <w:tab/>
        <w:t>TS</w:t>
      </w:r>
      <w:r w:rsidRPr="00D37206">
        <w:rPr>
          <w:rFonts w:ascii="Times New Roman" w:hAnsi="Times New Roman" w:cs="Times New Roman"/>
          <w:sz w:val="24"/>
          <w:szCs w:val="24"/>
        </w:rPr>
        <w:tab/>
        <w:t>: Tidak Setuju</w:t>
      </w:r>
    </w:p>
    <w:p w14:paraId="31D0F304" w14:textId="706CF4D6" w:rsidR="00D76A36" w:rsidRPr="00D37206" w:rsidRDefault="008C3E3F" w:rsidP="00AC6C0B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37206">
        <w:rPr>
          <w:rFonts w:ascii="Times New Roman" w:hAnsi="Times New Roman" w:cs="Times New Roman"/>
          <w:sz w:val="24"/>
          <w:szCs w:val="24"/>
        </w:rPr>
        <w:tab/>
        <w:t>STS</w:t>
      </w:r>
      <w:r w:rsidRPr="00D37206">
        <w:rPr>
          <w:rFonts w:ascii="Times New Roman" w:hAnsi="Times New Roman" w:cs="Times New Roman"/>
          <w:sz w:val="24"/>
          <w:szCs w:val="24"/>
        </w:rPr>
        <w:tab/>
        <w:t>: Sangat Tidak Setuju</w:t>
      </w:r>
    </w:p>
    <w:p w14:paraId="6583B38C" w14:textId="43EE4D02" w:rsidR="00CC5EE4" w:rsidRPr="00D37206" w:rsidRDefault="007B2B83" w:rsidP="007B2B83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D37206">
        <w:rPr>
          <w:rFonts w:ascii="Times New Roman" w:hAnsi="Times New Roman" w:cs="Times New Roman"/>
          <w:b/>
          <w:bCs/>
          <w:sz w:val="24"/>
          <w:szCs w:val="24"/>
        </w:rPr>
        <w:lastRenderedPageBreak/>
        <w:t>KUESIONER</w:t>
      </w:r>
    </w:p>
    <w:p w14:paraId="280D2C4E" w14:textId="77777777" w:rsidR="00AE3A75" w:rsidRPr="00D37206" w:rsidRDefault="00AE3A75" w:rsidP="007B2B83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77B82679" w14:textId="760A0DEE" w:rsidR="007B2B83" w:rsidRPr="00D37206" w:rsidRDefault="007B2B83" w:rsidP="00676D97">
      <w:pPr>
        <w:numPr>
          <w:ilvl w:val="0"/>
          <w:numId w:val="63"/>
        </w:numPr>
        <w:rPr>
          <w:rFonts w:ascii="Times New Roman" w:hAnsi="Times New Roman" w:cs="Times New Roman"/>
          <w:b/>
          <w:bCs/>
          <w:sz w:val="24"/>
          <w:szCs w:val="24"/>
        </w:rPr>
      </w:pPr>
      <w:r w:rsidRPr="00D37206">
        <w:rPr>
          <w:rFonts w:ascii="Times New Roman" w:hAnsi="Times New Roman" w:cs="Times New Roman"/>
          <w:b/>
          <w:bCs/>
          <w:sz w:val="24"/>
          <w:szCs w:val="24"/>
        </w:rPr>
        <w:t>Kinerja Karyawan (Y)</w:t>
      </w:r>
    </w:p>
    <w:tbl>
      <w:tblPr>
        <w:tblW w:w="8505" w:type="dxa"/>
        <w:tblInd w:w="-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510"/>
        <w:gridCol w:w="4552"/>
        <w:gridCol w:w="704"/>
        <w:gridCol w:w="701"/>
        <w:gridCol w:w="702"/>
        <w:gridCol w:w="628"/>
        <w:gridCol w:w="708"/>
      </w:tblGrid>
      <w:tr w:rsidR="007027E9" w:rsidRPr="00D37206" w14:paraId="2017C00A" w14:textId="77777777" w:rsidTr="001567F3">
        <w:tc>
          <w:tcPr>
            <w:tcW w:w="510" w:type="dxa"/>
          </w:tcPr>
          <w:p w14:paraId="5D1A13DE" w14:textId="37D976DD" w:rsidR="007027E9" w:rsidRPr="00D37206" w:rsidRDefault="007027E9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4552" w:type="dxa"/>
          </w:tcPr>
          <w:p w14:paraId="4C791453" w14:textId="174D46ED" w:rsidR="007027E9" w:rsidRPr="00D37206" w:rsidRDefault="007027E9" w:rsidP="00146B2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Pernyataan</w:t>
            </w:r>
          </w:p>
        </w:tc>
        <w:tc>
          <w:tcPr>
            <w:tcW w:w="704" w:type="dxa"/>
          </w:tcPr>
          <w:p w14:paraId="5C0D8479" w14:textId="38A32DA0" w:rsidR="007027E9" w:rsidRPr="00D37206" w:rsidRDefault="007027E9" w:rsidP="00146B2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SS</w:t>
            </w:r>
          </w:p>
        </w:tc>
        <w:tc>
          <w:tcPr>
            <w:tcW w:w="701" w:type="dxa"/>
          </w:tcPr>
          <w:p w14:paraId="0DA00B60" w14:textId="671A143C" w:rsidR="007027E9" w:rsidRPr="00D37206" w:rsidRDefault="007027E9" w:rsidP="00146B2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S</w:t>
            </w:r>
          </w:p>
        </w:tc>
        <w:tc>
          <w:tcPr>
            <w:tcW w:w="702" w:type="dxa"/>
          </w:tcPr>
          <w:p w14:paraId="4FE10730" w14:textId="6E873C14" w:rsidR="007027E9" w:rsidRPr="00D37206" w:rsidRDefault="007027E9" w:rsidP="00146B2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N</w:t>
            </w:r>
          </w:p>
        </w:tc>
        <w:tc>
          <w:tcPr>
            <w:tcW w:w="628" w:type="dxa"/>
          </w:tcPr>
          <w:p w14:paraId="06DDA7D0" w14:textId="3006B196" w:rsidR="007027E9" w:rsidRPr="00D37206" w:rsidRDefault="007027E9" w:rsidP="00146B2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TS</w:t>
            </w:r>
          </w:p>
        </w:tc>
        <w:tc>
          <w:tcPr>
            <w:tcW w:w="708" w:type="dxa"/>
          </w:tcPr>
          <w:p w14:paraId="007B9535" w14:textId="0CC9B99A" w:rsidR="007027E9" w:rsidRPr="00D37206" w:rsidRDefault="007027E9" w:rsidP="00146B2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STS</w:t>
            </w:r>
          </w:p>
        </w:tc>
      </w:tr>
      <w:tr w:rsidR="007027E9" w:rsidRPr="00D37206" w14:paraId="4467078F" w14:textId="77777777" w:rsidTr="001567F3">
        <w:tc>
          <w:tcPr>
            <w:tcW w:w="510" w:type="dxa"/>
          </w:tcPr>
          <w:p w14:paraId="4A2EF26F" w14:textId="3B403BF5" w:rsidR="007027E9" w:rsidRPr="00D37206" w:rsidRDefault="007027E9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4552" w:type="dxa"/>
          </w:tcPr>
          <w:p w14:paraId="06177783" w14:textId="389E428F" w:rsidR="007027E9" w:rsidRPr="00D37206" w:rsidRDefault="004831A0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Karyawan</w:t>
            </w:r>
            <w:r w:rsidR="004D1CA5" w:rsidRPr="00D37206">
              <w:rPr>
                <w:rFonts w:ascii="Times New Roman" w:hAnsi="Times New Roman" w:cs="Times New Roman"/>
                <w:sz w:val="24"/>
                <w:szCs w:val="24"/>
              </w:rPr>
              <w:t xml:space="preserve"> se</w:t>
            </w:r>
            <w:r w:rsidR="00DB01D0" w:rsidRPr="00D37206">
              <w:rPr>
                <w:rFonts w:ascii="Times New Roman" w:hAnsi="Times New Roman" w:cs="Times New Roman"/>
                <w:sz w:val="24"/>
                <w:szCs w:val="24"/>
              </w:rPr>
              <w:t>lalu</w:t>
            </w:r>
            <w:r w:rsidR="004D1CA5" w:rsidRPr="00D37206">
              <w:rPr>
                <w:rFonts w:ascii="Times New Roman" w:hAnsi="Times New Roman" w:cs="Times New Roman"/>
                <w:sz w:val="24"/>
                <w:szCs w:val="24"/>
              </w:rPr>
              <w:t xml:space="preserve"> datang tepat waktu</w:t>
            </w:r>
          </w:p>
        </w:tc>
        <w:tc>
          <w:tcPr>
            <w:tcW w:w="704" w:type="dxa"/>
          </w:tcPr>
          <w:p w14:paraId="4D509D07" w14:textId="77777777" w:rsidR="007027E9" w:rsidRPr="00D37206" w:rsidRDefault="007027E9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1" w:type="dxa"/>
          </w:tcPr>
          <w:p w14:paraId="28A4F77A" w14:textId="77777777" w:rsidR="007027E9" w:rsidRPr="00D37206" w:rsidRDefault="007027E9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2" w:type="dxa"/>
          </w:tcPr>
          <w:p w14:paraId="5BB6C64E" w14:textId="77777777" w:rsidR="007027E9" w:rsidRPr="00D37206" w:rsidRDefault="007027E9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28" w:type="dxa"/>
          </w:tcPr>
          <w:p w14:paraId="0DE28704" w14:textId="77777777" w:rsidR="007027E9" w:rsidRPr="00D37206" w:rsidRDefault="007027E9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</w:tcPr>
          <w:p w14:paraId="46624E6A" w14:textId="77777777" w:rsidR="007027E9" w:rsidRPr="00D37206" w:rsidRDefault="007027E9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027E9" w:rsidRPr="00D37206" w14:paraId="5E082382" w14:textId="77777777" w:rsidTr="001567F3">
        <w:tc>
          <w:tcPr>
            <w:tcW w:w="510" w:type="dxa"/>
          </w:tcPr>
          <w:p w14:paraId="3F99C4A1" w14:textId="35E9C003" w:rsidR="007027E9" w:rsidRPr="00D37206" w:rsidRDefault="007027E9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4552" w:type="dxa"/>
          </w:tcPr>
          <w:p w14:paraId="09191980" w14:textId="347ADFC7" w:rsidR="007027E9" w:rsidRPr="00D37206" w:rsidRDefault="004831A0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Karyawan</w:t>
            </w:r>
            <w:r w:rsidR="007027E9" w:rsidRPr="00D37206">
              <w:rPr>
                <w:rFonts w:ascii="Times New Roman" w:hAnsi="Times New Roman" w:cs="Times New Roman"/>
                <w:sz w:val="24"/>
                <w:szCs w:val="24"/>
              </w:rPr>
              <w:t xml:space="preserve"> selalu melakukan pekerjaan dengan teliti</w:t>
            </w:r>
          </w:p>
        </w:tc>
        <w:tc>
          <w:tcPr>
            <w:tcW w:w="704" w:type="dxa"/>
          </w:tcPr>
          <w:p w14:paraId="22F40224" w14:textId="77777777" w:rsidR="007027E9" w:rsidRPr="00D37206" w:rsidRDefault="007027E9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1" w:type="dxa"/>
          </w:tcPr>
          <w:p w14:paraId="0602F33A" w14:textId="77777777" w:rsidR="007027E9" w:rsidRPr="00D37206" w:rsidRDefault="007027E9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2" w:type="dxa"/>
          </w:tcPr>
          <w:p w14:paraId="3A39AADF" w14:textId="77777777" w:rsidR="007027E9" w:rsidRPr="00D37206" w:rsidRDefault="007027E9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28" w:type="dxa"/>
          </w:tcPr>
          <w:p w14:paraId="515D0CB2" w14:textId="77777777" w:rsidR="007027E9" w:rsidRPr="00D37206" w:rsidRDefault="007027E9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</w:tcPr>
          <w:p w14:paraId="79BCE0C7" w14:textId="77777777" w:rsidR="007027E9" w:rsidRPr="00D37206" w:rsidRDefault="007027E9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027E9" w:rsidRPr="00D37206" w14:paraId="02DF7686" w14:textId="77777777" w:rsidTr="001567F3">
        <w:tc>
          <w:tcPr>
            <w:tcW w:w="510" w:type="dxa"/>
          </w:tcPr>
          <w:p w14:paraId="79471DBF" w14:textId="0F542618" w:rsidR="007027E9" w:rsidRPr="00D37206" w:rsidRDefault="007027E9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4552" w:type="dxa"/>
          </w:tcPr>
          <w:p w14:paraId="384D1B54" w14:textId="61A035C0" w:rsidR="007027E9" w:rsidRPr="00D37206" w:rsidRDefault="00E82A8F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Karyawan mempunyai keterampilan sesuai dengan pekerjaan</w:t>
            </w:r>
          </w:p>
        </w:tc>
        <w:tc>
          <w:tcPr>
            <w:tcW w:w="704" w:type="dxa"/>
          </w:tcPr>
          <w:p w14:paraId="011E3192" w14:textId="77777777" w:rsidR="007027E9" w:rsidRPr="00D37206" w:rsidRDefault="007027E9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1" w:type="dxa"/>
          </w:tcPr>
          <w:p w14:paraId="7E606F86" w14:textId="77777777" w:rsidR="007027E9" w:rsidRPr="00D37206" w:rsidRDefault="007027E9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2" w:type="dxa"/>
          </w:tcPr>
          <w:p w14:paraId="54A35E71" w14:textId="77777777" w:rsidR="007027E9" w:rsidRPr="00D37206" w:rsidRDefault="007027E9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28" w:type="dxa"/>
          </w:tcPr>
          <w:p w14:paraId="1A6AF6AF" w14:textId="77777777" w:rsidR="007027E9" w:rsidRPr="00D37206" w:rsidRDefault="007027E9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</w:tcPr>
          <w:p w14:paraId="1486650E" w14:textId="77777777" w:rsidR="007027E9" w:rsidRPr="00D37206" w:rsidRDefault="007027E9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027E9" w:rsidRPr="00D37206" w14:paraId="34668129" w14:textId="77777777" w:rsidTr="001567F3">
        <w:tc>
          <w:tcPr>
            <w:tcW w:w="510" w:type="dxa"/>
          </w:tcPr>
          <w:p w14:paraId="51D29B24" w14:textId="2B2E050B" w:rsidR="007027E9" w:rsidRPr="00D37206" w:rsidRDefault="009F5873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4552" w:type="dxa"/>
          </w:tcPr>
          <w:p w14:paraId="17969138" w14:textId="7B6B6C94" w:rsidR="007027E9" w:rsidRPr="00D37206" w:rsidRDefault="004831A0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Karyawan</w:t>
            </w:r>
            <w:r w:rsidR="009F5873" w:rsidRPr="00D37206">
              <w:rPr>
                <w:rFonts w:ascii="Times New Roman" w:hAnsi="Times New Roman" w:cs="Times New Roman"/>
                <w:sz w:val="24"/>
                <w:szCs w:val="24"/>
              </w:rPr>
              <w:t xml:space="preserve"> selalu menjaga kebersihan </w:t>
            </w:r>
          </w:p>
        </w:tc>
        <w:tc>
          <w:tcPr>
            <w:tcW w:w="704" w:type="dxa"/>
          </w:tcPr>
          <w:p w14:paraId="064DD35C" w14:textId="77777777" w:rsidR="007027E9" w:rsidRPr="00D37206" w:rsidRDefault="007027E9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1" w:type="dxa"/>
          </w:tcPr>
          <w:p w14:paraId="72B224DE" w14:textId="77777777" w:rsidR="007027E9" w:rsidRPr="00D37206" w:rsidRDefault="007027E9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2" w:type="dxa"/>
          </w:tcPr>
          <w:p w14:paraId="373D5E8C" w14:textId="77777777" w:rsidR="007027E9" w:rsidRPr="00D37206" w:rsidRDefault="007027E9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28" w:type="dxa"/>
          </w:tcPr>
          <w:p w14:paraId="4860EB1D" w14:textId="77777777" w:rsidR="007027E9" w:rsidRPr="00D37206" w:rsidRDefault="007027E9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</w:tcPr>
          <w:p w14:paraId="49289199" w14:textId="77777777" w:rsidR="007027E9" w:rsidRPr="00D37206" w:rsidRDefault="007027E9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027E9" w:rsidRPr="00D37206" w14:paraId="0FF1B5FB" w14:textId="77777777" w:rsidTr="001567F3">
        <w:tc>
          <w:tcPr>
            <w:tcW w:w="510" w:type="dxa"/>
          </w:tcPr>
          <w:p w14:paraId="5B75CEEB" w14:textId="5A917C4F" w:rsidR="007027E9" w:rsidRPr="00D37206" w:rsidRDefault="009F5873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4552" w:type="dxa"/>
          </w:tcPr>
          <w:p w14:paraId="51900315" w14:textId="01D87F96" w:rsidR="007027E9" w:rsidRPr="00D37206" w:rsidRDefault="004831A0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Karyawan m</w:t>
            </w:r>
            <w:r w:rsidR="004D1CA5" w:rsidRPr="00D37206">
              <w:rPr>
                <w:rFonts w:ascii="Times New Roman" w:hAnsi="Times New Roman" w:cs="Times New Roman"/>
                <w:sz w:val="24"/>
                <w:szCs w:val="24"/>
              </w:rPr>
              <w:t>engerjakan tugas secara cepat</w:t>
            </w:r>
          </w:p>
        </w:tc>
        <w:tc>
          <w:tcPr>
            <w:tcW w:w="704" w:type="dxa"/>
          </w:tcPr>
          <w:p w14:paraId="1CD3242F" w14:textId="77777777" w:rsidR="007027E9" w:rsidRPr="00D37206" w:rsidRDefault="007027E9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1" w:type="dxa"/>
          </w:tcPr>
          <w:p w14:paraId="6B1FD399" w14:textId="77777777" w:rsidR="007027E9" w:rsidRPr="00D37206" w:rsidRDefault="007027E9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2" w:type="dxa"/>
          </w:tcPr>
          <w:p w14:paraId="3F057B16" w14:textId="77777777" w:rsidR="007027E9" w:rsidRPr="00D37206" w:rsidRDefault="007027E9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28" w:type="dxa"/>
          </w:tcPr>
          <w:p w14:paraId="504FC10D" w14:textId="77777777" w:rsidR="007027E9" w:rsidRPr="00D37206" w:rsidRDefault="007027E9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</w:tcPr>
          <w:p w14:paraId="1EADE332" w14:textId="77777777" w:rsidR="007027E9" w:rsidRPr="00D37206" w:rsidRDefault="007027E9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027E9" w:rsidRPr="00D37206" w14:paraId="351ABE61" w14:textId="77777777" w:rsidTr="001567F3">
        <w:tc>
          <w:tcPr>
            <w:tcW w:w="510" w:type="dxa"/>
          </w:tcPr>
          <w:p w14:paraId="378C968F" w14:textId="5A17D6E4" w:rsidR="007027E9" w:rsidRPr="00D37206" w:rsidRDefault="0047634F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4552" w:type="dxa"/>
          </w:tcPr>
          <w:p w14:paraId="2778C86A" w14:textId="49283C4E" w:rsidR="007027E9" w:rsidRPr="00D37206" w:rsidRDefault="004831A0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Karyawan</w:t>
            </w:r>
            <w:r w:rsidR="009F5873" w:rsidRPr="00D37206">
              <w:rPr>
                <w:rFonts w:ascii="Times New Roman" w:hAnsi="Times New Roman" w:cs="Times New Roman"/>
                <w:sz w:val="24"/>
                <w:szCs w:val="24"/>
              </w:rPr>
              <w:t xml:space="preserve"> selalu mengikuti arahan yang diberikan pemimpin</w:t>
            </w:r>
          </w:p>
        </w:tc>
        <w:tc>
          <w:tcPr>
            <w:tcW w:w="704" w:type="dxa"/>
          </w:tcPr>
          <w:p w14:paraId="5FAD4387" w14:textId="77777777" w:rsidR="007027E9" w:rsidRPr="00D37206" w:rsidRDefault="007027E9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1" w:type="dxa"/>
          </w:tcPr>
          <w:p w14:paraId="150474A7" w14:textId="77777777" w:rsidR="007027E9" w:rsidRPr="00D37206" w:rsidRDefault="007027E9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2" w:type="dxa"/>
          </w:tcPr>
          <w:p w14:paraId="66FBDFA4" w14:textId="77777777" w:rsidR="007027E9" w:rsidRPr="00D37206" w:rsidRDefault="007027E9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28" w:type="dxa"/>
          </w:tcPr>
          <w:p w14:paraId="67BF8086" w14:textId="77777777" w:rsidR="007027E9" w:rsidRPr="00D37206" w:rsidRDefault="007027E9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</w:tcPr>
          <w:p w14:paraId="38B28EBD" w14:textId="77777777" w:rsidR="007027E9" w:rsidRPr="00D37206" w:rsidRDefault="007027E9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F5873" w:rsidRPr="00D37206" w14:paraId="5E3A773A" w14:textId="77777777" w:rsidTr="001567F3">
        <w:tc>
          <w:tcPr>
            <w:tcW w:w="510" w:type="dxa"/>
          </w:tcPr>
          <w:p w14:paraId="0676518C" w14:textId="295E2729" w:rsidR="009F5873" w:rsidRPr="00D37206" w:rsidRDefault="0047634F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4552" w:type="dxa"/>
          </w:tcPr>
          <w:p w14:paraId="04230D8D" w14:textId="4E8190AE" w:rsidR="009F5873" w:rsidRPr="00D37206" w:rsidRDefault="00E82A8F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Karyawan b</w:t>
            </w:r>
            <w:r w:rsidR="0047634F" w:rsidRPr="00D37206">
              <w:rPr>
                <w:rFonts w:ascii="Times New Roman" w:hAnsi="Times New Roman" w:cs="Times New Roman"/>
                <w:sz w:val="24"/>
                <w:szCs w:val="24"/>
              </w:rPr>
              <w:t>erinisiatif dalam pengambilan keputusan oleh tim</w:t>
            </w:r>
            <w:r w:rsidR="001E165E" w:rsidRPr="00D3720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704" w:type="dxa"/>
          </w:tcPr>
          <w:p w14:paraId="4FCB9BB6" w14:textId="77777777" w:rsidR="009F5873" w:rsidRPr="00D37206" w:rsidRDefault="009F5873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1" w:type="dxa"/>
          </w:tcPr>
          <w:p w14:paraId="51216584" w14:textId="77777777" w:rsidR="009F5873" w:rsidRPr="00D37206" w:rsidRDefault="009F5873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2" w:type="dxa"/>
          </w:tcPr>
          <w:p w14:paraId="09404EF9" w14:textId="77777777" w:rsidR="009F5873" w:rsidRPr="00D37206" w:rsidRDefault="009F5873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28" w:type="dxa"/>
          </w:tcPr>
          <w:p w14:paraId="03226E05" w14:textId="77777777" w:rsidR="009F5873" w:rsidRPr="00D37206" w:rsidRDefault="009F5873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</w:tcPr>
          <w:p w14:paraId="5AE354D6" w14:textId="77777777" w:rsidR="009F5873" w:rsidRPr="00D37206" w:rsidRDefault="009F5873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F5873" w:rsidRPr="00D37206" w14:paraId="74D23A08" w14:textId="77777777" w:rsidTr="001567F3">
        <w:tc>
          <w:tcPr>
            <w:tcW w:w="510" w:type="dxa"/>
          </w:tcPr>
          <w:p w14:paraId="0D9357B9" w14:textId="589D8CED" w:rsidR="009F5873" w:rsidRPr="00D37206" w:rsidRDefault="0047634F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4552" w:type="dxa"/>
          </w:tcPr>
          <w:p w14:paraId="68990881" w14:textId="42DC9BC4" w:rsidR="009F5873" w:rsidRPr="00D37206" w:rsidRDefault="004831A0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Karyawan</w:t>
            </w:r>
            <w:r w:rsidR="001E165E" w:rsidRPr="00D37206">
              <w:rPr>
                <w:rFonts w:ascii="Times New Roman" w:hAnsi="Times New Roman" w:cs="Times New Roman"/>
                <w:sz w:val="24"/>
                <w:szCs w:val="24"/>
              </w:rPr>
              <w:t xml:space="preserve"> selalu berhati-hati dalam </w:t>
            </w:r>
            <w:r w:rsidR="0047634F" w:rsidRPr="00D37206">
              <w:rPr>
                <w:rFonts w:ascii="Times New Roman" w:hAnsi="Times New Roman" w:cs="Times New Roman"/>
                <w:sz w:val="24"/>
                <w:szCs w:val="24"/>
              </w:rPr>
              <w:t>melakukan pekerjaan</w:t>
            </w:r>
          </w:p>
        </w:tc>
        <w:tc>
          <w:tcPr>
            <w:tcW w:w="704" w:type="dxa"/>
          </w:tcPr>
          <w:p w14:paraId="51E834D3" w14:textId="77777777" w:rsidR="009F5873" w:rsidRPr="00D37206" w:rsidRDefault="009F5873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1" w:type="dxa"/>
          </w:tcPr>
          <w:p w14:paraId="543F5513" w14:textId="77777777" w:rsidR="009F5873" w:rsidRPr="00D37206" w:rsidRDefault="009F5873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2" w:type="dxa"/>
          </w:tcPr>
          <w:p w14:paraId="1CAF8C40" w14:textId="77777777" w:rsidR="009F5873" w:rsidRPr="00D37206" w:rsidRDefault="009F5873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28" w:type="dxa"/>
          </w:tcPr>
          <w:p w14:paraId="15A43EA1" w14:textId="77777777" w:rsidR="009F5873" w:rsidRPr="00D37206" w:rsidRDefault="009F5873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</w:tcPr>
          <w:p w14:paraId="590375FC" w14:textId="77777777" w:rsidR="009F5873" w:rsidRPr="00D37206" w:rsidRDefault="009F5873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F5873" w:rsidRPr="00D37206" w14:paraId="4B0A9722" w14:textId="77777777" w:rsidTr="001567F3">
        <w:tc>
          <w:tcPr>
            <w:tcW w:w="510" w:type="dxa"/>
          </w:tcPr>
          <w:p w14:paraId="563D441C" w14:textId="1DC2557F" w:rsidR="009F5873" w:rsidRPr="00D37206" w:rsidRDefault="0047634F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4552" w:type="dxa"/>
          </w:tcPr>
          <w:p w14:paraId="076AC542" w14:textId="5A621891" w:rsidR="009F5873" w:rsidRPr="00D37206" w:rsidRDefault="00E82A8F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Karyawan selalu rajin melaksanakan tugas</w:t>
            </w:r>
          </w:p>
        </w:tc>
        <w:tc>
          <w:tcPr>
            <w:tcW w:w="704" w:type="dxa"/>
          </w:tcPr>
          <w:p w14:paraId="261E3BB6" w14:textId="77777777" w:rsidR="009F5873" w:rsidRPr="00D37206" w:rsidRDefault="009F5873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1" w:type="dxa"/>
          </w:tcPr>
          <w:p w14:paraId="70E57A93" w14:textId="77777777" w:rsidR="009F5873" w:rsidRPr="00D37206" w:rsidRDefault="009F5873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2" w:type="dxa"/>
          </w:tcPr>
          <w:p w14:paraId="2E9C41DB" w14:textId="77777777" w:rsidR="009F5873" w:rsidRPr="00D37206" w:rsidRDefault="009F5873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28" w:type="dxa"/>
          </w:tcPr>
          <w:p w14:paraId="3B972A21" w14:textId="77777777" w:rsidR="009F5873" w:rsidRPr="00D37206" w:rsidRDefault="009F5873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</w:tcPr>
          <w:p w14:paraId="3137F6FA" w14:textId="77777777" w:rsidR="009F5873" w:rsidRPr="00D37206" w:rsidRDefault="009F5873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F5873" w:rsidRPr="00D37206" w14:paraId="68348464" w14:textId="77777777" w:rsidTr="001567F3">
        <w:tc>
          <w:tcPr>
            <w:tcW w:w="510" w:type="dxa"/>
          </w:tcPr>
          <w:p w14:paraId="43498269" w14:textId="0332A44A" w:rsidR="009F5873" w:rsidRPr="00D37206" w:rsidRDefault="0047634F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4552" w:type="dxa"/>
          </w:tcPr>
          <w:p w14:paraId="761CD620" w14:textId="65FE37D6" w:rsidR="009F5873" w:rsidRPr="00D37206" w:rsidRDefault="00E82A8F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Karyawan memiliki sikap terhadap perusahaan</w:t>
            </w:r>
          </w:p>
        </w:tc>
        <w:tc>
          <w:tcPr>
            <w:tcW w:w="704" w:type="dxa"/>
          </w:tcPr>
          <w:p w14:paraId="4B4F7D9D" w14:textId="77777777" w:rsidR="009F5873" w:rsidRPr="00D37206" w:rsidRDefault="009F5873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1" w:type="dxa"/>
          </w:tcPr>
          <w:p w14:paraId="4392D0C5" w14:textId="77777777" w:rsidR="009F5873" w:rsidRPr="00D37206" w:rsidRDefault="009F5873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2" w:type="dxa"/>
          </w:tcPr>
          <w:p w14:paraId="725FDC25" w14:textId="77777777" w:rsidR="009F5873" w:rsidRPr="00D37206" w:rsidRDefault="009F5873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28" w:type="dxa"/>
          </w:tcPr>
          <w:p w14:paraId="628D7BB0" w14:textId="77777777" w:rsidR="009F5873" w:rsidRPr="00D37206" w:rsidRDefault="009F5873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</w:tcPr>
          <w:p w14:paraId="68CEFFB4" w14:textId="77777777" w:rsidR="009F5873" w:rsidRPr="00D37206" w:rsidRDefault="009F5873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57F9A32D" w14:textId="4A5955A6" w:rsidR="00394B9E" w:rsidRPr="00D37206" w:rsidRDefault="00394B9E" w:rsidP="00394B9E">
      <w:pPr>
        <w:tabs>
          <w:tab w:val="left" w:pos="5265"/>
        </w:tabs>
      </w:pPr>
    </w:p>
    <w:p w14:paraId="5FE852A1" w14:textId="1EF9A34A" w:rsidR="001567F3" w:rsidRPr="00D37206" w:rsidRDefault="001567F3" w:rsidP="00394B9E">
      <w:pPr>
        <w:tabs>
          <w:tab w:val="left" w:pos="5265"/>
        </w:tabs>
      </w:pPr>
    </w:p>
    <w:p w14:paraId="69FA16F0" w14:textId="3A4ED2D9" w:rsidR="00AC6C0B" w:rsidRPr="00D37206" w:rsidRDefault="00AC6C0B" w:rsidP="00394B9E">
      <w:pPr>
        <w:tabs>
          <w:tab w:val="left" w:pos="5265"/>
        </w:tabs>
      </w:pPr>
    </w:p>
    <w:p w14:paraId="7CFBAA9E" w14:textId="5DCD5CCB" w:rsidR="00AC6C0B" w:rsidRPr="00D37206" w:rsidRDefault="00AC6C0B" w:rsidP="00394B9E">
      <w:pPr>
        <w:tabs>
          <w:tab w:val="left" w:pos="5265"/>
        </w:tabs>
      </w:pPr>
    </w:p>
    <w:p w14:paraId="2A6DB914" w14:textId="4E620C3B" w:rsidR="00AC6C0B" w:rsidRPr="00D37206" w:rsidRDefault="00AC6C0B" w:rsidP="00394B9E">
      <w:pPr>
        <w:tabs>
          <w:tab w:val="left" w:pos="5265"/>
        </w:tabs>
      </w:pPr>
    </w:p>
    <w:p w14:paraId="227C16B7" w14:textId="77777777" w:rsidR="00AC6C0B" w:rsidRPr="00D37206" w:rsidRDefault="00AC6C0B" w:rsidP="00394B9E">
      <w:pPr>
        <w:tabs>
          <w:tab w:val="left" w:pos="5265"/>
        </w:tabs>
      </w:pPr>
    </w:p>
    <w:p w14:paraId="583F68EB" w14:textId="41DBFF4D" w:rsidR="00394B9E" w:rsidRPr="00D37206" w:rsidRDefault="00394B9E" w:rsidP="00676D97">
      <w:pPr>
        <w:numPr>
          <w:ilvl w:val="0"/>
          <w:numId w:val="63"/>
        </w:numPr>
        <w:tabs>
          <w:tab w:val="left" w:pos="5265"/>
        </w:tabs>
        <w:rPr>
          <w:rFonts w:ascii="Times New Roman" w:hAnsi="Times New Roman" w:cs="Times New Roman"/>
          <w:b/>
          <w:bCs/>
          <w:sz w:val="24"/>
          <w:szCs w:val="24"/>
        </w:rPr>
      </w:pPr>
      <w:r w:rsidRPr="00D37206">
        <w:rPr>
          <w:rFonts w:ascii="Times New Roman" w:hAnsi="Times New Roman" w:cs="Times New Roman"/>
          <w:b/>
          <w:bCs/>
          <w:sz w:val="24"/>
          <w:szCs w:val="24"/>
        </w:rPr>
        <w:lastRenderedPageBreak/>
        <w:t>Stres Kerja (X</w:t>
      </w:r>
      <w:r w:rsidR="007D1E03" w:rsidRPr="00D37206">
        <w:rPr>
          <w:rFonts w:ascii="Times New Roman" w:hAnsi="Times New Roman" w:cs="Times New Roman"/>
          <w:b/>
          <w:bCs/>
          <w:sz w:val="24"/>
          <w:szCs w:val="24"/>
        </w:rPr>
        <w:t>1</w:t>
      </w:r>
      <w:r w:rsidRPr="00D37206">
        <w:rPr>
          <w:rFonts w:ascii="Times New Roman" w:hAnsi="Times New Roman" w:cs="Times New Roman"/>
          <w:b/>
          <w:bCs/>
          <w:sz w:val="24"/>
          <w:szCs w:val="24"/>
        </w:rPr>
        <w:t>)</w:t>
      </w:r>
    </w:p>
    <w:tbl>
      <w:tblPr>
        <w:tblW w:w="8505" w:type="dxa"/>
        <w:tblInd w:w="-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510"/>
        <w:gridCol w:w="4552"/>
        <w:gridCol w:w="704"/>
        <w:gridCol w:w="701"/>
        <w:gridCol w:w="702"/>
        <w:gridCol w:w="628"/>
        <w:gridCol w:w="708"/>
      </w:tblGrid>
      <w:tr w:rsidR="00394B9E" w:rsidRPr="00D37206" w14:paraId="3CBD79C0" w14:textId="77777777" w:rsidTr="001567F3">
        <w:tc>
          <w:tcPr>
            <w:tcW w:w="510" w:type="dxa"/>
            <w:vAlign w:val="center"/>
          </w:tcPr>
          <w:p w14:paraId="4444CD9E" w14:textId="7BFAF1D8" w:rsidR="00394B9E" w:rsidRPr="00D37206" w:rsidRDefault="00394B9E" w:rsidP="00AE3A7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4552" w:type="dxa"/>
            <w:vAlign w:val="center"/>
          </w:tcPr>
          <w:p w14:paraId="1E90EE8F" w14:textId="13EE440E" w:rsidR="00394B9E" w:rsidRPr="00D37206" w:rsidRDefault="00394B9E" w:rsidP="00AE3A7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Pernyataan</w:t>
            </w:r>
          </w:p>
        </w:tc>
        <w:tc>
          <w:tcPr>
            <w:tcW w:w="704" w:type="dxa"/>
            <w:vAlign w:val="center"/>
          </w:tcPr>
          <w:p w14:paraId="391C945B" w14:textId="6CAD1F00" w:rsidR="00394B9E" w:rsidRPr="00D37206" w:rsidRDefault="00394B9E" w:rsidP="00AE3A7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SS</w:t>
            </w:r>
          </w:p>
        </w:tc>
        <w:tc>
          <w:tcPr>
            <w:tcW w:w="701" w:type="dxa"/>
            <w:vAlign w:val="center"/>
          </w:tcPr>
          <w:p w14:paraId="18742793" w14:textId="488B2408" w:rsidR="00394B9E" w:rsidRPr="00D37206" w:rsidRDefault="00394B9E" w:rsidP="00AE3A7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S</w:t>
            </w:r>
          </w:p>
        </w:tc>
        <w:tc>
          <w:tcPr>
            <w:tcW w:w="702" w:type="dxa"/>
            <w:vAlign w:val="center"/>
          </w:tcPr>
          <w:p w14:paraId="3B1EF4F0" w14:textId="1CF22970" w:rsidR="00394B9E" w:rsidRPr="00D37206" w:rsidRDefault="00394B9E" w:rsidP="00AE3A7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N</w:t>
            </w:r>
          </w:p>
        </w:tc>
        <w:tc>
          <w:tcPr>
            <w:tcW w:w="628" w:type="dxa"/>
            <w:vAlign w:val="center"/>
          </w:tcPr>
          <w:p w14:paraId="2DA7806B" w14:textId="73864127" w:rsidR="00394B9E" w:rsidRPr="00D37206" w:rsidRDefault="00394B9E" w:rsidP="00AE3A7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TS</w:t>
            </w:r>
          </w:p>
        </w:tc>
        <w:tc>
          <w:tcPr>
            <w:tcW w:w="708" w:type="dxa"/>
            <w:vAlign w:val="center"/>
          </w:tcPr>
          <w:p w14:paraId="0DF64B90" w14:textId="08B8DAFB" w:rsidR="00394B9E" w:rsidRPr="00D37206" w:rsidRDefault="00394B9E" w:rsidP="00AE3A7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STS</w:t>
            </w:r>
          </w:p>
        </w:tc>
      </w:tr>
      <w:tr w:rsidR="00394B9E" w:rsidRPr="00D37206" w14:paraId="06D5D26A" w14:textId="77777777" w:rsidTr="001567F3">
        <w:tc>
          <w:tcPr>
            <w:tcW w:w="510" w:type="dxa"/>
          </w:tcPr>
          <w:p w14:paraId="0430B590" w14:textId="36B58851" w:rsidR="00394B9E" w:rsidRPr="00D37206" w:rsidRDefault="00394B9E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4552" w:type="dxa"/>
          </w:tcPr>
          <w:p w14:paraId="5BB20FC1" w14:textId="14AB571F" w:rsidR="00394B9E" w:rsidRPr="00D37206" w:rsidRDefault="004831A0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Karyawan</w:t>
            </w:r>
            <w:r w:rsidR="007C3888" w:rsidRPr="00D37206">
              <w:rPr>
                <w:rFonts w:ascii="Times New Roman" w:hAnsi="Times New Roman" w:cs="Times New Roman"/>
                <w:sz w:val="24"/>
                <w:szCs w:val="24"/>
              </w:rPr>
              <w:t xml:space="preserve"> diberikan target yang cukup tinggi</w:t>
            </w:r>
          </w:p>
        </w:tc>
        <w:tc>
          <w:tcPr>
            <w:tcW w:w="704" w:type="dxa"/>
          </w:tcPr>
          <w:p w14:paraId="59135307" w14:textId="77777777" w:rsidR="00394B9E" w:rsidRPr="00D37206" w:rsidRDefault="00394B9E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1" w:type="dxa"/>
          </w:tcPr>
          <w:p w14:paraId="55650D4E" w14:textId="77777777" w:rsidR="00394B9E" w:rsidRPr="00D37206" w:rsidRDefault="00394B9E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2" w:type="dxa"/>
          </w:tcPr>
          <w:p w14:paraId="20BC5A68" w14:textId="77777777" w:rsidR="00394B9E" w:rsidRPr="00D37206" w:rsidRDefault="00394B9E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28" w:type="dxa"/>
          </w:tcPr>
          <w:p w14:paraId="74E4FEED" w14:textId="77777777" w:rsidR="00394B9E" w:rsidRPr="00D37206" w:rsidRDefault="00394B9E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</w:tcPr>
          <w:p w14:paraId="1014BE51" w14:textId="77777777" w:rsidR="00394B9E" w:rsidRPr="00D37206" w:rsidRDefault="00394B9E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94B9E" w:rsidRPr="00D37206" w14:paraId="1783CA4E" w14:textId="77777777" w:rsidTr="001567F3">
        <w:tc>
          <w:tcPr>
            <w:tcW w:w="510" w:type="dxa"/>
          </w:tcPr>
          <w:p w14:paraId="1F71CDE1" w14:textId="1B7CB7A2" w:rsidR="00394B9E" w:rsidRPr="00D37206" w:rsidRDefault="00171102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4552" w:type="dxa"/>
          </w:tcPr>
          <w:p w14:paraId="6BF3F0CD" w14:textId="12A5BCB9" w:rsidR="00394B9E" w:rsidRPr="00D37206" w:rsidRDefault="00A477EB" w:rsidP="007C3888">
            <w:pPr>
              <w:tabs>
                <w:tab w:val="left" w:pos="916"/>
              </w:tabs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Jadwal yang diberikan sudah sesuai dengan prosedur</w:t>
            </w:r>
          </w:p>
        </w:tc>
        <w:tc>
          <w:tcPr>
            <w:tcW w:w="704" w:type="dxa"/>
          </w:tcPr>
          <w:p w14:paraId="0869CDEE" w14:textId="77777777" w:rsidR="00394B9E" w:rsidRPr="00D37206" w:rsidRDefault="00394B9E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1" w:type="dxa"/>
          </w:tcPr>
          <w:p w14:paraId="5E0DD4D6" w14:textId="77777777" w:rsidR="00394B9E" w:rsidRPr="00D37206" w:rsidRDefault="00394B9E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2" w:type="dxa"/>
          </w:tcPr>
          <w:p w14:paraId="53AB0A7B" w14:textId="77777777" w:rsidR="00394B9E" w:rsidRPr="00D37206" w:rsidRDefault="00394B9E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28" w:type="dxa"/>
          </w:tcPr>
          <w:p w14:paraId="63BDEA5F" w14:textId="77777777" w:rsidR="00394B9E" w:rsidRPr="00D37206" w:rsidRDefault="00394B9E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</w:tcPr>
          <w:p w14:paraId="07D5289D" w14:textId="77777777" w:rsidR="00394B9E" w:rsidRPr="00D37206" w:rsidRDefault="00394B9E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94B9E" w:rsidRPr="00D37206" w14:paraId="6CB7ACEF" w14:textId="77777777" w:rsidTr="001567F3">
        <w:tc>
          <w:tcPr>
            <w:tcW w:w="510" w:type="dxa"/>
          </w:tcPr>
          <w:p w14:paraId="464EFBC9" w14:textId="1FADA058" w:rsidR="00394B9E" w:rsidRPr="00D37206" w:rsidRDefault="00171102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4552" w:type="dxa"/>
          </w:tcPr>
          <w:p w14:paraId="5F1E2815" w14:textId="5ECEAE87" w:rsidR="00394B9E" w:rsidRPr="00D37206" w:rsidRDefault="007C3888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 xml:space="preserve">Pekerjaan yang diberikan tidak sesuai dengan posisi </w:t>
            </w:r>
            <w:r w:rsidR="004831A0" w:rsidRPr="00D37206">
              <w:rPr>
                <w:rFonts w:ascii="Times New Roman" w:hAnsi="Times New Roman" w:cs="Times New Roman"/>
                <w:sz w:val="24"/>
                <w:szCs w:val="24"/>
              </w:rPr>
              <w:t>karyawan</w:t>
            </w:r>
          </w:p>
        </w:tc>
        <w:tc>
          <w:tcPr>
            <w:tcW w:w="704" w:type="dxa"/>
          </w:tcPr>
          <w:p w14:paraId="22F49435" w14:textId="77777777" w:rsidR="00394B9E" w:rsidRPr="00D37206" w:rsidRDefault="00394B9E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1" w:type="dxa"/>
          </w:tcPr>
          <w:p w14:paraId="1BE68248" w14:textId="77777777" w:rsidR="00394B9E" w:rsidRPr="00D37206" w:rsidRDefault="00394B9E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2" w:type="dxa"/>
          </w:tcPr>
          <w:p w14:paraId="7520D381" w14:textId="77777777" w:rsidR="00394B9E" w:rsidRPr="00D37206" w:rsidRDefault="00394B9E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28" w:type="dxa"/>
          </w:tcPr>
          <w:p w14:paraId="075EE36B" w14:textId="77777777" w:rsidR="00394B9E" w:rsidRPr="00D37206" w:rsidRDefault="00394B9E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</w:tcPr>
          <w:p w14:paraId="5E47348B" w14:textId="77777777" w:rsidR="00394B9E" w:rsidRPr="00D37206" w:rsidRDefault="00394B9E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94B9E" w:rsidRPr="00D37206" w14:paraId="486DDE94" w14:textId="77777777" w:rsidTr="001567F3">
        <w:tc>
          <w:tcPr>
            <w:tcW w:w="510" w:type="dxa"/>
          </w:tcPr>
          <w:p w14:paraId="41E2A913" w14:textId="42C18F22" w:rsidR="00394B9E" w:rsidRPr="00D37206" w:rsidRDefault="00171102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4552" w:type="dxa"/>
          </w:tcPr>
          <w:p w14:paraId="2F7D0D67" w14:textId="10D70C91" w:rsidR="00394B9E" w:rsidRPr="00D37206" w:rsidRDefault="00A477EB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Hubungan antar karyawan dengan sesama rekan kerja membantu karyawan dalam bekerja</w:t>
            </w:r>
          </w:p>
        </w:tc>
        <w:tc>
          <w:tcPr>
            <w:tcW w:w="704" w:type="dxa"/>
          </w:tcPr>
          <w:p w14:paraId="6B77F78A" w14:textId="77777777" w:rsidR="00394B9E" w:rsidRPr="00D37206" w:rsidRDefault="00394B9E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1" w:type="dxa"/>
          </w:tcPr>
          <w:p w14:paraId="74606224" w14:textId="77777777" w:rsidR="00394B9E" w:rsidRPr="00D37206" w:rsidRDefault="00394B9E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2" w:type="dxa"/>
          </w:tcPr>
          <w:p w14:paraId="30A1E668" w14:textId="77777777" w:rsidR="00394B9E" w:rsidRPr="00D37206" w:rsidRDefault="00394B9E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28" w:type="dxa"/>
          </w:tcPr>
          <w:p w14:paraId="4E10E9D7" w14:textId="77777777" w:rsidR="00394B9E" w:rsidRPr="00D37206" w:rsidRDefault="00394B9E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</w:tcPr>
          <w:p w14:paraId="79E7B093" w14:textId="77777777" w:rsidR="00394B9E" w:rsidRPr="00D37206" w:rsidRDefault="00394B9E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94B9E" w:rsidRPr="00D37206" w14:paraId="6A917351" w14:textId="77777777" w:rsidTr="001567F3">
        <w:tc>
          <w:tcPr>
            <w:tcW w:w="510" w:type="dxa"/>
          </w:tcPr>
          <w:p w14:paraId="1FDD216E" w14:textId="25B58BEF" w:rsidR="00394B9E" w:rsidRPr="00D37206" w:rsidRDefault="00171102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4552" w:type="dxa"/>
          </w:tcPr>
          <w:p w14:paraId="0158423F" w14:textId="59BA1F68" w:rsidR="00394B9E" w:rsidRPr="00D37206" w:rsidRDefault="007C3888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Pemimpin bersikap ramah dan suka menanyakan tentang kelancaran pekerjaan</w:t>
            </w:r>
          </w:p>
        </w:tc>
        <w:tc>
          <w:tcPr>
            <w:tcW w:w="704" w:type="dxa"/>
          </w:tcPr>
          <w:p w14:paraId="31F210BA" w14:textId="77777777" w:rsidR="00394B9E" w:rsidRPr="00D37206" w:rsidRDefault="00394B9E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1" w:type="dxa"/>
          </w:tcPr>
          <w:p w14:paraId="2E787EFF" w14:textId="77777777" w:rsidR="00394B9E" w:rsidRPr="00D37206" w:rsidRDefault="00394B9E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2" w:type="dxa"/>
          </w:tcPr>
          <w:p w14:paraId="5FACD04B" w14:textId="77777777" w:rsidR="00394B9E" w:rsidRPr="00D37206" w:rsidRDefault="00394B9E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28" w:type="dxa"/>
          </w:tcPr>
          <w:p w14:paraId="03BFB2AA" w14:textId="77777777" w:rsidR="00394B9E" w:rsidRPr="00D37206" w:rsidRDefault="00394B9E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</w:tcPr>
          <w:p w14:paraId="6C35E4A5" w14:textId="77777777" w:rsidR="00394B9E" w:rsidRPr="00D37206" w:rsidRDefault="00394B9E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94B9E" w:rsidRPr="00D37206" w14:paraId="10938C91" w14:textId="77777777" w:rsidTr="001567F3">
        <w:tc>
          <w:tcPr>
            <w:tcW w:w="510" w:type="dxa"/>
          </w:tcPr>
          <w:p w14:paraId="6287B2FE" w14:textId="7C416733" w:rsidR="00394B9E" w:rsidRPr="00D37206" w:rsidRDefault="001C42FB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4552" w:type="dxa"/>
          </w:tcPr>
          <w:p w14:paraId="0AEAA859" w14:textId="1D76CFA4" w:rsidR="00394B9E" w:rsidRPr="00D37206" w:rsidRDefault="00C150EA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Struktur yang kaku dan tidak jelas mempengaruhi stres kerja karyawan</w:t>
            </w:r>
          </w:p>
        </w:tc>
        <w:tc>
          <w:tcPr>
            <w:tcW w:w="704" w:type="dxa"/>
          </w:tcPr>
          <w:p w14:paraId="67490B49" w14:textId="77777777" w:rsidR="00394B9E" w:rsidRPr="00D37206" w:rsidRDefault="00394B9E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1" w:type="dxa"/>
          </w:tcPr>
          <w:p w14:paraId="7842EF1F" w14:textId="77777777" w:rsidR="00394B9E" w:rsidRPr="00D37206" w:rsidRDefault="00394B9E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2" w:type="dxa"/>
          </w:tcPr>
          <w:p w14:paraId="3ADC5EEA" w14:textId="77777777" w:rsidR="00394B9E" w:rsidRPr="00D37206" w:rsidRDefault="00394B9E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28" w:type="dxa"/>
          </w:tcPr>
          <w:p w14:paraId="33320B27" w14:textId="77777777" w:rsidR="00394B9E" w:rsidRPr="00D37206" w:rsidRDefault="00394B9E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</w:tcPr>
          <w:p w14:paraId="21E2B056" w14:textId="77777777" w:rsidR="00394B9E" w:rsidRPr="00D37206" w:rsidRDefault="00394B9E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C42FB" w:rsidRPr="00D37206" w14:paraId="4639BB8D" w14:textId="77777777" w:rsidTr="001567F3">
        <w:tc>
          <w:tcPr>
            <w:tcW w:w="510" w:type="dxa"/>
          </w:tcPr>
          <w:p w14:paraId="690E4717" w14:textId="49FCCC26" w:rsidR="001C42FB" w:rsidRPr="00D37206" w:rsidRDefault="001C42FB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4552" w:type="dxa"/>
          </w:tcPr>
          <w:p w14:paraId="63CA38FC" w14:textId="2DEFDB69" w:rsidR="001C42FB" w:rsidRPr="00D37206" w:rsidRDefault="00E82A8F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 xml:space="preserve">Karyawan memiliki stres karena adanya </w:t>
            </w:r>
            <w:r w:rsidR="007D1E03" w:rsidRPr="00D37206">
              <w:rPr>
                <w:rFonts w:ascii="Times New Roman" w:hAnsi="Times New Roman" w:cs="Times New Roman"/>
                <w:sz w:val="24"/>
                <w:szCs w:val="24"/>
              </w:rPr>
              <w:t>pelatihan</w:t>
            </w: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 xml:space="preserve"> yang tidak seimbang</w:t>
            </w:r>
          </w:p>
        </w:tc>
        <w:tc>
          <w:tcPr>
            <w:tcW w:w="704" w:type="dxa"/>
          </w:tcPr>
          <w:p w14:paraId="5FF91082" w14:textId="77777777" w:rsidR="001C42FB" w:rsidRPr="00D37206" w:rsidRDefault="001C42FB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1" w:type="dxa"/>
          </w:tcPr>
          <w:p w14:paraId="70FB39D1" w14:textId="77777777" w:rsidR="001C42FB" w:rsidRPr="00D37206" w:rsidRDefault="001C42FB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2" w:type="dxa"/>
          </w:tcPr>
          <w:p w14:paraId="70E60B06" w14:textId="77777777" w:rsidR="001C42FB" w:rsidRPr="00D37206" w:rsidRDefault="001C42FB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28" w:type="dxa"/>
          </w:tcPr>
          <w:p w14:paraId="4441C803" w14:textId="77777777" w:rsidR="001C42FB" w:rsidRPr="00D37206" w:rsidRDefault="001C42FB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</w:tcPr>
          <w:p w14:paraId="2AA2E50C" w14:textId="77777777" w:rsidR="001C42FB" w:rsidRPr="00D37206" w:rsidRDefault="001C42FB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C42FB" w:rsidRPr="00D37206" w14:paraId="43DC3579" w14:textId="77777777" w:rsidTr="001567F3">
        <w:tc>
          <w:tcPr>
            <w:tcW w:w="510" w:type="dxa"/>
          </w:tcPr>
          <w:p w14:paraId="341851FE" w14:textId="2BBF1F1C" w:rsidR="001C42FB" w:rsidRPr="00D37206" w:rsidRDefault="001C42FB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4552" w:type="dxa"/>
          </w:tcPr>
          <w:p w14:paraId="240E455B" w14:textId="77F2B6FC" w:rsidR="001C42FB" w:rsidRPr="00D37206" w:rsidRDefault="007D1E03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Karyawan stres karena adanya tuntutan peran yang sangat tinggi</w:t>
            </w:r>
            <w:r w:rsidR="00BC60E8" w:rsidRPr="00D3720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704" w:type="dxa"/>
          </w:tcPr>
          <w:p w14:paraId="528783DB" w14:textId="77777777" w:rsidR="001C42FB" w:rsidRPr="00D37206" w:rsidRDefault="001C42FB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1" w:type="dxa"/>
          </w:tcPr>
          <w:p w14:paraId="33DA538F" w14:textId="77777777" w:rsidR="001C42FB" w:rsidRPr="00D37206" w:rsidRDefault="001C42FB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2" w:type="dxa"/>
          </w:tcPr>
          <w:p w14:paraId="59C4571C" w14:textId="77777777" w:rsidR="001C42FB" w:rsidRPr="00D37206" w:rsidRDefault="001C42FB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28" w:type="dxa"/>
          </w:tcPr>
          <w:p w14:paraId="5C4EB5EC" w14:textId="77777777" w:rsidR="001C42FB" w:rsidRPr="00D37206" w:rsidRDefault="001C42FB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</w:tcPr>
          <w:p w14:paraId="52A5F606" w14:textId="77777777" w:rsidR="001C42FB" w:rsidRPr="00D37206" w:rsidRDefault="001C42FB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C42FB" w:rsidRPr="00D37206" w14:paraId="03FADCFF" w14:textId="77777777" w:rsidTr="001567F3">
        <w:tc>
          <w:tcPr>
            <w:tcW w:w="510" w:type="dxa"/>
          </w:tcPr>
          <w:p w14:paraId="1D1A0541" w14:textId="7750ED6D" w:rsidR="001C42FB" w:rsidRPr="00D37206" w:rsidRDefault="001C42FB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4552" w:type="dxa"/>
          </w:tcPr>
          <w:p w14:paraId="0A48599F" w14:textId="50CBD29F" w:rsidR="001C42FB" w:rsidRPr="00D37206" w:rsidRDefault="004831A0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Karyawan</w:t>
            </w:r>
            <w:r w:rsidR="00BC60E8" w:rsidRPr="00D3720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E82A8F" w:rsidRPr="00D37206">
              <w:rPr>
                <w:rFonts w:ascii="Times New Roman" w:hAnsi="Times New Roman" w:cs="Times New Roman"/>
                <w:sz w:val="24"/>
                <w:szCs w:val="24"/>
              </w:rPr>
              <w:t>mengerjakan tugasnya dengan penuh tanggung jawab</w:t>
            </w:r>
            <w:r w:rsidR="00BC60E8" w:rsidRPr="00D3720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704" w:type="dxa"/>
          </w:tcPr>
          <w:p w14:paraId="14A2D56C" w14:textId="77777777" w:rsidR="001C42FB" w:rsidRPr="00D37206" w:rsidRDefault="001C42FB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1" w:type="dxa"/>
          </w:tcPr>
          <w:p w14:paraId="45E24D9A" w14:textId="77777777" w:rsidR="001C42FB" w:rsidRPr="00D37206" w:rsidRDefault="001C42FB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2" w:type="dxa"/>
          </w:tcPr>
          <w:p w14:paraId="15C7DDB9" w14:textId="77777777" w:rsidR="001C42FB" w:rsidRPr="00D37206" w:rsidRDefault="001C42FB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28" w:type="dxa"/>
          </w:tcPr>
          <w:p w14:paraId="2F91AE57" w14:textId="77777777" w:rsidR="001C42FB" w:rsidRPr="00D37206" w:rsidRDefault="001C42FB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</w:tcPr>
          <w:p w14:paraId="02DA18ED" w14:textId="77777777" w:rsidR="001C42FB" w:rsidRPr="00D37206" w:rsidRDefault="001C42FB" w:rsidP="00770A9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20F52B44" w14:textId="6EB6C898" w:rsidR="00770A98" w:rsidRPr="00D37206" w:rsidRDefault="00770A98" w:rsidP="00AE3A75">
      <w:pPr>
        <w:tabs>
          <w:tab w:val="left" w:pos="5265"/>
        </w:tabs>
        <w:rPr>
          <w:rFonts w:ascii="Times New Roman" w:hAnsi="Times New Roman" w:cs="Times New Roman"/>
          <w:sz w:val="24"/>
          <w:szCs w:val="24"/>
        </w:rPr>
      </w:pPr>
    </w:p>
    <w:p w14:paraId="6A2D0687" w14:textId="3FDA7904" w:rsidR="001567F3" w:rsidRPr="00D37206" w:rsidRDefault="001567F3" w:rsidP="00AE3A75">
      <w:pPr>
        <w:tabs>
          <w:tab w:val="left" w:pos="5265"/>
        </w:tabs>
        <w:rPr>
          <w:rFonts w:ascii="Times New Roman" w:hAnsi="Times New Roman" w:cs="Times New Roman"/>
          <w:sz w:val="24"/>
          <w:szCs w:val="24"/>
        </w:rPr>
      </w:pPr>
    </w:p>
    <w:p w14:paraId="3B615CE7" w14:textId="2135EA94" w:rsidR="001033E1" w:rsidRPr="00D37206" w:rsidRDefault="001033E1" w:rsidP="00AE3A75">
      <w:pPr>
        <w:tabs>
          <w:tab w:val="left" w:pos="5265"/>
        </w:tabs>
        <w:rPr>
          <w:rFonts w:ascii="Times New Roman" w:hAnsi="Times New Roman" w:cs="Times New Roman"/>
          <w:sz w:val="24"/>
          <w:szCs w:val="24"/>
        </w:rPr>
      </w:pPr>
    </w:p>
    <w:p w14:paraId="2C74EF62" w14:textId="77777777" w:rsidR="001033E1" w:rsidRPr="00D37206" w:rsidRDefault="001033E1" w:rsidP="00AE3A75">
      <w:pPr>
        <w:tabs>
          <w:tab w:val="left" w:pos="5265"/>
        </w:tabs>
        <w:rPr>
          <w:rFonts w:ascii="Times New Roman" w:hAnsi="Times New Roman" w:cs="Times New Roman"/>
          <w:sz w:val="24"/>
          <w:szCs w:val="24"/>
        </w:rPr>
      </w:pPr>
    </w:p>
    <w:p w14:paraId="7908CF30" w14:textId="77777777" w:rsidR="001567F3" w:rsidRPr="00D37206" w:rsidRDefault="001567F3" w:rsidP="00AE3A75">
      <w:pPr>
        <w:tabs>
          <w:tab w:val="left" w:pos="5265"/>
        </w:tabs>
        <w:rPr>
          <w:rFonts w:ascii="Times New Roman" w:hAnsi="Times New Roman" w:cs="Times New Roman"/>
          <w:sz w:val="24"/>
          <w:szCs w:val="24"/>
        </w:rPr>
      </w:pPr>
    </w:p>
    <w:p w14:paraId="4E35507C" w14:textId="612D13AC" w:rsidR="00770A98" w:rsidRPr="00D37206" w:rsidRDefault="00770A98" w:rsidP="00676D97">
      <w:pPr>
        <w:numPr>
          <w:ilvl w:val="0"/>
          <w:numId w:val="63"/>
        </w:numPr>
        <w:tabs>
          <w:tab w:val="left" w:pos="5265"/>
        </w:tabs>
        <w:rPr>
          <w:rFonts w:ascii="Times New Roman" w:hAnsi="Times New Roman" w:cs="Times New Roman"/>
          <w:b/>
          <w:bCs/>
          <w:sz w:val="24"/>
          <w:szCs w:val="24"/>
        </w:rPr>
      </w:pPr>
      <w:r w:rsidRPr="00D37206">
        <w:rPr>
          <w:rFonts w:ascii="Times New Roman" w:hAnsi="Times New Roman" w:cs="Times New Roman"/>
          <w:b/>
          <w:bCs/>
          <w:sz w:val="24"/>
          <w:szCs w:val="24"/>
        </w:rPr>
        <w:lastRenderedPageBreak/>
        <w:t>Beban Kerja (X2)</w:t>
      </w:r>
    </w:p>
    <w:tbl>
      <w:tblPr>
        <w:tblW w:w="8505" w:type="dxa"/>
        <w:tblInd w:w="-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510"/>
        <w:gridCol w:w="4552"/>
        <w:gridCol w:w="704"/>
        <w:gridCol w:w="701"/>
        <w:gridCol w:w="702"/>
        <w:gridCol w:w="628"/>
        <w:gridCol w:w="708"/>
      </w:tblGrid>
      <w:tr w:rsidR="00770A98" w:rsidRPr="00D37206" w14:paraId="24E3D470" w14:textId="77777777" w:rsidTr="001567F3">
        <w:tc>
          <w:tcPr>
            <w:tcW w:w="510" w:type="dxa"/>
            <w:vAlign w:val="center"/>
          </w:tcPr>
          <w:p w14:paraId="76DBAF56" w14:textId="628BF476" w:rsidR="00770A98" w:rsidRPr="00D37206" w:rsidRDefault="00770A98" w:rsidP="00AE3A7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4552" w:type="dxa"/>
            <w:vAlign w:val="center"/>
          </w:tcPr>
          <w:p w14:paraId="64E2631C" w14:textId="05C3BB80" w:rsidR="00770A98" w:rsidRPr="00D37206" w:rsidRDefault="00770A98" w:rsidP="00AE3A7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Pernyataan</w:t>
            </w:r>
          </w:p>
        </w:tc>
        <w:tc>
          <w:tcPr>
            <w:tcW w:w="704" w:type="dxa"/>
            <w:vAlign w:val="center"/>
          </w:tcPr>
          <w:p w14:paraId="5C012687" w14:textId="3C154D93" w:rsidR="00770A98" w:rsidRPr="00D37206" w:rsidRDefault="00770A98" w:rsidP="00AE3A7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SS</w:t>
            </w:r>
          </w:p>
        </w:tc>
        <w:tc>
          <w:tcPr>
            <w:tcW w:w="701" w:type="dxa"/>
            <w:vAlign w:val="center"/>
          </w:tcPr>
          <w:p w14:paraId="332FDE76" w14:textId="184DC6FD" w:rsidR="00770A98" w:rsidRPr="00D37206" w:rsidRDefault="00770A98" w:rsidP="00AE3A7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S</w:t>
            </w:r>
          </w:p>
        </w:tc>
        <w:tc>
          <w:tcPr>
            <w:tcW w:w="702" w:type="dxa"/>
            <w:vAlign w:val="center"/>
          </w:tcPr>
          <w:p w14:paraId="4E763167" w14:textId="7AD78F6E" w:rsidR="00770A98" w:rsidRPr="00D37206" w:rsidRDefault="00770A98" w:rsidP="00AE3A7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N</w:t>
            </w:r>
          </w:p>
        </w:tc>
        <w:tc>
          <w:tcPr>
            <w:tcW w:w="628" w:type="dxa"/>
            <w:vAlign w:val="center"/>
          </w:tcPr>
          <w:p w14:paraId="275222C6" w14:textId="1BB06AB4" w:rsidR="00770A98" w:rsidRPr="00D37206" w:rsidRDefault="00770A98" w:rsidP="00AE3A7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TS</w:t>
            </w:r>
          </w:p>
        </w:tc>
        <w:tc>
          <w:tcPr>
            <w:tcW w:w="708" w:type="dxa"/>
            <w:vAlign w:val="center"/>
          </w:tcPr>
          <w:p w14:paraId="150CBE0E" w14:textId="0720D09C" w:rsidR="00770A98" w:rsidRPr="00D37206" w:rsidRDefault="00770A98" w:rsidP="00AE3A7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STS</w:t>
            </w:r>
          </w:p>
        </w:tc>
      </w:tr>
      <w:tr w:rsidR="00770A98" w:rsidRPr="00D37206" w14:paraId="35B43BE8" w14:textId="77777777" w:rsidTr="001567F3">
        <w:tc>
          <w:tcPr>
            <w:tcW w:w="510" w:type="dxa"/>
          </w:tcPr>
          <w:p w14:paraId="609E3999" w14:textId="74C86F93" w:rsidR="00770A98" w:rsidRPr="00D37206" w:rsidRDefault="00770A98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4552" w:type="dxa"/>
          </w:tcPr>
          <w:p w14:paraId="31147AEC" w14:textId="5048E572" w:rsidR="00770A98" w:rsidRPr="00D37206" w:rsidRDefault="007E3B3E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 xml:space="preserve">Kenyamanan di tempat kerja </w:t>
            </w:r>
            <w:r w:rsidR="004831A0" w:rsidRPr="00D37206">
              <w:rPr>
                <w:rFonts w:ascii="Times New Roman" w:hAnsi="Times New Roman" w:cs="Times New Roman"/>
                <w:sz w:val="24"/>
                <w:szCs w:val="24"/>
              </w:rPr>
              <w:t>karyawan</w:t>
            </w: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 xml:space="preserve"> sudah mampu membuat </w:t>
            </w:r>
            <w:r w:rsidR="004831A0" w:rsidRPr="00D37206">
              <w:rPr>
                <w:rFonts w:ascii="Times New Roman" w:hAnsi="Times New Roman" w:cs="Times New Roman"/>
                <w:sz w:val="24"/>
                <w:szCs w:val="24"/>
              </w:rPr>
              <w:t>karyawan</w:t>
            </w: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 xml:space="preserve"> bekerja dengan </w:t>
            </w:r>
            <w:r w:rsidR="000F0FF6" w:rsidRPr="00D37206">
              <w:rPr>
                <w:rFonts w:ascii="Times New Roman" w:hAnsi="Times New Roman" w:cs="Times New Roman"/>
                <w:sz w:val="24"/>
                <w:szCs w:val="24"/>
              </w:rPr>
              <w:t>aman</w:t>
            </w:r>
          </w:p>
        </w:tc>
        <w:tc>
          <w:tcPr>
            <w:tcW w:w="704" w:type="dxa"/>
          </w:tcPr>
          <w:p w14:paraId="79BC8F7D" w14:textId="77777777" w:rsidR="00770A98" w:rsidRPr="00D37206" w:rsidRDefault="00770A98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1" w:type="dxa"/>
          </w:tcPr>
          <w:p w14:paraId="51D9B3DB" w14:textId="77777777" w:rsidR="00770A98" w:rsidRPr="00D37206" w:rsidRDefault="00770A98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2" w:type="dxa"/>
          </w:tcPr>
          <w:p w14:paraId="27D5C5BB" w14:textId="77777777" w:rsidR="00770A98" w:rsidRPr="00D37206" w:rsidRDefault="00770A98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28" w:type="dxa"/>
          </w:tcPr>
          <w:p w14:paraId="4F0F635C" w14:textId="77777777" w:rsidR="00770A98" w:rsidRPr="00D37206" w:rsidRDefault="00770A98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</w:tcPr>
          <w:p w14:paraId="1C63A4C1" w14:textId="77777777" w:rsidR="00770A98" w:rsidRPr="00D37206" w:rsidRDefault="00770A98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70A98" w:rsidRPr="00D37206" w14:paraId="6071CA0E" w14:textId="77777777" w:rsidTr="001567F3">
        <w:tc>
          <w:tcPr>
            <w:tcW w:w="510" w:type="dxa"/>
          </w:tcPr>
          <w:p w14:paraId="08AD41F4" w14:textId="03502D5E" w:rsidR="00770A98" w:rsidRPr="00D37206" w:rsidRDefault="00770A98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4552" w:type="dxa"/>
          </w:tcPr>
          <w:p w14:paraId="79C7D62C" w14:textId="3D16A800" w:rsidR="00770A98" w:rsidRPr="00D37206" w:rsidRDefault="00BE271F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Kebisingan suara di kantor menjadi hal biasa mengingat lokasi yang berada di depan jalan besar dan umum</w:t>
            </w:r>
          </w:p>
        </w:tc>
        <w:tc>
          <w:tcPr>
            <w:tcW w:w="704" w:type="dxa"/>
          </w:tcPr>
          <w:p w14:paraId="02706075" w14:textId="77777777" w:rsidR="00770A98" w:rsidRPr="00D37206" w:rsidRDefault="00770A98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1" w:type="dxa"/>
          </w:tcPr>
          <w:p w14:paraId="2C310F65" w14:textId="77777777" w:rsidR="00770A98" w:rsidRPr="00D37206" w:rsidRDefault="00770A98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2" w:type="dxa"/>
          </w:tcPr>
          <w:p w14:paraId="71285395" w14:textId="77777777" w:rsidR="00770A98" w:rsidRPr="00D37206" w:rsidRDefault="00770A98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28" w:type="dxa"/>
          </w:tcPr>
          <w:p w14:paraId="331B6D52" w14:textId="77777777" w:rsidR="00770A98" w:rsidRPr="00D37206" w:rsidRDefault="00770A98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</w:tcPr>
          <w:p w14:paraId="3E3DB5BC" w14:textId="77777777" w:rsidR="00770A98" w:rsidRPr="00D37206" w:rsidRDefault="00770A98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70A98" w:rsidRPr="00D37206" w14:paraId="1629ADAB" w14:textId="77777777" w:rsidTr="001567F3">
        <w:tc>
          <w:tcPr>
            <w:tcW w:w="510" w:type="dxa"/>
          </w:tcPr>
          <w:p w14:paraId="43F08B8D" w14:textId="29671AA9" w:rsidR="00770A98" w:rsidRPr="00D37206" w:rsidRDefault="00770A98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4552" w:type="dxa"/>
          </w:tcPr>
          <w:p w14:paraId="7E267F74" w14:textId="5EB2036D" w:rsidR="00770A98" w:rsidRPr="00D37206" w:rsidRDefault="00DB01D0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Karyawan mempunyai sikap yang baik dalam bekerja.</w:t>
            </w:r>
          </w:p>
        </w:tc>
        <w:tc>
          <w:tcPr>
            <w:tcW w:w="704" w:type="dxa"/>
          </w:tcPr>
          <w:p w14:paraId="25F4802D" w14:textId="77777777" w:rsidR="00770A98" w:rsidRPr="00D37206" w:rsidRDefault="00770A98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1" w:type="dxa"/>
          </w:tcPr>
          <w:p w14:paraId="2FE5FBB7" w14:textId="77777777" w:rsidR="00770A98" w:rsidRPr="00D37206" w:rsidRDefault="00770A98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2" w:type="dxa"/>
          </w:tcPr>
          <w:p w14:paraId="24F66C41" w14:textId="77777777" w:rsidR="00770A98" w:rsidRPr="00D37206" w:rsidRDefault="00770A98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28" w:type="dxa"/>
          </w:tcPr>
          <w:p w14:paraId="1CA3CC1D" w14:textId="77777777" w:rsidR="00770A98" w:rsidRPr="00D37206" w:rsidRDefault="00770A98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</w:tcPr>
          <w:p w14:paraId="52DA277C" w14:textId="77777777" w:rsidR="00770A98" w:rsidRPr="00D37206" w:rsidRDefault="00770A98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70A98" w:rsidRPr="00D37206" w14:paraId="6A58F3FB" w14:textId="77777777" w:rsidTr="001567F3">
        <w:tc>
          <w:tcPr>
            <w:tcW w:w="510" w:type="dxa"/>
          </w:tcPr>
          <w:p w14:paraId="14C40ED1" w14:textId="6948A9DD" w:rsidR="00770A98" w:rsidRPr="00D37206" w:rsidRDefault="00770A98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4552" w:type="dxa"/>
          </w:tcPr>
          <w:p w14:paraId="40791E06" w14:textId="67789BBA" w:rsidR="00770A98" w:rsidRPr="00D37206" w:rsidRDefault="004831A0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Karyawan</w:t>
            </w:r>
            <w:r w:rsidR="00641222" w:rsidRPr="00D37206">
              <w:rPr>
                <w:rFonts w:ascii="Times New Roman" w:hAnsi="Times New Roman" w:cs="Times New Roman"/>
                <w:sz w:val="24"/>
                <w:szCs w:val="24"/>
              </w:rPr>
              <w:t xml:space="preserve"> merasa kesulitan dalam melakukan pekerjaan </w:t>
            </w:r>
          </w:p>
        </w:tc>
        <w:tc>
          <w:tcPr>
            <w:tcW w:w="704" w:type="dxa"/>
          </w:tcPr>
          <w:p w14:paraId="0181AB91" w14:textId="77777777" w:rsidR="00770A98" w:rsidRPr="00D37206" w:rsidRDefault="00770A98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1" w:type="dxa"/>
          </w:tcPr>
          <w:p w14:paraId="669F95EB" w14:textId="77777777" w:rsidR="00770A98" w:rsidRPr="00D37206" w:rsidRDefault="00770A98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2" w:type="dxa"/>
          </w:tcPr>
          <w:p w14:paraId="134733B7" w14:textId="77777777" w:rsidR="00770A98" w:rsidRPr="00D37206" w:rsidRDefault="00770A98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28" w:type="dxa"/>
          </w:tcPr>
          <w:p w14:paraId="2D979C2B" w14:textId="77777777" w:rsidR="00770A98" w:rsidRPr="00D37206" w:rsidRDefault="00770A98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</w:tcPr>
          <w:p w14:paraId="2C4EE94D" w14:textId="77777777" w:rsidR="00770A98" w:rsidRPr="00D37206" w:rsidRDefault="00770A98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70A98" w:rsidRPr="00D37206" w14:paraId="613FEAE7" w14:textId="77777777" w:rsidTr="001567F3">
        <w:tc>
          <w:tcPr>
            <w:tcW w:w="510" w:type="dxa"/>
          </w:tcPr>
          <w:p w14:paraId="09EE5DB9" w14:textId="76555046" w:rsidR="00770A98" w:rsidRPr="00D37206" w:rsidRDefault="00770A98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4552" w:type="dxa"/>
          </w:tcPr>
          <w:p w14:paraId="188E3024" w14:textId="63760D74" w:rsidR="00770A98" w:rsidRPr="00D37206" w:rsidRDefault="004831A0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Karyawan</w:t>
            </w:r>
            <w:r w:rsidR="00BE271F" w:rsidRPr="00D37206">
              <w:rPr>
                <w:rFonts w:ascii="Times New Roman" w:hAnsi="Times New Roman" w:cs="Times New Roman"/>
                <w:sz w:val="24"/>
                <w:szCs w:val="24"/>
              </w:rPr>
              <w:t xml:space="preserve"> bertanggung jawab atas kelalaian yang  </w:t>
            </w: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di</w:t>
            </w:r>
            <w:r w:rsidR="00BE271F" w:rsidRPr="00D37206">
              <w:rPr>
                <w:rFonts w:ascii="Times New Roman" w:hAnsi="Times New Roman" w:cs="Times New Roman"/>
                <w:sz w:val="24"/>
                <w:szCs w:val="24"/>
              </w:rPr>
              <w:t>kerjakan</w:t>
            </w:r>
          </w:p>
        </w:tc>
        <w:tc>
          <w:tcPr>
            <w:tcW w:w="704" w:type="dxa"/>
          </w:tcPr>
          <w:p w14:paraId="21D995D1" w14:textId="77777777" w:rsidR="00770A98" w:rsidRPr="00D37206" w:rsidRDefault="00770A98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1" w:type="dxa"/>
          </w:tcPr>
          <w:p w14:paraId="33554A5E" w14:textId="77777777" w:rsidR="00770A98" w:rsidRPr="00D37206" w:rsidRDefault="00770A98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2" w:type="dxa"/>
          </w:tcPr>
          <w:p w14:paraId="6A12D103" w14:textId="77777777" w:rsidR="00770A98" w:rsidRPr="00D37206" w:rsidRDefault="00770A98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28" w:type="dxa"/>
          </w:tcPr>
          <w:p w14:paraId="6EE94A43" w14:textId="77777777" w:rsidR="00770A98" w:rsidRPr="00D37206" w:rsidRDefault="00770A98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</w:tcPr>
          <w:p w14:paraId="06D2D4F2" w14:textId="77777777" w:rsidR="00770A98" w:rsidRPr="00D37206" w:rsidRDefault="00770A98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70A98" w:rsidRPr="00D37206" w14:paraId="244AC97F" w14:textId="77777777" w:rsidTr="001567F3">
        <w:tc>
          <w:tcPr>
            <w:tcW w:w="510" w:type="dxa"/>
          </w:tcPr>
          <w:p w14:paraId="6DB905B2" w14:textId="46449084" w:rsidR="00770A98" w:rsidRPr="00D37206" w:rsidRDefault="00770A98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4552" w:type="dxa"/>
          </w:tcPr>
          <w:p w14:paraId="6E1C7C11" w14:textId="01C3A034" w:rsidR="00770A98" w:rsidRPr="00D37206" w:rsidRDefault="004831A0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Karyawan</w:t>
            </w:r>
            <w:r w:rsidR="00641222" w:rsidRPr="00D37206">
              <w:rPr>
                <w:rFonts w:ascii="Times New Roman" w:hAnsi="Times New Roman" w:cs="Times New Roman"/>
                <w:sz w:val="24"/>
                <w:szCs w:val="24"/>
              </w:rPr>
              <w:t xml:space="preserve"> merasa waktu pekerjaan terlalu </w:t>
            </w:r>
            <w:r w:rsidR="00641222" w:rsidRPr="00D37206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overload</w:t>
            </w:r>
            <w:r w:rsidR="00E82A8F" w:rsidRPr="00D37206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</w:t>
            </w:r>
            <w:r w:rsidR="00E82A8F" w:rsidRPr="00D37206">
              <w:rPr>
                <w:rFonts w:ascii="Times New Roman" w:hAnsi="Times New Roman" w:cs="Times New Roman"/>
                <w:sz w:val="24"/>
                <w:szCs w:val="24"/>
              </w:rPr>
              <w:t>(berlebihan)</w:t>
            </w:r>
          </w:p>
        </w:tc>
        <w:tc>
          <w:tcPr>
            <w:tcW w:w="704" w:type="dxa"/>
          </w:tcPr>
          <w:p w14:paraId="55D0827F" w14:textId="77777777" w:rsidR="00770A98" w:rsidRPr="00D37206" w:rsidRDefault="00770A98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1" w:type="dxa"/>
          </w:tcPr>
          <w:p w14:paraId="3B2B38C0" w14:textId="77777777" w:rsidR="00770A98" w:rsidRPr="00D37206" w:rsidRDefault="00770A98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2" w:type="dxa"/>
          </w:tcPr>
          <w:p w14:paraId="042CE5D6" w14:textId="77777777" w:rsidR="00770A98" w:rsidRPr="00D37206" w:rsidRDefault="00770A98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28" w:type="dxa"/>
          </w:tcPr>
          <w:p w14:paraId="4979EC2D" w14:textId="77777777" w:rsidR="00770A98" w:rsidRPr="00D37206" w:rsidRDefault="00770A98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</w:tcPr>
          <w:p w14:paraId="65666558" w14:textId="77777777" w:rsidR="00770A98" w:rsidRPr="00D37206" w:rsidRDefault="00770A98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70A98" w:rsidRPr="00D37206" w14:paraId="0DC501EF" w14:textId="77777777" w:rsidTr="001567F3">
        <w:tc>
          <w:tcPr>
            <w:tcW w:w="510" w:type="dxa"/>
          </w:tcPr>
          <w:p w14:paraId="78BFD8FB" w14:textId="5258D046" w:rsidR="00770A98" w:rsidRPr="00D37206" w:rsidRDefault="00770A98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4552" w:type="dxa"/>
          </w:tcPr>
          <w:p w14:paraId="72F400ED" w14:textId="2B1570D0" w:rsidR="00770A98" w:rsidRPr="00D37206" w:rsidRDefault="004831A0" w:rsidP="005469EC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Karyawan</w:t>
            </w:r>
            <w:r w:rsidR="000F0FF6" w:rsidRPr="00D37206">
              <w:rPr>
                <w:rFonts w:ascii="Times New Roman" w:hAnsi="Times New Roman" w:cs="Times New Roman"/>
                <w:sz w:val="24"/>
                <w:szCs w:val="24"/>
              </w:rPr>
              <w:t xml:space="preserve"> sering mengerjakan tugas yang tidak sesuai dengan </w:t>
            </w:r>
            <w:r w:rsidR="000F0FF6" w:rsidRPr="00D37206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job description</w:t>
            </w:r>
          </w:p>
        </w:tc>
        <w:tc>
          <w:tcPr>
            <w:tcW w:w="704" w:type="dxa"/>
          </w:tcPr>
          <w:p w14:paraId="15D48C18" w14:textId="77777777" w:rsidR="00770A98" w:rsidRPr="00D37206" w:rsidRDefault="00770A98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1" w:type="dxa"/>
          </w:tcPr>
          <w:p w14:paraId="160F4246" w14:textId="77777777" w:rsidR="00770A98" w:rsidRPr="00D37206" w:rsidRDefault="00770A98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2" w:type="dxa"/>
          </w:tcPr>
          <w:p w14:paraId="626E2AD4" w14:textId="77777777" w:rsidR="00770A98" w:rsidRPr="00D37206" w:rsidRDefault="00770A98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28" w:type="dxa"/>
          </w:tcPr>
          <w:p w14:paraId="376DF815" w14:textId="77777777" w:rsidR="00770A98" w:rsidRPr="00D37206" w:rsidRDefault="00770A98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</w:tcPr>
          <w:p w14:paraId="10D31B25" w14:textId="77777777" w:rsidR="00770A98" w:rsidRPr="00D37206" w:rsidRDefault="00770A98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70A98" w:rsidRPr="00D37206" w14:paraId="50C532AD" w14:textId="77777777" w:rsidTr="001567F3">
        <w:tc>
          <w:tcPr>
            <w:tcW w:w="510" w:type="dxa"/>
          </w:tcPr>
          <w:p w14:paraId="6FA67DC4" w14:textId="5A6035CE" w:rsidR="00770A98" w:rsidRPr="00D37206" w:rsidRDefault="005469EC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4552" w:type="dxa"/>
          </w:tcPr>
          <w:p w14:paraId="6133B3B9" w14:textId="51F234FB" w:rsidR="00770A98" w:rsidRPr="00D37206" w:rsidRDefault="004831A0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Karyawan</w:t>
            </w:r>
            <w:r w:rsidR="007E3B3E" w:rsidRPr="00D3720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C150EA" w:rsidRPr="00D37206">
              <w:rPr>
                <w:rFonts w:ascii="Times New Roman" w:hAnsi="Times New Roman" w:cs="Times New Roman"/>
                <w:sz w:val="24"/>
                <w:szCs w:val="24"/>
              </w:rPr>
              <w:t>memiliki wewenang terhadap kinerjanya</w:t>
            </w:r>
          </w:p>
        </w:tc>
        <w:tc>
          <w:tcPr>
            <w:tcW w:w="704" w:type="dxa"/>
          </w:tcPr>
          <w:p w14:paraId="1782B33A" w14:textId="77777777" w:rsidR="00770A98" w:rsidRPr="00D37206" w:rsidRDefault="00770A98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1" w:type="dxa"/>
          </w:tcPr>
          <w:p w14:paraId="0C226495" w14:textId="77777777" w:rsidR="00770A98" w:rsidRPr="00D37206" w:rsidRDefault="00770A98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2" w:type="dxa"/>
          </w:tcPr>
          <w:p w14:paraId="1E795790" w14:textId="77777777" w:rsidR="00770A98" w:rsidRPr="00D37206" w:rsidRDefault="00770A98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28" w:type="dxa"/>
          </w:tcPr>
          <w:p w14:paraId="3020E1F7" w14:textId="77777777" w:rsidR="00770A98" w:rsidRPr="00D37206" w:rsidRDefault="00770A98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</w:tcPr>
          <w:p w14:paraId="78899279" w14:textId="77777777" w:rsidR="00770A98" w:rsidRPr="00D37206" w:rsidRDefault="00770A98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70A98" w:rsidRPr="00D37206" w14:paraId="797D224F" w14:textId="77777777" w:rsidTr="001567F3">
        <w:tc>
          <w:tcPr>
            <w:tcW w:w="510" w:type="dxa"/>
          </w:tcPr>
          <w:p w14:paraId="46409477" w14:textId="0637162F" w:rsidR="00770A98" w:rsidRPr="00D37206" w:rsidRDefault="005469EC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4552" w:type="dxa"/>
          </w:tcPr>
          <w:p w14:paraId="368C85A7" w14:textId="6354B011" w:rsidR="00770A98" w:rsidRPr="00D37206" w:rsidRDefault="000F0FF6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Fasilitas dalam perusahaan kurang memadai</w:t>
            </w:r>
          </w:p>
        </w:tc>
        <w:tc>
          <w:tcPr>
            <w:tcW w:w="704" w:type="dxa"/>
          </w:tcPr>
          <w:p w14:paraId="47F02B23" w14:textId="77777777" w:rsidR="00770A98" w:rsidRPr="00D37206" w:rsidRDefault="00770A98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1" w:type="dxa"/>
          </w:tcPr>
          <w:p w14:paraId="63B3C4E4" w14:textId="77777777" w:rsidR="00770A98" w:rsidRPr="00D37206" w:rsidRDefault="00770A98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2" w:type="dxa"/>
          </w:tcPr>
          <w:p w14:paraId="02953D3E" w14:textId="77777777" w:rsidR="00770A98" w:rsidRPr="00D37206" w:rsidRDefault="00770A98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28" w:type="dxa"/>
          </w:tcPr>
          <w:p w14:paraId="325B21E8" w14:textId="77777777" w:rsidR="00770A98" w:rsidRPr="00D37206" w:rsidRDefault="00770A98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</w:tcPr>
          <w:p w14:paraId="6D308577" w14:textId="77777777" w:rsidR="00770A98" w:rsidRPr="00D37206" w:rsidRDefault="00770A98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70A98" w:rsidRPr="00D37206" w14:paraId="3B66E0BC" w14:textId="77777777" w:rsidTr="001567F3">
        <w:tc>
          <w:tcPr>
            <w:tcW w:w="510" w:type="dxa"/>
          </w:tcPr>
          <w:p w14:paraId="7AE41082" w14:textId="22EA5773" w:rsidR="00770A98" w:rsidRPr="00D37206" w:rsidRDefault="005469EC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4552" w:type="dxa"/>
          </w:tcPr>
          <w:p w14:paraId="1A5A37F3" w14:textId="1C2DACCD" w:rsidR="00770A98" w:rsidRPr="00D37206" w:rsidRDefault="004831A0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Karyawan</w:t>
            </w:r>
            <w:r w:rsidR="008F467E" w:rsidRPr="00D3720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C150EA" w:rsidRPr="00D37206">
              <w:rPr>
                <w:rFonts w:ascii="Times New Roman" w:hAnsi="Times New Roman" w:cs="Times New Roman"/>
                <w:sz w:val="24"/>
                <w:szCs w:val="24"/>
              </w:rPr>
              <w:t>merasa nyaman terhadap lingkungan kerja psikologi pada perusahaan</w:t>
            </w:r>
          </w:p>
        </w:tc>
        <w:tc>
          <w:tcPr>
            <w:tcW w:w="704" w:type="dxa"/>
          </w:tcPr>
          <w:p w14:paraId="12212E56" w14:textId="77777777" w:rsidR="00770A98" w:rsidRPr="00D37206" w:rsidRDefault="00770A98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1" w:type="dxa"/>
          </w:tcPr>
          <w:p w14:paraId="1DFB508B" w14:textId="77777777" w:rsidR="00770A98" w:rsidRPr="00D37206" w:rsidRDefault="00770A98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2" w:type="dxa"/>
          </w:tcPr>
          <w:p w14:paraId="4D4D99EB" w14:textId="77777777" w:rsidR="00770A98" w:rsidRPr="00D37206" w:rsidRDefault="00770A98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28" w:type="dxa"/>
          </w:tcPr>
          <w:p w14:paraId="3516B9C4" w14:textId="77777777" w:rsidR="00770A98" w:rsidRPr="00D37206" w:rsidRDefault="00770A98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</w:tcPr>
          <w:p w14:paraId="43E17589" w14:textId="77777777" w:rsidR="00770A98" w:rsidRPr="00D37206" w:rsidRDefault="00770A98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E271F" w:rsidRPr="00D37206" w14:paraId="15C06F48" w14:textId="77777777" w:rsidTr="001567F3">
        <w:tc>
          <w:tcPr>
            <w:tcW w:w="510" w:type="dxa"/>
          </w:tcPr>
          <w:p w14:paraId="7F490A8D" w14:textId="5F1B1530" w:rsidR="00BE271F" w:rsidRPr="00D37206" w:rsidRDefault="00BE271F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4552" w:type="dxa"/>
          </w:tcPr>
          <w:p w14:paraId="3026C41A" w14:textId="4B2D70A2" w:rsidR="00BE271F" w:rsidRPr="00D37206" w:rsidRDefault="00C150EA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Jenis kelamin tidak mempengaruhi dalam bekerja</w:t>
            </w:r>
          </w:p>
        </w:tc>
        <w:tc>
          <w:tcPr>
            <w:tcW w:w="704" w:type="dxa"/>
          </w:tcPr>
          <w:p w14:paraId="5A3DDD1B" w14:textId="77777777" w:rsidR="00BE271F" w:rsidRPr="00D37206" w:rsidRDefault="00BE271F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1" w:type="dxa"/>
          </w:tcPr>
          <w:p w14:paraId="12582F7A" w14:textId="77777777" w:rsidR="00BE271F" w:rsidRPr="00D37206" w:rsidRDefault="00BE271F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2" w:type="dxa"/>
          </w:tcPr>
          <w:p w14:paraId="5C22068D" w14:textId="77777777" w:rsidR="00BE271F" w:rsidRPr="00D37206" w:rsidRDefault="00BE271F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28" w:type="dxa"/>
          </w:tcPr>
          <w:p w14:paraId="20624802" w14:textId="77777777" w:rsidR="00BE271F" w:rsidRPr="00D37206" w:rsidRDefault="00BE271F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</w:tcPr>
          <w:p w14:paraId="75714712" w14:textId="77777777" w:rsidR="00BE271F" w:rsidRPr="00D37206" w:rsidRDefault="00BE271F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E271F" w:rsidRPr="00D37206" w14:paraId="245A9271" w14:textId="77777777" w:rsidTr="001567F3">
        <w:tc>
          <w:tcPr>
            <w:tcW w:w="510" w:type="dxa"/>
          </w:tcPr>
          <w:p w14:paraId="775643C7" w14:textId="446387D2" w:rsidR="00BE271F" w:rsidRPr="00D37206" w:rsidRDefault="00BE271F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12</w:t>
            </w:r>
          </w:p>
        </w:tc>
        <w:tc>
          <w:tcPr>
            <w:tcW w:w="4552" w:type="dxa"/>
          </w:tcPr>
          <w:p w14:paraId="43732E4A" w14:textId="171484D5" w:rsidR="00BE271F" w:rsidRPr="00D37206" w:rsidRDefault="008F467E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Faktor usia sangat mempengaruhi kualitas pekerjaan</w:t>
            </w:r>
          </w:p>
        </w:tc>
        <w:tc>
          <w:tcPr>
            <w:tcW w:w="704" w:type="dxa"/>
          </w:tcPr>
          <w:p w14:paraId="34C3B69C" w14:textId="77777777" w:rsidR="00BE271F" w:rsidRPr="00D37206" w:rsidRDefault="00BE271F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1" w:type="dxa"/>
          </w:tcPr>
          <w:p w14:paraId="53413D76" w14:textId="77777777" w:rsidR="00BE271F" w:rsidRPr="00D37206" w:rsidRDefault="00BE271F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2" w:type="dxa"/>
          </w:tcPr>
          <w:p w14:paraId="08DFB9F4" w14:textId="77777777" w:rsidR="00BE271F" w:rsidRPr="00D37206" w:rsidRDefault="00BE271F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28" w:type="dxa"/>
          </w:tcPr>
          <w:p w14:paraId="09ED7034" w14:textId="77777777" w:rsidR="00BE271F" w:rsidRPr="00D37206" w:rsidRDefault="00BE271F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</w:tcPr>
          <w:p w14:paraId="74F634F5" w14:textId="77777777" w:rsidR="00BE271F" w:rsidRPr="00D37206" w:rsidRDefault="00BE271F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E271F" w:rsidRPr="00D37206" w14:paraId="7722CFCA" w14:textId="77777777" w:rsidTr="001567F3">
        <w:tc>
          <w:tcPr>
            <w:tcW w:w="510" w:type="dxa"/>
          </w:tcPr>
          <w:p w14:paraId="12182C00" w14:textId="1CC9BEB0" w:rsidR="00BE271F" w:rsidRPr="00D37206" w:rsidRDefault="00BE271F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  <w:tc>
          <w:tcPr>
            <w:tcW w:w="4552" w:type="dxa"/>
          </w:tcPr>
          <w:p w14:paraId="445CC14F" w14:textId="4D8AF597" w:rsidR="00BE271F" w:rsidRPr="00D37206" w:rsidRDefault="00C150EA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Karyawan memiliki motivasi untuk tetap bekerja</w:t>
            </w:r>
          </w:p>
        </w:tc>
        <w:tc>
          <w:tcPr>
            <w:tcW w:w="704" w:type="dxa"/>
          </w:tcPr>
          <w:p w14:paraId="3570CE37" w14:textId="77777777" w:rsidR="00BE271F" w:rsidRPr="00D37206" w:rsidRDefault="00BE271F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1" w:type="dxa"/>
          </w:tcPr>
          <w:p w14:paraId="43A3D7A4" w14:textId="77777777" w:rsidR="00BE271F" w:rsidRPr="00D37206" w:rsidRDefault="00BE271F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2" w:type="dxa"/>
          </w:tcPr>
          <w:p w14:paraId="7F94893D" w14:textId="77777777" w:rsidR="00BE271F" w:rsidRPr="00D37206" w:rsidRDefault="00BE271F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28" w:type="dxa"/>
          </w:tcPr>
          <w:p w14:paraId="0061E120" w14:textId="77777777" w:rsidR="00BE271F" w:rsidRPr="00D37206" w:rsidRDefault="00BE271F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</w:tcPr>
          <w:p w14:paraId="460634C2" w14:textId="77777777" w:rsidR="00BE271F" w:rsidRPr="00D37206" w:rsidRDefault="00BE271F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E271F" w:rsidRPr="00D37206" w14:paraId="7B6B091B" w14:textId="77777777" w:rsidTr="001567F3">
        <w:tc>
          <w:tcPr>
            <w:tcW w:w="510" w:type="dxa"/>
          </w:tcPr>
          <w:p w14:paraId="15759860" w14:textId="134E235D" w:rsidR="00BE271F" w:rsidRPr="00D37206" w:rsidRDefault="00BE271F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  <w:tc>
          <w:tcPr>
            <w:tcW w:w="4552" w:type="dxa"/>
          </w:tcPr>
          <w:p w14:paraId="5B636A86" w14:textId="72BF6556" w:rsidR="00BE271F" w:rsidRPr="00D37206" w:rsidRDefault="004831A0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Karyawan</w:t>
            </w:r>
            <w:r w:rsidR="00B8404C" w:rsidRPr="00D3720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C150EA" w:rsidRPr="00D37206">
              <w:rPr>
                <w:rFonts w:ascii="Times New Roman" w:hAnsi="Times New Roman" w:cs="Times New Roman"/>
                <w:sz w:val="24"/>
                <w:szCs w:val="24"/>
              </w:rPr>
              <w:t>mempunyai persepsi untuk memperoleh hasil kerja yang baik</w:t>
            </w:r>
          </w:p>
        </w:tc>
        <w:tc>
          <w:tcPr>
            <w:tcW w:w="704" w:type="dxa"/>
          </w:tcPr>
          <w:p w14:paraId="0FFA73BE" w14:textId="77777777" w:rsidR="00BE271F" w:rsidRPr="00D37206" w:rsidRDefault="00BE271F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1" w:type="dxa"/>
          </w:tcPr>
          <w:p w14:paraId="16370A6E" w14:textId="77777777" w:rsidR="00BE271F" w:rsidRPr="00D37206" w:rsidRDefault="00BE271F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2" w:type="dxa"/>
          </w:tcPr>
          <w:p w14:paraId="5897DF99" w14:textId="77777777" w:rsidR="00BE271F" w:rsidRPr="00D37206" w:rsidRDefault="00BE271F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28" w:type="dxa"/>
          </w:tcPr>
          <w:p w14:paraId="5569CEEA" w14:textId="77777777" w:rsidR="00BE271F" w:rsidRPr="00D37206" w:rsidRDefault="00BE271F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</w:tcPr>
          <w:p w14:paraId="5733DB25" w14:textId="77777777" w:rsidR="00BE271F" w:rsidRPr="00D37206" w:rsidRDefault="00BE271F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E271F" w:rsidRPr="00D37206" w14:paraId="04F45E19" w14:textId="77777777" w:rsidTr="001567F3">
        <w:tc>
          <w:tcPr>
            <w:tcW w:w="510" w:type="dxa"/>
          </w:tcPr>
          <w:p w14:paraId="6454B180" w14:textId="5E09BACC" w:rsidR="00BE271F" w:rsidRPr="00D37206" w:rsidRDefault="00BE271F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4552" w:type="dxa"/>
          </w:tcPr>
          <w:p w14:paraId="202A6800" w14:textId="6E5A1495" w:rsidR="00BE271F" w:rsidRPr="00D37206" w:rsidRDefault="004831A0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Karyawan</w:t>
            </w:r>
            <w:r w:rsidR="00BE271F" w:rsidRPr="00D37206">
              <w:rPr>
                <w:rFonts w:ascii="Times New Roman" w:hAnsi="Times New Roman" w:cs="Times New Roman"/>
                <w:sz w:val="24"/>
                <w:szCs w:val="24"/>
              </w:rPr>
              <w:t xml:space="preserve"> berkeinginan untuk mendapatkan jenjang karir</w:t>
            </w:r>
          </w:p>
        </w:tc>
        <w:tc>
          <w:tcPr>
            <w:tcW w:w="704" w:type="dxa"/>
          </w:tcPr>
          <w:p w14:paraId="15E47C14" w14:textId="77777777" w:rsidR="00BE271F" w:rsidRPr="00D37206" w:rsidRDefault="00BE271F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1" w:type="dxa"/>
          </w:tcPr>
          <w:p w14:paraId="7978C7F4" w14:textId="77777777" w:rsidR="00BE271F" w:rsidRPr="00D37206" w:rsidRDefault="00BE271F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2" w:type="dxa"/>
          </w:tcPr>
          <w:p w14:paraId="299BE0CA" w14:textId="77777777" w:rsidR="00BE271F" w:rsidRPr="00D37206" w:rsidRDefault="00BE271F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28" w:type="dxa"/>
          </w:tcPr>
          <w:p w14:paraId="5C0B76AE" w14:textId="77777777" w:rsidR="00BE271F" w:rsidRPr="00D37206" w:rsidRDefault="00BE271F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</w:tcPr>
          <w:p w14:paraId="3ED4CE1F" w14:textId="77777777" w:rsidR="00BE271F" w:rsidRPr="00D37206" w:rsidRDefault="00BE271F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E271F" w:rsidRPr="00D37206" w14:paraId="619EC31E" w14:textId="77777777" w:rsidTr="001567F3">
        <w:tc>
          <w:tcPr>
            <w:tcW w:w="510" w:type="dxa"/>
          </w:tcPr>
          <w:p w14:paraId="5B17F184" w14:textId="3755135D" w:rsidR="00BE271F" w:rsidRPr="00D37206" w:rsidRDefault="00BE271F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  <w:tc>
          <w:tcPr>
            <w:tcW w:w="4552" w:type="dxa"/>
          </w:tcPr>
          <w:p w14:paraId="40992B6C" w14:textId="7D582910" w:rsidR="00BE271F" w:rsidRPr="00D37206" w:rsidRDefault="004831A0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Karyawan</w:t>
            </w:r>
            <w:r w:rsidR="00BE271F" w:rsidRPr="00D37206">
              <w:rPr>
                <w:rFonts w:ascii="Times New Roman" w:hAnsi="Times New Roman" w:cs="Times New Roman"/>
                <w:sz w:val="24"/>
                <w:szCs w:val="24"/>
              </w:rPr>
              <w:t xml:space="preserve"> mengerjakan </w:t>
            </w:r>
            <w:r w:rsidR="008F467E" w:rsidRPr="00D37206">
              <w:rPr>
                <w:rFonts w:ascii="Times New Roman" w:hAnsi="Times New Roman" w:cs="Times New Roman"/>
                <w:sz w:val="24"/>
                <w:szCs w:val="24"/>
              </w:rPr>
              <w:t xml:space="preserve">tugas </w:t>
            </w:r>
            <w:r w:rsidR="00BE271F" w:rsidRPr="00D37206">
              <w:rPr>
                <w:rFonts w:ascii="Times New Roman" w:hAnsi="Times New Roman" w:cs="Times New Roman"/>
                <w:sz w:val="24"/>
                <w:szCs w:val="24"/>
              </w:rPr>
              <w:t>dengan perasaan senang</w:t>
            </w:r>
          </w:p>
        </w:tc>
        <w:tc>
          <w:tcPr>
            <w:tcW w:w="704" w:type="dxa"/>
          </w:tcPr>
          <w:p w14:paraId="4F23993D" w14:textId="77777777" w:rsidR="00BE271F" w:rsidRPr="00D37206" w:rsidRDefault="00BE271F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1" w:type="dxa"/>
          </w:tcPr>
          <w:p w14:paraId="23BA8C2F" w14:textId="77777777" w:rsidR="00BE271F" w:rsidRPr="00D37206" w:rsidRDefault="00BE271F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2" w:type="dxa"/>
          </w:tcPr>
          <w:p w14:paraId="46A0A471" w14:textId="77777777" w:rsidR="00BE271F" w:rsidRPr="00D37206" w:rsidRDefault="00BE271F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28" w:type="dxa"/>
          </w:tcPr>
          <w:p w14:paraId="1BD153D3" w14:textId="77777777" w:rsidR="00BE271F" w:rsidRPr="00D37206" w:rsidRDefault="00BE271F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</w:tcPr>
          <w:p w14:paraId="48899826" w14:textId="77777777" w:rsidR="00BE271F" w:rsidRPr="00D37206" w:rsidRDefault="00BE271F" w:rsidP="00EC384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5DE1B6C3" w14:textId="372D3E2B" w:rsidR="00AE3A75" w:rsidRPr="00D37206" w:rsidRDefault="00AE3A75" w:rsidP="004831A0">
      <w:pPr>
        <w:tabs>
          <w:tab w:val="left" w:pos="5265"/>
        </w:tabs>
        <w:rPr>
          <w:rFonts w:ascii="Times New Roman" w:hAnsi="Times New Roman" w:cs="Times New Roman"/>
          <w:sz w:val="24"/>
          <w:szCs w:val="24"/>
        </w:rPr>
      </w:pPr>
    </w:p>
    <w:p w14:paraId="5DB6BD9A" w14:textId="25E23AA7" w:rsidR="00AE3A75" w:rsidRPr="00D37206" w:rsidRDefault="00AE3A75" w:rsidP="00770A98">
      <w:pPr>
        <w:tabs>
          <w:tab w:val="left" w:pos="5265"/>
        </w:tabs>
        <w:ind w:left="360"/>
        <w:rPr>
          <w:rFonts w:ascii="Times New Roman" w:hAnsi="Times New Roman" w:cs="Times New Roman"/>
          <w:sz w:val="24"/>
          <w:szCs w:val="24"/>
        </w:rPr>
      </w:pPr>
    </w:p>
    <w:p w14:paraId="72F0EF82" w14:textId="5D050333" w:rsidR="00D43412" w:rsidRPr="00D37206" w:rsidRDefault="00D43412" w:rsidP="00676D97">
      <w:pPr>
        <w:numPr>
          <w:ilvl w:val="0"/>
          <w:numId w:val="63"/>
        </w:numPr>
        <w:tabs>
          <w:tab w:val="left" w:pos="5265"/>
        </w:tabs>
        <w:rPr>
          <w:rFonts w:ascii="Times New Roman" w:hAnsi="Times New Roman" w:cs="Times New Roman"/>
          <w:b/>
          <w:bCs/>
          <w:sz w:val="24"/>
          <w:szCs w:val="24"/>
        </w:rPr>
      </w:pPr>
      <w:r w:rsidRPr="00D37206">
        <w:rPr>
          <w:rFonts w:ascii="Times New Roman" w:hAnsi="Times New Roman" w:cs="Times New Roman"/>
          <w:b/>
          <w:bCs/>
          <w:i/>
          <w:iCs/>
          <w:sz w:val="24"/>
          <w:szCs w:val="24"/>
        </w:rPr>
        <w:t>Job Insecurity</w:t>
      </w:r>
      <w:r w:rsidRPr="00D37206">
        <w:rPr>
          <w:rFonts w:ascii="Times New Roman" w:hAnsi="Times New Roman" w:cs="Times New Roman"/>
          <w:b/>
          <w:bCs/>
          <w:sz w:val="24"/>
          <w:szCs w:val="24"/>
        </w:rPr>
        <w:t xml:space="preserve"> (X3)</w:t>
      </w:r>
    </w:p>
    <w:tbl>
      <w:tblPr>
        <w:tblW w:w="8505" w:type="dxa"/>
        <w:tblInd w:w="-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510"/>
        <w:gridCol w:w="4552"/>
        <w:gridCol w:w="704"/>
        <w:gridCol w:w="701"/>
        <w:gridCol w:w="702"/>
        <w:gridCol w:w="628"/>
        <w:gridCol w:w="708"/>
      </w:tblGrid>
      <w:tr w:rsidR="00AE3A75" w:rsidRPr="00D37206" w14:paraId="5955017B" w14:textId="77777777" w:rsidTr="001567F3">
        <w:tc>
          <w:tcPr>
            <w:tcW w:w="510" w:type="dxa"/>
          </w:tcPr>
          <w:p w14:paraId="41E26BE5" w14:textId="188D860F" w:rsidR="00AE3A75" w:rsidRPr="00D37206" w:rsidRDefault="00AE3A75" w:rsidP="00AE58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4552" w:type="dxa"/>
          </w:tcPr>
          <w:p w14:paraId="26520948" w14:textId="15EA4D24" w:rsidR="00AE3A75" w:rsidRPr="00D37206" w:rsidRDefault="00AE3A75" w:rsidP="00AE58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Pernyataan</w:t>
            </w:r>
          </w:p>
        </w:tc>
        <w:tc>
          <w:tcPr>
            <w:tcW w:w="704" w:type="dxa"/>
          </w:tcPr>
          <w:p w14:paraId="343AE7DF" w14:textId="6509F66F" w:rsidR="00AE3A75" w:rsidRPr="00D37206" w:rsidRDefault="00AE3A75" w:rsidP="00AE58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SS</w:t>
            </w:r>
          </w:p>
        </w:tc>
        <w:tc>
          <w:tcPr>
            <w:tcW w:w="701" w:type="dxa"/>
          </w:tcPr>
          <w:p w14:paraId="52DE323F" w14:textId="4A3FDA76" w:rsidR="00AE3A75" w:rsidRPr="00D37206" w:rsidRDefault="00AE3A75" w:rsidP="00AE58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S</w:t>
            </w:r>
          </w:p>
        </w:tc>
        <w:tc>
          <w:tcPr>
            <w:tcW w:w="702" w:type="dxa"/>
          </w:tcPr>
          <w:p w14:paraId="313A8BBB" w14:textId="0EACCE6A" w:rsidR="00AE3A75" w:rsidRPr="00D37206" w:rsidRDefault="00AE3A75" w:rsidP="00AE58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N</w:t>
            </w:r>
          </w:p>
        </w:tc>
        <w:tc>
          <w:tcPr>
            <w:tcW w:w="628" w:type="dxa"/>
          </w:tcPr>
          <w:p w14:paraId="2E0F4D8A" w14:textId="01AC8F3C" w:rsidR="00AE3A75" w:rsidRPr="00D37206" w:rsidRDefault="00AE3A75" w:rsidP="00AE58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TS</w:t>
            </w:r>
          </w:p>
        </w:tc>
        <w:tc>
          <w:tcPr>
            <w:tcW w:w="708" w:type="dxa"/>
          </w:tcPr>
          <w:p w14:paraId="1C1E8159" w14:textId="09768DF9" w:rsidR="00AE3A75" w:rsidRPr="00D37206" w:rsidRDefault="00AE3A75" w:rsidP="00AE58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STS</w:t>
            </w:r>
          </w:p>
        </w:tc>
      </w:tr>
      <w:tr w:rsidR="00AE3A75" w:rsidRPr="00D37206" w14:paraId="3A333A6B" w14:textId="77777777" w:rsidTr="001567F3">
        <w:tc>
          <w:tcPr>
            <w:tcW w:w="510" w:type="dxa"/>
          </w:tcPr>
          <w:p w14:paraId="17AAFA52" w14:textId="149813FC" w:rsidR="00AE3A75" w:rsidRPr="00D37206" w:rsidRDefault="00AE3A75" w:rsidP="00AE58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4552" w:type="dxa"/>
          </w:tcPr>
          <w:p w14:paraId="1551CC92" w14:textId="0997C71D" w:rsidR="00AE3A75" w:rsidRPr="00D37206" w:rsidRDefault="004831A0" w:rsidP="00AE58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Karyawan</w:t>
            </w:r>
            <w:r w:rsidR="00E94FEC" w:rsidRPr="00D3720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D52626" w:rsidRPr="00D37206">
              <w:rPr>
                <w:rFonts w:ascii="Times New Roman" w:hAnsi="Times New Roman" w:cs="Times New Roman"/>
                <w:sz w:val="24"/>
                <w:szCs w:val="24"/>
              </w:rPr>
              <w:t>siap menerima sanksi jika melakukan kesalahan</w:t>
            </w:r>
          </w:p>
        </w:tc>
        <w:tc>
          <w:tcPr>
            <w:tcW w:w="704" w:type="dxa"/>
          </w:tcPr>
          <w:p w14:paraId="7E21BA07" w14:textId="77777777" w:rsidR="00AE3A75" w:rsidRPr="00D37206" w:rsidRDefault="00AE3A75" w:rsidP="00AE58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1" w:type="dxa"/>
          </w:tcPr>
          <w:p w14:paraId="6EEA9933" w14:textId="77777777" w:rsidR="00AE3A75" w:rsidRPr="00D37206" w:rsidRDefault="00AE3A75" w:rsidP="00AE58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2" w:type="dxa"/>
          </w:tcPr>
          <w:p w14:paraId="390420B4" w14:textId="77777777" w:rsidR="00AE3A75" w:rsidRPr="00D37206" w:rsidRDefault="00AE3A75" w:rsidP="00AE58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28" w:type="dxa"/>
          </w:tcPr>
          <w:p w14:paraId="6E6777DF" w14:textId="77777777" w:rsidR="00AE3A75" w:rsidRPr="00D37206" w:rsidRDefault="00AE3A75" w:rsidP="00AE58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</w:tcPr>
          <w:p w14:paraId="126EA817" w14:textId="77777777" w:rsidR="00AE3A75" w:rsidRPr="00D37206" w:rsidRDefault="00AE3A75" w:rsidP="00AE58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E3A75" w:rsidRPr="00D37206" w14:paraId="4E7A1213" w14:textId="77777777" w:rsidTr="001567F3">
        <w:tc>
          <w:tcPr>
            <w:tcW w:w="510" w:type="dxa"/>
          </w:tcPr>
          <w:p w14:paraId="6DEA1D6A" w14:textId="40DBAC73" w:rsidR="00AE3A75" w:rsidRPr="00D37206" w:rsidRDefault="004151D2" w:rsidP="00AE58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4552" w:type="dxa"/>
          </w:tcPr>
          <w:p w14:paraId="49775D8C" w14:textId="29D8A697" w:rsidR="00AE3A75" w:rsidRPr="00D37206" w:rsidRDefault="0067148E" w:rsidP="00AE58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Karyawan merasa perusahaan belum menepati janji kesempatan untuk menaikan gaji sesuai dengan besaran yang dijanjikan</w:t>
            </w:r>
          </w:p>
        </w:tc>
        <w:tc>
          <w:tcPr>
            <w:tcW w:w="704" w:type="dxa"/>
          </w:tcPr>
          <w:p w14:paraId="034CAF63" w14:textId="77777777" w:rsidR="00AE3A75" w:rsidRPr="00D37206" w:rsidRDefault="00AE3A75" w:rsidP="00AE58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1" w:type="dxa"/>
          </w:tcPr>
          <w:p w14:paraId="2FF10F2E" w14:textId="77777777" w:rsidR="00AE3A75" w:rsidRPr="00D37206" w:rsidRDefault="00AE3A75" w:rsidP="00AE58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2" w:type="dxa"/>
          </w:tcPr>
          <w:p w14:paraId="4DE0239D" w14:textId="77777777" w:rsidR="00AE3A75" w:rsidRPr="00D37206" w:rsidRDefault="00AE3A75" w:rsidP="00AE58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28" w:type="dxa"/>
          </w:tcPr>
          <w:p w14:paraId="2AC32EF4" w14:textId="77777777" w:rsidR="00AE3A75" w:rsidRPr="00D37206" w:rsidRDefault="00AE3A75" w:rsidP="00AE58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</w:tcPr>
          <w:p w14:paraId="1CED1638" w14:textId="77777777" w:rsidR="00AE3A75" w:rsidRPr="00D37206" w:rsidRDefault="00AE3A75" w:rsidP="00AE58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E3A75" w:rsidRPr="00D37206" w14:paraId="4F8293CC" w14:textId="77777777" w:rsidTr="001567F3">
        <w:tc>
          <w:tcPr>
            <w:tcW w:w="510" w:type="dxa"/>
          </w:tcPr>
          <w:p w14:paraId="1DA6CA8C" w14:textId="5C11F0AC" w:rsidR="00AE3A75" w:rsidRPr="00D37206" w:rsidRDefault="004151D2" w:rsidP="00AE58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4552" w:type="dxa"/>
          </w:tcPr>
          <w:p w14:paraId="22B519A1" w14:textId="45D4DA1B" w:rsidR="00AE3A75" w:rsidRPr="00D37206" w:rsidRDefault="00CF1931" w:rsidP="00AE58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Karyawan akan diberhentikan ketika kinerjanya tidak sesuai standar operasional prosedur (SOP)</w:t>
            </w:r>
          </w:p>
        </w:tc>
        <w:tc>
          <w:tcPr>
            <w:tcW w:w="704" w:type="dxa"/>
          </w:tcPr>
          <w:p w14:paraId="18A4F4E1" w14:textId="77777777" w:rsidR="00AE3A75" w:rsidRPr="00D37206" w:rsidRDefault="00AE3A75" w:rsidP="00AE58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1" w:type="dxa"/>
          </w:tcPr>
          <w:p w14:paraId="0B5328D8" w14:textId="77777777" w:rsidR="00AE3A75" w:rsidRPr="00D37206" w:rsidRDefault="00AE3A75" w:rsidP="00AE58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2" w:type="dxa"/>
          </w:tcPr>
          <w:p w14:paraId="1052966D" w14:textId="77777777" w:rsidR="00AE3A75" w:rsidRPr="00D37206" w:rsidRDefault="00AE3A75" w:rsidP="00AE58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28" w:type="dxa"/>
          </w:tcPr>
          <w:p w14:paraId="4B6190AA" w14:textId="77777777" w:rsidR="00AE3A75" w:rsidRPr="00D37206" w:rsidRDefault="00AE3A75" w:rsidP="00AE58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</w:tcPr>
          <w:p w14:paraId="78F7A504" w14:textId="77777777" w:rsidR="00AE3A75" w:rsidRPr="00D37206" w:rsidRDefault="00AE3A75" w:rsidP="00AE58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E3A75" w:rsidRPr="00D37206" w14:paraId="7649E124" w14:textId="77777777" w:rsidTr="001567F3">
        <w:tc>
          <w:tcPr>
            <w:tcW w:w="510" w:type="dxa"/>
          </w:tcPr>
          <w:p w14:paraId="0E7FBFB6" w14:textId="3300D4CF" w:rsidR="00AE3A75" w:rsidRPr="00D37206" w:rsidRDefault="004151D2" w:rsidP="00AE58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4552" w:type="dxa"/>
          </w:tcPr>
          <w:p w14:paraId="55EA6369" w14:textId="6051898D" w:rsidR="00AE3A75" w:rsidRPr="00D37206" w:rsidRDefault="00D52626" w:rsidP="00AE58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 xml:space="preserve">Karyawan siap dipindahkan </w:t>
            </w:r>
            <w:r w:rsidR="00C150EA" w:rsidRPr="00D37206">
              <w:rPr>
                <w:rFonts w:ascii="Times New Roman" w:hAnsi="Times New Roman" w:cs="Times New Roman"/>
                <w:sz w:val="24"/>
                <w:szCs w:val="24"/>
              </w:rPr>
              <w:t>ke bidang lain</w:t>
            </w: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 xml:space="preserve"> kapan saja</w:t>
            </w:r>
          </w:p>
        </w:tc>
        <w:tc>
          <w:tcPr>
            <w:tcW w:w="704" w:type="dxa"/>
          </w:tcPr>
          <w:p w14:paraId="1BF49920" w14:textId="77777777" w:rsidR="00AE3A75" w:rsidRPr="00D37206" w:rsidRDefault="00AE3A75" w:rsidP="00AE58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1" w:type="dxa"/>
          </w:tcPr>
          <w:p w14:paraId="11A31C45" w14:textId="77777777" w:rsidR="00AE3A75" w:rsidRPr="00D37206" w:rsidRDefault="00AE3A75" w:rsidP="00AE58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2" w:type="dxa"/>
          </w:tcPr>
          <w:p w14:paraId="39804D05" w14:textId="77777777" w:rsidR="00AE3A75" w:rsidRPr="00D37206" w:rsidRDefault="00AE3A75" w:rsidP="00AE58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28" w:type="dxa"/>
          </w:tcPr>
          <w:p w14:paraId="0A179D60" w14:textId="77777777" w:rsidR="00AE3A75" w:rsidRPr="00D37206" w:rsidRDefault="00AE3A75" w:rsidP="00AE58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</w:tcPr>
          <w:p w14:paraId="46FD1636" w14:textId="77777777" w:rsidR="00AE3A75" w:rsidRPr="00D37206" w:rsidRDefault="00AE3A75" w:rsidP="00AE58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E3A75" w:rsidRPr="00D37206" w14:paraId="32E2AF7B" w14:textId="77777777" w:rsidTr="001567F3">
        <w:tc>
          <w:tcPr>
            <w:tcW w:w="510" w:type="dxa"/>
          </w:tcPr>
          <w:p w14:paraId="7A491083" w14:textId="5341E9D9" w:rsidR="00AE3A75" w:rsidRPr="00D37206" w:rsidRDefault="004151D2" w:rsidP="00AE58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4552" w:type="dxa"/>
          </w:tcPr>
          <w:p w14:paraId="600B5CBC" w14:textId="085425A0" w:rsidR="00AE3A75" w:rsidRPr="00D37206" w:rsidRDefault="00D52626" w:rsidP="00AE58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 xml:space="preserve">Perusahaan akan memutuskan hubungan kerja pada karyawan yang tidak melakukan </w:t>
            </w:r>
            <w:r w:rsidRPr="00D37206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pekerjaan dengan semestinya, membocorkan rahasia perusahaan, ataupun melanggar peraturan yang telah ditetapkan</w:t>
            </w:r>
          </w:p>
        </w:tc>
        <w:tc>
          <w:tcPr>
            <w:tcW w:w="704" w:type="dxa"/>
          </w:tcPr>
          <w:p w14:paraId="2EF18EE9" w14:textId="77777777" w:rsidR="00AE3A75" w:rsidRPr="00D37206" w:rsidRDefault="00AE3A75" w:rsidP="00AE58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1" w:type="dxa"/>
          </w:tcPr>
          <w:p w14:paraId="040448BB" w14:textId="77777777" w:rsidR="00AE3A75" w:rsidRPr="00D37206" w:rsidRDefault="00AE3A75" w:rsidP="00AE58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2" w:type="dxa"/>
          </w:tcPr>
          <w:p w14:paraId="3366D75F" w14:textId="77777777" w:rsidR="00AE3A75" w:rsidRPr="00D37206" w:rsidRDefault="00AE3A75" w:rsidP="00AE58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28" w:type="dxa"/>
          </w:tcPr>
          <w:p w14:paraId="0B611C26" w14:textId="77777777" w:rsidR="00AE3A75" w:rsidRPr="00D37206" w:rsidRDefault="00AE3A75" w:rsidP="00AE58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</w:tcPr>
          <w:p w14:paraId="27819FF8" w14:textId="77777777" w:rsidR="00AE3A75" w:rsidRPr="00D37206" w:rsidRDefault="00AE3A75" w:rsidP="00AE58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E3A75" w:rsidRPr="00D37206" w14:paraId="7A71C325" w14:textId="77777777" w:rsidTr="001567F3">
        <w:tc>
          <w:tcPr>
            <w:tcW w:w="510" w:type="dxa"/>
          </w:tcPr>
          <w:p w14:paraId="1DA66962" w14:textId="58F74490" w:rsidR="00AE3A75" w:rsidRPr="00D37206" w:rsidRDefault="004151D2" w:rsidP="00AE58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4552" w:type="dxa"/>
          </w:tcPr>
          <w:p w14:paraId="1425A18E" w14:textId="3A4C9BD1" w:rsidR="00AE3A75" w:rsidRPr="00D37206" w:rsidRDefault="00B379C4" w:rsidP="00AE58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Karyawan merasa khawatir akan di diberhentikan jika melanggar peraturan</w:t>
            </w:r>
            <w:r w:rsidR="00FB774B" w:rsidRPr="00D3720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704" w:type="dxa"/>
          </w:tcPr>
          <w:p w14:paraId="02B38CF9" w14:textId="77777777" w:rsidR="00AE3A75" w:rsidRPr="00D37206" w:rsidRDefault="00AE3A75" w:rsidP="00AE58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1" w:type="dxa"/>
          </w:tcPr>
          <w:p w14:paraId="3D33CB67" w14:textId="77777777" w:rsidR="00AE3A75" w:rsidRPr="00D37206" w:rsidRDefault="00AE3A75" w:rsidP="00AE58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2" w:type="dxa"/>
          </w:tcPr>
          <w:p w14:paraId="070F08F0" w14:textId="77777777" w:rsidR="00AE3A75" w:rsidRPr="00D37206" w:rsidRDefault="00AE3A75" w:rsidP="00AE58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28" w:type="dxa"/>
          </w:tcPr>
          <w:p w14:paraId="66D6937C" w14:textId="77777777" w:rsidR="00AE3A75" w:rsidRPr="00D37206" w:rsidRDefault="00AE3A75" w:rsidP="00AE58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</w:tcPr>
          <w:p w14:paraId="50E4F402" w14:textId="77777777" w:rsidR="00AE3A75" w:rsidRPr="00D37206" w:rsidRDefault="00AE3A75" w:rsidP="00AE58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E3A75" w:rsidRPr="00D37206" w14:paraId="69419904" w14:textId="77777777" w:rsidTr="001567F3">
        <w:tc>
          <w:tcPr>
            <w:tcW w:w="510" w:type="dxa"/>
          </w:tcPr>
          <w:p w14:paraId="33C31095" w14:textId="3FA34E06" w:rsidR="00AE3A75" w:rsidRPr="00D37206" w:rsidRDefault="004151D2" w:rsidP="00AE58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4552" w:type="dxa"/>
          </w:tcPr>
          <w:p w14:paraId="5D5FFFB1" w14:textId="4C50D6AF" w:rsidR="00AE3A75" w:rsidRPr="00D37206" w:rsidRDefault="00B924AF" w:rsidP="00AE58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Karyawan tidak mendapatkan promosi jabatan</w:t>
            </w:r>
          </w:p>
        </w:tc>
        <w:tc>
          <w:tcPr>
            <w:tcW w:w="704" w:type="dxa"/>
          </w:tcPr>
          <w:p w14:paraId="46E101CA" w14:textId="77777777" w:rsidR="00AE3A75" w:rsidRPr="00D37206" w:rsidRDefault="00AE3A75" w:rsidP="00AE58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1" w:type="dxa"/>
          </w:tcPr>
          <w:p w14:paraId="410E9014" w14:textId="77777777" w:rsidR="00AE3A75" w:rsidRPr="00D37206" w:rsidRDefault="00AE3A75" w:rsidP="00AE58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2" w:type="dxa"/>
          </w:tcPr>
          <w:p w14:paraId="66BA261B" w14:textId="77777777" w:rsidR="00AE3A75" w:rsidRPr="00D37206" w:rsidRDefault="00AE3A75" w:rsidP="00AE58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28" w:type="dxa"/>
          </w:tcPr>
          <w:p w14:paraId="0E54C7A8" w14:textId="77777777" w:rsidR="00AE3A75" w:rsidRPr="00D37206" w:rsidRDefault="00AE3A75" w:rsidP="00AE58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</w:tcPr>
          <w:p w14:paraId="657C3672" w14:textId="77777777" w:rsidR="00AE3A75" w:rsidRPr="00D37206" w:rsidRDefault="00AE3A75" w:rsidP="00AE58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151D2" w:rsidRPr="00D37206" w14:paraId="2C9CAC20" w14:textId="77777777" w:rsidTr="001567F3">
        <w:tc>
          <w:tcPr>
            <w:tcW w:w="510" w:type="dxa"/>
          </w:tcPr>
          <w:p w14:paraId="3AC44EFE" w14:textId="377852EA" w:rsidR="004151D2" w:rsidRPr="00D37206" w:rsidRDefault="00D43412" w:rsidP="00AE58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4552" w:type="dxa"/>
          </w:tcPr>
          <w:p w14:paraId="18172956" w14:textId="115C1DDC" w:rsidR="004151D2" w:rsidRPr="00D37206" w:rsidRDefault="00B924AF" w:rsidP="00AE58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Pimpinan tidak pernah mengapresiasi kinerja karyawan</w:t>
            </w:r>
          </w:p>
        </w:tc>
        <w:tc>
          <w:tcPr>
            <w:tcW w:w="704" w:type="dxa"/>
          </w:tcPr>
          <w:p w14:paraId="4B999186" w14:textId="77777777" w:rsidR="004151D2" w:rsidRPr="00D37206" w:rsidRDefault="004151D2" w:rsidP="00AE58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1" w:type="dxa"/>
          </w:tcPr>
          <w:p w14:paraId="5D708DE1" w14:textId="77777777" w:rsidR="004151D2" w:rsidRPr="00D37206" w:rsidRDefault="004151D2" w:rsidP="00AE58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2" w:type="dxa"/>
          </w:tcPr>
          <w:p w14:paraId="41FFE687" w14:textId="77777777" w:rsidR="004151D2" w:rsidRPr="00D37206" w:rsidRDefault="004151D2" w:rsidP="00AE58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28" w:type="dxa"/>
          </w:tcPr>
          <w:p w14:paraId="113B9134" w14:textId="77777777" w:rsidR="004151D2" w:rsidRPr="00D37206" w:rsidRDefault="004151D2" w:rsidP="00AE58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</w:tcPr>
          <w:p w14:paraId="353E284C" w14:textId="77777777" w:rsidR="004151D2" w:rsidRPr="00D37206" w:rsidRDefault="004151D2" w:rsidP="00AE58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151D2" w:rsidRPr="00D37206" w14:paraId="2E99E5BF" w14:textId="77777777" w:rsidTr="001567F3">
        <w:tc>
          <w:tcPr>
            <w:tcW w:w="510" w:type="dxa"/>
          </w:tcPr>
          <w:p w14:paraId="2DDBE249" w14:textId="46566243" w:rsidR="004151D2" w:rsidRPr="00D37206" w:rsidRDefault="00D43412" w:rsidP="00AE58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4552" w:type="dxa"/>
          </w:tcPr>
          <w:p w14:paraId="6784E482" w14:textId="72088BE2" w:rsidR="004151D2" w:rsidRPr="00D37206" w:rsidRDefault="00CF1931" w:rsidP="00AE58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Tingginya beban kerja yang diberikan mengakibatkan karyawan tidak mampu menyelesaikan tugas sepenuhnya</w:t>
            </w:r>
            <w:r w:rsidR="00D43412" w:rsidRPr="00D3720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704" w:type="dxa"/>
          </w:tcPr>
          <w:p w14:paraId="703F2ED5" w14:textId="77777777" w:rsidR="004151D2" w:rsidRPr="00D37206" w:rsidRDefault="004151D2" w:rsidP="00AE58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1" w:type="dxa"/>
          </w:tcPr>
          <w:p w14:paraId="42F498E4" w14:textId="77777777" w:rsidR="004151D2" w:rsidRPr="00D37206" w:rsidRDefault="004151D2" w:rsidP="00AE58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2" w:type="dxa"/>
          </w:tcPr>
          <w:p w14:paraId="3C9A31E1" w14:textId="77777777" w:rsidR="004151D2" w:rsidRPr="00D37206" w:rsidRDefault="004151D2" w:rsidP="00AE58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28" w:type="dxa"/>
          </w:tcPr>
          <w:p w14:paraId="0278506C" w14:textId="77777777" w:rsidR="004151D2" w:rsidRPr="00D37206" w:rsidRDefault="004151D2" w:rsidP="00AE58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</w:tcPr>
          <w:p w14:paraId="5CB1DDE1" w14:textId="77777777" w:rsidR="004151D2" w:rsidRPr="00D37206" w:rsidRDefault="004151D2" w:rsidP="00AE58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151D2" w:rsidRPr="00D37206" w14:paraId="10F5C56B" w14:textId="77777777" w:rsidTr="001567F3">
        <w:tc>
          <w:tcPr>
            <w:tcW w:w="510" w:type="dxa"/>
          </w:tcPr>
          <w:p w14:paraId="288C3AC6" w14:textId="5604B0CE" w:rsidR="004151D2" w:rsidRPr="00D37206" w:rsidRDefault="00D43412" w:rsidP="00AE58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4552" w:type="dxa"/>
          </w:tcPr>
          <w:p w14:paraId="26B785CA" w14:textId="660D38E7" w:rsidR="004151D2" w:rsidRPr="00D37206" w:rsidRDefault="00E71A77" w:rsidP="00AE58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D37206">
              <w:rPr>
                <w:rFonts w:ascii="Times New Roman" w:hAnsi="Times New Roman" w:cs="Times New Roman"/>
                <w:sz w:val="24"/>
                <w:szCs w:val="24"/>
              </w:rPr>
              <w:t>Karyawan</w:t>
            </w:r>
            <w:r w:rsidR="00E228BF" w:rsidRPr="00D3720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5E6675" w:rsidRPr="00D37206">
              <w:rPr>
                <w:rFonts w:ascii="Times New Roman" w:hAnsi="Times New Roman" w:cs="Times New Roman"/>
                <w:sz w:val="24"/>
                <w:szCs w:val="24"/>
              </w:rPr>
              <w:t>dapat mencegah terjadinya ancaman jika kinerjanya dinilai sangat mumpuni</w:t>
            </w:r>
          </w:p>
        </w:tc>
        <w:tc>
          <w:tcPr>
            <w:tcW w:w="704" w:type="dxa"/>
          </w:tcPr>
          <w:p w14:paraId="69945146" w14:textId="77777777" w:rsidR="004151D2" w:rsidRPr="00D37206" w:rsidRDefault="004151D2" w:rsidP="00AE58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1" w:type="dxa"/>
          </w:tcPr>
          <w:p w14:paraId="79FEE1CA" w14:textId="77777777" w:rsidR="004151D2" w:rsidRPr="00D37206" w:rsidRDefault="004151D2" w:rsidP="00AE58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2" w:type="dxa"/>
          </w:tcPr>
          <w:p w14:paraId="4228E9C9" w14:textId="77777777" w:rsidR="004151D2" w:rsidRPr="00D37206" w:rsidRDefault="004151D2" w:rsidP="00AE58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28" w:type="dxa"/>
          </w:tcPr>
          <w:p w14:paraId="369D90F9" w14:textId="77777777" w:rsidR="004151D2" w:rsidRPr="00D37206" w:rsidRDefault="004151D2" w:rsidP="00AE58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</w:tcPr>
          <w:p w14:paraId="55CF68D6" w14:textId="77777777" w:rsidR="004151D2" w:rsidRPr="00D37206" w:rsidRDefault="004151D2" w:rsidP="00AE58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5129837F" w14:textId="6E4753A5" w:rsidR="00AE3A75" w:rsidRPr="00D37206" w:rsidRDefault="00AE3A75" w:rsidP="00770A98">
      <w:pPr>
        <w:tabs>
          <w:tab w:val="left" w:pos="5265"/>
        </w:tabs>
        <w:ind w:left="360"/>
        <w:rPr>
          <w:rFonts w:ascii="Times New Roman" w:hAnsi="Times New Roman" w:cs="Times New Roman"/>
          <w:sz w:val="24"/>
          <w:szCs w:val="24"/>
        </w:rPr>
      </w:pPr>
    </w:p>
    <w:p w14:paraId="4160D72E" w14:textId="3B2BE264" w:rsidR="0028021E" w:rsidRPr="00D37206" w:rsidRDefault="0028021E" w:rsidP="00770A98">
      <w:pPr>
        <w:tabs>
          <w:tab w:val="left" w:pos="5265"/>
        </w:tabs>
        <w:ind w:left="360"/>
        <w:rPr>
          <w:rFonts w:ascii="Times New Roman" w:hAnsi="Times New Roman" w:cs="Times New Roman"/>
          <w:sz w:val="24"/>
          <w:szCs w:val="24"/>
        </w:rPr>
      </w:pPr>
    </w:p>
    <w:p w14:paraId="1D98F8A3" w14:textId="108744AF" w:rsidR="0028021E" w:rsidRPr="00D37206" w:rsidRDefault="0028021E" w:rsidP="00770A98">
      <w:pPr>
        <w:tabs>
          <w:tab w:val="left" w:pos="5265"/>
        </w:tabs>
        <w:ind w:left="360"/>
        <w:rPr>
          <w:rFonts w:ascii="Times New Roman" w:hAnsi="Times New Roman" w:cs="Times New Roman"/>
          <w:sz w:val="24"/>
          <w:szCs w:val="24"/>
        </w:rPr>
      </w:pPr>
    </w:p>
    <w:p w14:paraId="30629B48" w14:textId="51EBEB5A" w:rsidR="0028021E" w:rsidRPr="00D37206" w:rsidRDefault="0028021E" w:rsidP="00770A98">
      <w:pPr>
        <w:tabs>
          <w:tab w:val="left" w:pos="5265"/>
        </w:tabs>
        <w:ind w:left="360"/>
        <w:rPr>
          <w:rFonts w:ascii="Times New Roman" w:hAnsi="Times New Roman" w:cs="Times New Roman"/>
          <w:sz w:val="24"/>
          <w:szCs w:val="24"/>
        </w:rPr>
      </w:pPr>
    </w:p>
    <w:p w14:paraId="62B0BF7F" w14:textId="31AF693E" w:rsidR="0028021E" w:rsidRPr="00D37206" w:rsidRDefault="0028021E" w:rsidP="00770A98">
      <w:pPr>
        <w:tabs>
          <w:tab w:val="left" w:pos="5265"/>
        </w:tabs>
        <w:ind w:left="360"/>
        <w:rPr>
          <w:rFonts w:ascii="Times New Roman" w:hAnsi="Times New Roman" w:cs="Times New Roman"/>
          <w:sz w:val="24"/>
          <w:szCs w:val="24"/>
        </w:rPr>
      </w:pPr>
    </w:p>
    <w:p w14:paraId="31653DE6" w14:textId="14047A3F" w:rsidR="0028021E" w:rsidRPr="00D37206" w:rsidRDefault="0028021E" w:rsidP="00770A98">
      <w:pPr>
        <w:tabs>
          <w:tab w:val="left" w:pos="5265"/>
        </w:tabs>
        <w:ind w:left="360"/>
        <w:rPr>
          <w:rFonts w:ascii="Times New Roman" w:hAnsi="Times New Roman" w:cs="Times New Roman"/>
          <w:sz w:val="24"/>
          <w:szCs w:val="24"/>
        </w:rPr>
      </w:pPr>
    </w:p>
    <w:p w14:paraId="0AD286A0" w14:textId="49836365" w:rsidR="0028021E" w:rsidRPr="00D37206" w:rsidRDefault="0028021E" w:rsidP="00770A98">
      <w:pPr>
        <w:tabs>
          <w:tab w:val="left" w:pos="5265"/>
        </w:tabs>
        <w:ind w:left="360"/>
        <w:rPr>
          <w:rFonts w:ascii="Times New Roman" w:hAnsi="Times New Roman" w:cs="Times New Roman"/>
          <w:sz w:val="24"/>
          <w:szCs w:val="24"/>
        </w:rPr>
      </w:pPr>
    </w:p>
    <w:p w14:paraId="117FCB72" w14:textId="77777777" w:rsidR="00D76262" w:rsidRPr="00D37206" w:rsidRDefault="00D76262" w:rsidP="005D35C8">
      <w:pPr>
        <w:pStyle w:val="Heading2"/>
        <w:spacing w:line="480" w:lineRule="auto"/>
        <w:rPr>
          <w:rFonts w:cs="Times New Roman"/>
          <w:szCs w:val="24"/>
        </w:rPr>
      </w:pPr>
      <w:bookmarkStart w:id="11" w:name="_Toc137427876"/>
      <w:bookmarkStart w:id="12" w:name="_Toc137428451"/>
    </w:p>
    <w:p w14:paraId="7373E976" w14:textId="1D103E3F" w:rsidR="005D35C8" w:rsidRPr="00D37206" w:rsidRDefault="00A90D02" w:rsidP="00D76262">
      <w:r w:rsidRPr="00D37206">
        <w:t xml:space="preserve">           </w:t>
      </w:r>
    </w:p>
    <w:p w14:paraId="1330C0D8" w14:textId="56373252" w:rsidR="001033E1" w:rsidRPr="00D37206" w:rsidRDefault="001033E1" w:rsidP="00D76262"/>
    <w:p w14:paraId="1E926109" w14:textId="77777777" w:rsidR="001033E1" w:rsidRPr="00D37206" w:rsidRDefault="001033E1" w:rsidP="00D76262"/>
    <w:p w14:paraId="6746A681" w14:textId="20CE0149" w:rsidR="007E03DA" w:rsidRPr="00D37206" w:rsidRDefault="00D76262" w:rsidP="00D76262">
      <w:pPr>
        <w:pStyle w:val="Caption"/>
        <w:spacing w:line="480" w:lineRule="auto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</w:pPr>
      <w:bookmarkStart w:id="13" w:name="_Toc137435130"/>
      <w:bookmarkEnd w:id="11"/>
      <w:bookmarkEnd w:id="12"/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lastRenderedPageBreak/>
        <w:t xml:space="preserve">Lampiran </w:t>
      </w:r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instrText xml:space="preserve"> SEQ Lampiran \* ARABIC </w:instrText>
      </w:r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06743C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4"/>
          <w:szCs w:val="24"/>
        </w:rPr>
        <w:t>2</w:t>
      </w:r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      </w:t>
      </w:r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br/>
        <w:t xml:space="preserve">             Jawaban Responden Pernyataan Responden Kinerja Karyawan (Y)</w:t>
      </w:r>
      <w:bookmarkEnd w:id="13"/>
    </w:p>
    <w:tbl>
      <w:tblPr>
        <w:tblW w:w="9000" w:type="dxa"/>
        <w:tblLook w:val="04A0" w:firstRow="1" w:lastRow="0" w:firstColumn="1" w:lastColumn="0" w:noHBand="0" w:noVBand="1"/>
      </w:tblPr>
      <w:tblGrid>
        <w:gridCol w:w="710"/>
        <w:gridCol w:w="760"/>
        <w:gridCol w:w="620"/>
        <w:gridCol w:w="820"/>
        <w:gridCol w:w="740"/>
        <w:gridCol w:w="700"/>
        <w:gridCol w:w="760"/>
        <w:gridCol w:w="700"/>
        <w:gridCol w:w="760"/>
        <w:gridCol w:w="660"/>
        <w:gridCol w:w="630"/>
        <w:gridCol w:w="1140"/>
      </w:tblGrid>
      <w:tr w:rsidR="000466D0" w:rsidRPr="00D37206" w14:paraId="4CFA8A97" w14:textId="77777777" w:rsidTr="00EE5FAE">
        <w:trPr>
          <w:trHeight w:val="315"/>
        </w:trPr>
        <w:tc>
          <w:tcPr>
            <w:tcW w:w="710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2AD8779D" w14:textId="1CE31DF3" w:rsidR="000466D0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Res</w:t>
            </w:r>
          </w:p>
        </w:tc>
        <w:tc>
          <w:tcPr>
            <w:tcW w:w="7150" w:type="dxa"/>
            <w:gridSpan w:val="10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</w:tcPr>
          <w:p w14:paraId="51FD311B" w14:textId="1E0F24B8" w:rsidR="000466D0" w:rsidRPr="00D37206" w:rsidRDefault="000466D0" w:rsidP="000466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Pernyataan</w:t>
            </w:r>
          </w:p>
        </w:tc>
        <w:tc>
          <w:tcPr>
            <w:tcW w:w="1140" w:type="dxa"/>
            <w:vMerge w:val="restar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000000" w:fill="FFFFFF"/>
            <w:noWrap/>
            <w:vAlign w:val="center"/>
          </w:tcPr>
          <w:p w14:paraId="7951AA2D" w14:textId="3363422B" w:rsidR="000466D0" w:rsidRPr="00D37206" w:rsidRDefault="000466D0" w:rsidP="000466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Total Skor</w:t>
            </w:r>
          </w:p>
        </w:tc>
      </w:tr>
      <w:tr w:rsidR="000466D0" w:rsidRPr="00D37206" w14:paraId="5CDA0617" w14:textId="77777777" w:rsidTr="00EE5FAE">
        <w:trPr>
          <w:trHeight w:val="315"/>
        </w:trPr>
        <w:tc>
          <w:tcPr>
            <w:tcW w:w="710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197B9D4D" w14:textId="77777777" w:rsidR="000466D0" w:rsidRPr="00D37206" w:rsidRDefault="000466D0" w:rsidP="000466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7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42A3A1A4" w14:textId="64CDEB47" w:rsidR="000466D0" w:rsidRPr="00D37206" w:rsidRDefault="000466D0" w:rsidP="000466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6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1A7CE1CE" w14:textId="4AC7ECE4" w:rsidR="000466D0" w:rsidRPr="00D37206" w:rsidRDefault="000466D0" w:rsidP="000466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43EF4B6A" w14:textId="72D7C875" w:rsidR="000466D0" w:rsidRPr="00D37206" w:rsidRDefault="000466D0" w:rsidP="000466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4E2D0875" w14:textId="5B322457" w:rsidR="000466D0" w:rsidRPr="00D37206" w:rsidRDefault="000466D0" w:rsidP="000466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30AA6060" w14:textId="2DA916EA" w:rsidR="000466D0" w:rsidRPr="00D37206" w:rsidRDefault="000466D0" w:rsidP="000466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133FFD9F" w14:textId="4AE0EBC5" w:rsidR="000466D0" w:rsidRPr="00D37206" w:rsidRDefault="000466D0" w:rsidP="000466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</w:t>
            </w:r>
          </w:p>
        </w:tc>
        <w:tc>
          <w:tcPr>
            <w:tcW w:w="7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18F17FD3" w14:textId="31C1B976" w:rsidR="000466D0" w:rsidRPr="00D37206" w:rsidRDefault="000466D0" w:rsidP="000466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7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03C18AF0" w14:textId="6FF4B5FC" w:rsidR="000466D0" w:rsidRPr="00D37206" w:rsidRDefault="000466D0" w:rsidP="000466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8</w:t>
            </w:r>
          </w:p>
        </w:tc>
        <w:tc>
          <w:tcPr>
            <w:tcW w:w="6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32FBBF07" w14:textId="19F687C0" w:rsidR="000466D0" w:rsidRPr="00D37206" w:rsidRDefault="000466D0" w:rsidP="000466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</w:t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7EDC3EF7" w14:textId="21C28653" w:rsidR="000466D0" w:rsidRPr="00D37206" w:rsidRDefault="000466D0" w:rsidP="000466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0</w:t>
            </w:r>
          </w:p>
        </w:tc>
        <w:tc>
          <w:tcPr>
            <w:tcW w:w="1140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6268783F" w14:textId="77777777" w:rsidR="000466D0" w:rsidRPr="00D37206" w:rsidRDefault="000466D0" w:rsidP="000466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</w:tr>
      <w:tr w:rsidR="000466D0" w:rsidRPr="00D37206" w14:paraId="23B18F52" w14:textId="77777777" w:rsidTr="00EE5FAE">
        <w:trPr>
          <w:trHeight w:val="315"/>
        </w:trPr>
        <w:tc>
          <w:tcPr>
            <w:tcW w:w="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75DD0555" w14:textId="25494F32" w:rsidR="000466D0" w:rsidRPr="00D37206" w:rsidRDefault="000466D0" w:rsidP="00FD23DC">
            <w:pPr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7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F5C71F8" w14:textId="364E5343" w:rsidR="000466D0" w:rsidRPr="00D37206" w:rsidRDefault="000466D0" w:rsidP="000466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88D1E58" w14:textId="77777777" w:rsidR="000466D0" w:rsidRPr="00D37206" w:rsidRDefault="000466D0" w:rsidP="000466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8D1FB7F" w14:textId="77777777" w:rsidR="000466D0" w:rsidRPr="00D37206" w:rsidRDefault="000466D0" w:rsidP="000466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AAA15B2" w14:textId="77777777" w:rsidR="000466D0" w:rsidRPr="00D37206" w:rsidRDefault="000466D0" w:rsidP="000466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A0F3058" w14:textId="77777777" w:rsidR="000466D0" w:rsidRPr="00D37206" w:rsidRDefault="000466D0" w:rsidP="000466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3BE8246" w14:textId="77777777" w:rsidR="000466D0" w:rsidRPr="00D37206" w:rsidRDefault="000466D0" w:rsidP="000466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E989D41" w14:textId="77777777" w:rsidR="000466D0" w:rsidRPr="00D37206" w:rsidRDefault="000466D0" w:rsidP="000466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FD5C10C" w14:textId="77777777" w:rsidR="000466D0" w:rsidRPr="00D37206" w:rsidRDefault="000466D0" w:rsidP="000466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65BBBB6" w14:textId="77777777" w:rsidR="000466D0" w:rsidRPr="00D37206" w:rsidRDefault="000466D0" w:rsidP="000466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83CDA23" w14:textId="77777777" w:rsidR="000466D0" w:rsidRPr="00D37206" w:rsidRDefault="000466D0" w:rsidP="000466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1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18919DA" w14:textId="77777777" w:rsidR="000466D0" w:rsidRPr="00D37206" w:rsidRDefault="000466D0" w:rsidP="000466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5</w:t>
            </w:r>
          </w:p>
        </w:tc>
      </w:tr>
      <w:tr w:rsidR="00EE5FAE" w:rsidRPr="00D37206" w14:paraId="4A58DBC8" w14:textId="77777777" w:rsidTr="00EE5FAE">
        <w:trPr>
          <w:trHeight w:val="315"/>
        </w:trPr>
        <w:tc>
          <w:tcPr>
            <w:tcW w:w="7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35810685" w14:textId="77777777" w:rsidR="00EE5FAE" w:rsidRPr="00D37206" w:rsidRDefault="00EE5FAE" w:rsidP="00FD23DC">
            <w:pPr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7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DD40F6F" w14:textId="3B227F79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B60FC92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2C678EE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31A2119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C747F5E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C471755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E56FE15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A5E3C2D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C376E4D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58F65A7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93B7DE1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4</w:t>
            </w:r>
          </w:p>
        </w:tc>
      </w:tr>
      <w:tr w:rsidR="00EE5FAE" w:rsidRPr="00D37206" w14:paraId="2B2EC196" w14:textId="77777777" w:rsidTr="00EE5FAE">
        <w:trPr>
          <w:trHeight w:val="315"/>
        </w:trPr>
        <w:tc>
          <w:tcPr>
            <w:tcW w:w="7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11085279" w14:textId="77777777" w:rsidR="00EE5FAE" w:rsidRPr="00D37206" w:rsidRDefault="00EE5FAE" w:rsidP="00FD23DC">
            <w:pPr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7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DF46697" w14:textId="31E3F3AF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4108E04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A24FD27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810A8DE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22B3579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EAF414B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468A805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E02B67D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91F97C0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C0D7F62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CDCBC41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5</w:t>
            </w:r>
          </w:p>
        </w:tc>
      </w:tr>
      <w:tr w:rsidR="00EE5FAE" w:rsidRPr="00D37206" w14:paraId="7F801275" w14:textId="77777777" w:rsidTr="00EE5FAE">
        <w:trPr>
          <w:trHeight w:val="315"/>
        </w:trPr>
        <w:tc>
          <w:tcPr>
            <w:tcW w:w="7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3E11F3B1" w14:textId="77777777" w:rsidR="00EE5FAE" w:rsidRPr="00D37206" w:rsidRDefault="00EE5FAE" w:rsidP="00FD23DC">
            <w:pPr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7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BC56545" w14:textId="0750B3E4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ECAD060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5A8B137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3A3699E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F1795AE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6D638C2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34C50C1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1C2D3A1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A3DA752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A48DAD7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8005315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1</w:t>
            </w:r>
          </w:p>
        </w:tc>
      </w:tr>
      <w:tr w:rsidR="00EE5FAE" w:rsidRPr="00D37206" w14:paraId="2693B632" w14:textId="77777777" w:rsidTr="00EE5FAE">
        <w:trPr>
          <w:trHeight w:val="315"/>
        </w:trPr>
        <w:tc>
          <w:tcPr>
            <w:tcW w:w="7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182D9820" w14:textId="77777777" w:rsidR="00EE5FAE" w:rsidRPr="00D37206" w:rsidRDefault="00EE5FAE" w:rsidP="00FD23DC">
            <w:pPr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7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F511DCB" w14:textId="51BE9A2D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5F0E85D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60EF5C0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6F6A8E9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FBAA42D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639084D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5001D0E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0678CF0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F96876A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CD5B823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E05FBA4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3</w:t>
            </w:r>
          </w:p>
        </w:tc>
      </w:tr>
      <w:tr w:rsidR="00EE5FAE" w:rsidRPr="00D37206" w14:paraId="1AB02928" w14:textId="77777777" w:rsidTr="00EE5FAE">
        <w:trPr>
          <w:trHeight w:val="315"/>
        </w:trPr>
        <w:tc>
          <w:tcPr>
            <w:tcW w:w="7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19946C3A" w14:textId="77777777" w:rsidR="00EE5FAE" w:rsidRPr="00D37206" w:rsidRDefault="00EE5FAE" w:rsidP="00FD23DC">
            <w:pPr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7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BC15A0F" w14:textId="2831CD0E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3A8A647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7FFA771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5C775FD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0063FE1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ACD73D4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6E164BB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FE2362B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4450077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62F9DD6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BC6F4F4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5</w:t>
            </w:r>
          </w:p>
        </w:tc>
      </w:tr>
      <w:tr w:rsidR="00EE5FAE" w:rsidRPr="00D37206" w14:paraId="298D8270" w14:textId="77777777" w:rsidTr="00EE5FAE">
        <w:trPr>
          <w:trHeight w:val="315"/>
        </w:trPr>
        <w:tc>
          <w:tcPr>
            <w:tcW w:w="7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5EF7EA84" w14:textId="77777777" w:rsidR="00EE5FAE" w:rsidRPr="00D37206" w:rsidRDefault="00EE5FAE" w:rsidP="00FD23DC">
            <w:pPr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7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327A863" w14:textId="6E08B440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373DB65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EB48E3B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FC12D6D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0F866B9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4897C8E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97C3A04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DCA7601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B1DFA4E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8183238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34B4470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6</w:t>
            </w:r>
          </w:p>
        </w:tc>
      </w:tr>
      <w:tr w:rsidR="00EE5FAE" w:rsidRPr="00D37206" w14:paraId="2B0A894E" w14:textId="77777777" w:rsidTr="00EE5FAE">
        <w:trPr>
          <w:trHeight w:val="315"/>
        </w:trPr>
        <w:tc>
          <w:tcPr>
            <w:tcW w:w="7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00930389" w14:textId="77777777" w:rsidR="00EE5FAE" w:rsidRPr="00D37206" w:rsidRDefault="00EE5FAE" w:rsidP="00FD23DC">
            <w:pPr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7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4D1BF01" w14:textId="67ECC01D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D996BAB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1C464F3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661926C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83B1265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D3DB2BE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2FED4DB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5388104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3BA5DC7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FAC87A3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8DC6B3B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2</w:t>
            </w:r>
          </w:p>
        </w:tc>
      </w:tr>
      <w:tr w:rsidR="00EE5FAE" w:rsidRPr="00D37206" w14:paraId="140FC4A3" w14:textId="77777777" w:rsidTr="00EE5FAE">
        <w:trPr>
          <w:trHeight w:val="315"/>
        </w:trPr>
        <w:tc>
          <w:tcPr>
            <w:tcW w:w="7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20C27337" w14:textId="77777777" w:rsidR="00EE5FAE" w:rsidRPr="00D37206" w:rsidRDefault="00EE5FAE" w:rsidP="00FD23DC">
            <w:pPr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7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E424B21" w14:textId="22FB60EF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0490A00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D119A1C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7520487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0849FAA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AEDF074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52E9F16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899C145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D984955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64236D7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53EC4C6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6</w:t>
            </w:r>
          </w:p>
        </w:tc>
      </w:tr>
      <w:tr w:rsidR="00EE5FAE" w:rsidRPr="00D37206" w14:paraId="30AE783D" w14:textId="77777777" w:rsidTr="00EE5FAE">
        <w:trPr>
          <w:trHeight w:val="315"/>
        </w:trPr>
        <w:tc>
          <w:tcPr>
            <w:tcW w:w="7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236AB2B9" w14:textId="77777777" w:rsidR="00EE5FAE" w:rsidRPr="00D37206" w:rsidRDefault="00EE5FAE" w:rsidP="00FD23DC">
            <w:pPr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7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BF7597D" w14:textId="5ECAC169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B30D3B3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B3631D9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9233809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72981D1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E6612E2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CEF276A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DC7FA02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BCED2CD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879E587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7674AD3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1</w:t>
            </w:r>
          </w:p>
        </w:tc>
      </w:tr>
      <w:tr w:rsidR="00EE5FAE" w:rsidRPr="00D37206" w14:paraId="3F93FCEE" w14:textId="77777777" w:rsidTr="00EE5FAE">
        <w:trPr>
          <w:trHeight w:val="315"/>
        </w:trPr>
        <w:tc>
          <w:tcPr>
            <w:tcW w:w="7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5ECB3E2E" w14:textId="77777777" w:rsidR="00EE5FAE" w:rsidRPr="00D37206" w:rsidRDefault="00EE5FAE" w:rsidP="00FD23DC">
            <w:pPr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7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047921B" w14:textId="4F572FA2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4BCD666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B79D090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B42DF0F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F740583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1043BDE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A79A636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7EA5B68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4C16CEF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B7D09F4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6F3BC85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5</w:t>
            </w:r>
          </w:p>
        </w:tc>
      </w:tr>
      <w:tr w:rsidR="00EE5FAE" w:rsidRPr="00D37206" w14:paraId="0A8A3483" w14:textId="77777777" w:rsidTr="00EE5FAE">
        <w:trPr>
          <w:trHeight w:val="315"/>
        </w:trPr>
        <w:tc>
          <w:tcPr>
            <w:tcW w:w="7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1D1AB88B" w14:textId="77777777" w:rsidR="00EE5FAE" w:rsidRPr="00D37206" w:rsidRDefault="00EE5FAE" w:rsidP="00FD23DC">
            <w:pPr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7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B5AFC4C" w14:textId="361D4CDE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C8DAE2C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25FC186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E900EF7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79AF90B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F50D044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A52C686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496EC68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CF81093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3A0931E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238DD2E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3</w:t>
            </w:r>
          </w:p>
        </w:tc>
      </w:tr>
      <w:tr w:rsidR="00EE5FAE" w:rsidRPr="00D37206" w14:paraId="6F3305F4" w14:textId="77777777" w:rsidTr="00EE5FAE">
        <w:trPr>
          <w:trHeight w:val="315"/>
        </w:trPr>
        <w:tc>
          <w:tcPr>
            <w:tcW w:w="7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4C9B80DC" w14:textId="77777777" w:rsidR="00EE5FAE" w:rsidRPr="00D37206" w:rsidRDefault="00EE5FAE" w:rsidP="00FD23DC">
            <w:pPr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7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30D305F" w14:textId="25266272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C05A1D9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F1EED0E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0790927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E60F98D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9529500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02B07BB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DD44589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37C5FE0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576FCAE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0C84CB2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0</w:t>
            </w:r>
          </w:p>
        </w:tc>
      </w:tr>
      <w:tr w:rsidR="00EE5FAE" w:rsidRPr="00D37206" w14:paraId="57325EAE" w14:textId="77777777" w:rsidTr="00EE5FAE">
        <w:trPr>
          <w:trHeight w:val="315"/>
        </w:trPr>
        <w:tc>
          <w:tcPr>
            <w:tcW w:w="7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3DF8FA28" w14:textId="77777777" w:rsidR="00EE5FAE" w:rsidRPr="00D37206" w:rsidRDefault="00EE5FAE" w:rsidP="00FD23DC">
            <w:pPr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7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37851D0" w14:textId="04AB62C6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9E748E5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8E432BD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57B4352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4D25F47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59E135E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C59B831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8FC0EBC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8CE2174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6E65334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D12D997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7</w:t>
            </w:r>
          </w:p>
        </w:tc>
      </w:tr>
      <w:tr w:rsidR="00EE5FAE" w:rsidRPr="00D37206" w14:paraId="4DD22C62" w14:textId="77777777" w:rsidTr="00EE5FAE">
        <w:trPr>
          <w:trHeight w:val="315"/>
        </w:trPr>
        <w:tc>
          <w:tcPr>
            <w:tcW w:w="7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39CA4A70" w14:textId="77777777" w:rsidR="00EE5FAE" w:rsidRPr="00D37206" w:rsidRDefault="00EE5FAE" w:rsidP="00FD23DC">
            <w:pPr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7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267178C" w14:textId="13A19B2A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7FF23A4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206EC85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EAC8F05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CF79173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093D26D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1FC7DF0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E780799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DC86740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C2DFDF5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B7475A6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3</w:t>
            </w:r>
          </w:p>
        </w:tc>
      </w:tr>
      <w:tr w:rsidR="00EE5FAE" w:rsidRPr="00D37206" w14:paraId="3EFC9251" w14:textId="77777777" w:rsidTr="00EE5FAE">
        <w:trPr>
          <w:trHeight w:val="315"/>
        </w:trPr>
        <w:tc>
          <w:tcPr>
            <w:tcW w:w="7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48392E4B" w14:textId="77777777" w:rsidR="00EE5FAE" w:rsidRPr="00D37206" w:rsidRDefault="00EE5FAE" w:rsidP="00FD23DC">
            <w:pPr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7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2FD8598" w14:textId="20967CA9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2FAD177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B429362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41CBF37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DE065B1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4AA006F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8DF6097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C895886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C15D417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C762DCE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CC7FB33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5</w:t>
            </w:r>
          </w:p>
        </w:tc>
      </w:tr>
      <w:tr w:rsidR="00EE5FAE" w:rsidRPr="00D37206" w14:paraId="536C1D14" w14:textId="77777777" w:rsidTr="00EE5FAE">
        <w:trPr>
          <w:trHeight w:val="315"/>
        </w:trPr>
        <w:tc>
          <w:tcPr>
            <w:tcW w:w="7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459F64F2" w14:textId="77777777" w:rsidR="00EE5FAE" w:rsidRPr="00D37206" w:rsidRDefault="00EE5FAE" w:rsidP="00FD23DC">
            <w:pPr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7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A860F81" w14:textId="54B1D759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40DBF27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E6AF53D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84EF63C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84923CD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8EF5EAC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20F8EE0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9E90F87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D0573F3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53E1D2C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AF21068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7</w:t>
            </w:r>
          </w:p>
        </w:tc>
      </w:tr>
      <w:tr w:rsidR="00EE5FAE" w:rsidRPr="00D37206" w14:paraId="6AC96E59" w14:textId="77777777" w:rsidTr="00EE5FAE">
        <w:trPr>
          <w:trHeight w:val="315"/>
        </w:trPr>
        <w:tc>
          <w:tcPr>
            <w:tcW w:w="7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3AD858CF" w14:textId="77777777" w:rsidR="00EE5FAE" w:rsidRPr="00D37206" w:rsidRDefault="00EE5FAE" w:rsidP="00FD23DC">
            <w:pPr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7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5A4640D" w14:textId="0EF07C2C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E9F341E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C9F443A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5096367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437237C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259274F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145E4AF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162BF07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44744E4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D2A8E09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497B362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8</w:t>
            </w:r>
          </w:p>
        </w:tc>
      </w:tr>
      <w:tr w:rsidR="00EE5FAE" w:rsidRPr="00D37206" w14:paraId="2ABFA272" w14:textId="77777777" w:rsidTr="00EE5FAE">
        <w:trPr>
          <w:trHeight w:val="315"/>
        </w:trPr>
        <w:tc>
          <w:tcPr>
            <w:tcW w:w="7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1240C88F" w14:textId="77777777" w:rsidR="00EE5FAE" w:rsidRPr="00D37206" w:rsidRDefault="00EE5FAE" w:rsidP="00FD23DC">
            <w:pPr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7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C9B2B91" w14:textId="18D3D93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7E32E6B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178A96B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D085319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368CF21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6DF184E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7B430CC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6C0A806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7FAC492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A53FF6F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37B42D5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8</w:t>
            </w:r>
          </w:p>
        </w:tc>
      </w:tr>
      <w:tr w:rsidR="00EE5FAE" w:rsidRPr="00D37206" w14:paraId="14C5A4D3" w14:textId="77777777" w:rsidTr="00EE5FAE">
        <w:trPr>
          <w:trHeight w:val="315"/>
        </w:trPr>
        <w:tc>
          <w:tcPr>
            <w:tcW w:w="7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673354AC" w14:textId="77777777" w:rsidR="00EE5FAE" w:rsidRPr="00D37206" w:rsidRDefault="00EE5FAE" w:rsidP="00FD23DC">
            <w:pPr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7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4C7CAAE" w14:textId="5A5AC48E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FB731D4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1FF69D5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E8BE5B8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7F8BFC6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CE1F98D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42F8246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DA56836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D9B9C9C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5D3E0F8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C6A4AD4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6</w:t>
            </w:r>
          </w:p>
        </w:tc>
      </w:tr>
      <w:tr w:rsidR="00EE5FAE" w:rsidRPr="00D37206" w14:paraId="136BAC28" w14:textId="77777777" w:rsidTr="00EE5FAE">
        <w:trPr>
          <w:trHeight w:val="315"/>
        </w:trPr>
        <w:tc>
          <w:tcPr>
            <w:tcW w:w="7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51C6F58C" w14:textId="77777777" w:rsidR="00EE5FAE" w:rsidRPr="00D37206" w:rsidRDefault="00EE5FAE" w:rsidP="00FD23DC">
            <w:pPr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7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D50E53A" w14:textId="37444990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376D337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091A340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E307F8E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59A31FD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77CBB16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721FE5A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E27A7D8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25F11EA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43F0F02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22F80C4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5</w:t>
            </w:r>
          </w:p>
        </w:tc>
      </w:tr>
      <w:tr w:rsidR="00EE5FAE" w:rsidRPr="00D37206" w14:paraId="7580DF28" w14:textId="77777777" w:rsidTr="00EE5FAE">
        <w:trPr>
          <w:trHeight w:val="315"/>
        </w:trPr>
        <w:tc>
          <w:tcPr>
            <w:tcW w:w="7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62737DFF" w14:textId="77777777" w:rsidR="00EE5FAE" w:rsidRPr="00D37206" w:rsidRDefault="00EE5FAE" w:rsidP="00FD23DC">
            <w:pPr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7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4B842EA" w14:textId="58C6ECB3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BEBD051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0A38DF1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D891A37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FBF6447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C76EFC1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9D8918A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454071D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6A1D547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97FD44A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800105F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6</w:t>
            </w:r>
          </w:p>
        </w:tc>
      </w:tr>
      <w:tr w:rsidR="00EE5FAE" w:rsidRPr="00D37206" w14:paraId="57FABF5C" w14:textId="77777777" w:rsidTr="00EE5FAE">
        <w:trPr>
          <w:trHeight w:val="315"/>
        </w:trPr>
        <w:tc>
          <w:tcPr>
            <w:tcW w:w="7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64106E58" w14:textId="77777777" w:rsidR="00EE5FAE" w:rsidRPr="00D37206" w:rsidRDefault="00EE5FAE" w:rsidP="00FD23DC">
            <w:pPr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7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BFDE8C8" w14:textId="03B579DB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6D82630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D3DB7B6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3BD8467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88D419B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E1A9726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D255D5A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D7B29A7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8F9AAFB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D214BAE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1612CA7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8</w:t>
            </w:r>
          </w:p>
        </w:tc>
      </w:tr>
      <w:tr w:rsidR="00EE5FAE" w:rsidRPr="00D37206" w14:paraId="49189B61" w14:textId="77777777" w:rsidTr="00EE5FAE">
        <w:trPr>
          <w:trHeight w:val="315"/>
        </w:trPr>
        <w:tc>
          <w:tcPr>
            <w:tcW w:w="7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17AB7C00" w14:textId="77777777" w:rsidR="00EE5FAE" w:rsidRPr="00D37206" w:rsidRDefault="00EE5FAE" w:rsidP="00FD23DC">
            <w:pPr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7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98C0B35" w14:textId="6566111D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C96C17B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E893B43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1B3604A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981E6C0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77E34DC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FBE9EFB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EE5F2D4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6A17B5E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C06A282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5953B82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5</w:t>
            </w:r>
          </w:p>
        </w:tc>
      </w:tr>
      <w:tr w:rsidR="00EE5FAE" w:rsidRPr="00D37206" w14:paraId="09B135A0" w14:textId="77777777" w:rsidTr="00EE5FAE">
        <w:trPr>
          <w:trHeight w:val="315"/>
        </w:trPr>
        <w:tc>
          <w:tcPr>
            <w:tcW w:w="7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067E517C" w14:textId="77777777" w:rsidR="00EE5FAE" w:rsidRPr="00D37206" w:rsidRDefault="00EE5FAE" w:rsidP="00FD23DC">
            <w:pPr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7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00DB812" w14:textId="28C0C625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95B7098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3FB39D6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7E66636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CEC0A8C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65D6A09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8B9B88F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7E9FEE5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6E472D4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5160E79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A362187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8</w:t>
            </w:r>
          </w:p>
        </w:tc>
      </w:tr>
      <w:tr w:rsidR="00EE5FAE" w:rsidRPr="00D37206" w14:paraId="70DC5883" w14:textId="77777777" w:rsidTr="00EE5FAE">
        <w:trPr>
          <w:trHeight w:val="315"/>
        </w:trPr>
        <w:tc>
          <w:tcPr>
            <w:tcW w:w="7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669E2B07" w14:textId="77777777" w:rsidR="00EE5FAE" w:rsidRPr="00D37206" w:rsidRDefault="00EE5FAE" w:rsidP="00FD23DC">
            <w:pPr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7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E62FF15" w14:textId="3708C5EF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6E0BF2A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71295E2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F0CE0F4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C1EF963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B521179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67525DF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73AD0D3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66A0F4F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DDA2FAD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663E1DA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1</w:t>
            </w:r>
          </w:p>
        </w:tc>
      </w:tr>
      <w:tr w:rsidR="00EE5FAE" w:rsidRPr="00D37206" w14:paraId="47E2E2F1" w14:textId="77777777" w:rsidTr="00EE5FAE">
        <w:trPr>
          <w:trHeight w:val="315"/>
        </w:trPr>
        <w:tc>
          <w:tcPr>
            <w:tcW w:w="7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6EE4139F" w14:textId="77777777" w:rsidR="00EE5FAE" w:rsidRPr="00D37206" w:rsidRDefault="00EE5FAE" w:rsidP="00FD23DC">
            <w:pPr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7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03C7E38" w14:textId="5CE59723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BC30216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333D45E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666F3D7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6A542D8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D0213BD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3BC0723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F6A9C83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8031C6A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A65EBA6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30DEA51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6</w:t>
            </w:r>
          </w:p>
        </w:tc>
      </w:tr>
      <w:tr w:rsidR="00EE5FAE" w:rsidRPr="00D37206" w14:paraId="55C8AB20" w14:textId="77777777" w:rsidTr="00EE5FAE">
        <w:trPr>
          <w:trHeight w:val="315"/>
        </w:trPr>
        <w:tc>
          <w:tcPr>
            <w:tcW w:w="7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0C49A6B9" w14:textId="77777777" w:rsidR="00EE5FAE" w:rsidRPr="00D37206" w:rsidRDefault="00EE5FAE" w:rsidP="00FD23DC">
            <w:pPr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7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6291643" w14:textId="3ED1A8E8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147E999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ED96394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4CE0C2C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FB59A92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4F7C1C9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FD2017A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68F8DC5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C3EA05A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99A51BE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03ED6F2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5</w:t>
            </w:r>
          </w:p>
        </w:tc>
      </w:tr>
      <w:tr w:rsidR="00EE5FAE" w:rsidRPr="00D37206" w14:paraId="01393BB1" w14:textId="77777777" w:rsidTr="00EE5FAE">
        <w:trPr>
          <w:trHeight w:val="315"/>
        </w:trPr>
        <w:tc>
          <w:tcPr>
            <w:tcW w:w="7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59A12D56" w14:textId="77777777" w:rsidR="00EE5FAE" w:rsidRPr="00D37206" w:rsidRDefault="00EE5FAE" w:rsidP="00FD23DC">
            <w:pPr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7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E59C0B9" w14:textId="008DC3E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443215F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E63FAC6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C985FCA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C9F8467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EA729DA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DFD6024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C5E3E03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67DD960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508FB03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4927258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6</w:t>
            </w:r>
          </w:p>
        </w:tc>
      </w:tr>
      <w:tr w:rsidR="00EE5FAE" w:rsidRPr="00D37206" w14:paraId="2E93C11D" w14:textId="77777777" w:rsidTr="00EE5FAE">
        <w:trPr>
          <w:trHeight w:val="315"/>
        </w:trPr>
        <w:tc>
          <w:tcPr>
            <w:tcW w:w="7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3AB22D6C" w14:textId="77777777" w:rsidR="00EE5FAE" w:rsidRPr="00D37206" w:rsidRDefault="00EE5FAE" w:rsidP="00FD23DC">
            <w:pPr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7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BB39EBD" w14:textId="175533D5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4DD7D4D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01C9A46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4574077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250ECE6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59CFAF6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2548D2D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0B8E112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F9F54B2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E80EC63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2F93C87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6</w:t>
            </w:r>
          </w:p>
        </w:tc>
      </w:tr>
      <w:tr w:rsidR="00EE5FAE" w:rsidRPr="00D37206" w14:paraId="2C971F24" w14:textId="77777777" w:rsidTr="00EE5FAE">
        <w:trPr>
          <w:trHeight w:val="315"/>
        </w:trPr>
        <w:tc>
          <w:tcPr>
            <w:tcW w:w="7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78D3BBC7" w14:textId="77777777" w:rsidR="00EE5FAE" w:rsidRPr="00D37206" w:rsidRDefault="00EE5FAE" w:rsidP="00FD23DC">
            <w:pPr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7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564469B" w14:textId="6085672B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2F5ADAF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614D257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7D61D30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C2A7C26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4E9A31B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22332D3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B61B7B2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ED108FE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452F69B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DCB555F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0</w:t>
            </w:r>
          </w:p>
        </w:tc>
      </w:tr>
      <w:tr w:rsidR="00EE5FAE" w:rsidRPr="00D37206" w14:paraId="2FC31C37" w14:textId="77777777" w:rsidTr="00EE5FAE">
        <w:trPr>
          <w:trHeight w:val="315"/>
        </w:trPr>
        <w:tc>
          <w:tcPr>
            <w:tcW w:w="7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07554BD7" w14:textId="77777777" w:rsidR="00EE5FAE" w:rsidRPr="00D37206" w:rsidRDefault="00EE5FAE" w:rsidP="00FD23DC">
            <w:pPr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7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C9264D8" w14:textId="6DD7B55B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7339838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1638FCE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390CE85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54F8162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62367DD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7546C44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CCA4485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6B377A9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E0263F7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CC1BED6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6</w:t>
            </w:r>
          </w:p>
        </w:tc>
      </w:tr>
      <w:tr w:rsidR="00EE5FAE" w:rsidRPr="00D37206" w14:paraId="65DB4C8E" w14:textId="77777777" w:rsidTr="00EE5FAE">
        <w:trPr>
          <w:trHeight w:val="315"/>
        </w:trPr>
        <w:tc>
          <w:tcPr>
            <w:tcW w:w="7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523AC3FE" w14:textId="77777777" w:rsidR="00EE5FAE" w:rsidRPr="00D37206" w:rsidRDefault="00EE5FAE" w:rsidP="00FD23DC">
            <w:pPr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7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B1E4936" w14:textId="6E4B1A3F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3EB97A7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0259F0A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E52ED0B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E5C917F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046767A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A3BE8C7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75E1EEA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0D4E455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24844E2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98747D3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7</w:t>
            </w:r>
          </w:p>
        </w:tc>
      </w:tr>
      <w:tr w:rsidR="00EE5FAE" w:rsidRPr="00D37206" w14:paraId="04C2FF8D" w14:textId="77777777" w:rsidTr="00EE5FAE">
        <w:trPr>
          <w:trHeight w:val="315"/>
        </w:trPr>
        <w:tc>
          <w:tcPr>
            <w:tcW w:w="7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7CBC2C4E" w14:textId="77777777" w:rsidR="00EE5FAE" w:rsidRPr="00D37206" w:rsidRDefault="00EE5FAE" w:rsidP="00FD23DC">
            <w:pPr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7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914DACC" w14:textId="337DD0B3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01A9D93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81BE599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143E637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4E39855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A57D23D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6295470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A992434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00EBEBA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0B7A542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04BBDF3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7</w:t>
            </w:r>
          </w:p>
        </w:tc>
      </w:tr>
      <w:tr w:rsidR="00EE5FAE" w:rsidRPr="00D37206" w14:paraId="5EA285EE" w14:textId="77777777" w:rsidTr="00EE5FAE">
        <w:trPr>
          <w:trHeight w:val="315"/>
        </w:trPr>
        <w:tc>
          <w:tcPr>
            <w:tcW w:w="7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4B68D36B" w14:textId="77777777" w:rsidR="00EE5FAE" w:rsidRPr="00D37206" w:rsidRDefault="00EE5FAE" w:rsidP="00FD23DC">
            <w:pPr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7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7D289C2" w14:textId="59FC9EE6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2FBA087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A4A5F11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22DEB1D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6A18C81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E9809F4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9C2AE5A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CA7B54B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8E2EF16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4FB0E1D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E593066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4</w:t>
            </w:r>
          </w:p>
        </w:tc>
      </w:tr>
      <w:tr w:rsidR="00EE5FAE" w:rsidRPr="00D37206" w14:paraId="59BD8D62" w14:textId="77777777" w:rsidTr="00EE5FAE">
        <w:trPr>
          <w:trHeight w:val="315"/>
        </w:trPr>
        <w:tc>
          <w:tcPr>
            <w:tcW w:w="7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42ABCF48" w14:textId="77777777" w:rsidR="00EE5FAE" w:rsidRPr="00D37206" w:rsidRDefault="00EE5FAE" w:rsidP="00FD23DC">
            <w:pPr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7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BF8E33D" w14:textId="0F837F00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6326497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649CEFF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896D3D2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D48E831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10095E4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E83097F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410136B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7C5D83F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C05C3C6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434696F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0</w:t>
            </w:r>
          </w:p>
        </w:tc>
      </w:tr>
      <w:tr w:rsidR="00EE5FAE" w:rsidRPr="00D37206" w14:paraId="47F800B7" w14:textId="77777777" w:rsidTr="00EE5FAE">
        <w:trPr>
          <w:trHeight w:val="315"/>
        </w:trPr>
        <w:tc>
          <w:tcPr>
            <w:tcW w:w="7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18B64F29" w14:textId="77777777" w:rsidR="00EE5FAE" w:rsidRPr="00D37206" w:rsidRDefault="00EE5FAE" w:rsidP="00FD23DC">
            <w:pPr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7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7E5BC12" w14:textId="543BE468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36CE5B8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3B57BE4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45EAE93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F5C0196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7B5BC92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2100827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C159536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30A18AD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5617970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77CC0AA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2</w:t>
            </w:r>
          </w:p>
        </w:tc>
      </w:tr>
      <w:tr w:rsidR="00EE5FAE" w:rsidRPr="00D37206" w14:paraId="34ADCC4B" w14:textId="77777777" w:rsidTr="00EE5FAE">
        <w:trPr>
          <w:trHeight w:val="315"/>
        </w:trPr>
        <w:tc>
          <w:tcPr>
            <w:tcW w:w="7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31D8BAE1" w14:textId="77777777" w:rsidR="00EE5FAE" w:rsidRPr="00D37206" w:rsidRDefault="00EE5FAE" w:rsidP="00FD23DC">
            <w:pPr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7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04046D9" w14:textId="2507A885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CEAA88F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151327E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30ADC9F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2BE993B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5091B44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967C756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D56FA98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CD87694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749F20B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AD76796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0</w:t>
            </w:r>
          </w:p>
        </w:tc>
      </w:tr>
      <w:tr w:rsidR="00EE5FAE" w:rsidRPr="00D37206" w14:paraId="73190F8E" w14:textId="77777777" w:rsidTr="00EE5FAE">
        <w:trPr>
          <w:trHeight w:val="315"/>
        </w:trPr>
        <w:tc>
          <w:tcPr>
            <w:tcW w:w="7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4A780B55" w14:textId="77777777" w:rsidR="00EE5FAE" w:rsidRPr="00D37206" w:rsidRDefault="00EE5FAE" w:rsidP="00FD23DC">
            <w:pPr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7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A833B2E" w14:textId="628604EE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78216B2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4AD9358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1FA40EF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899B983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C6EA244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B53F613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F141BE7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17F676C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FAF99D6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EAD8D78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1</w:t>
            </w:r>
          </w:p>
        </w:tc>
      </w:tr>
      <w:tr w:rsidR="00EE5FAE" w:rsidRPr="00D37206" w14:paraId="2A81BC0D" w14:textId="77777777" w:rsidTr="00EE5FAE">
        <w:trPr>
          <w:trHeight w:val="315"/>
        </w:trPr>
        <w:tc>
          <w:tcPr>
            <w:tcW w:w="7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0CA76A90" w14:textId="77777777" w:rsidR="00EE5FAE" w:rsidRPr="00D37206" w:rsidRDefault="00EE5FAE" w:rsidP="00FD23DC">
            <w:pPr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7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376A80F" w14:textId="7A5792CB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A1A0977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3E9CEAD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BAAC8BE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1E411A5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5859AB7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18D4C07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4AA7199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9D4D83E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5789E4F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F5E2A19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3</w:t>
            </w:r>
          </w:p>
        </w:tc>
      </w:tr>
      <w:tr w:rsidR="00EE5FAE" w:rsidRPr="00D37206" w14:paraId="73BFBF19" w14:textId="77777777" w:rsidTr="00EE5FAE">
        <w:trPr>
          <w:trHeight w:val="315"/>
        </w:trPr>
        <w:tc>
          <w:tcPr>
            <w:tcW w:w="7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2CE59028" w14:textId="77777777" w:rsidR="00EE5FAE" w:rsidRPr="00D37206" w:rsidRDefault="00EE5FAE" w:rsidP="00FD23DC">
            <w:pPr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7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E1816B0" w14:textId="0DAFD0AF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D2B4139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F71CEAB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C126158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82D4409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B97E9A9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DEBAA72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4F6BE24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8E9460A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830DB1B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5525CD1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3</w:t>
            </w:r>
          </w:p>
        </w:tc>
      </w:tr>
      <w:tr w:rsidR="00EE5FAE" w:rsidRPr="00D37206" w14:paraId="3AAE7039" w14:textId="77777777" w:rsidTr="00EE5FAE">
        <w:trPr>
          <w:trHeight w:val="315"/>
        </w:trPr>
        <w:tc>
          <w:tcPr>
            <w:tcW w:w="7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692CCF33" w14:textId="77777777" w:rsidR="00EE5FAE" w:rsidRPr="00D37206" w:rsidRDefault="00EE5FAE" w:rsidP="00FD23DC">
            <w:pPr>
              <w:numPr>
                <w:ilvl w:val="0"/>
                <w:numId w:val="93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7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E1327FB" w14:textId="7DD82C6A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FF19270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18BACC0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66F2853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16AEB8B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DDB02D9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6090004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2529AB4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605D1F8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854E41E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BC0489D" w14:textId="77777777" w:rsidR="00EE5FAE" w:rsidRPr="00D37206" w:rsidRDefault="00EE5FAE" w:rsidP="00EE5F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4</w:t>
            </w:r>
          </w:p>
        </w:tc>
      </w:tr>
    </w:tbl>
    <w:p w14:paraId="1E8ECC77" w14:textId="77777777" w:rsidR="007E03DA" w:rsidRPr="00D37206" w:rsidRDefault="007E03DA" w:rsidP="0028021E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50CE259F" w14:textId="6579CA52" w:rsidR="0028021E" w:rsidRPr="00D37206" w:rsidRDefault="0028021E" w:rsidP="007E03DA">
      <w:pPr>
        <w:rPr>
          <w:rFonts w:ascii="Times New Roman" w:hAnsi="Times New Roman" w:cs="Times New Roman"/>
          <w:sz w:val="24"/>
          <w:szCs w:val="24"/>
        </w:rPr>
      </w:pPr>
    </w:p>
    <w:p w14:paraId="584ED2A1" w14:textId="0C33631A" w:rsidR="0028021E" w:rsidRPr="00D37206" w:rsidRDefault="0028021E" w:rsidP="0028021E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2A6DA235" w14:textId="4AF482DA" w:rsidR="00A90D02" w:rsidRPr="00D37206" w:rsidRDefault="00A90D02" w:rsidP="0028021E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214CB67F" w14:textId="1701DCB0" w:rsidR="00A90D02" w:rsidRPr="00D37206" w:rsidRDefault="00A90D02" w:rsidP="0028021E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3D7C0868" w14:textId="5A5B47A9" w:rsidR="00A90D02" w:rsidRPr="00D37206" w:rsidRDefault="00A90D02" w:rsidP="0028021E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7AD8FBFA" w14:textId="7147A100" w:rsidR="00A90D02" w:rsidRPr="00D37206" w:rsidRDefault="00A90D02" w:rsidP="0028021E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63F86E84" w14:textId="4CB49EFC" w:rsidR="00A90D02" w:rsidRPr="00D37206" w:rsidRDefault="00A90D02" w:rsidP="0028021E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48440C01" w14:textId="758D4FC3" w:rsidR="00A90D02" w:rsidRPr="00D37206" w:rsidRDefault="00A90D02" w:rsidP="0028021E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4939DE08" w14:textId="4C07ABDA" w:rsidR="00A90D02" w:rsidRPr="00D37206" w:rsidRDefault="00A90D02" w:rsidP="0028021E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5D58A6F4" w14:textId="2D09D9E6" w:rsidR="00A90D02" w:rsidRPr="00D37206" w:rsidRDefault="00A90D02" w:rsidP="0028021E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6DF91EAC" w14:textId="091AAFB0" w:rsidR="00A90D02" w:rsidRPr="00D37206" w:rsidRDefault="00A90D02" w:rsidP="0028021E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5FD2A882" w14:textId="2F977E8F" w:rsidR="00A90D02" w:rsidRPr="00D37206" w:rsidRDefault="00A90D02" w:rsidP="0028021E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61DF0D0A" w14:textId="45041159" w:rsidR="00A90D02" w:rsidRPr="00D37206" w:rsidRDefault="00A90D02" w:rsidP="0028021E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481A5F92" w14:textId="36D12E85" w:rsidR="00A90D02" w:rsidRPr="00D37206" w:rsidRDefault="00A90D02" w:rsidP="0028021E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11F26CED" w14:textId="1C4973F3" w:rsidR="00A90D02" w:rsidRPr="00D37206" w:rsidRDefault="00A90D02" w:rsidP="0028021E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48F1FF6D" w14:textId="06E0E3C0" w:rsidR="00A90D02" w:rsidRPr="00D37206" w:rsidRDefault="00A90D02" w:rsidP="0028021E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7C8DE67B" w14:textId="6AD0038D" w:rsidR="00A90D02" w:rsidRPr="00D37206" w:rsidRDefault="00A90D02" w:rsidP="0028021E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492536A0" w14:textId="33AD8273" w:rsidR="00A90D02" w:rsidRPr="00D37206" w:rsidRDefault="00A90D02" w:rsidP="0028021E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79635A16" w14:textId="7383FB58" w:rsidR="00A90D02" w:rsidRPr="00D37206" w:rsidRDefault="00A90D02" w:rsidP="005D35C8">
      <w:pPr>
        <w:rPr>
          <w:rFonts w:ascii="Times New Roman" w:hAnsi="Times New Roman" w:cs="Times New Roman"/>
          <w:sz w:val="24"/>
          <w:szCs w:val="24"/>
        </w:rPr>
      </w:pPr>
    </w:p>
    <w:p w14:paraId="6ADEAC23" w14:textId="72E0BD7B" w:rsidR="00D76262" w:rsidRPr="00D37206" w:rsidRDefault="00D76262" w:rsidP="00D76262">
      <w:pPr>
        <w:pStyle w:val="Caption"/>
        <w:spacing w:line="480" w:lineRule="auto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</w:pPr>
      <w:bookmarkStart w:id="14" w:name="_Toc137435131"/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lastRenderedPageBreak/>
        <w:t xml:space="preserve">Lampiran </w:t>
      </w:r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instrText xml:space="preserve"> SEQ Lampiran \* ARABIC </w:instrText>
      </w:r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06743C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4"/>
          <w:szCs w:val="24"/>
        </w:rPr>
        <w:t>3</w:t>
      </w:r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</w:t>
      </w:r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br/>
        <w:t xml:space="preserve">             Jawaban Responden Pernyataan Responden </w:t>
      </w:r>
      <w:bookmarkEnd w:id="14"/>
      <w:r w:rsidR="00D92CAB"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>Stres Kerja (X2)</w:t>
      </w:r>
    </w:p>
    <w:tbl>
      <w:tblPr>
        <w:tblW w:w="7959" w:type="dxa"/>
        <w:tblInd w:w="421" w:type="dxa"/>
        <w:tblLook w:val="04A0" w:firstRow="1" w:lastRow="0" w:firstColumn="1" w:lastColumn="0" w:noHBand="0" w:noVBand="1"/>
      </w:tblPr>
      <w:tblGrid>
        <w:gridCol w:w="1099"/>
        <w:gridCol w:w="700"/>
        <w:gridCol w:w="700"/>
        <w:gridCol w:w="560"/>
        <w:gridCol w:w="640"/>
        <w:gridCol w:w="640"/>
        <w:gridCol w:w="640"/>
        <w:gridCol w:w="640"/>
        <w:gridCol w:w="600"/>
        <w:gridCol w:w="580"/>
        <w:gridCol w:w="1160"/>
      </w:tblGrid>
      <w:tr w:rsidR="00254008" w:rsidRPr="00D37206" w14:paraId="1D4B7489" w14:textId="77777777" w:rsidTr="00254008">
        <w:trPr>
          <w:trHeight w:val="315"/>
        </w:trPr>
        <w:tc>
          <w:tcPr>
            <w:tcW w:w="1099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</w:tcPr>
          <w:p w14:paraId="31D7D8ED" w14:textId="73E1A9F5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Resp</w:t>
            </w:r>
          </w:p>
        </w:tc>
        <w:tc>
          <w:tcPr>
            <w:tcW w:w="5700" w:type="dxa"/>
            <w:gridSpan w:val="9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550A83DF" w14:textId="24CB1C52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Pernyataan</w:t>
            </w:r>
          </w:p>
        </w:tc>
        <w:tc>
          <w:tcPr>
            <w:tcW w:w="1160" w:type="dxa"/>
            <w:vMerge w:val="restar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000000" w:fill="FFFFFF"/>
            <w:noWrap/>
            <w:vAlign w:val="center"/>
          </w:tcPr>
          <w:p w14:paraId="0F71D6D5" w14:textId="5FA62420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Total Skor</w:t>
            </w:r>
          </w:p>
        </w:tc>
      </w:tr>
      <w:tr w:rsidR="00254008" w:rsidRPr="00D37206" w14:paraId="2C8266FA" w14:textId="77777777" w:rsidTr="00254008">
        <w:trPr>
          <w:trHeight w:val="315"/>
        </w:trPr>
        <w:tc>
          <w:tcPr>
            <w:tcW w:w="1099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6DD62E7D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7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4CC266D3" w14:textId="3EA7F31F" w:rsidR="00254008" w:rsidRPr="00D37206" w:rsidRDefault="00D92CAB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7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58EF7867" w14:textId="4C26C55A" w:rsidR="00254008" w:rsidRPr="00D37206" w:rsidRDefault="00D92CAB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5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75EAF9C1" w14:textId="066DE66A" w:rsidR="00254008" w:rsidRPr="00D37206" w:rsidRDefault="00D92CAB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527C685C" w14:textId="412D2662" w:rsidR="00254008" w:rsidRPr="00D37206" w:rsidRDefault="00D92CAB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09BC6605" w14:textId="7C264814" w:rsidR="00254008" w:rsidRPr="00D37206" w:rsidRDefault="00D92CAB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1BA28411" w14:textId="63A8163C" w:rsidR="00254008" w:rsidRPr="00D37206" w:rsidRDefault="00D92CAB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</w:t>
            </w:r>
          </w:p>
        </w:tc>
        <w:tc>
          <w:tcPr>
            <w:tcW w:w="6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44B14722" w14:textId="4269D616" w:rsidR="00254008" w:rsidRPr="00D37206" w:rsidRDefault="00D92CAB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7</w:t>
            </w:r>
          </w:p>
        </w:tc>
        <w:tc>
          <w:tcPr>
            <w:tcW w:w="6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6002BDB7" w14:textId="7146DF1C" w:rsidR="00254008" w:rsidRPr="00D37206" w:rsidRDefault="00D92CAB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8</w:t>
            </w:r>
          </w:p>
        </w:tc>
        <w:tc>
          <w:tcPr>
            <w:tcW w:w="5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6434F191" w14:textId="46EA1C33" w:rsidR="00254008" w:rsidRPr="00D37206" w:rsidRDefault="00D92CAB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</w:t>
            </w:r>
          </w:p>
        </w:tc>
        <w:tc>
          <w:tcPr>
            <w:tcW w:w="1160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5E242A94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</w:tr>
      <w:tr w:rsidR="00254008" w:rsidRPr="00D37206" w14:paraId="57B2E23A" w14:textId="77777777" w:rsidTr="00254008">
        <w:trPr>
          <w:trHeight w:val="315"/>
        </w:trPr>
        <w:tc>
          <w:tcPr>
            <w:tcW w:w="10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A529192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7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CA744E3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80A90CD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8620E98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4D6BC73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D0882CF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A8F22ED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03BD54F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273113C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3692D52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1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4FC8CD0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1</w:t>
            </w:r>
          </w:p>
        </w:tc>
      </w:tr>
      <w:tr w:rsidR="00254008" w:rsidRPr="00D37206" w14:paraId="1BFFF321" w14:textId="77777777" w:rsidTr="00254008">
        <w:trPr>
          <w:trHeight w:val="315"/>
        </w:trPr>
        <w:tc>
          <w:tcPr>
            <w:tcW w:w="109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49D9CAC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D901E8B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CF08CD9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35805DA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2E52554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BD5FD02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B57E203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5864DFA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C6A5532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6535626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61CDABB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0</w:t>
            </w:r>
          </w:p>
        </w:tc>
      </w:tr>
      <w:tr w:rsidR="00254008" w:rsidRPr="00D37206" w14:paraId="524C9423" w14:textId="77777777" w:rsidTr="00254008">
        <w:trPr>
          <w:trHeight w:val="315"/>
        </w:trPr>
        <w:tc>
          <w:tcPr>
            <w:tcW w:w="109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51EFF7F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13C820E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956218A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851656E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5ACEC94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5FCA568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8627719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47FDEA3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88CE3EA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0105389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D618C34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2</w:t>
            </w:r>
          </w:p>
        </w:tc>
      </w:tr>
      <w:tr w:rsidR="00254008" w:rsidRPr="00D37206" w14:paraId="3EE56EF7" w14:textId="77777777" w:rsidTr="00254008">
        <w:trPr>
          <w:trHeight w:val="315"/>
        </w:trPr>
        <w:tc>
          <w:tcPr>
            <w:tcW w:w="109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EDBD642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2B7901F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720CF8D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0C72957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389D5A3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9D57853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D75E523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EE45983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94AE2B5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8E83E14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0A256B7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1</w:t>
            </w:r>
          </w:p>
        </w:tc>
      </w:tr>
      <w:tr w:rsidR="00254008" w:rsidRPr="00D37206" w14:paraId="25BD5E8F" w14:textId="77777777" w:rsidTr="00254008">
        <w:trPr>
          <w:trHeight w:val="315"/>
        </w:trPr>
        <w:tc>
          <w:tcPr>
            <w:tcW w:w="109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2DED453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984186B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BA9976B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422A67B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059A8E1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AB0A4AB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5AA014D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6009DE5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0B63980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9C8BF24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559812D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2</w:t>
            </w:r>
          </w:p>
        </w:tc>
      </w:tr>
      <w:tr w:rsidR="00254008" w:rsidRPr="00D37206" w14:paraId="245DFDEB" w14:textId="77777777" w:rsidTr="00254008">
        <w:trPr>
          <w:trHeight w:val="315"/>
        </w:trPr>
        <w:tc>
          <w:tcPr>
            <w:tcW w:w="109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CE16B2A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ED91495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8F76861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66C1952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C142E96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D4C1B7E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BC772F0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D912394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40E95B1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E919898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297CB45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1</w:t>
            </w:r>
          </w:p>
        </w:tc>
      </w:tr>
      <w:tr w:rsidR="00254008" w:rsidRPr="00D37206" w14:paraId="02764A66" w14:textId="77777777" w:rsidTr="00254008">
        <w:trPr>
          <w:trHeight w:val="315"/>
        </w:trPr>
        <w:tc>
          <w:tcPr>
            <w:tcW w:w="109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4E2F0C5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7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13B8B95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466C10C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508D51C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EE44E70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7A21286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FAD97D7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1A6E201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A392477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D38DCD8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97D2EB8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8</w:t>
            </w:r>
          </w:p>
        </w:tc>
      </w:tr>
      <w:tr w:rsidR="00254008" w:rsidRPr="00D37206" w14:paraId="4ADB0150" w14:textId="77777777" w:rsidTr="00254008">
        <w:trPr>
          <w:trHeight w:val="315"/>
        </w:trPr>
        <w:tc>
          <w:tcPr>
            <w:tcW w:w="109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F10E0B5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8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5893555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BCFC37D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C8B626E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A4C15DE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3EF9B86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A2E2E29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8ADA381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8663FB6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5A71DA1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72894A2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9</w:t>
            </w:r>
          </w:p>
        </w:tc>
      </w:tr>
      <w:tr w:rsidR="00254008" w:rsidRPr="00D37206" w14:paraId="378C6DD9" w14:textId="77777777" w:rsidTr="00254008">
        <w:trPr>
          <w:trHeight w:val="315"/>
        </w:trPr>
        <w:tc>
          <w:tcPr>
            <w:tcW w:w="109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ECE3A92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8A9CB14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4E0A885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9AD9929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3D97F21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9EEE888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D5B978D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DD1D682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61F34B5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635EAC8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D7CCB33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1</w:t>
            </w:r>
          </w:p>
        </w:tc>
      </w:tr>
      <w:tr w:rsidR="00254008" w:rsidRPr="00D37206" w14:paraId="02AF8AC6" w14:textId="77777777" w:rsidTr="00254008">
        <w:trPr>
          <w:trHeight w:val="315"/>
        </w:trPr>
        <w:tc>
          <w:tcPr>
            <w:tcW w:w="109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15EDD4C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0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F5C80AE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AC16569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85C2A96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2DA943B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675902B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728C1AD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19ACDA9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AD08EA1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DFCA635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0811280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9</w:t>
            </w:r>
          </w:p>
        </w:tc>
      </w:tr>
      <w:tr w:rsidR="00254008" w:rsidRPr="00D37206" w14:paraId="3DE777B6" w14:textId="77777777" w:rsidTr="00254008">
        <w:trPr>
          <w:trHeight w:val="315"/>
        </w:trPr>
        <w:tc>
          <w:tcPr>
            <w:tcW w:w="109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36B9257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1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0D9E73A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28881D2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9E948E6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59EAA40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2F6151E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594FEC2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FFE30AA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59DE1F2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4F1C1E1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9A79AB9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1</w:t>
            </w:r>
          </w:p>
        </w:tc>
      </w:tr>
      <w:tr w:rsidR="00254008" w:rsidRPr="00D37206" w14:paraId="3EF204E0" w14:textId="77777777" w:rsidTr="00254008">
        <w:trPr>
          <w:trHeight w:val="315"/>
        </w:trPr>
        <w:tc>
          <w:tcPr>
            <w:tcW w:w="109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3E8460C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2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0D43EC2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97870D1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C8CE1AE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3BAD5A9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1A37B33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7BA4652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02875C2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B3A4F46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6FFE1F6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18C5051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4</w:t>
            </w:r>
          </w:p>
        </w:tc>
      </w:tr>
      <w:tr w:rsidR="00254008" w:rsidRPr="00D37206" w14:paraId="67C81539" w14:textId="77777777" w:rsidTr="00254008">
        <w:trPr>
          <w:trHeight w:val="315"/>
        </w:trPr>
        <w:tc>
          <w:tcPr>
            <w:tcW w:w="109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5B1C9DC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3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099D782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8ED8738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B6945E3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0AAE771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77D8296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5079898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F75FE4B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CA985D9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E80A063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795C58B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1</w:t>
            </w:r>
          </w:p>
        </w:tc>
      </w:tr>
      <w:tr w:rsidR="00254008" w:rsidRPr="00D37206" w14:paraId="289CC64F" w14:textId="77777777" w:rsidTr="00254008">
        <w:trPr>
          <w:trHeight w:val="315"/>
        </w:trPr>
        <w:tc>
          <w:tcPr>
            <w:tcW w:w="109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1E32099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1664ED9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CEB9654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4F2E789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5A91D07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3CB8076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10C36DC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CA189D6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C31B082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94D35EF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21AC8F9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4</w:t>
            </w:r>
          </w:p>
        </w:tc>
      </w:tr>
      <w:tr w:rsidR="00254008" w:rsidRPr="00D37206" w14:paraId="0A3BB5BA" w14:textId="77777777" w:rsidTr="00254008">
        <w:trPr>
          <w:trHeight w:val="315"/>
        </w:trPr>
        <w:tc>
          <w:tcPr>
            <w:tcW w:w="109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17093FA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6E99809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A7A96A3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BF1F7B4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CB8A469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28818D2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A2D37D5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3C3D6D8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B160EF5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848BBD3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95A5A02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2</w:t>
            </w:r>
          </w:p>
        </w:tc>
      </w:tr>
      <w:tr w:rsidR="00254008" w:rsidRPr="00D37206" w14:paraId="760F17E7" w14:textId="77777777" w:rsidTr="00254008">
        <w:trPr>
          <w:trHeight w:val="315"/>
        </w:trPr>
        <w:tc>
          <w:tcPr>
            <w:tcW w:w="109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FB7607C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6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8FD4C91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86F1026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7CB417E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B9C67BF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A44F6A8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2B776ED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35A5184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AF6129E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D34ECD2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26E21B0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3</w:t>
            </w:r>
          </w:p>
        </w:tc>
      </w:tr>
      <w:tr w:rsidR="00254008" w:rsidRPr="00D37206" w14:paraId="3BC292C8" w14:textId="77777777" w:rsidTr="00254008">
        <w:trPr>
          <w:trHeight w:val="315"/>
        </w:trPr>
        <w:tc>
          <w:tcPr>
            <w:tcW w:w="109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C14F73F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7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B5E0F52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27E71B1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7DC4FEB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9F2C231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11080C9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1294E3A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8AACB2E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B4181D1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B1E3487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0D1CD6C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6</w:t>
            </w:r>
          </w:p>
        </w:tc>
      </w:tr>
      <w:tr w:rsidR="00254008" w:rsidRPr="00D37206" w14:paraId="5A8BE0D2" w14:textId="77777777" w:rsidTr="00254008">
        <w:trPr>
          <w:trHeight w:val="315"/>
        </w:trPr>
        <w:tc>
          <w:tcPr>
            <w:tcW w:w="109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285E7E3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8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61DB226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C484EF8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D0A60E8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2344B78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B40145D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459D820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5C52122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6950991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E9CCF06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0BF00BC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0</w:t>
            </w:r>
          </w:p>
        </w:tc>
      </w:tr>
      <w:tr w:rsidR="00254008" w:rsidRPr="00D37206" w14:paraId="265F4621" w14:textId="77777777" w:rsidTr="00254008">
        <w:trPr>
          <w:trHeight w:val="315"/>
        </w:trPr>
        <w:tc>
          <w:tcPr>
            <w:tcW w:w="109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33CBECB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9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C7037CF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819AD4E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C1A7084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D5B3000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E4D44BE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5531793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FBC2143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F5516C0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E56B711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FB9CFA1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2</w:t>
            </w:r>
          </w:p>
        </w:tc>
      </w:tr>
      <w:tr w:rsidR="00254008" w:rsidRPr="00D37206" w14:paraId="61D1141E" w14:textId="77777777" w:rsidTr="00254008">
        <w:trPr>
          <w:trHeight w:val="315"/>
        </w:trPr>
        <w:tc>
          <w:tcPr>
            <w:tcW w:w="109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0123662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0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5BD11A3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15A715C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5BB936B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8131DCF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06B3412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BB97502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4CA8AF1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94128C0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3C5287C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DAF1BFA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1</w:t>
            </w:r>
          </w:p>
        </w:tc>
      </w:tr>
      <w:tr w:rsidR="00254008" w:rsidRPr="00D37206" w14:paraId="074C66F9" w14:textId="77777777" w:rsidTr="00254008">
        <w:trPr>
          <w:trHeight w:val="315"/>
        </w:trPr>
        <w:tc>
          <w:tcPr>
            <w:tcW w:w="109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CFDBBFC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1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D217A68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861A2AD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4AA97D8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F9020DE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749D7F7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6EEE71D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62508D8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5D120FB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2EB2736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24BF6EC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5</w:t>
            </w:r>
          </w:p>
        </w:tc>
      </w:tr>
      <w:tr w:rsidR="00254008" w:rsidRPr="00D37206" w14:paraId="0B3A49E4" w14:textId="77777777" w:rsidTr="00254008">
        <w:trPr>
          <w:trHeight w:val="315"/>
        </w:trPr>
        <w:tc>
          <w:tcPr>
            <w:tcW w:w="109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9172185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2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76DB499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6B61DC9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3A17773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4701891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B6B6FCE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3AD18B7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299E704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54069AF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3232143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5BFD424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3</w:t>
            </w:r>
          </w:p>
        </w:tc>
      </w:tr>
      <w:tr w:rsidR="00254008" w:rsidRPr="00D37206" w14:paraId="6E8E02A7" w14:textId="77777777" w:rsidTr="00254008">
        <w:trPr>
          <w:trHeight w:val="315"/>
        </w:trPr>
        <w:tc>
          <w:tcPr>
            <w:tcW w:w="109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6315704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3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DE40E38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102450B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F1FBADE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F50CADC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9834FA2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D92E17B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6E0E72E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D118BBB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52A4B5E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29A251A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8</w:t>
            </w:r>
          </w:p>
        </w:tc>
      </w:tr>
      <w:tr w:rsidR="00254008" w:rsidRPr="00D37206" w14:paraId="31FEE93C" w14:textId="77777777" w:rsidTr="00254008">
        <w:trPr>
          <w:trHeight w:val="315"/>
        </w:trPr>
        <w:tc>
          <w:tcPr>
            <w:tcW w:w="109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908A0F4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B138AC8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7BFE1D6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747BE03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65148E4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7661776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29EF264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6C5CF14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DA6098E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5C97DE1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DEEECCA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2</w:t>
            </w:r>
          </w:p>
        </w:tc>
      </w:tr>
      <w:tr w:rsidR="00254008" w:rsidRPr="00D37206" w14:paraId="42C8FF9A" w14:textId="77777777" w:rsidTr="00254008">
        <w:trPr>
          <w:trHeight w:val="315"/>
        </w:trPr>
        <w:tc>
          <w:tcPr>
            <w:tcW w:w="109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B467333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8BE1B2E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025A1A2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EB68950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BBE8427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6E08796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EBE60E8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8986ED5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AE0D750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EB11485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A6D00EA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3</w:t>
            </w:r>
          </w:p>
        </w:tc>
      </w:tr>
      <w:tr w:rsidR="00254008" w:rsidRPr="00D37206" w14:paraId="2A555FB8" w14:textId="77777777" w:rsidTr="00254008">
        <w:trPr>
          <w:trHeight w:val="315"/>
        </w:trPr>
        <w:tc>
          <w:tcPr>
            <w:tcW w:w="109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40294AF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6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20EB9F7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A012201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8826212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CF920FC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C73323A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A5A83E8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D8334E5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D911852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25EE78A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DE58CBF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3</w:t>
            </w:r>
          </w:p>
        </w:tc>
      </w:tr>
      <w:tr w:rsidR="00254008" w:rsidRPr="00D37206" w14:paraId="5D09FEB1" w14:textId="77777777" w:rsidTr="00254008">
        <w:trPr>
          <w:trHeight w:val="315"/>
        </w:trPr>
        <w:tc>
          <w:tcPr>
            <w:tcW w:w="109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845D1A3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7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988321C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8F7121F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97F00B5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84B0A99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1E29088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BCFA27A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798D98C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DDE7E51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BA0B495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F3C72B9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3</w:t>
            </w:r>
          </w:p>
        </w:tc>
      </w:tr>
      <w:tr w:rsidR="00254008" w:rsidRPr="00D37206" w14:paraId="3B1DA176" w14:textId="77777777" w:rsidTr="00254008">
        <w:trPr>
          <w:trHeight w:val="315"/>
        </w:trPr>
        <w:tc>
          <w:tcPr>
            <w:tcW w:w="109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37CC42F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8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47F30E4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E83714B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39E3B9C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861C90F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A6B01D0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6317FB2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3FCC8AC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3AB55CF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F07D28D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A251183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0</w:t>
            </w:r>
          </w:p>
        </w:tc>
      </w:tr>
      <w:tr w:rsidR="00254008" w:rsidRPr="00D37206" w14:paraId="75CD52A7" w14:textId="77777777" w:rsidTr="00254008">
        <w:trPr>
          <w:trHeight w:val="315"/>
        </w:trPr>
        <w:tc>
          <w:tcPr>
            <w:tcW w:w="109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AC801A8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9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5F48968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14852E3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EA0D52F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B1F5CB0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D33CC70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736D24F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D2EF0A6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CD2E2E1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1568BA9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0389587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3</w:t>
            </w:r>
          </w:p>
        </w:tc>
      </w:tr>
      <w:tr w:rsidR="00254008" w:rsidRPr="00D37206" w14:paraId="25EBAA47" w14:textId="77777777" w:rsidTr="00254008">
        <w:trPr>
          <w:trHeight w:val="315"/>
        </w:trPr>
        <w:tc>
          <w:tcPr>
            <w:tcW w:w="109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0E8BF1C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0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BF88B7B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90BE69E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89B1BAF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181CBB6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B70D55E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2B63F3B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4A48A3B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757E46E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1E3387D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4FAD5E0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2</w:t>
            </w:r>
          </w:p>
        </w:tc>
      </w:tr>
      <w:tr w:rsidR="00254008" w:rsidRPr="00D37206" w14:paraId="50D1DDE0" w14:textId="77777777" w:rsidTr="00254008">
        <w:trPr>
          <w:trHeight w:val="315"/>
        </w:trPr>
        <w:tc>
          <w:tcPr>
            <w:tcW w:w="109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CF01D3B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1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29E3AEA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B46CFF8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6A50FF9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5629ABC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2D726AA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2F33813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7BB1574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F32FA5A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1BB283C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40361F5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1</w:t>
            </w:r>
          </w:p>
        </w:tc>
      </w:tr>
      <w:tr w:rsidR="00254008" w:rsidRPr="00D37206" w14:paraId="1366E62B" w14:textId="77777777" w:rsidTr="00254008">
        <w:trPr>
          <w:trHeight w:val="315"/>
        </w:trPr>
        <w:tc>
          <w:tcPr>
            <w:tcW w:w="109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E39CD78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2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A8C2812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DEA0C36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6E34D01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90E13F5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C204364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CC645AA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D6B9227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2D2C4B4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AD0DB65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97D9FC3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4</w:t>
            </w:r>
          </w:p>
        </w:tc>
      </w:tr>
      <w:tr w:rsidR="00254008" w:rsidRPr="00D37206" w14:paraId="6483FD67" w14:textId="77777777" w:rsidTr="00254008">
        <w:trPr>
          <w:trHeight w:val="315"/>
        </w:trPr>
        <w:tc>
          <w:tcPr>
            <w:tcW w:w="109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D98A96E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3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4A8C871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A1E44AF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63DB8CD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8E77865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302B86D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A69D921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9BBB548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1267362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B25438E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F9D66F7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3</w:t>
            </w:r>
          </w:p>
        </w:tc>
      </w:tr>
      <w:tr w:rsidR="00254008" w:rsidRPr="00D37206" w14:paraId="0887A5AC" w14:textId="77777777" w:rsidTr="00254008">
        <w:trPr>
          <w:trHeight w:val="315"/>
        </w:trPr>
        <w:tc>
          <w:tcPr>
            <w:tcW w:w="109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69D32EF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lastRenderedPageBreak/>
              <w:t>3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7B7BE7C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F1375B5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89798B7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ACA76FA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4432E22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04DBBF9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1310F55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225FB7B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62D8216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AE46F1E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9</w:t>
            </w:r>
          </w:p>
        </w:tc>
      </w:tr>
      <w:tr w:rsidR="00254008" w:rsidRPr="00D37206" w14:paraId="7DB1BCF5" w14:textId="77777777" w:rsidTr="00254008">
        <w:trPr>
          <w:trHeight w:val="315"/>
        </w:trPr>
        <w:tc>
          <w:tcPr>
            <w:tcW w:w="109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6EB6DCE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0E06C20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CA0DDDE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26C6A1D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42F938E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03C9132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E9AE023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69588AA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1A8B574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045F8DC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768E1F8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2</w:t>
            </w:r>
          </w:p>
        </w:tc>
      </w:tr>
      <w:tr w:rsidR="00254008" w:rsidRPr="00D37206" w14:paraId="3E57174E" w14:textId="77777777" w:rsidTr="00254008">
        <w:trPr>
          <w:trHeight w:val="315"/>
        </w:trPr>
        <w:tc>
          <w:tcPr>
            <w:tcW w:w="109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6AB095A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6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A928F66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393FD65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F6CCE27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C2D8C6E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A711EC5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0B637FF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98EEF9A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B8AC91B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651CDCE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B5105C5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9</w:t>
            </w:r>
          </w:p>
        </w:tc>
      </w:tr>
      <w:tr w:rsidR="00254008" w:rsidRPr="00D37206" w14:paraId="6DDAE43C" w14:textId="77777777" w:rsidTr="00254008">
        <w:trPr>
          <w:trHeight w:val="315"/>
        </w:trPr>
        <w:tc>
          <w:tcPr>
            <w:tcW w:w="109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E25E2C7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7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E79C528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08D79B5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E82D710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C817780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DD2388C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4D044E7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4F01714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9B226D8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288F85F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BAD2E6C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1</w:t>
            </w:r>
          </w:p>
        </w:tc>
      </w:tr>
      <w:tr w:rsidR="00254008" w:rsidRPr="00D37206" w14:paraId="599B9886" w14:textId="77777777" w:rsidTr="00254008">
        <w:trPr>
          <w:trHeight w:val="315"/>
        </w:trPr>
        <w:tc>
          <w:tcPr>
            <w:tcW w:w="109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172CD82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8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C42A382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3877D4F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FDEFED3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8E2D2E9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0C2062A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E736B13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CDF8E73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7687D62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E9F0DDC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6E3BB77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0</w:t>
            </w:r>
          </w:p>
        </w:tc>
      </w:tr>
      <w:tr w:rsidR="00254008" w:rsidRPr="00D37206" w14:paraId="37C208D7" w14:textId="77777777" w:rsidTr="00254008">
        <w:trPr>
          <w:trHeight w:val="315"/>
        </w:trPr>
        <w:tc>
          <w:tcPr>
            <w:tcW w:w="109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13733C8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9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DCA5718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67C32F2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5BB583C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F34EC56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C5B6082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89216B7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77E733A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9173E93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BC88AAF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77D2A07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1</w:t>
            </w:r>
          </w:p>
        </w:tc>
      </w:tr>
      <w:tr w:rsidR="00254008" w:rsidRPr="00D37206" w14:paraId="59411C48" w14:textId="77777777" w:rsidTr="00254008">
        <w:trPr>
          <w:trHeight w:val="315"/>
        </w:trPr>
        <w:tc>
          <w:tcPr>
            <w:tcW w:w="109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9D9DFB9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0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66877DA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0CAB027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AD4865C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633481E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86298CB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98C5AD1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884F12C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F24F862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8598173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CC7D4F2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7</w:t>
            </w:r>
          </w:p>
        </w:tc>
      </w:tr>
      <w:tr w:rsidR="00254008" w:rsidRPr="00D37206" w14:paraId="1910836A" w14:textId="77777777" w:rsidTr="00254008">
        <w:trPr>
          <w:trHeight w:val="315"/>
        </w:trPr>
        <w:tc>
          <w:tcPr>
            <w:tcW w:w="109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1E6E43A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1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1CE5865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421CD91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FD81A54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076F384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E68D11E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62B2E48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19B7DD0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5365F7D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1FA30D3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62FF681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2</w:t>
            </w:r>
          </w:p>
        </w:tc>
      </w:tr>
      <w:tr w:rsidR="00254008" w:rsidRPr="00D37206" w14:paraId="22A7E3C1" w14:textId="77777777" w:rsidTr="00254008">
        <w:trPr>
          <w:trHeight w:val="315"/>
        </w:trPr>
        <w:tc>
          <w:tcPr>
            <w:tcW w:w="109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98E371A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2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FE49FC2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0D1C1FA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A0B47E5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DD1FF3E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C39F2AB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61F81C8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1C2B2A5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54C2760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58F7A00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C4809AB" w14:textId="77777777" w:rsidR="00254008" w:rsidRPr="00D37206" w:rsidRDefault="00254008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0</w:t>
            </w:r>
          </w:p>
        </w:tc>
      </w:tr>
    </w:tbl>
    <w:p w14:paraId="0283A4A3" w14:textId="0F4FB598" w:rsidR="00A90D02" w:rsidRPr="00D37206" w:rsidRDefault="00A90D02" w:rsidP="0028021E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7FF63A6B" w14:textId="50374ACF" w:rsidR="00A90D02" w:rsidRPr="00D37206" w:rsidRDefault="00A90D02" w:rsidP="0028021E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743DBE57" w14:textId="7FBBF2F5" w:rsidR="00254008" w:rsidRPr="00D37206" w:rsidRDefault="00254008" w:rsidP="00254008">
      <w:pPr>
        <w:rPr>
          <w:rFonts w:ascii="Times New Roman" w:hAnsi="Times New Roman" w:cs="Times New Roman"/>
          <w:sz w:val="24"/>
          <w:szCs w:val="24"/>
        </w:rPr>
      </w:pPr>
    </w:p>
    <w:p w14:paraId="68649BCF" w14:textId="76BA494F" w:rsidR="00254008" w:rsidRPr="00D37206" w:rsidRDefault="00254008" w:rsidP="00254008">
      <w:pPr>
        <w:rPr>
          <w:rFonts w:ascii="Times New Roman" w:hAnsi="Times New Roman" w:cs="Times New Roman"/>
          <w:sz w:val="24"/>
          <w:szCs w:val="24"/>
        </w:rPr>
      </w:pPr>
    </w:p>
    <w:p w14:paraId="639B583A" w14:textId="5994A513" w:rsidR="00254008" w:rsidRPr="00D37206" w:rsidRDefault="00254008" w:rsidP="00254008">
      <w:pPr>
        <w:rPr>
          <w:rFonts w:ascii="Times New Roman" w:hAnsi="Times New Roman" w:cs="Times New Roman"/>
          <w:sz w:val="24"/>
          <w:szCs w:val="24"/>
        </w:rPr>
      </w:pPr>
    </w:p>
    <w:p w14:paraId="368DBB58" w14:textId="7658F8F4" w:rsidR="00254008" w:rsidRPr="00D37206" w:rsidRDefault="00254008" w:rsidP="00254008">
      <w:pPr>
        <w:rPr>
          <w:rFonts w:ascii="Times New Roman" w:hAnsi="Times New Roman" w:cs="Times New Roman"/>
          <w:sz w:val="24"/>
          <w:szCs w:val="24"/>
        </w:rPr>
      </w:pPr>
    </w:p>
    <w:p w14:paraId="4E53AE9D" w14:textId="7B5E8E2E" w:rsidR="00254008" w:rsidRPr="00D37206" w:rsidRDefault="00254008" w:rsidP="00254008">
      <w:pPr>
        <w:rPr>
          <w:rFonts w:ascii="Times New Roman" w:hAnsi="Times New Roman" w:cs="Times New Roman"/>
          <w:sz w:val="24"/>
          <w:szCs w:val="24"/>
        </w:rPr>
      </w:pPr>
    </w:p>
    <w:p w14:paraId="7581700C" w14:textId="01B46796" w:rsidR="00254008" w:rsidRPr="00D37206" w:rsidRDefault="00254008" w:rsidP="00254008">
      <w:pPr>
        <w:rPr>
          <w:rFonts w:ascii="Times New Roman" w:hAnsi="Times New Roman" w:cs="Times New Roman"/>
          <w:sz w:val="24"/>
          <w:szCs w:val="24"/>
        </w:rPr>
      </w:pPr>
    </w:p>
    <w:p w14:paraId="00F69646" w14:textId="0EEFB86D" w:rsidR="00254008" w:rsidRPr="00D37206" w:rsidRDefault="00254008" w:rsidP="00254008">
      <w:pPr>
        <w:rPr>
          <w:rFonts w:ascii="Times New Roman" w:hAnsi="Times New Roman" w:cs="Times New Roman"/>
          <w:sz w:val="24"/>
          <w:szCs w:val="24"/>
        </w:rPr>
      </w:pPr>
    </w:p>
    <w:p w14:paraId="1D82F287" w14:textId="439EEFF4" w:rsidR="00254008" w:rsidRPr="00D37206" w:rsidRDefault="00254008" w:rsidP="00254008">
      <w:pPr>
        <w:rPr>
          <w:rFonts w:ascii="Times New Roman" w:hAnsi="Times New Roman" w:cs="Times New Roman"/>
          <w:sz w:val="24"/>
          <w:szCs w:val="24"/>
        </w:rPr>
      </w:pPr>
    </w:p>
    <w:p w14:paraId="4368378F" w14:textId="10285393" w:rsidR="00254008" w:rsidRPr="00D37206" w:rsidRDefault="00254008" w:rsidP="00254008">
      <w:pPr>
        <w:rPr>
          <w:rFonts w:ascii="Times New Roman" w:hAnsi="Times New Roman" w:cs="Times New Roman"/>
          <w:sz w:val="24"/>
          <w:szCs w:val="24"/>
        </w:rPr>
      </w:pPr>
    </w:p>
    <w:p w14:paraId="761AF415" w14:textId="0312C6FD" w:rsidR="00254008" w:rsidRPr="00D37206" w:rsidRDefault="00254008" w:rsidP="00254008">
      <w:pPr>
        <w:rPr>
          <w:rFonts w:ascii="Times New Roman" w:hAnsi="Times New Roman" w:cs="Times New Roman"/>
          <w:sz w:val="24"/>
          <w:szCs w:val="24"/>
        </w:rPr>
      </w:pPr>
    </w:p>
    <w:p w14:paraId="0268870B" w14:textId="7F116E23" w:rsidR="00254008" w:rsidRPr="00D37206" w:rsidRDefault="00254008" w:rsidP="00254008">
      <w:pPr>
        <w:rPr>
          <w:rFonts w:ascii="Times New Roman" w:hAnsi="Times New Roman" w:cs="Times New Roman"/>
          <w:sz w:val="24"/>
          <w:szCs w:val="24"/>
        </w:rPr>
      </w:pPr>
    </w:p>
    <w:p w14:paraId="5ABB2DF1" w14:textId="59DE6B36" w:rsidR="00254008" w:rsidRPr="00D37206" w:rsidRDefault="00254008" w:rsidP="00254008">
      <w:pPr>
        <w:rPr>
          <w:rFonts w:ascii="Times New Roman" w:hAnsi="Times New Roman" w:cs="Times New Roman"/>
          <w:sz w:val="24"/>
          <w:szCs w:val="24"/>
        </w:rPr>
      </w:pPr>
    </w:p>
    <w:p w14:paraId="44C3EFB4" w14:textId="2BCF9440" w:rsidR="00254008" w:rsidRPr="00D37206" w:rsidRDefault="00254008" w:rsidP="00254008">
      <w:pPr>
        <w:rPr>
          <w:rFonts w:ascii="Times New Roman" w:hAnsi="Times New Roman" w:cs="Times New Roman"/>
          <w:sz w:val="24"/>
          <w:szCs w:val="24"/>
        </w:rPr>
      </w:pPr>
    </w:p>
    <w:p w14:paraId="55771625" w14:textId="54995A70" w:rsidR="00254008" w:rsidRPr="00D37206" w:rsidRDefault="00254008" w:rsidP="00254008">
      <w:pPr>
        <w:rPr>
          <w:rFonts w:ascii="Times New Roman" w:hAnsi="Times New Roman" w:cs="Times New Roman"/>
          <w:sz w:val="24"/>
          <w:szCs w:val="24"/>
        </w:rPr>
      </w:pPr>
    </w:p>
    <w:p w14:paraId="1A2F6217" w14:textId="26D2D94F" w:rsidR="00254008" w:rsidRPr="00D37206" w:rsidRDefault="00254008" w:rsidP="00254008">
      <w:pPr>
        <w:rPr>
          <w:rFonts w:ascii="Times New Roman" w:hAnsi="Times New Roman" w:cs="Times New Roman"/>
          <w:sz w:val="24"/>
          <w:szCs w:val="24"/>
        </w:rPr>
      </w:pPr>
    </w:p>
    <w:p w14:paraId="01E77416" w14:textId="275D0EF0" w:rsidR="00254008" w:rsidRPr="00D37206" w:rsidRDefault="00254008" w:rsidP="00254008">
      <w:pPr>
        <w:rPr>
          <w:rFonts w:ascii="Times New Roman" w:hAnsi="Times New Roman" w:cs="Times New Roman"/>
          <w:sz w:val="24"/>
          <w:szCs w:val="24"/>
        </w:rPr>
      </w:pPr>
    </w:p>
    <w:p w14:paraId="3812E7B4" w14:textId="484FBF0E" w:rsidR="00254008" w:rsidRPr="00D37206" w:rsidRDefault="00254008" w:rsidP="00254008">
      <w:pPr>
        <w:rPr>
          <w:rFonts w:ascii="Times New Roman" w:hAnsi="Times New Roman" w:cs="Times New Roman"/>
          <w:sz w:val="24"/>
          <w:szCs w:val="24"/>
        </w:rPr>
      </w:pPr>
    </w:p>
    <w:p w14:paraId="36614DAF" w14:textId="4DEE04FF" w:rsidR="00254008" w:rsidRPr="00D37206" w:rsidRDefault="00254008" w:rsidP="00254008">
      <w:pPr>
        <w:rPr>
          <w:rFonts w:ascii="Times New Roman" w:hAnsi="Times New Roman" w:cs="Times New Roman"/>
          <w:sz w:val="24"/>
          <w:szCs w:val="24"/>
        </w:rPr>
      </w:pPr>
    </w:p>
    <w:p w14:paraId="727A7932" w14:textId="5F8858EA" w:rsidR="00254008" w:rsidRPr="00D37206" w:rsidRDefault="00254008" w:rsidP="00254008">
      <w:pPr>
        <w:tabs>
          <w:tab w:val="left" w:pos="4440"/>
        </w:tabs>
        <w:rPr>
          <w:rFonts w:ascii="Times New Roman" w:hAnsi="Times New Roman" w:cs="Times New Roman"/>
          <w:sz w:val="24"/>
          <w:szCs w:val="24"/>
        </w:rPr>
      </w:pPr>
    </w:p>
    <w:p w14:paraId="60AD5AC5" w14:textId="7CEB1C05" w:rsidR="005D35C8" w:rsidRPr="00D37206" w:rsidRDefault="00D76262" w:rsidP="005D35C8">
      <w:pPr>
        <w:pStyle w:val="Caption"/>
        <w:spacing w:line="480" w:lineRule="auto"/>
        <w:jc w:val="both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</w:pPr>
      <w:bookmarkStart w:id="15" w:name="_Toc137435132"/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lastRenderedPageBreak/>
        <w:t xml:space="preserve">Lampiran </w:t>
      </w:r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instrText xml:space="preserve"> SEQ Lampiran \* ARABIC </w:instrText>
      </w:r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06743C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4"/>
          <w:szCs w:val="24"/>
        </w:rPr>
        <w:t>4</w:t>
      </w:r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br/>
        <w:t xml:space="preserve">                     Jawaban Responden Pernyataan Beban Kerja (X2)</w:t>
      </w:r>
      <w:bookmarkEnd w:id="15"/>
    </w:p>
    <w:tbl>
      <w:tblPr>
        <w:tblW w:w="0" w:type="auto"/>
        <w:tblInd w:w="-147" w:type="dxa"/>
        <w:tblLook w:val="04A0" w:firstRow="1" w:lastRow="0" w:firstColumn="1" w:lastColumn="0" w:noHBand="0" w:noVBand="1"/>
      </w:tblPr>
      <w:tblGrid>
        <w:gridCol w:w="696"/>
        <w:gridCol w:w="336"/>
        <w:gridCol w:w="336"/>
        <w:gridCol w:w="336"/>
        <w:gridCol w:w="336"/>
        <w:gridCol w:w="336"/>
        <w:gridCol w:w="336"/>
        <w:gridCol w:w="336"/>
        <w:gridCol w:w="336"/>
        <w:gridCol w:w="336"/>
        <w:gridCol w:w="456"/>
        <w:gridCol w:w="456"/>
        <w:gridCol w:w="440"/>
        <w:gridCol w:w="440"/>
        <w:gridCol w:w="440"/>
        <w:gridCol w:w="440"/>
        <w:gridCol w:w="440"/>
        <w:gridCol w:w="1236"/>
      </w:tblGrid>
      <w:tr w:rsidR="001A3677" w:rsidRPr="00D37206" w14:paraId="61A109FA" w14:textId="77777777" w:rsidTr="001A3677">
        <w:trPr>
          <w:trHeight w:val="315"/>
        </w:trPr>
        <w:tc>
          <w:tcPr>
            <w:tcW w:w="0" w:type="auto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33ACC85D" w14:textId="21EC4BC6" w:rsidR="001A3677" w:rsidRPr="00D37206" w:rsidRDefault="001A3677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Resp</w:t>
            </w:r>
          </w:p>
        </w:tc>
        <w:tc>
          <w:tcPr>
            <w:tcW w:w="0" w:type="auto"/>
            <w:gridSpan w:val="1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</w:tcPr>
          <w:p w14:paraId="4C1E9744" w14:textId="73844174" w:rsidR="001A3677" w:rsidRPr="00D37206" w:rsidRDefault="001A3677" w:rsidP="001A367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Pernyataan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000000" w:fill="FFFFFF"/>
            <w:noWrap/>
            <w:vAlign w:val="center"/>
          </w:tcPr>
          <w:p w14:paraId="4C9DED2F" w14:textId="6B61DFAF" w:rsidR="001A3677" w:rsidRPr="00D37206" w:rsidRDefault="001A3677" w:rsidP="001A36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Total Skor</w:t>
            </w:r>
          </w:p>
        </w:tc>
      </w:tr>
      <w:tr w:rsidR="001A3677" w:rsidRPr="00D37206" w14:paraId="7E73AD1D" w14:textId="77777777" w:rsidTr="001A3677">
        <w:trPr>
          <w:trHeight w:val="315"/>
        </w:trPr>
        <w:tc>
          <w:tcPr>
            <w:tcW w:w="0" w:type="auto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48C1B064" w14:textId="77777777" w:rsidR="001A3677" w:rsidRPr="00D37206" w:rsidRDefault="001A3677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7DFB93AE" w14:textId="44794B30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375D6AE7" w14:textId="7C463CB6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15DB00F4" w14:textId="2D940EE0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0DC04CBD" w14:textId="240B6B7D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254C95B3" w14:textId="65275228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0617BFDC" w14:textId="3087A7C4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58280781" w14:textId="5F3BDEDF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7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12B4BCA1" w14:textId="16E1F498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8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3AB51B05" w14:textId="75712E0D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50DA60F0" w14:textId="3E7FDC4B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</w:tcPr>
          <w:p w14:paraId="64C5B406" w14:textId="5569F173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</w:tcPr>
          <w:p w14:paraId="0F98260C" w14:textId="330CC48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1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</w:tcPr>
          <w:p w14:paraId="5AF841FF" w14:textId="1C803C4D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1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</w:tcPr>
          <w:p w14:paraId="0108B0DA" w14:textId="614240EA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1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</w:tcPr>
          <w:p w14:paraId="45754D2C" w14:textId="23752061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1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</w:tcPr>
          <w:p w14:paraId="401E70BF" w14:textId="30A791D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16</w:t>
            </w:r>
          </w:p>
        </w:tc>
        <w:tc>
          <w:tcPr>
            <w:tcW w:w="0" w:type="auto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6AD81392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</w:tr>
      <w:tr w:rsidR="001A3677" w:rsidRPr="00D37206" w14:paraId="5B26D244" w14:textId="77777777" w:rsidTr="001A3677">
        <w:trPr>
          <w:trHeight w:val="31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04FFD0E9" w14:textId="62DE185E" w:rsidR="001A3677" w:rsidRPr="00D37206" w:rsidRDefault="003629DA" w:rsidP="003629D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   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6B31919" w14:textId="4998C664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FD69353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5DE9652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7397FFC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3EFC93B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1079861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B6D80B4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2EF4D75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17B7A10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9069BB1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D8FB402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CF9A158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FAF871B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BDF045B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5B6DFF6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3BAD674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1C2042C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73</w:t>
            </w:r>
          </w:p>
        </w:tc>
      </w:tr>
      <w:tr w:rsidR="001A3677" w:rsidRPr="00D37206" w14:paraId="77ADE82A" w14:textId="77777777" w:rsidTr="001A3677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0450A30D" w14:textId="735E155C" w:rsidR="001A3677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B5D6313" w14:textId="64FE214E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8AED114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597CBCC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B7241A6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94D76EA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BD7C148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F1EAB90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6A8AD4C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00D0B5D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F799E98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7C5DC5A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CA3337F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BFB4562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1A1ADED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29A112C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B91A809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DE8666B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4</w:t>
            </w:r>
          </w:p>
        </w:tc>
      </w:tr>
      <w:tr w:rsidR="001A3677" w:rsidRPr="00D37206" w14:paraId="6FB6B003" w14:textId="77777777" w:rsidTr="001A3677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26BFC789" w14:textId="7B665258" w:rsidR="001A3677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5B09688" w14:textId="248BEAEA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28BC23D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6A7680B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F4F2537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A53AA29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6B3D868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C82152D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57341E1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1B3292F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13FBEC1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5859AF3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19635E5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A9E4EF4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647F2C2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138D51E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C54B52A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8B70139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9</w:t>
            </w:r>
          </w:p>
        </w:tc>
      </w:tr>
      <w:tr w:rsidR="001A3677" w:rsidRPr="00D37206" w14:paraId="2582ADED" w14:textId="77777777" w:rsidTr="001A3677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624EBAB3" w14:textId="7D59B34C" w:rsidR="001A3677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E8B47CB" w14:textId="265692E9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04E1561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E9713E3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4E2C9A6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B5ECB81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EB20AC7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F5431F5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C0D70A6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AA778D5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5D345C4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528477F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54B9E11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0FBBE3B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4BD9EEC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9869423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AEDB25E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BE0AE11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9</w:t>
            </w:r>
          </w:p>
        </w:tc>
      </w:tr>
      <w:tr w:rsidR="001A3677" w:rsidRPr="00D37206" w14:paraId="1806E6FE" w14:textId="77777777" w:rsidTr="001A3677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760D0518" w14:textId="7540730D" w:rsidR="001A3677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157185E" w14:textId="015D5EDD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54E9BA0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3B51BEB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5FCFB8F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54B7A16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B976F5E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B9826AA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7102678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1A093D9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854C5E6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738C8C6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87AFA98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0EC6892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8746A3A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51C0DF6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0505682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5137F49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72</w:t>
            </w:r>
          </w:p>
        </w:tc>
      </w:tr>
      <w:tr w:rsidR="001A3677" w:rsidRPr="00D37206" w14:paraId="485717A7" w14:textId="77777777" w:rsidTr="001A3677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6F60B80E" w14:textId="448AB115" w:rsidR="001A3677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BD85F16" w14:textId="6C896E7E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6C4AD68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23D1D2A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D949871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8A90C21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8432919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38C9F7C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4CF5E77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267F656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9622BDD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639A955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D21F906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B5B182D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0BB2447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66B9EE4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9BB8EA2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B5BB5B8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71</w:t>
            </w:r>
          </w:p>
        </w:tc>
      </w:tr>
      <w:tr w:rsidR="001A3677" w:rsidRPr="00D37206" w14:paraId="765698FA" w14:textId="77777777" w:rsidTr="001A3677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4CAE5CB0" w14:textId="17B85A1C" w:rsidR="001A3677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7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0334A44" w14:textId="6C81DAA8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AB5026B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D2ABC67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B8AAD16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21EED99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78DE0CB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8F5C042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6DD8F20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CC88EB9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5182FB7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BEB5785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E897391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A234AE2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6FC8556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09407CA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9FB982A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4095D8D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72</w:t>
            </w:r>
          </w:p>
        </w:tc>
      </w:tr>
      <w:tr w:rsidR="001A3677" w:rsidRPr="00D37206" w14:paraId="19459275" w14:textId="77777777" w:rsidTr="001A3677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5B796E92" w14:textId="166591BB" w:rsidR="001A3677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8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33795D8" w14:textId="582696F1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67C7662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FD64B44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B125C5A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A6DAAB5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C3ABC91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460E636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46C6FDF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F0C9813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132F77A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B4CF6B5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2A17377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6D783DC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4EA4A6A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B35A6E4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4503F43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597BD4A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72</w:t>
            </w:r>
          </w:p>
        </w:tc>
      </w:tr>
      <w:tr w:rsidR="001A3677" w:rsidRPr="00D37206" w14:paraId="5BF988CB" w14:textId="77777777" w:rsidTr="001A3677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2A70E857" w14:textId="51947731" w:rsidR="001A3677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D104C6D" w14:textId="5C93BAC4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550B4BD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432608B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BAEA2F1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5ADC759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6C58C54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3A55B0A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9A27762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8CAC20B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582F8DC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C91FA19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7345365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D701A04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0A2DA81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2A5528A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B5C6382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26230DF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6</w:t>
            </w:r>
          </w:p>
        </w:tc>
      </w:tr>
      <w:tr w:rsidR="001A3677" w:rsidRPr="00D37206" w14:paraId="5804E970" w14:textId="77777777" w:rsidTr="001A3677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100BD2C3" w14:textId="65E821D2" w:rsidR="001A3677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0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F01ACEA" w14:textId="488E241A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E534654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BBDDCA1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DC5FDB4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FA2CDE9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3C256AA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1836444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8AA5A7F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A5E9326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94010EB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9D5C171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86ADD20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6B1DCA2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069FBAF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CE93154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9164BAB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761A507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9</w:t>
            </w:r>
          </w:p>
        </w:tc>
      </w:tr>
      <w:tr w:rsidR="001A3677" w:rsidRPr="00D37206" w14:paraId="25EF770E" w14:textId="77777777" w:rsidTr="001A3677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36A470F5" w14:textId="160C9C14" w:rsidR="001A3677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1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F7C5D1B" w14:textId="30A14A19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10CB277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F278162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99B53B5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6E72F0E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E04FFED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0DB311E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3F815DB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F6B30C0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E3A0673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316354E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607CEC6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49448D0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7BA26F6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B756537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1B8AB26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48AA52D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70</w:t>
            </w:r>
          </w:p>
        </w:tc>
      </w:tr>
      <w:tr w:rsidR="001A3677" w:rsidRPr="00D37206" w14:paraId="75926389" w14:textId="77777777" w:rsidTr="001A3677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333848B7" w14:textId="493B7B19" w:rsidR="001A3677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2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EB72767" w14:textId="5D8E329B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36F9A06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B74988A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30CE775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1186120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F52D893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84B51FA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C949DBE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C74452A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38E0624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A8E8185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80BC17B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60A5051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4B81BF4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6152208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3C73DD6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D9C05AC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8</w:t>
            </w:r>
          </w:p>
        </w:tc>
      </w:tr>
      <w:tr w:rsidR="001A3677" w:rsidRPr="00D37206" w14:paraId="14BB0632" w14:textId="77777777" w:rsidTr="001A3677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6C01B94A" w14:textId="1594B70C" w:rsidR="001A3677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3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C0166A0" w14:textId="114A573F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CCAB250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72764A7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D4D4059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7AA5C8A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DACFB8A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03ABC11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84DB755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87F2BF2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1C5A441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63B1414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37DFB29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3195811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E546DE6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808F5B5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AC702D6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FC49CAA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8</w:t>
            </w:r>
          </w:p>
        </w:tc>
      </w:tr>
      <w:tr w:rsidR="001A3677" w:rsidRPr="00D37206" w14:paraId="27543247" w14:textId="77777777" w:rsidTr="001A3677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2096F4D4" w14:textId="5D49287B" w:rsidR="001A3677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4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5E956DF" w14:textId="192E4EEF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3B69762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EDA536E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8BF9215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853F16A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7615BC8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D0ACD30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26E99DC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8114438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972F421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A0C9A63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08BA04E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791B018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B1D67CD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2241092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C9C7680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97ACE96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6</w:t>
            </w:r>
          </w:p>
        </w:tc>
      </w:tr>
      <w:tr w:rsidR="001A3677" w:rsidRPr="00D37206" w14:paraId="1BC81575" w14:textId="77777777" w:rsidTr="001A3677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294239A1" w14:textId="3490A60F" w:rsidR="001A3677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5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41982D7" w14:textId="5A3B1FDD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1BD6306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98CACC2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4CC3E35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A7B45C7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630CAEC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8E57B3A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6B54273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2C32293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312315B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BFC1C44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1D53CFD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C91900D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75009E7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498D231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5C44B29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68447ED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5</w:t>
            </w:r>
          </w:p>
        </w:tc>
      </w:tr>
      <w:tr w:rsidR="001A3677" w:rsidRPr="00D37206" w14:paraId="61CB9FC4" w14:textId="77777777" w:rsidTr="001A3677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3FDB5330" w14:textId="144577C5" w:rsidR="001A3677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6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5EBF27B" w14:textId="6CA98EE2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7C255BE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5601391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1DB8EB3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EFE2784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73EDF87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211F917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68D9FED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23D2642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EF17FAD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1BBF78D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3149EAF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9187DD6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BA0418E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DFF8AA7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F76E6A2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F7AB702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73</w:t>
            </w:r>
          </w:p>
        </w:tc>
      </w:tr>
      <w:tr w:rsidR="001A3677" w:rsidRPr="00D37206" w14:paraId="05F38897" w14:textId="77777777" w:rsidTr="001A3677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64A28050" w14:textId="3AA25746" w:rsidR="001A3677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7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BBD0C73" w14:textId="5C131F3E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E938758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CBC2690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9205C38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97EBE90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E617B92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CCE610A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46D7DAC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77AFC6F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4331D11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7EF00D8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7005F6B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4597CDD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81800D4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BE496FE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B8136CF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720874F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5</w:t>
            </w:r>
          </w:p>
        </w:tc>
      </w:tr>
      <w:tr w:rsidR="001A3677" w:rsidRPr="00D37206" w14:paraId="62970378" w14:textId="77777777" w:rsidTr="001A3677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20A21B7D" w14:textId="325BBEB6" w:rsidR="001A3677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8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ACBC6BE" w14:textId="49216164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6946894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67CAB7E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7CBBD51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E2A9D45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3E05FE5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1CBA98A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D33C256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5B347B7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9D31597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1F02118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4324406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7687DC2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EAD64AD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CFC1B96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EBB220F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C1667BF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3</w:t>
            </w:r>
          </w:p>
        </w:tc>
      </w:tr>
      <w:tr w:rsidR="001A3677" w:rsidRPr="00D37206" w14:paraId="7747A5B0" w14:textId="77777777" w:rsidTr="001A3677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11D94281" w14:textId="71DE6582" w:rsidR="001A3677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9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66D00D0" w14:textId="06053BF1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EC50CD2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889A549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396C8EC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AA6D2B0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CED7252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C477919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CFD8E98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654473E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A3DF02F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534330A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E96B2B2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65202A6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33C65AF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F15BA13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F903A08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B0EF131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76</w:t>
            </w:r>
          </w:p>
        </w:tc>
      </w:tr>
      <w:tr w:rsidR="001A3677" w:rsidRPr="00D37206" w14:paraId="3D235908" w14:textId="77777777" w:rsidTr="001A3677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5CF9A3C3" w14:textId="36E68D06" w:rsidR="001A3677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0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2AC3652" w14:textId="56D8F9F2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3AC921F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E6EA127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529329B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8872B32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490CA32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1A9C060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845DF0A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B8A7D5D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AF85251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37ADF17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BCD6453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18E9E5F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75E4A4C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75530C2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A3C5E09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8F07E1F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0</w:t>
            </w:r>
          </w:p>
        </w:tc>
      </w:tr>
      <w:tr w:rsidR="001A3677" w:rsidRPr="00D37206" w14:paraId="2FF682D3" w14:textId="77777777" w:rsidTr="001A3677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22902897" w14:textId="7CD5500E" w:rsidR="001A3677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1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01B65CB" w14:textId="700C4A6D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61CE714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DD9A4F0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1994748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050628F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6E1D3C8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0864C3C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B279CEB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9BBDEC7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75E586D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9732929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1FEE263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A3FB74B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967B574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AA8EAA0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D3DBA8B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42A25BD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0</w:t>
            </w:r>
          </w:p>
        </w:tc>
      </w:tr>
      <w:tr w:rsidR="001A3677" w:rsidRPr="00D37206" w14:paraId="7D2C7F40" w14:textId="77777777" w:rsidTr="001A3677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235FBE07" w14:textId="5C79D1C4" w:rsidR="001A3677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2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F05B737" w14:textId="0F71FF6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952754C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B6AC6EB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A5DE4D6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F20B9D0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58532C2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1F92048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D5841E7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DE4E2EF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0E29E27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0DA01E8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687DC8D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524DAB4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1E6D7D3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FF2887A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66A8D75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0C192E0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75</w:t>
            </w:r>
          </w:p>
        </w:tc>
      </w:tr>
      <w:tr w:rsidR="001A3677" w:rsidRPr="00D37206" w14:paraId="00EB17BD" w14:textId="77777777" w:rsidTr="001A3677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351A9028" w14:textId="3B4B3D73" w:rsidR="001A3677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3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F1ABF53" w14:textId="2B09E172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02A9D68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DE578D8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759DD0C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D81E275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AD99F30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9BCB180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6F27D20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FB717C2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E172CDE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A210DBF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1195511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3E1509C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5DE2593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6543506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782D8A1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1BD9432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8</w:t>
            </w:r>
          </w:p>
        </w:tc>
      </w:tr>
      <w:tr w:rsidR="001A3677" w:rsidRPr="00D37206" w14:paraId="5E88C0A2" w14:textId="77777777" w:rsidTr="001A3677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794BABE8" w14:textId="06E200E1" w:rsidR="001A3677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4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5FA4B68" w14:textId="57191BC8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E2BB2E4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D7ABF86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9126AB3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294019B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30E9A6F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247695E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8A21B36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DFA94DA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12D2572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C024D5F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F5F0FDF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CF0E077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FDFF1D9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D4DE9A6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1095AA5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EE767E0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6</w:t>
            </w:r>
          </w:p>
        </w:tc>
      </w:tr>
      <w:tr w:rsidR="001A3677" w:rsidRPr="00D37206" w14:paraId="6A024843" w14:textId="77777777" w:rsidTr="001A3677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416D9B77" w14:textId="20C18918" w:rsidR="001A3677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5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F52F2E6" w14:textId="670EE4D5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C3D388B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3AF2848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1A90854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CB164DD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C777749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E27EEE1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D0412E4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05596E9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E8B39A3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E2F2FFB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3507D23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1DD7019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7223465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640BAD8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C4CB421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5A730A7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9</w:t>
            </w:r>
          </w:p>
        </w:tc>
      </w:tr>
      <w:tr w:rsidR="001A3677" w:rsidRPr="00D37206" w14:paraId="2E120EBF" w14:textId="77777777" w:rsidTr="001A3677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74089A8F" w14:textId="2E80C465" w:rsidR="001A3677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6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49B2B1F" w14:textId="24F20723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FD23CF8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F79E7E9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2C2AC30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1547F69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1A8AE0B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F29C01A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FBB72B3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52BFAEA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345E48F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B5E1E0A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4B3222E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732E931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728FCA1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A7081AE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92BDE34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2F8639C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4</w:t>
            </w:r>
          </w:p>
        </w:tc>
      </w:tr>
      <w:tr w:rsidR="001A3677" w:rsidRPr="00D37206" w14:paraId="33ECF40A" w14:textId="77777777" w:rsidTr="001A3677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6D4D2AA2" w14:textId="69B2D7E6" w:rsidR="001A3677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7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5CC7C46" w14:textId="091E5FC8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0C83677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BDE2D13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574146F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140BAC6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B49E63D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D12A7B9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FB93DE6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088644A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B7C4C84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A903181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8C7FBA0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B0D1A32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0B2A763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0CC55C8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A03CB2C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E9637F2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4</w:t>
            </w:r>
          </w:p>
        </w:tc>
      </w:tr>
      <w:tr w:rsidR="001A3677" w:rsidRPr="00D37206" w14:paraId="69E3C9FD" w14:textId="77777777" w:rsidTr="001A3677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1F17D748" w14:textId="7218FD9C" w:rsidR="001A3677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8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45AF528" w14:textId="446984C8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07BCAFC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826FC04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A9EF075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E7B8B86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4A47768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485C7EA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B535504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6F161B4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53E1BEB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AC1E4EF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B786124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4338463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76A896E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D271507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F5EA61A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D171740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6</w:t>
            </w:r>
          </w:p>
        </w:tc>
      </w:tr>
      <w:tr w:rsidR="001A3677" w:rsidRPr="00D37206" w14:paraId="0677DC82" w14:textId="77777777" w:rsidTr="001A3677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5E68D118" w14:textId="25ABAF20" w:rsidR="001A3677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9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2C8E3A6" w14:textId="70AAAAD6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FD230FE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DAE6A5F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733A025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29378EB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E92A22A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A641A72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D57648D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CB94699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AD61919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28DB2CA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110DFFF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F6E3A11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2B65E8A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955AF19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72B1931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B722EBE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76</w:t>
            </w:r>
          </w:p>
        </w:tc>
      </w:tr>
      <w:tr w:rsidR="001A3677" w:rsidRPr="00D37206" w14:paraId="46583BA5" w14:textId="77777777" w:rsidTr="001A3677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57B9C7E8" w14:textId="723633B9" w:rsidR="001A3677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0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F532485" w14:textId="762A8192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3ACCC1E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71F97E1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2126BAE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7B9BCFD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B941A63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BC5380F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8046719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BF40724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BC2E0D9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E38A68B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E5A07CC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EEA0D21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40673BE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693282C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6790C42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CD80583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5</w:t>
            </w:r>
          </w:p>
        </w:tc>
      </w:tr>
      <w:tr w:rsidR="001A3677" w:rsidRPr="00D37206" w14:paraId="1C3DF526" w14:textId="77777777" w:rsidTr="001A3677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0FDC0D74" w14:textId="3D73DD48" w:rsidR="001A3677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1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1F5069A" w14:textId="0D36F184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00B1DBB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5807C53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D2E83D9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C84F3DF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38C9C42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4537F8B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250E32B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427C336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478B93E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6677C6E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B1D5A02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012D499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D72AB34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31EB783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C7323AF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82CDD98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9</w:t>
            </w:r>
          </w:p>
        </w:tc>
      </w:tr>
      <w:tr w:rsidR="001A3677" w:rsidRPr="00D37206" w14:paraId="6F8324C3" w14:textId="77777777" w:rsidTr="001A3677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085017EB" w14:textId="1EBB8B3D" w:rsidR="001A3677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2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FF27FFC" w14:textId="07FCCCF9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5249D78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8B9E3E7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E68F08F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AE1570C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1D52A91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9CEFA42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46379F0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749BC5C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2CBFCE7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6B1D77A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FA42794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78F44D0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E4FB68F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31B3B02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6B371E6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D256AE9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72</w:t>
            </w:r>
          </w:p>
        </w:tc>
      </w:tr>
      <w:tr w:rsidR="001A3677" w:rsidRPr="00D37206" w14:paraId="272812C0" w14:textId="77777777" w:rsidTr="001A3677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6B33D039" w14:textId="7DB7C78B" w:rsidR="001A3677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3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5264EEB" w14:textId="03B2535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9AE4D6E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EDD80C7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2A22A0A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23369A6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968B8A2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17FF997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596EE6C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A457388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56E217E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D07A6A1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9904FC0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0502363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D6A4E01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23F4952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0EC7F32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BD861AE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79</w:t>
            </w:r>
          </w:p>
        </w:tc>
      </w:tr>
      <w:tr w:rsidR="001A3677" w:rsidRPr="00D37206" w14:paraId="638774C7" w14:textId="77777777" w:rsidTr="001A3677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3EBD8569" w14:textId="59A3F664" w:rsidR="001A3677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lastRenderedPageBreak/>
              <w:t>34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7640E9D" w14:textId="3DC80D93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4918615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DD1C6CB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3C43A8E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A072724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F75437A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0AA9063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A72037B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2FC2D2C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F5DC043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AA5848F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ADB40F4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857DD22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DCB2B01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63DB469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83EDB1D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E68BF81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9</w:t>
            </w:r>
          </w:p>
        </w:tc>
      </w:tr>
      <w:tr w:rsidR="001A3677" w:rsidRPr="00D37206" w14:paraId="1A27F16E" w14:textId="77777777" w:rsidTr="001A3677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1D5D6FF4" w14:textId="0D70D141" w:rsidR="001A3677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5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E97E9FB" w14:textId="07B3F22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4F82D69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FF2C5D9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F9CF238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30526C3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7ACC735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A62F0DA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0BEC8AB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2250A0F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1FFB54B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9DAE1E6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D1924DF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8A863A4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F03623E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FDCD24C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57C650E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03DB3CF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8</w:t>
            </w:r>
          </w:p>
        </w:tc>
      </w:tr>
      <w:tr w:rsidR="001A3677" w:rsidRPr="00D37206" w14:paraId="4BE5D6DB" w14:textId="77777777" w:rsidTr="001A3677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26444CBC" w14:textId="0F5CCFD5" w:rsidR="001A3677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6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965CBA7" w14:textId="249C9672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1426C1C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C3A289F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E3502F3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2BEFE0B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424B6B3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F81CE89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1DD51FC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29EFFE6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8CBDBBD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FB9E2E9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942EB38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746B6BB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EDD19A5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32DB691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BC1BA9B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220B5A8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0</w:t>
            </w:r>
          </w:p>
        </w:tc>
      </w:tr>
      <w:tr w:rsidR="001A3677" w:rsidRPr="00D37206" w14:paraId="18860664" w14:textId="77777777" w:rsidTr="001A3677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3B56CD5D" w14:textId="2234B174" w:rsidR="001A3677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7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B706DD1" w14:textId="2540A06A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331D819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A3C0383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B5F768F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85407BD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AB9DBE9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7367C52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04C273D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48A13A5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0207B87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92FDB0A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BF2BED1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A8F0388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B876DAB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5871D4C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B7BE731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B6122EF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76</w:t>
            </w:r>
          </w:p>
        </w:tc>
      </w:tr>
      <w:tr w:rsidR="001A3677" w:rsidRPr="00D37206" w14:paraId="4E36B53E" w14:textId="77777777" w:rsidTr="001A3677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0A1989A0" w14:textId="3FA8FD23" w:rsidR="001A3677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8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8AFDC74" w14:textId="0C112DDF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DA93BD6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0695796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451DCFA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397213C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7E2E066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5C78E96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3B5C8B0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FE0EA9D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29591B4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F038C37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627147C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449D8A6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0093F08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DC3F0DE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0FC621F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D4D0146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9</w:t>
            </w:r>
          </w:p>
        </w:tc>
      </w:tr>
      <w:tr w:rsidR="001A3677" w:rsidRPr="00D37206" w14:paraId="2636133A" w14:textId="77777777" w:rsidTr="001A3677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66DDC08F" w14:textId="2080447C" w:rsidR="001A3677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9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3D3EB0F" w14:textId="10C168CA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3ED68A2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5D3BB96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6D02DD3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B7AEAAB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5897512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55CE9F0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8877114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F0A04BF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E651696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720546E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E53D4EE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11C878D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E8904F0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98F476C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8B3EB13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94E26DF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5</w:t>
            </w:r>
          </w:p>
        </w:tc>
      </w:tr>
      <w:tr w:rsidR="001A3677" w:rsidRPr="00D37206" w14:paraId="42503C2E" w14:textId="77777777" w:rsidTr="001A3677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485DBE0C" w14:textId="11B7BD13" w:rsidR="001A3677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0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38C6639" w14:textId="64310A1C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C3A5D7E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6217AE0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D739D84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76ECF5C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115C062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A823FC6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1D57667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52C47C7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ECA6899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61B7E1D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7C1F1C9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66557EE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8EB09DE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BE683A2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554AC99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C6E661D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6</w:t>
            </w:r>
          </w:p>
        </w:tc>
      </w:tr>
      <w:tr w:rsidR="001A3677" w:rsidRPr="00D37206" w14:paraId="23E101CB" w14:textId="77777777" w:rsidTr="001A3677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62F3E8D4" w14:textId="4FCEAD7F" w:rsidR="001A3677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1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B217BCB" w14:textId="4F509F16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E96CE5F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A77F21F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6906068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BCF6B1E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F4D48F8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2F541AA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5E4DBFF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7D872D2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5B9AA13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EBE4ED4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5E2F023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E232F62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6DD6CB5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7A05F1B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E6D5252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2FBE084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73</w:t>
            </w:r>
          </w:p>
        </w:tc>
      </w:tr>
      <w:tr w:rsidR="003629DA" w:rsidRPr="00D37206" w14:paraId="551FF4C4" w14:textId="77777777" w:rsidTr="001A3677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7A269D1C" w14:textId="069B72EC" w:rsidR="001A3677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2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A0E9A6C" w14:textId="4238050D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D46D442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149DC90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99F726E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4F5B1F1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0B82512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372F80F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CA32D19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B05BCCB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628B819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32B76C3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5781551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AD6B5A4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A034007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9BC1226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F113232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D37206">
              <w:rPr>
                <w:rFonts w:ascii="Calibri" w:eastAsia="Times New Roman" w:hAnsi="Calibri" w:cs="Calibri"/>
                <w:color w:val="000000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1BF5B56" w14:textId="77777777" w:rsidR="001A3677" w:rsidRPr="00D37206" w:rsidRDefault="001A3677" w:rsidP="002540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3</w:t>
            </w:r>
          </w:p>
        </w:tc>
      </w:tr>
    </w:tbl>
    <w:p w14:paraId="0FF03576" w14:textId="14947FB5" w:rsidR="00254008" w:rsidRPr="00D37206" w:rsidRDefault="00254008" w:rsidP="00254008"/>
    <w:p w14:paraId="1FF41088" w14:textId="712AF9B6" w:rsidR="003629DA" w:rsidRPr="00D37206" w:rsidRDefault="003629DA" w:rsidP="003629DA"/>
    <w:p w14:paraId="18BA9FD3" w14:textId="4A9219EC" w:rsidR="003629DA" w:rsidRPr="00D37206" w:rsidRDefault="003629DA" w:rsidP="003629DA"/>
    <w:p w14:paraId="61F95C62" w14:textId="3659F9CA" w:rsidR="003629DA" w:rsidRPr="00D37206" w:rsidRDefault="003629DA" w:rsidP="003629DA"/>
    <w:p w14:paraId="34D07A39" w14:textId="3CEDAD41" w:rsidR="003629DA" w:rsidRPr="00D37206" w:rsidRDefault="003629DA" w:rsidP="003629DA"/>
    <w:p w14:paraId="051C7A92" w14:textId="3096F25B" w:rsidR="003629DA" w:rsidRPr="00D37206" w:rsidRDefault="003629DA" w:rsidP="003629DA"/>
    <w:p w14:paraId="29DC5331" w14:textId="0470593E" w:rsidR="003629DA" w:rsidRPr="00D37206" w:rsidRDefault="003629DA" w:rsidP="003629DA"/>
    <w:p w14:paraId="651C5C37" w14:textId="0C0A88C5" w:rsidR="003629DA" w:rsidRPr="00D37206" w:rsidRDefault="003629DA" w:rsidP="003629DA"/>
    <w:p w14:paraId="0B2D986E" w14:textId="6F3D638A" w:rsidR="003629DA" w:rsidRPr="00D37206" w:rsidRDefault="003629DA" w:rsidP="003629DA"/>
    <w:p w14:paraId="21208C16" w14:textId="78AAF1A5" w:rsidR="003629DA" w:rsidRPr="00D37206" w:rsidRDefault="003629DA" w:rsidP="003629DA"/>
    <w:p w14:paraId="510535FC" w14:textId="4FF4E5E1" w:rsidR="003629DA" w:rsidRPr="00D37206" w:rsidRDefault="003629DA" w:rsidP="003629DA"/>
    <w:p w14:paraId="0123C0B5" w14:textId="53A49CAB" w:rsidR="003629DA" w:rsidRPr="00D37206" w:rsidRDefault="003629DA" w:rsidP="003629DA"/>
    <w:p w14:paraId="6D1B3FCF" w14:textId="496BDEE3" w:rsidR="003629DA" w:rsidRPr="00D37206" w:rsidRDefault="003629DA" w:rsidP="003629DA"/>
    <w:p w14:paraId="4A527984" w14:textId="590C88A1" w:rsidR="003629DA" w:rsidRPr="00D37206" w:rsidRDefault="003629DA" w:rsidP="003629DA"/>
    <w:p w14:paraId="50E273DC" w14:textId="1A83A3EE" w:rsidR="003629DA" w:rsidRPr="00D37206" w:rsidRDefault="003629DA" w:rsidP="003629DA"/>
    <w:p w14:paraId="47348F3E" w14:textId="466816B0" w:rsidR="003629DA" w:rsidRPr="00D37206" w:rsidRDefault="003629DA" w:rsidP="003629DA"/>
    <w:p w14:paraId="223B3DA0" w14:textId="55B7D4E0" w:rsidR="003629DA" w:rsidRPr="00D37206" w:rsidRDefault="003629DA" w:rsidP="003629DA"/>
    <w:p w14:paraId="086E8698" w14:textId="132E3A4E" w:rsidR="003629DA" w:rsidRPr="00D37206" w:rsidRDefault="003629DA" w:rsidP="003629DA"/>
    <w:p w14:paraId="6F7F87F1" w14:textId="0A8F1EF1" w:rsidR="003629DA" w:rsidRPr="00D37206" w:rsidRDefault="003629DA" w:rsidP="003629DA"/>
    <w:p w14:paraId="4A365E72" w14:textId="77777777" w:rsidR="00D76262" w:rsidRPr="00D37206" w:rsidRDefault="00D76262" w:rsidP="00D76262">
      <w:pPr>
        <w:pStyle w:val="Caption"/>
        <w:spacing w:line="480" w:lineRule="auto"/>
        <w:jc w:val="both"/>
      </w:pPr>
    </w:p>
    <w:p w14:paraId="29E0D718" w14:textId="360AE433" w:rsidR="003629DA" w:rsidRPr="00D37206" w:rsidRDefault="00D76262" w:rsidP="00D76262">
      <w:pPr>
        <w:pStyle w:val="Caption"/>
        <w:spacing w:line="480" w:lineRule="auto"/>
        <w:jc w:val="both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</w:pPr>
      <w:bookmarkStart w:id="16" w:name="_Toc137435133"/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lastRenderedPageBreak/>
        <w:t xml:space="preserve">Lampiran </w:t>
      </w:r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instrText xml:space="preserve"> SEQ Lampiran \* ARABIC </w:instrText>
      </w:r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06743C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4"/>
          <w:szCs w:val="24"/>
        </w:rPr>
        <w:t>5</w:t>
      </w:r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   </w:t>
      </w:r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br/>
        <w:t xml:space="preserve">                 Jawaban Responden Pernyataan Job Insecurity (X3)</w:t>
      </w:r>
      <w:bookmarkEnd w:id="16"/>
    </w:p>
    <w:tbl>
      <w:tblPr>
        <w:tblW w:w="7790" w:type="dxa"/>
        <w:tblInd w:w="137" w:type="dxa"/>
        <w:tblLook w:val="04A0" w:firstRow="1" w:lastRow="0" w:firstColumn="1" w:lastColumn="0" w:noHBand="0" w:noVBand="1"/>
      </w:tblPr>
      <w:tblGrid>
        <w:gridCol w:w="825"/>
        <w:gridCol w:w="532"/>
        <w:gridCol w:w="532"/>
        <w:gridCol w:w="571"/>
        <w:gridCol w:w="571"/>
        <w:gridCol w:w="571"/>
        <w:gridCol w:w="630"/>
        <w:gridCol w:w="630"/>
        <w:gridCol w:w="571"/>
        <w:gridCol w:w="532"/>
        <w:gridCol w:w="669"/>
        <w:gridCol w:w="1156"/>
      </w:tblGrid>
      <w:tr w:rsidR="003629DA" w:rsidRPr="00D37206" w14:paraId="7A0E54D1" w14:textId="77777777" w:rsidTr="003629DA">
        <w:trPr>
          <w:trHeight w:val="315"/>
        </w:trPr>
        <w:tc>
          <w:tcPr>
            <w:tcW w:w="825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7FA0BC51" w14:textId="3AAE97C8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Resp</w:t>
            </w:r>
          </w:p>
        </w:tc>
        <w:tc>
          <w:tcPr>
            <w:tcW w:w="5809" w:type="dxa"/>
            <w:gridSpan w:val="10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2C3662A3" w14:textId="3419A04B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Pernyataan</w:t>
            </w:r>
          </w:p>
        </w:tc>
        <w:tc>
          <w:tcPr>
            <w:tcW w:w="1156" w:type="dxa"/>
            <w:vMerge w:val="restar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000000" w:fill="FFFFFF"/>
            <w:noWrap/>
            <w:vAlign w:val="center"/>
          </w:tcPr>
          <w:p w14:paraId="3D72D97D" w14:textId="71649C48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Total Skor</w:t>
            </w:r>
          </w:p>
        </w:tc>
      </w:tr>
      <w:tr w:rsidR="003629DA" w:rsidRPr="00D37206" w14:paraId="1AC753DB" w14:textId="77777777" w:rsidTr="003629DA">
        <w:trPr>
          <w:trHeight w:val="315"/>
        </w:trPr>
        <w:tc>
          <w:tcPr>
            <w:tcW w:w="825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5338DCA5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5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66466CF2" w14:textId="56272A1F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53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36CE7FBE" w14:textId="3787CF0A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57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2B077138" w14:textId="701E7C0F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57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578F38F9" w14:textId="5C8A4BF3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2C899B2C" w14:textId="409096E6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3612C459" w14:textId="05F9C56F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</w:t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09034A40" w14:textId="5A17D890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7</w:t>
            </w:r>
          </w:p>
        </w:tc>
        <w:tc>
          <w:tcPr>
            <w:tcW w:w="57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5E442A67" w14:textId="5FDBF0B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8</w:t>
            </w:r>
          </w:p>
        </w:tc>
        <w:tc>
          <w:tcPr>
            <w:tcW w:w="53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781B9140" w14:textId="13AE859C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</w:t>
            </w:r>
          </w:p>
        </w:tc>
        <w:tc>
          <w:tcPr>
            <w:tcW w:w="66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54A02A4D" w14:textId="58745EF3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0</w:t>
            </w:r>
          </w:p>
        </w:tc>
        <w:tc>
          <w:tcPr>
            <w:tcW w:w="1156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1F83B519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</w:tr>
      <w:tr w:rsidR="003629DA" w:rsidRPr="00D37206" w14:paraId="1CAA8BE7" w14:textId="77777777" w:rsidTr="003629DA">
        <w:trPr>
          <w:trHeight w:val="315"/>
        </w:trPr>
        <w:tc>
          <w:tcPr>
            <w:tcW w:w="8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0297031E" w14:textId="77777777" w:rsidR="003629DA" w:rsidRPr="00D37206" w:rsidRDefault="003629DA" w:rsidP="00FD23DC">
            <w:pPr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5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1A884CB" w14:textId="477585B3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3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8FB27C1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630DFF2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C0C0FAB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5C1FB45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DD17257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71C3924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0C8E322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3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5BE6D03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6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568E7E1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15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49469C6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1</w:t>
            </w:r>
          </w:p>
        </w:tc>
      </w:tr>
      <w:tr w:rsidR="003629DA" w:rsidRPr="00D37206" w14:paraId="1F75A32E" w14:textId="77777777" w:rsidTr="003629DA">
        <w:trPr>
          <w:trHeight w:val="315"/>
        </w:trPr>
        <w:tc>
          <w:tcPr>
            <w:tcW w:w="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3DB1BA87" w14:textId="77777777" w:rsidR="003629DA" w:rsidRPr="00D37206" w:rsidRDefault="003629DA" w:rsidP="00FD23DC">
            <w:pPr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5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5C5CE85" w14:textId="765F3644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090A799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87A65E8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AA46081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F170BEE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23185D9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0E8AE40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9718D9C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4529B01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01121A5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1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C449E31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6</w:t>
            </w:r>
          </w:p>
        </w:tc>
      </w:tr>
      <w:tr w:rsidR="003629DA" w:rsidRPr="00D37206" w14:paraId="7DF5C151" w14:textId="77777777" w:rsidTr="003629DA">
        <w:trPr>
          <w:trHeight w:val="315"/>
        </w:trPr>
        <w:tc>
          <w:tcPr>
            <w:tcW w:w="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4BEB3F11" w14:textId="77777777" w:rsidR="003629DA" w:rsidRPr="00D37206" w:rsidRDefault="003629DA" w:rsidP="00FD23DC">
            <w:pPr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5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F01EC68" w14:textId="664DA621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7D743AD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84BFAEB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5E5F69E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232DECC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499F1F5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0E4002B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5E76C5A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A34A6EA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0F44057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1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5552193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1</w:t>
            </w:r>
          </w:p>
        </w:tc>
      </w:tr>
      <w:tr w:rsidR="003629DA" w:rsidRPr="00D37206" w14:paraId="3F09F4B8" w14:textId="77777777" w:rsidTr="003629DA">
        <w:trPr>
          <w:trHeight w:val="315"/>
        </w:trPr>
        <w:tc>
          <w:tcPr>
            <w:tcW w:w="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035CEBFE" w14:textId="77777777" w:rsidR="003629DA" w:rsidRPr="00D37206" w:rsidRDefault="003629DA" w:rsidP="00FD23DC">
            <w:pPr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5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806341D" w14:textId="1ADF4B6A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10A27C3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DA4148A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AB4F4E3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B236622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811ECA3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2AFEB3A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1DFEAE3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642BFA3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9BE9A64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1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035E7C9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4</w:t>
            </w:r>
          </w:p>
        </w:tc>
      </w:tr>
      <w:tr w:rsidR="003629DA" w:rsidRPr="00D37206" w14:paraId="238E9AC8" w14:textId="77777777" w:rsidTr="003629DA">
        <w:trPr>
          <w:trHeight w:val="315"/>
        </w:trPr>
        <w:tc>
          <w:tcPr>
            <w:tcW w:w="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156ACF2B" w14:textId="77777777" w:rsidR="003629DA" w:rsidRPr="00D37206" w:rsidRDefault="003629DA" w:rsidP="00FD23DC">
            <w:pPr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5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BFE037E" w14:textId="1ED61185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AD8F202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FC90CAB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EF7E312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6CF1968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20E8BF7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31C4CC2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FB99A00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E55BE93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A7CFFAB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1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8691D1C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5</w:t>
            </w:r>
          </w:p>
        </w:tc>
      </w:tr>
      <w:tr w:rsidR="003629DA" w:rsidRPr="00D37206" w14:paraId="4ACDC3B3" w14:textId="77777777" w:rsidTr="003629DA">
        <w:trPr>
          <w:trHeight w:val="315"/>
        </w:trPr>
        <w:tc>
          <w:tcPr>
            <w:tcW w:w="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6931DAB6" w14:textId="77777777" w:rsidR="003629DA" w:rsidRPr="00D37206" w:rsidRDefault="003629DA" w:rsidP="00FD23DC">
            <w:pPr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5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0D4BBCE" w14:textId="3D9A72C6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C359CCF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FCD9C45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DF0F2A2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F991C73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FE53B53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821A6EF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E0DF91D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91AA2A8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DDEC7B2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1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69FC823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5</w:t>
            </w:r>
          </w:p>
        </w:tc>
      </w:tr>
      <w:tr w:rsidR="003629DA" w:rsidRPr="00D37206" w14:paraId="166101F2" w14:textId="77777777" w:rsidTr="003629DA">
        <w:trPr>
          <w:trHeight w:val="315"/>
        </w:trPr>
        <w:tc>
          <w:tcPr>
            <w:tcW w:w="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7DBF0445" w14:textId="77777777" w:rsidR="003629DA" w:rsidRPr="00D37206" w:rsidRDefault="003629DA" w:rsidP="00FD23DC">
            <w:pPr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5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2D993D3" w14:textId="38A06E94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008F1C7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23016E3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9EAFA21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68A8840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B99C4F0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524DBD1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211B659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C8D2A81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EA47D37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1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7648577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8</w:t>
            </w:r>
          </w:p>
        </w:tc>
      </w:tr>
      <w:tr w:rsidR="003629DA" w:rsidRPr="00D37206" w14:paraId="472F5E13" w14:textId="77777777" w:rsidTr="003629DA">
        <w:trPr>
          <w:trHeight w:val="315"/>
        </w:trPr>
        <w:tc>
          <w:tcPr>
            <w:tcW w:w="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2624EAEB" w14:textId="77777777" w:rsidR="003629DA" w:rsidRPr="00D37206" w:rsidRDefault="003629DA" w:rsidP="00FD23DC">
            <w:pPr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5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29460FB" w14:textId="2413C979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1593C46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76A2105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D81A39E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16EC655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1BB6DDE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E729FF6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E6F7C30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5FC4176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96827CD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1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BCBDECE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6</w:t>
            </w:r>
          </w:p>
        </w:tc>
      </w:tr>
      <w:tr w:rsidR="003629DA" w:rsidRPr="00D37206" w14:paraId="52F88B5D" w14:textId="77777777" w:rsidTr="003629DA">
        <w:trPr>
          <w:trHeight w:val="315"/>
        </w:trPr>
        <w:tc>
          <w:tcPr>
            <w:tcW w:w="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665C00F8" w14:textId="77777777" w:rsidR="003629DA" w:rsidRPr="00D37206" w:rsidRDefault="003629DA" w:rsidP="00FD23DC">
            <w:pPr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5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F38E58D" w14:textId="7155098B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4CB4C95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645BB6F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C3459DA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F67F9CD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2E7262E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8B0A488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BA4A582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66E5D97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3096351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11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A33DED7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0</w:t>
            </w:r>
          </w:p>
        </w:tc>
      </w:tr>
      <w:tr w:rsidR="003629DA" w:rsidRPr="00D37206" w14:paraId="7FAB7691" w14:textId="77777777" w:rsidTr="003629DA">
        <w:trPr>
          <w:trHeight w:val="315"/>
        </w:trPr>
        <w:tc>
          <w:tcPr>
            <w:tcW w:w="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37E9415F" w14:textId="77777777" w:rsidR="003629DA" w:rsidRPr="00D37206" w:rsidRDefault="003629DA" w:rsidP="00FD23DC">
            <w:pPr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5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407548A" w14:textId="729E2473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842FF3C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D46771D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35476F8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A64BCFD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5B33F42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88E7881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CB1C92D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B7F94CB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87C1A99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1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C1513F4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5</w:t>
            </w:r>
          </w:p>
        </w:tc>
      </w:tr>
      <w:tr w:rsidR="003629DA" w:rsidRPr="00D37206" w14:paraId="6807FEB8" w14:textId="77777777" w:rsidTr="003629DA">
        <w:trPr>
          <w:trHeight w:val="315"/>
        </w:trPr>
        <w:tc>
          <w:tcPr>
            <w:tcW w:w="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0FB2FF46" w14:textId="77777777" w:rsidR="003629DA" w:rsidRPr="00D37206" w:rsidRDefault="003629DA" w:rsidP="00FD23DC">
            <w:pPr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5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FF08D7D" w14:textId="0A7D9B14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A70D524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5ADB319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3BCAB04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7F95F43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4C890FD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D6F194C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A2A34D9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03A6A89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C15CD6F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11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B76CFA1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6</w:t>
            </w:r>
          </w:p>
        </w:tc>
      </w:tr>
      <w:tr w:rsidR="003629DA" w:rsidRPr="00D37206" w14:paraId="38FD23AE" w14:textId="77777777" w:rsidTr="003629DA">
        <w:trPr>
          <w:trHeight w:val="315"/>
        </w:trPr>
        <w:tc>
          <w:tcPr>
            <w:tcW w:w="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1D588AAA" w14:textId="77777777" w:rsidR="003629DA" w:rsidRPr="00D37206" w:rsidRDefault="003629DA" w:rsidP="00FD23DC">
            <w:pPr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5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5C3D1A2" w14:textId="60F7CBF6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44DDFD6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A90E020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2F2D4C2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8D90BF6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9ACD560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682AB21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DEBD000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A9786FC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2225C79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1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B424926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0</w:t>
            </w:r>
          </w:p>
        </w:tc>
      </w:tr>
      <w:tr w:rsidR="003629DA" w:rsidRPr="00D37206" w14:paraId="43FBF7ED" w14:textId="77777777" w:rsidTr="003629DA">
        <w:trPr>
          <w:trHeight w:val="315"/>
        </w:trPr>
        <w:tc>
          <w:tcPr>
            <w:tcW w:w="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033069A4" w14:textId="77777777" w:rsidR="003629DA" w:rsidRPr="00D37206" w:rsidRDefault="003629DA" w:rsidP="00FD23DC">
            <w:pPr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5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24E91C4" w14:textId="68CC5D9E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B3AF7F2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04706C3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FDB2674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55F1225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B4805C2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511C81A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6368B7A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5918EE1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C231320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1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8A16DBE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5</w:t>
            </w:r>
          </w:p>
        </w:tc>
      </w:tr>
      <w:tr w:rsidR="003629DA" w:rsidRPr="00D37206" w14:paraId="7FD1531C" w14:textId="77777777" w:rsidTr="003629DA">
        <w:trPr>
          <w:trHeight w:val="315"/>
        </w:trPr>
        <w:tc>
          <w:tcPr>
            <w:tcW w:w="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17C1CEB5" w14:textId="77777777" w:rsidR="003629DA" w:rsidRPr="00D37206" w:rsidRDefault="003629DA" w:rsidP="00FD23DC">
            <w:pPr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5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4631A23" w14:textId="735179FD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8EE7ECA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082EF90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A2D3B88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451B08A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CEE79B3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3BF7A28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3BE17DD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EA65021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D5CC979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1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BA9E55F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7</w:t>
            </w:r>
          </w:p>
        </w:tc>
      </w:tr>
      <w:tr w:rsidR="003629DA" w:rsidRPr="00D37206" w14:paraId="16B37377" w14:textId="77777777" w:rsidTr="003629DA">
        <w:trPr>
          <w:trHeight w:val="315"/>
        </w:trPr>
        <w:tc>
          <w:tcPr>
            <w:tcW w:w="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53A0E5C1" w14:textId="77777777" w:rsidR="003629DA" w:rsidRPr="00D37206" w:rsidRDefault="003629DA" w:rsidP="00FD23DC">
            <w:pPr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5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C6E6511" w14:textId="0123C09D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227F572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2000010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50F4400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5B073D7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D58CFA6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3231D9F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5344298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0EB6EED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30B4C4C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1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37ABD0E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4</w:t>
            </w:r>
          </w:p>
        </w:tc>
      </w:tr>
      <w:tr w:rsidR="003629DA" w:rsidRPr="00D37206" w14:paraId="2AE70CE3" w14:textId="77777777" w:rsidTr="003629DA">
        <w:trPr>
          <w:trHeight w:val="315"/>
        </w:trPr>
        <w:tc>
          <w:tcPr>
            <w:tcW w:w="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7CB86C7A" w14:textId="77777777" w:rsidR="003629DA" w:rsidRPr="00D37206" w:rsidRDefault="003629DA" w:rsidP="00FD23DC">
            <w:pPr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5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D616A9A" w14:textId="5E9B0916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D439600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4DE41CF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D8F8ACD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6CCA3D4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3B5CF30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0DA2FBE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D66548F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9C69ED5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3C823A6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1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00C8213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5</w:t>
            </w:r>
          </w:p>
        </w:tc>
      </w:tr>
      <w:tr w:rsidR="003629DA" w:rsidRPr="00D37206" w14:paraId="6342C70E" w14:textId="77777777" w:rsidTr="003629DA">
        <w:trPr>
          <w:trHeight w:val="315"/>
        </w:trPr>
        <w:tc>
          <w:tcPr>
            <w:tcW w:w="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4177C8B5" w14:textId="77777777" w:rsidR="003629DA" w:rsidRPr="00D37206" w:rsidRDefault="003629DA" w:rsidP="00FD23DC">
            <w:pPr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5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CE62F36" w14:textId="4A267C35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5AE2726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520B273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26AB0DA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20F9B8D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BCF298B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579919D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3D415E4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A58AE35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720140D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1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4AE06AC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0</w:t>
            </w:r>
          </w:p>
        </w:tc>
      </w:tr>
      <w:tr w:rsidR="003629DA" w:rsidRPr="00D37206" w14:paraId="1F1D5EF8" w14:textId="77777777" w:rsidTr="003629DA">
        <w:trPr>
          <w:trHeight w:val="315"/>
        </w:trPr>
        <w:tc>
          <w:tcPr>
            <w:tcW w:w="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74D1BBB5" w14:textId="77777777" w:rsidR="003629DA" w:rsidRPr="00D37206" w:rsidRDefault="003629DA" w:rsidP="00FD23DC">
            <w:pPr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5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3DB445F" w14:textId="2B5B9E39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DDAB3A5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A2AB78E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3D08AAB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26491EC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73ECF5E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FA631AD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5CC7C3C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0C6E116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8B5FA48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11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84F8E92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5</w:t>
            </w:r>
          </w:p>
        </w:tc>
      </w:tr>
      <w:tr w:rsidR="003629DA" w:rsidRPr="00D37206" w14:paraId="0159691E" w14:textId="77777777" w:rsidTr="003629DA">
        <w:trPr>
          <w:trHeight w:val="315"/>
        </w:trPr>
        <w:tc>
          <w:tcPr>
            <w:tcW w:w="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01140A73" w14:textId="77777777" w:rsidR="003629DA" w:rsidRPr="00D37206" w:rsidRDefault="003629DA" w:rsidP="00FD23DC">
            <w:pPr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5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4D1012C" w14:textId="2D1B0824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126CDDA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8B3E801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8D856F6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E8D0B15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3EF1E2B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764FCB7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83FA896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D334D7F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430D428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1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047E643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6</w:t>
            </w:r>
          </w:p>
        </w:tc>
      </w:tr>
      <w:tr w:rsidR="003629DA" w:rsidRPr="00D37206" w14:paraId="2ED2D4CC" w14:textId="77777777" w:rsidTr="003629DA">
        <w:trPr>
          <w:trHeight w:val="315"/>
        </w:trPr>
        <w:tc>
          <w:tcPr>
            <w:tcW w:w="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7F326BEE" w14:textId="77777777" w:rsidR="003629DA" w:rsidRPr="00D37206" w:rsidRDefault="003629DA" w:rsidP="00FD23DC">
            <w:pPr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5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E225008" w14:textId="78E1882F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5651C38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2F8896D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3BD08D1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6081B42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00A8AF1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F8122D4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82212B4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E346E9D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C84541B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1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B9B45D6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3</w:t>
            </w:r>
          </w:p>
        </w:tc>
      </w:tr>
      <w:tr w:rsidR="003629DA" w:rsidRPr="00D37206" w14:paraId="17B1034F" w14:textId="77777777" w:rsidTr="003629DA">
        <w:trPr>
          <w:trHeight w:val="315"/>
        </w:trPr>
        <w:tc>
          <w:tcPr>
            <w:tcW w:w="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234E7D5E" w14:textId="77777777" w:rsidR="003629DA" w:rsidRPr="00D37206" w:rsidRDefault="003629DA" w:rsidP="00FD23DC">
            <w:pPr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5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93A5678" w14:textId="4C6394C1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E143AEB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92536D7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3B5BE7B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E594F7E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34B9AAC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67982BD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E9966B9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E06ADC9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145C50D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11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CA52CB5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6</w:t>
            </w:r>
          </w:p>
        </w:tc>
      </w:tr>
      <w:tr w:rsidR="003629DA" w:rsidRPr="00D37206" w14:paraId="4D169C1B" w14:textId="77777777" w:rsidTr="003629DA">
        <w:trPr>
          <w:trHeight w:val="315"/>
        </w:trPr>
        <w:tc>
          <w:tcPr>
            <w:tcW w:w="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5D2E83D2" w14:textId="77777777" w:rsidR="003629DA" w:rsidRPr="00D37206" w:rsidRDefault="003629DA" w:rsidP="00FD23DC">
            <w:pPr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5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CD8ADC2" w14:textId="152C3D0B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F8EF74C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AB1CFFD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284EB4A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0432935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B90C05B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B301E54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00849FF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90B6812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5A4495D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1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A9F51EB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7</w:t>
            </w:r>
          </w:p>
        </w:tc>
      </w:tr>
      <w:tr w:rsidR="003629DA" w:rsidRPr="00D37206" w14:paraId="26970EED" w14:textId="77777777" w:rsidTr="003629DA">
        <w:trPr>
          <w:trHeight w:val="315"/>
        </w:trPr>
        <w:tc>
          <w:tcPr>
            <w:tcW w:w="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4BE6C4E9" w14:textId="77777777" w:rsidR="003629DA" w:rsidRPr="00D37206" w:rsidRDefault="003629DA" w:rsidP="00FD23DC">
            <w:pPr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5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76F9BD6" w14:textId="5C83EB4D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FBA4D64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937B77D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9871F28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FC33F55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0619F1D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C21B922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4C81D86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C21938B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F260AB1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11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1752848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7</w:t>
            </w:r>
          </w:p>
        </w:tc>
      </w:tr>
      <w:tr w:rsidR="003629DA" w:rsidRPr="00D37206" w14:paraId="5F81E474" w14:textId="77777777" w:rsidTr="003629DA">
        <w:trPr>
          <w:trHeight w:val="315"/>
        </w:trPr>
        <w:tc>
          <w:tcPr>
            <w:tcW w:w="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44BAA720" w14:textId="77777777" w:rsidR="003629DA" w:rsidRPr="00D37206" w:rsidRDefault="003629DA" w:rsidP="00FD23DC">
            <w:pPr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5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C24597E" w14:textId="6F1CF39C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989DD82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903C0E8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00C67B6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6F38C62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85D4838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DA86429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0174E3E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9214FBB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DFC7D0C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11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A55FAC3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9</w:t>
            </w:r>
          </w:p>
        </w:tc>
      </w:tr>
      <w:tr w:rsidR="003629DA" w:rsidRPr="00D37206" w14:paraId="0167770C" w14:textId="77777777" w:rsidTr="003629DA">
        <w:trPr>
          <w:trHeight w:val="315"/>
        </w:trPr>
        <w:tc>
          <w:tcPr>
            <w:tcW w:w="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6BB578B6" w14:textId="77777777" w:rsidR="003629DA" w:rsidRPr="00D37206" w:rsidRDefault="003629DA" w:rsidP="00FD23DC">
            <w:pPr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5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5261946" w14:textId="47AA4F6A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1A451D1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7E3B264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53F7CB9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FA0893D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CBDE6A9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C46EB31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7B96BC6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F6874E1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558AF6E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1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64F0B0A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6</w:t>
            </w:r>
          </w:p>
        </w:tc>
      </w:tr>
      <w:tr w:rsidR="003629DA" w:rsidRPr="00D37206" w14:paraId="332D6800" w14:textId="77777777" w:rsidTr="003629DA">
        <w:trPr>
          <w:trHeight w:val="315"/>
        </w:trPr>
        <w:tc>
          <w:tcPr>
            <w:tcW w:w="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0346632A" w14:textId="77777777" w:rsidR="003629DA" w:rsidRPr="00D37206" w:rsidRDefault="003629DA" w:rsidP="00FD23DC">
            <w:pPr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5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94EB6DC" w14:textId="2BE4CAD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BCA1C45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3AB5C4E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00102FE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1DC780F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1F68A40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A2298EE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C51E0F1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C2F4868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CF982DE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1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B1E4441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9</w:t>
            </w:r>
          </w:p>
        </w:tc>
      </w:tr>
      <w:tr w:rsidR="003629DA" w:rsidRPr="00D37206" w14:paraId="15C47A00" w14:textId="77777777" w:rsidTr="003629DA">
        <w:trPr>
          <w:trHeight w:val="315"/>
        </w:trPr>
        <w:tc>
          <w:tcPr>
            <w:tcW w:w="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29B09861" w14:textId="77777777" w:rsidR="003629DA" w:rsidRPr="00D37206" w:rsidRDefault="003629DA" w:rsidP="00FD23DC">
            <w:pPr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5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FFBA189" w14:textId="3E56F98E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371074C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231B245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790DBBC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B4A6687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04C41D4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886345D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F939F29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D4DDDC3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F412AAC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11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20F0877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6</w:t>
            </w:r>
          </w:p>
        </w:tc>
      </w:tr>
      <w:tr w:rsidR="003629DA" w:rsidRPr="00D37206" w14:paraId="62BAF01C" w14:textId="77777777" w:rsidTr="003629DA">
        <w:trPr>
          <w:trHeight w:val="315"/>
        </w:trPr>
        <w:tc>
          <w:tcPr>
            <w:tcW w:w="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03755AEA" w14:textId="77777777" w:rsidR="003629DA" w:rsidRPr="00D37206" w:rsidRDefault="003629DA" w:rsidP="00FD23DC">
            <w:pPr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5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D891165" w14:textId="76D278E8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E6D0D6E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8A92893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C8673BB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D12AF17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0D3DD3F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ADB9633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51DF3F9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925824E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F04C4ED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1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50382BA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3</w:t>
            </w:r>
          </w:p>
        </w:tc>
      </w:tr>
      <w:tr w:rsidR="003629DA" w:rsidRPr="00D37206" w14:paraId="0CD190EA" w14:textId="77777777" w:rsidTr="003629DA">
        <w:trPr>
          <w:trHeight w:val="315"/>
        </w:trPr>
        <w:tc>
          <w:tcPr>
            <w:tcW w:w="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1304C646" w14:textId="77777777" w:rsidR="003629DA" w:rsidRPr="00D37206" w:rsidRDefault="003629DA" w:rsidP="00FD23DC">
            <w:pPr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5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89A5A82" w14:textId="482D7596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48EFC21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C6B3BBB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8DF422F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7FAE954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FD616B4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331D367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987F25A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F696208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8E27FA2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1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4474292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7</w:t>
            </w:r>
          </w:p>
        </w:tc>
      </w:tr>
      <w:tr w:rsidR="003629DA" w:rsidRPr="00D37206" w14:paraId="463D81AD" w14:textId="77777777" w:rsidTr="003629DA">
        <w:trPr>
          <w:trHeight w:val="315"/>
        </w:trPr>
        <w:tc>
          <w:tcPr>
            <w:tcW w:w="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1441A998" w14:textId="77777777" w:rsidR="003629DA" w:rsidRPr="00D37206" w:rsidRDefault="003629DA" w:rsidP="00FD23DC">
            <w:pPr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5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EB12B7C" w14:textId="3937298C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DDE2304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DF22AAA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E5BB046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E863238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D413814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A1137C6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1957EF8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F34DA58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9A92B2C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1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9EA2296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0</w:t>
            </w:r>
          </w:p>
        </w:tc>
      </w:tr>
      <w:tr w:rsidR="003629DA" w:rsidRPr="00D37206" w14:paraId="48FBBE54" w14:textId="77777777" w:rsidTr="003629DA">
        <w:trPr>
          <w:trHeight w:val="315"/>
        </w:trPr>
        <w:tc>
          <w:tcPr>
            <w:tcW w:w="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31F292ED" w14:textId="77777777" w:rsidR="003629DA" w:rsidRPr="00D37206" w:rsidRDefault="003629DA" w:rsidP="00FD23DC">
            <w:pPr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5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0A491A1" w14:textId="3613D581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473A7C8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3F85269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87E6D2C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52F0175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757C27D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CCD1F36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4332060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86DE0D6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A57430A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1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0B3B38B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0</w:t>
            </w:r>
          </w:p>
        </w:tc>
      </w:tr>
      <w:tr w:rsidR="003629DA" w:rsidRPr="00D37206" w14:paraId="33B0BA8F" w14:textId="77777777" w:rsidTr="003629DA">
        <w:trPr>
          <w:trHeight w:val="315"/>
        </w:trPr>
        <w:tc>
          <w:tcPr>
            <w:tcW w:w="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627F0E80" w14:textId="77777777" w:rsidR="003629DA" w:rsidRPr="00D37206" w:rsidRDefault="003629DA" w:rsidP="00FD23DC">
            <w:pPr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5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CC16664" w14:textId="41FB5880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2820E47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26A8EAF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CF0C80E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C37C449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2720075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A885D79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C76C40C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34BD914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FD38A24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1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167518F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8</w:t>
            </w:r>
          </w:p>
        </w:tc>
      </w:tr>
      <w:tr w:rsidR="003629DA" w:rsidRPr="00D37206" w14:paraId="166FF8F7" w14:textId="77777777" w:rsidTr="003629DA">
        <w:trPr>
          <w:trHeight w:val="315"/>
        </w:trPr>
        <w:tc>
          <w:tcPr>
            <w:tcW w:w="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4CB13984" w14:textId="77777777" w:rsidR="003629DA" w:rsidRPr="00D37206" w:rsidRDefault="003629DA" w:rsidP="00FD23DC">
            <w:pPr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5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DF1D119" w14:textId="3F5C22D6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0EF7B0E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E50B328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8F5F506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EC5CBCE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5289BDE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1F05B34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CE7C5A4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295DFD8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AB9554E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1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30A8A80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6</w:t>
            </w:r>
          </w:p>
        </w:tc>
      </w:tr>
      <w:tr w:rsidR="003629DA" w:rsidRPr="00D37206" w14:paraId="2F7DC52B" w14:textId="77777777" w:rsidTr="003629DA">
        <w:trPr>
          <w:trHeight w:val="315"/>
        </w:trPr>
        <w:tc>
          <w:tcPr>
            <w:tcW w:w="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66459777" w14:textId="77777777" w:rsidR="003629DA" w:rsidRPr="00D37206" w:rsidRDefault="003629DA" w:rsidP="00FD23DC">
            <w:pPr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5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0AED280" w14:textId="45F86B9F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DCE703D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3B491AD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145788F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12ED035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BF634F3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F5A5B38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86A4BFC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0F1D7D0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8F13B87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1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9857247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0</w:t>
            </w:r>
          </w:p>
        </w:tc>
      </w:tr>
      <w:tr w:rsidR="003629DA" w:rsidRPr="00D37206" w14:paraId="498F0CAA" w14:textId="77777777" w:rsidTr="003629DA">
        <w:trPr>
          <w:trHeight w:val="315"/>
        </w:trPr>
        <w:tc>
          <w:tcPr>
            <w:tcW w:w="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5A059DEF" w14:textId="77777777" w:rsidR="003629DA" w:rsidRPr="00D37206" w:rsidRDefault="003629DA" w:rsidP="00FD23DC">
            <w:pPr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5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701BF04" w14:textId="16D08EDE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909BF5D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5FF347E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A8D9A38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5622505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1330004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C947310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60F364E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0A33429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0150354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1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12D7FDE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5</w:t>
            </w:r>
          </w:p>
        </w:tc>
      </w:tr>
      <w:tr w:rsidR="003629DA" w:rsidRPr="00D37206" w14:paraId="03DCA29C" w14:textId="77777777" w:rsidTr="003629DA">
        <w:trPr>
          <w:trHeight w:val="315"/>
        </w:trPr>
        <w:tc>
          <w:tcPr>
            <w:tcW w:w="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2C080AEE" w14:textId="77777777" w:rsidR="003629DA" w:rsidRPr="00D37206" w:rsidRDefault="003629DA" w:rsidP="00FD23DC">
            <w:pPr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5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FE5A543" w14:textId="2488B803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801AF90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3B9184D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EE63EE1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2070FCA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3F567E3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89F4F73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2B7D367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1361473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2BB4755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1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5AC73A0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9</w:t>
            </w:r>
          </w:p>
        </w:tc>
      </w:tr>
      <w:tr w:rsidR="003629DA" w:rsidRPr="00D37206" w14:paraId="3C9A14EC" w14:textId="77777777" w:rsidTr="003629DA">
        <w:trPr>
          <w:trHeight w:val="315"/>
        </w:trPr>
        <w:tc>
          <w:tcPr>
            <w:tcW w:w="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259DB9AF" w14:textId="77777777" w:rsidR="003629DA" w:rsidRPr="00D37206" w:rsidRDefault="003629DA" w:rsidP="00FD23DC">
            <w:pPr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5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256FA36" w14:textId="4B981D02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DC9C4A8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08A2F1B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03E02FD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6057821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ADE6A1F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19A02D3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C6B3124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7491FC6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B54C5C6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1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E340469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5</w:t>
            </w:r>
          </w:p>
        </w:tc>
      </w:tr>
      <w:tr w:rsidR="003629DA" w:rsidRPr="00D37206" w14:paraId="3B592B41" w14:textId="77777777" w:rsidTr="003629DA">
        <w:trPr>
          <w:trHeight w:val="315"/>
        </w:trPr>
        <w:tc>
          <w:tcPr>
            <w:tcW w:w="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429249F6" w14:textId="77777777" w:rsidR="003629DA" w:rsidRPr="00D37206" w:rsidRDefault="003629DA" w:rsidP="00FD23DC">
            <w:pPr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5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E218755" w14:textId="2EE92DE4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751D3C5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9360B33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9588D2D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52CD589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408A89B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B393939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D54FD60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0891229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58A70E9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1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B1A4F17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9</w:t>
            </w:r>
          </w:p>
        </w:tc>
      </w:tr>
      <w:tr w:rsidR="003629DA" w:rsidRPr="00D37206" w14:paraId="15BEBBDE" w14:textId="77777777" w:rsidTr="003629DA">
        <w:trPr>
          <w:trHeight w:val="315"/>
        </w:trPr>
        <w:tc>
          <w:tcPr>
            <w:tcW w:w="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19258DE5" w14:textId="77777777" w:rsidR="003629DA" w:rsidRPr="00D37206" w:rsidRDefault="003629DA" w:rsidP="00FD23DC">
            <w:pPr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5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6DD26DD" w14:textId="012C3CCF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D28ECB6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60DE8B2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EA4C1B1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1A772A7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FE631DB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D137973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F26F0EA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3F52D6D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FDCA86F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1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F366B49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5</w:t>
            </w:r>
          </w:p>
        </w:tc>
      </w:tr>
      <w:tr w:rsidR="003629DA" w:rsidRPr="00D37206" w14:paraId="3CB215BC" w14:textId="77777777" w:rsidTr="003629DA">
        <w:trPr>
          <w:trHeight w:val="315"/>
        </w:trPr>
        <w:tc>
          <w:tcPr>
            <w:tcW w:w="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21255DC3" w14:textId="77777777" w:rsidR="003629DA" w:rsidRPr="00D37206" w:rsidRDefault="003629DA" w:rsidP="00FD23DC">
            <w:pPr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5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13A004D" w14:textId="50C1429D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92A5CD8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938A043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C69035A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3B28BCE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3AA3E45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523AE24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4DC6317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5D20BD3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61C6669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11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A918BEE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1</w:t>
            </w:r>
          </w:p>
        </w:tc>
      </w:tr>
      <w:tr w:rsidR="003629DA" w:rsidRPr="00D37206" w14:paraId="6D1BE0E6" w14:textId="77777777" w:rsidTr="003629DA">
        <w:trPr>
          <w:trHeight w:val="315"/>
        </w:trPr>
        <w:tc>
          <w:tcPr>
            <w:tcW w:w="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32F5C39B" w14:textId="77777777" w:rsidR="003629DA" w:rsidRPr="00D37206" w:rsidRDefault="003629DA" w:rsidP="00FD23DC">
            <w:pPr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5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6F892E8" w14:textId="318AC008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9289E4E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64DEFE1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6F84089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CD0B1A5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D3BD3BE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B3700D4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827B8ED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6EE5C39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154E7C7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11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14C7472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4</w:t>
            </w:r>
          </w:p>
        </w:tc>
      </w:tr>
      <w:tr w:rsidR="003629DA" w:rsidRPr="00D37206" w14:paraId="088AC99B" w14:textId="77777777" w:rsidTr="003629DA">
        <w:trPr>
          <w:trHeight w:val="315"/>
        </w:trPr>
        <w:tc>
          <w:tcPr>
            <w:tcW w:w="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40EDDB2E" w14:textId="77777777" w:rsidR="003629DA" w:rsidRPr="00D37206" w:rsidRDefault="003629DA" w:rsidP="00FD23DC">
            <w:pPr>
              <w:numPr>
                <w:ilvl w:val="0"/>
                <w:numId w:val="94"/>
              </w:num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53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18FCD31" w14:textId="195DDCD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4BFBCEC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ABF87B2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0C588F7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5242248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643E09F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50D2402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42B17F2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4429A18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A1E7C3C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11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E90EAC1" w14:textId="77777777" w:rsidR="003629DA" w:rsidRPr="00D37206" w:rsidRDefault="003629DA" w:rsidP="003629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1</w:t>
            </w:r>
          </w:p>
        </w:tc>
      </w:tr>
    </w:tbl>
    <w:p w14:paraId="54F28FB3" w14:textId="7E2A81EE" w:rsidR="003629DA" w:rsidRPr="00D37206" w:rsidRDefault="003629DA" w:rsidP="003629DA"/>
    <w:p w14:paraId="3FC776F4" w14:textId="622B5344" w:rsidR="009E51E8" w:rsidRPr="00D37206" w:rsidRDefault="009E51E8" w:rsidP="009E51E8"/>
    <w:p w14:paraId="332655BC" w14:textId="60B3D4B4" w:rsidR="009E51E8" w:rsidRPr="00D37206" w:rsidRDefault="009E51E8" w:rsidP="009E51E8"/>
    <w:p w14:paraId="6DF3DB33" w14:textId="3F2D1D40" w:rsidR="009E51E8" w:rsidRPr="00D37206" w:rsidRDefault="009E51E8" w:rsidP="009E51E8"/>
    <w:p w14:paraId="40C8057A" w14:textId="5487025E" w:rsidR="009E51E8" w:rsidRPr="00D37206" w:rsidRDefault="009E51E8" w:rsidP="009E51E8"/>
    <w:p w14:paraId="5A72C350" w14:textId="7FBBB4DE" w:rsidR="009E51E8" w:rsidRPr="00D37206" w:rsidRDefault="009E51E8" w:rsidP="009E51E8"/>
    <w:p w14:paraId="5F169C90" w14:textId="01811A28" w:rsidR="009E51E8" w:rsidRPr="00D37206" w:rsidRDefault="009E51E8" w:rsidP="009E51E8"/>
    <w:p w14:paraId="50D51BD7" w14:textId="1A99E080" w:rsidR="009E51E8" w:rsidRPr="00D37206" w:rsidRDefault="009E51E8" w:rsidP="009E51E8"/>
    <w:p w14:paraId="1C4641D4" w14:textId="4E5825C0" w:rsidR="009E51E8" w:rsidRPr="00D37206" w:rsidRDefault="009E51E8" w:rsidP="009E51E8"/>
    <w:p w14:paraId="26AD1862" w14:textId="598D3514" w:rsidR="009E51E8" w:rsidRPr="00D37206" w:rsidRDefault="009E51E8" w:rsidP="009E51E8"/>
    <w:p w14:paraId="193A1310" w14:textId="63FA1BA3" w:rsidR="009E51E8" w:rsidRPr="00D37206" w:rsidRDefault="009E51E8" w:rsidP="009E51E8"/>
    <w:p w14:paraId="0D03195B" w14:textId="4AF06311" w:rsidR="009E51E8" w:rsidRPr="00D37206" w:rsidRDefault="009E51E8" w:rsidP="009E51E8"/>
    <w:p w14:paraId="0315670F" w14:textId="671F62CB" w:rsidR="009E51E8" w:rsidRPr="00D37206" w:rsidRDefault="009E51E8" w:rsidP="009E51E8"/>
    <w:p w14:paraId="3A1DF65E" w14:textId="2A813EDB" w:rsidR="009E51E8" w:rsidRPr="00D37206" w:rsidRDefault="009E51E8" w:rsidP="009E51E8"/>
    <w:p w14:paraId="3B550EB5" w14:textId="4922039B" w:rsidR="009E51E8" w:rsidRPr="00D37206" w:rsidRDefault="009E51E8" w:rsidP="009E51E8"/>
    <w:p w14:paraId="38F12095" w14:textId="157BD4B7" w:rsidR="009E51E8" w:rsidRPr="00D37206" w:rsidRDefault="009E51E8" w:rsidP="009E51E8"/>
    <w:p w14:paraId="4A9C2920" w14:textId="63E296C0" w:rsidR="009E51E8" w:rsidRPr="00D37206" w:rsidRDefault="009E51E8" w:rsidP="009E51E8"/>
    <w:p w14:paraId="06BE33B2" w14:textId="49D1F560" w:rsidR="009E51E8" w:rsidRPr="00D37206" w:rsidRDefault="009E51E8" w:rsidP="009E51E8"/>
    <w:p w14:paraId="16BF492E" w14:textId="4367335E" w:rsidR="009E51E8" w:rsidRPr="00D37206" w:rsidRDefault="009E51E8" w:rsidP="009E51E8"/>
    <w:p w14:paraId="692A65D4" w14:textId="1A915733" w:rsidR="009E51E8" w:rsidRPr="00D37206" w:rsidRDefault="009E51E8" w:rsidP="009E51E8"/>
    <w:p w14:paraId="54CB098E" w14:textId="0C3A781D" w:rsidR="009E51E8" w:rsidRPr="00D37206" w:rsidRDefault="009E51E8" w:rsidP="009E51E8"/>
    <w:p w14:paraId="3A1E96C0" w14:textId="428A0FA7" w:rsidR="009E51E8" w:rsidRPr="00D37206" w:rsidRDefault="009E51E8" w:rsidP="009E51E8">
      <w:pPr>
        <w:jc w:val="center"/>
      </w:pPr>
    </w:p>
    <w:p w14:paraId="4E6A7D33" w14:textId="6D44142F" w:rsidR="00D76262" w:rsidRPr="00D37206" w:rsidRDefault="00D76262" w:rsidP="00D76262">
      <w:pPr>
        <w:pStyle w:val="Caption"/>
        <w:spacing w:line="480" w:lineRule="auto"/>
        <w:jc w:val="both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</w:pPr>
      <w:bookmarkStart w:id="17" w:name="_Toc137435134"/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lastRenderedPageBreak/>
        <w:t xml:space="preserve">Lampiran </w:t>
      </w:r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instrText xml:space="preserve"> SEQ Lampiran \* ARABIC </w:instrText>
      </w:r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06743C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4"/>
          <w:szCs w:val="24"/>
        </w:rPr>
        <w:t>6</w:t>
      </w:r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        </w:t>
      </w:r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br/>
        <w:t xml:space="preserve">                  Uji Validitas Variabel Kinerja Karyawan (Y)</w:t>
      </w:r>
      <w:bookmarkEnd w:id="17"/>
    </w:p>
    <w:tbl>
      <w:tblPr>
        <w:tblW w:w="4912" w:type="pct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34"/>
        <w:gridCol w:w="905"/>
        <w:gridCol w:w="519"/>
        <w:gridCol w:w="529"/>
        <w:gridCol w:w="530"/>
        <w:gridCol w:w="530"/>
        <w:gridCol w:w="530"/>
        <w:gridCol w:w="530"/>
        <w:gridCol w:w="530"/>
        <w:gridCol w:w="530"/>
        <w:gridCol w:w="530"/>
        <w:gridCol w:w="530"/>
        <w:gridCol w:w="760"/>
      </w:tblGrid>
      <w:tr w:rsidR="009E51E8" w:rsidRPr="00D37206" w14:paraId="12E93865" w14:textId="77777777" w:rsidTr="000A3971">
        <w:trPr>
          <w:cantSplit/>
        </w:trPr>
        <w:tc>
          <w:tcPr>
            <w:tcW w:w="5000" w:type="pct"/>
            <w:gridSpan w:val="13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14:paraId="6E92DB05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b/>
                <w:bCs/>
                <w:color w:val="010205"/>
                <w:sz w:val="14"/>
                <w:szCs w:val="14"/>
              </w:rPr>
              <w:t>Correlations</w:t>
            </w:r>
          </w:p>
        </w:tc>
      </w:tr>
      <w:tr w:rsidR="00A11976" w:rsidRPr="00D37206" w14:paraId="69566A65" w14:textId="77777777" w:rsidTr="00D76262">
        <w:trPr>
          <w:cantSplit/>
        </w:trPr>
        <w:tc>
          <w:tcPr>
            <w:tcW w:w="1117" w:type="pct"/>
            <w:gridSpan w:val="2"/>
            <w:tcBorders>
              <w:top w:val="nil"/>
              <w:left w:val="single" w:sz="4" w:space="0" w:color="auto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18252B9F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4"/>
                <w:szCs w:val="14"/>
              </w:rPr>
            </w:pPr>
          </w:p>
        </w:tc>
        <w:tc>
          <w:tcPr>
            <w:tcW w:w="334" w:type="pct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65073DB0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Y.1</w:t>
            </w:r>
          </w:p>
        </w:tc>
        <w:tc>
          <w:tcPr>
            <w:tcW w:w="340" w:type="pct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61D67B5A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Y.2</w:t>
            </w:r>
          </w:p>
        </w:tc>
        <w:tc>
          <w:tcPr>
            <w:tcW w:w="340" w:type="pct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7C47138B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Y.3</w:t>
            </w:r>
          </w:p>
        </w:tc>
        <w:tc>
          <w:tcPr>
            <w:tcW w:w="340" w:type="pct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4DC5B242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Y.4</w:t>
            </w:r>
          </w:p>
        </w:tc>
        <w:tc>
          <w:tcPr>
            <w:tcW w:w="340" w:type="pct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34546412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Y.5</w:t>
            </w:r>
          </w:p>
        </w:tc>
        <w:tc>
          <w:tcPr>
            <w:tcW w:w="340" w:type="pct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248FD511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Y.6</w:t>
            </w:r>
          </w:p>
        </w:tc>
        <w:tc>
          <w:tcPr>
            <w:tcW w:w="340" w:type="pct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3CEDAE70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Y.7</w:t>
            </w:r>
          </w:p>
        </w:tc>
        <w:tc>
          <w:tcPr>
            <w:tcW w:w="340" w:type="pct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0549E08C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Y.8</w:t>
            </w:r>
          </w:p>
        </w:tc>
        <w:tc>
          <w:tcPr>
            <w:tcW w:w="340" w:type="pct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7E3816E0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Y.9</w:t>
            </w:r>
          </w:p>
        </w:tc>
        <w:tc>
          <w:tcPr>
            <w:tcW w:w="340" w:type="pct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48D27C2C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Y.10</w:t>
            </w:r>
          </w:p>
        </w:tc>
        <w:tc>
          <w:tcPr>
            <w:tcW w:w="487" w:type="pct"/>
            <w:tcBorders>
              <w:top w:val="nil"/>
              <w:left w:val="single" w:sz="8" w:space="0" w:color="E0E0E0"/>
              <w:bottom w:val="single" w:sz="8" w:space="0" w:color="152935"/>
              <w:right w:val="single" w:sz="4" w:space="0" w:color="auto"/>
            </w:tcBorders>
            <w:shd w:val="clear" w:color="auto" w:fill="FFFFFF"/>
            <w:vAlign w:val="bottom"/>
          </w:tcPr>
          <w:p w14:paraId="4DF273EF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Kinerja Karyawan</w:t>
            </w:r>
          </w:p>
        </w:tc>
      </w:tr>
      <w:tr w:rsidR="00A11976" w:rsidRPr="00D37206" w14:paraId="1D535655" w14:textId="77777777" w:rsidTr="00D76262">
        <w:trPr>
          <w:cantSplit/>
        </w:trPr>
        <w:tc>
          <w:tcPr>
            <w:tcW w:w="536" w:type="pct"/>
            <w:vMerge w:val="restart"/>
            <w:tcBorders>
              <w:top w:val="single" w:sz="8" w:space="0" w:color="152935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333C84FA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Y.1</w:t>
            </w:r>
          </w:p>
        </w:tc>
        <w:tc>
          <w:tcPr>
            <w:tcW w:w="582" w:type="pct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3C62DF5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Pearson Correlation</w:t>
            </w:r>
          </w:p>
        </w:tc>
        <w:tc>
          <w:tcPr>
            <w:tcW w:w="334" w:type="pct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4DDE040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1</w:t>
            </w:r>
          </w:p>
        </w:tc>
        <w:tc>
          <w:tcPr>
            <w:tcW w:w="340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EF0E5B1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381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340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AA8AD76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428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340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41372DE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372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340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92A70CF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456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340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C369DF2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491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340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6564A91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307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340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7778E0B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325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340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0910F04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658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340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7F9F02E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298</w:t>
            </w:r>
          </w:p>
        </w:tc>
        <w:tc>
          <w:tcPr>
            <w:tcW w:w="487" w:type="pct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7A800BD8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764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</w:tr>
      <w:tr w:rsidR="00A11976" w:rsidRPr="00D37206" w14:paraId="0B9F6489" w14:textId="77777777" w:rsidTr="00D76262">
        <w:trPr>
          <w:cantSplit/>
        </w:trPr>
        <w:tc>
          <w:tcPr>
            <w:tcW w:w="536" w:type="pct"/>
            <w:vMerge/>
            <w:tcBorders>
              <w:top w:val="single" w:sz="8" w:space="0" w:color="152935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2123ADE8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4"/>
                <w:szCs w:val="14"/>
              </w:rPr>
            </w:pPr>
          </w:p>
        </w:tc>
        <w:tc>
          <w:tcPr>
            <w:tcW w:w="582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70D36B81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Sig. (2-tailed)</w:t>
            </w:r>
          </w:p>
        </w:tc>
        <w:tc>
          <w:tcPr>
            <w:tcW w:w="334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79D025FA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4"/>
                <w:szCs w:val="14"/>
              </w:rPr>
            </w:pP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14DDA3C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13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2BA17B8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05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82CEB94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15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E56384D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0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CBAA9E8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01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014EB25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48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D8DB750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36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0BE8634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00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82F4265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55</w:t>
            </w:r>
          </w:p>
        </w:tc>
        <w:tc>
          <w:tcPr>
            <w:tcW w:w="487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7812FDCC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00</w:t>
            </w:r>
          </w:p>
        </w:tc>
      </w:tr>
      <w:tr w:rsidR="00A11976" w:rsidRPr="00D37206" w14:paraId="24E3655C" w14:textId="77777777" w:rsidTr="00D76262">
        <w:trPr>
          <w:cantSplit/>
        </w:trPr>
        <w:tc>
          <w:tcPr>
            <w:tcW w:w="536" w:type="pct"/>
            <w:vMerge/>
            <w:tcBorders>
              <w:top w:val="single" w:sz="8" w:space="0" w:color="152935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7CE0A51F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4"/>
                <w:szCs w:val="14"/>
              </w:rPr>
            </w:pPr>
          </w:p>
        </w:tc>
        <w:tc>
          <w:tcPr>
            <w:tcW w:w="582" w:type="pc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512B8FCB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N</w:t>
            </w:r>
          </w:p>
        </w:tc>
        <w:tc>
          <w:tcPr>
            <w:tcW w:w="334" w:type="pct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0F385091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E777AC7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8AE15A9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981C77D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2CEF11B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8048BD3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174F086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E3C1A7A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2D06CFA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0F15E35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487" w:type="pct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16B7D141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</w:tr>
      <w:tr w:rsidR="00A11976" w:rsidRPr="00D37206" w14:paraId="330B6532" w14:textId="77777777" w:rsidTr="00D76262">
        <w:trPr>
          <w:cantSplit/>
        </w:trPr>
        <w:tc>
          <w:tcPr>
            <w:tcW w:w="536" w:type="pct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42B43D7C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Y.2</w:t>
            </w:r>
          </w:p>
        </w:tc>
        <w:tc>
          <w:tcPr>
            <w:tcW w:w="582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17A78754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Pearson Correlation</w:t>
            </w:r>
          </w:p>
        </w:tc>
        <w:tc>
          <w:tcPr>
            <w:tcW w:w="334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0FF6DB9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381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220FB45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1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6544E39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322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B49B779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391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61083D6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340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29E6B48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279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2866806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261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95170DD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-.073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463C174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410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2015096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108</w:t>
            </w:r>
          </w:p>
        </w:tc>
        <w:tc>
          <w:tcPr>
            <w:tcW w:w="487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477D7557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540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</w:tr>
      <w:tr w:rsidR="00A11976" w:rsidRPr="00D37206" w14:paraId="6E7AC240" w14:textId="77777777" w:rsidTr="00D76262">
        <w:trPr>
          <w:cantSplit/>
        </w:trPr>
        <w:tc>
          <w:tcPr>
            <w:tcW w:w="536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5735F9CB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4"/>
                <w:szCs w:val="14"/>
              </w:rPr>
            </w:pPr>
          </w:p>
        </w:tc>
        <w:tc>
          <w:tcPr>
            <w:tcW w:w="582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CBCB74A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Sig. (2-tailed)</w:t>
            </w:r>
          </w:p>
        </w:tc>
        <w:tc>
          <w:tcPr>
            <w:tcW w:w="334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ED063DA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13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1B939776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4"/>
                <w:szCs w:val="14"/>
              </w:rPr>
            </w:pP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82647B0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37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F98D8CB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10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5C1C3E1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28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5846A4D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74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3EEE476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95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EBF7091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644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14E1B27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07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C749504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496</w:t>
            </w:r>
          </w:p>
        </w:tc>
        <w:tc>
          <w:tcPr>
            <w:tcW w:w="487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6F8578DE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00</w:t>
            </w:r>
          </w:p>
        </w:tc>
      </w:tr>
      <w:tr w:rsidR="00A11976" w:rsidRPr="00D37206" w14:paraId="75E7A218" w14:textId="77777777" w:rsidTr="00D76262">
        <w:trPr>
          <w:cantSplit/>
        </w:trPr>
        <w:tc>
          <w:tcPr>
            <w:tcW w:w="536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767AF6C6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4"/>
                <w:szCs w:val="14"/>
              </w:rPr>
            </w:pPr>
          </w:p>
        </w:tc>
        <w:tc>
          <w:tcPr>
            <w:tcW w:w="582" w:type="pc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665A0EED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N</w:t>
            </w:r>
          </w:p>
        </w:tc>
        <w:tc>
          <w:tcPr>
            <w:tcW w:w="334" w:type="pct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27FB83D3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6FCF470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13A7521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AAC6A5A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378BFBB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A605C40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DBFCBA1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1F3CB29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0C5BE69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D2685CF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487" w:type="pct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19E80A80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</w:tr>
      <w:tr w:rsidR="00A11976" w:rsidRPr="00D37206" w14:paraId="74EA0FE5" w14:textId="77777777" w:rsidTr="00D76262">
        <w:trPr>
          <w:cantSplit/>
        </w:trPr>
        <w:tc>
          <w:tcPr>
            <w:tcW w:w="536" w:type="pct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52426B81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Y.3</w:t>
            </w:r>
          </w:p>
        </w:tc>
        <w:tc>
          <w:tcPr>
            <w:tcW w:w="582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59230635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Pearson Correlation</w:t>
            </w:r>
          </w:p>
        </w:tc>
        <w:tc>
          <w:tcPr>
            <w:tcW w:w="334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FB210FF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428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D42D622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322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81DCBD6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1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A21C9C0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253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D45B200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293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5CA8F61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351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6EB4CDC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373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BF07ED9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155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43F0606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258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0D7010D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292</w:t>
            </w:r>
          </w:p>
        </w:tc>
        <w:tc>
          <w:tcPr>
            <w:tcW w:w="487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435026B7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603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</w:tr>
      <w:tr w:rsidR="00A11976" w:rsidRPr="00D37206" w14:paraId="4653DE9E" w14:textId="77777777" w:rsidTr="00D76262">
        <w:trPr>
          <w:cantSplit/>
        </w:trPr>
        <w:tc>
          <w:tcPr>
            <w:tcW w:w="536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5270C717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4"/>
                <w:szCs w:val="14"/>
              </w:rPr>
            </w:pPr>
          </w:p>
        </w:tc>
        <w:tc>
          <w:tcPr>
            <w:tcW w:w="582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B92A3C8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Sig. (2-tailed)</w:t>
            </w:r>
          </w:p>
        </w:tc>
        <w:tc>
          <w:tcPr>
            <w:tcW w:w="334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3A2151C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05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C10AAC4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37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7673E1A3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4"/>
                <w:szCs w:val="14"/>
              </w:rPr>
            </w:pP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6A43282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106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4328EA6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60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29765F2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2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52EE7A2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15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378E8D9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328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089B31D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100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DA910B1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61</w:t>
            </w:r>
          </w:p>
        </w:tc>
        <w:tc>
          <w:tcPr>
            <w:tcW w:w="487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29F20FC6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00</w:t>
            </w:r>
          </w:p>
        </w:tc>
      </w:tr>
      <w:tr w:rsidR="00A11976" w:rsidRPr="00D37206" w14:paraId="3C6B8A6C" w14:textId="77777777" w:rsidTr="00D76262">
        <w:trPr>
          <w:cantSplit/>
        </w:trPr>
        <w:tc>
          <w:tcPr>
            <w:tcW w:w="536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1A903C60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4"/>
                <w:szCs w:val="14"/>
              </w:rPr>
            </w:pPr>
          </w:p>
        </w:tc>
        <w:tc>
          <w:tcPr>
            <w:tcW w:w="582" w:type="pc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2A68F4B6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N</w:t>
            </w:r>
          </w:p>
        </w:tc>
        <w:tc>
          <w:tcPr>
            <w:tcW w:w="334" w:type="pct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1780A8AF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DD40EC0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B46B90A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3356D94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3B9A268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39828E1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F6502F4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12EFB7F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272FB1A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017BE42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487" w:type="pct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79EAB696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</w:tr>
      <w:tr w:rsidR="00A11976" w:rsidRPr="00D37206" w14:paraId="2801F4A6" w14:textId="77777777" w:rsidTr="00D76262">
        <w:trPr>
          <w:cantSplit/>
        </w:trPr>
        <w:tc>
          <w:tcPr>
            <w:tcW w:w="536" w:type="pct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04AA1F17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Y.4</w:t>
            </w:r>
          </w:p>
        </w:tc>
        <w:tc>
          <w:tcPr>
            <w:tcW w:w="582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0D775E45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Pearson Correlation</w:t>
            </w:r>
          </w:p>
        </w:tc>
        <w:tc>
          <w:tcPr>
            <w:tcW w:w="334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7683749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372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41DCA88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391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5EF832B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253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087F891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1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B579489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283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9EA3F02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110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A80230A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88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0CD2562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335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91FBF8C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462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2043860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17</w:t>
            </w:r>
          </w:p>
        </w:tc>
        <w:tc>
          <w:tcPr>
            <w:tcW w:w="487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66F389FF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519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</w:tr>
      <w:tr w:rsidR="00A11976" w:rsidRPr="00D37206" w14:paraId="369437D4" w14:textId="77777777" w:rsidTr="00D76262">
        <w:trPr>
          <w:cantSplit/>
        </w:trPr>
        <w:tc>
          <w:tcPr>
            <w:tcW w:w="536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6E134531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4"/>
                <w:szCs w:val="14"/>
              </w:rPr>
            </w:pPr>
          </w:p>
        </w:tc>
        <w:tc>
          <w:tcPr>
            <w:tcW w:w="582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74524E2D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Sig. (2-tailed)</w:t>
            </w:r>
          </w:p>
        </w:tc>
        <w:tc>
          <w:tcPr>
            <w:tcW w:w="334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48E0B69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15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85886C0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10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73631CA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106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2520FB82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4"/>
                <w:szCs w:val="14"/>
              </w:rPr>
            </w:pP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D5D7DFE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69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6B77C54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490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8294A27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580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30E9760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30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1D23C95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0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96AD999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916</w:t>
            </w:r>
          </w:p>
        </w:tc>
        <w:tc>
          <w:tcPr>
            <w:tcW w:w="487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232AA8A3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00</w:t>
            </w:r>
          </w:p>
        </w:tc>
      </w:tr>
      <w:tr w:rsidR="00A11976" w:rsidRPr="00D37206" w14:paraId="296FD303" w14:textId="77777777" w:rsidTr="00D76262">
        <w:trPr>
          <w:cantSplit/>
        </w:trPr>
        <w:tc>
          <w:tcPr>
            <w:tcW w:w="536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6F2E85D9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4"/>
                <w:szCs w:val="14"/>
              </w:rPr>
            </w:pPr>
          </w:p>
        </w:tc>
        <w:tc>
          <w:tcPr>
            <w:tcW w:w="582" w:type="pc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66D1BAC2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N</w:t>
            </w:r>
          </w:p>
        </w:tc>
        <w:tc>
          <w:tcPr>
            <w:tcW w:w="334" w:type="pct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16F69818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D358E9D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AACD1DC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2FBC0EF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F256CC2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9CA49CF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07E6370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BB9A657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C2F2B9A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8A87E2D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487" w:type="pct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62FD45E8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</w:tr>
      <w:tr w:rsidR="00A11976" w:rsidRPr="00D37206" w14:paraId="47F435EF" w14:textId="77777777" w:rsidTr="00D76262">
        <w:trPr>
          <w:cantSplit/>
        </w:trPr>
        <w:tc>
          <w:tcPr>
            <w:tcW w:w="536" w:type="pct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41FEEBFD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Y.5</w:t>
            </w:r>
          </w:p>
        </w:tc>
        <w:tc>
          <w:tcPr>
            <w:tcW w:w="582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6BB010D7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Pearson Correlation</w:t>
            </w:r>
          </w:p>
        </w:tc>
        <w:tc>
          <w:tcPr>
            <w:tcW w:w="334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C82F054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456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64AB9D5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340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BC7E8C3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293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F394626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283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344FA52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1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843DF72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558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EE01970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530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63CD5CC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296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6E2D377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434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6D76CB2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429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487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4171DB3B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759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</w:tr>
      <w:tr w:rsidR="00A11976" w:rsidRPr="00D37206" w14:paraId="48CE5DDC" w14:textId="77777777" w:rsidTr="00D76262">
        <w:trPr>
          <w:cantSplit/>
        </w:trPr>
        <w:tc>
          <w:tcPr>
            <w:tcW w:w="536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7EC5E0F2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4"/>
                <w:szCs w:val="14"/>
              </w:rPr>
            </w:pPr>
          </w:p>
        </w:tc>
        <w:tc>
          <w:tcPr>
            <w:tcW w:w="582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08539CED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Sig. (2-tailed)</w:t>
            </w:r>
          </w:p>
        </w:tc>
        <w:tc>
          <w:tcPr>
            <w:tcW w:w="334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AB7F110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0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DA7B8CC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28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669369D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60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D60E9F7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69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09FCAD22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4"/>
                <w:szCs w:val="14"/>
              </w:rPr>
            </w:pP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D8AA354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00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AA8AD47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00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40C3585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57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36DCFAF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04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6C55866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05</w:t>
            </w:r>
          </w:p>
        </w:tc>
        <w:tc>
          <w:tcPr>
            <w:tcW w:w="487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5BDD0324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00</w:t>
            </w:r>
          </w:p>
        </w:tc>
      </w:tr>
      <w:tr w:rsidR="00A11976" w:rsidRPr="00D37206" w14:paraId="5E12CB01" w14:textId="77777777" w:rsidTr="00D76262">
        <w:trPr>
          <w:cantSplit/>
        </w:trPr>
        <w:tc>
          <w:tcPr>
            <w:tcW w:w="536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2FF39C56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4"/>
                <w:szCs w:val="14"/>
              </w:rPr>
            </w:pPr>
          </w:p>
        </w:tc>
        <w:tc>
          <w:tcPr>
            <w:tcW w:w="582" w:type="pc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2FC159CC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N</w:t>
            </w:r>
          </w:p>
        </w:tc>
        <w:tc>
          <w:tcPr>
            <w:tcW w:w="334" w:type="pct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279EB6AF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ED32DAC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68BC7A5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B76EC91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C5E5889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A773BCA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B3D7AD2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09D73E0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3732AF2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4436633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487" w:type="pct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18B475AA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</w:tr>
      <w:tr w:rsidR="00A11976" w:rsidRPr="00D37206" w14:paraId="5AD5A8EB" w14:textId="77777777" w:rsidTr="00D76262">
        <w:trPr>
          <w:cantSplit/>
        </w:trPr>
        <w:tc>
          <w:tcPr>
            <w:tcW w:w="536" w:type="pct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1202D3D0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Y.6</w:t>
            </w:r>
          </w:p>
        </w:tc>
        <w:tc>
          <w:tcPr>
            <w:tcW w:w="582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11847C00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Pearson Correlation</w:t>
            </w:r>
          </w:p>
        </w:tc>
        <w:tc>
          <w:tcPr>
            <w:tcW w:w="334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295D0A3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491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871BF60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279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EC7AE9F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351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D83076A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110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6C05EE0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558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D048A79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1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241084A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197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3E7F1E6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174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437D780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492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D532642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245</w:t>
            </w:r>
          </w:p>
        </w:tc>
        <w:tc>
          <w:tcPr>
            <w:tcW w:w="487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59EFAD3B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634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</w:tr>
      <w:tr w:rsidR="00A11976" w:rsidRPr="00D37206" w14:paraId="6C3D1689" w14:textId="77777777" w:rsidTr="00D76262">
        <w:trPr>
          <w:cantSplit/>
        </w:trPr>
        <w:tc>
          <w:tcPr>
            <w:tcW w:w="536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51BE1C35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4"/>
                <w:szCs w:val="14"/>
              </w:rPr>
            </w:pPr>
          </w:p>
        </w:tc>
        <w:tc>
          <w:tcPr>
            <w:tcW w:w="582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054CF91F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Sig. (2-tailed)</w:t>
            </w:r>
          </w:p>
        </w:tc>
        <w:tc>
          <w:tcPr>
            <w:tcW w:w="334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4FDC1E5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01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60471C4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74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38D448B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2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D8B6841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490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82B64B2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00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33C2EDC3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4"/>
                <w:szCs w:val="14"/>
              </w:rPr>
            </w:pP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828174C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211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512A710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270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79FCC3C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01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86ACED9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118</w:t>
            </w:r>
          </w:p>
        </w:tc>
        <w:tc>
          <w:tcPr>
            <w:tcW w:w="487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548E2562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00</w:t>
            </w:r>
          </w:p>
        </w:tc>
      </w:tr>
      <w:tr w:rsidR="00A11976" w:rsidRPr="00D37206" w14:paraId="18E5261D" w14:textId="77777777" w:rsidTr="00D76262">
        <w:trPr>
          <w:cantSplit/>
        </w:trPr>
        <w:tc>
          <w:tcPr>
            <w:tcW w:w="536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7E968239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4"/>
                <w:szCs w:val="14"/>
              </w:rPr>
            </w:pPr>
          </w:p>
        </w:tc>
        <w:tc>
          <w:tcPr>
            <w:tcW w:w="582" w:type="pc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6F0EB9AB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N</w:t>
            </w:r>
          </w:p>
        </w:tc>
        <w:tc>
          <w:tcPr>
            <w:tcW w:w="334" w:type="pct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22F5C3CB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9650129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2EA677F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59158AA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4035052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E2D161C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2B5EC1E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82FFA5C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3A495DC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C15C4C2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487" w:type="pct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5A2A03EB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</w:tr>
      <w:tr w:rsidR="00A11976" w:rsidRPr="00D37206" w14:paraId="2CC6D9F1" w14:textId="77777777" w:rsidTr="00D76262">
        <w:trPr>
          <w:cantSplit/>
        </w:trPr>
        <w:tc>
          <w:tcPr>
            <w:tcW w:w="536" w:type="pct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29F3F4E9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Y.7</w:t>
            </w:r>
          </w:p>
        </w:tc>
        <w:tc>
          <w:tcPr>
            <w:tcW w:w="582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0F076856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Pearson Correlation</w:t>
            </w:r>
          </w:p>
        </w:tc>
        <w:tc>
          <w:tcPr>
            <w:tcW w:w="334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A3A6EFB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307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EC04E74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261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28E859E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373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0A8D132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88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76E39FE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530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AB37C0C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197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2AAA9BB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1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83E4ED0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340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9626046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304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E1427AE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434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487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16433EA4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618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</w:tr>
      <w:tr w:rsidR="00A11976" w:rsidRPr="00D37206" w14:paraId="24976F48" w14:textId="77777777" w:rsidTr="00D76262">
        <w:trPr>
          <w:cantSplit/>
        </w:trPr>
        <w:tc>
          <w:tcPr>
            <w:tcW w:w="536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63A3CD83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4"/>
                <w:szCs w:val="14"/>
              </w:rPr>
            </w:pPr>
          </w:p>
        </w:tc>
        <w:tc>
          <w:tcPr>
            <w:tcW w:w="582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1E100810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Sig. (2-tailed)</w:t>
            </w:r>
          </w:p>
        </w:tc>
        <w:tc>
          <w:tcPr>
            <w:tcW w:w="334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8120FBF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48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7F30C99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95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23706DF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15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40F892D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580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30E8055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00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E5DEF75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211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64B82648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4"/>
                <w:szCs w:val="14"/>
              </w:rPr>
            </w:pP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7A17CA4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28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93742F1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50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8100D90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04</w:t>
            </w:r>
          </w:p>
        </w:tc>
        <w:tc>
          <w:tcPr>
            <w:tcW w:w="487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5AE52A5F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00</w:t>
            </w:r>
          </w:p>
        </w:tc>
      </w:tr>
      <w:tr w:rsidR="00A11976" w:rsidRPr="00D37206" w14:paraId="17D73413" w14:textId="77777777" w:rsidTr="00D76262">
        <w:trPr>
          <w:cantSplit/>
        </w:trPr>
        <w:tc>
          <w:tcPr>
            <w:tcW w:w="536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6094DECB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4"/>
                <w:szCs w:val="14"/>
              </w:rPr>
            </w:pPr>
          </w:p>
        </w:tc>
        <w:tc>
          <w:tcPr>
            <w:tcW w:w="582" w:type="pc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4A33F015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N</w:t>
            </w:r>
          </w:p>
        </w:tc>
        <w:tc>
          <w:tcPr>
            <w:tcW w:w="334" w:type="pct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458E2368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8F11515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3C2D1B2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3F3784C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E5AE542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019F34F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E9811D6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AF12D6A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167F9D9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CE8D877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487" w:type="pct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3BC536E1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</w:tr>
      <w:tr w:rsidR="00A11976" w:rsidRPr="00D37206" w14:paraId="614B92B1" w14:textId="77777777" w:rsidTr="00D76262">
        <w:trPr>
          <w:cantSplit/>
        </w:trPr>
        <w:tc>
          <w:tcPr>
            <w:tcW w:w="536" w:type="pct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35F58AAE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Y.8</w:t>
            </w:r>
          </w:p>
        </w:tc>
        <w:tc>
          <w:tcPr>
            <w:tcW w:w="582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27D5FD85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Pearson Correlation</w:t>
            </w:r>
          </w:p>
        </w:tc>
        <w:tc>
          <w:tcPr>
            <w:tcW w:w="334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76B95A8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325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5592CAA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-.073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9135F68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155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73FF6F7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335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BF247EF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296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8BE6C60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174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C505C78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340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1F826E9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1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7F97EC7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285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98172BB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330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487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061B52FE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507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</w:tr>
      <w:tr w:rsidR="00A11976" w:rsidRPr="00D37206" w14:paraId="706FBC57" w14:textId="77777777" w:rsidTr="00D76262">
        <w:trPr>
          <w:cantSplit/>
        </w:trPr>
        <w:tc>
          <w:tcPr>
            <w:tcW w:w="536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2B4787E3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4"/>
                <w:szCs w:val="14"/>
              </w:rPr>
            </w:pPr>
          </w:p>
        </w:tc>
        <w:tc>
          <w:tcPr>
            <w:tcW w:w="582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7234E568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Sig. (2-tailed)</w:t>
            </w:r>
          </w:p>
        </w:tc>
        <w:tc>
          <w:tcPr>
            <w:tcW w:w="334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251ADBB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36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282CEF4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644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F4A2F66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328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C091DD7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30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4CAAD61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57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E6A27C6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270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9849FFD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28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3FFA6435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4"/>
                <w:szCs w:val="14"/>
              </w:rPr>
            </w:pP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3E3210C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67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B776A07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33</w:t>
            </w:r>
          </w:p>
        </w:tc>
        <w:tc>
          <w:tcPr>
            <w:tcW w:w="487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6F2B6FDF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01</w:t>
            </w:r>
          </w:p>
        </w:tc>
      </w:tr>
      <w:tr w:rsidR="00A11976" w:rsidRPr="00D37206" w14:paraId="09716343" w14:textId="77777777" w:rsidTr="00D76262">
        <w:trPr>
          <w:cantSplit/>
        </w:trPr>
        <w:tc>
          <w:tcPr>
            <w:tcW w:w="536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0999390A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4"/>
                <w:szCs w:val="14"/>
              </w:rPr>
            </w:pPr>
          </w:p>
        </w:tc>
        <w:tc>
          <w:tcPr>
            <w:tcW w:w="582" w:type="pc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562DE99B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N</w:t>
            </w:r>
          </w:p>
        </w:tc>
        <w:tc>
          <w:tcPr>
            <w:tcW w:w="334" w:type="pct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3A67C942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AA0BCAC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372E834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A42E4F0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355A10E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7107611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D8E5E29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9BF51FD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BB943EF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D6FE651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487" w:type="pct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38E377A2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</w:tr>
      <w:tr w:rsidR="00A11976" w:rsidRPr="00D37206" w14:paraId="40CA1A10" w14:textId="77777777" w:rsidTr="00D76262">
        <w:trPr>
          <w:cantSplit/>
        </w:trPr>
        <w:tc>
          <w:tcPr>
            <w:tcW w:w="536" w:type="pct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5DF9B9E9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Y.9</w:t>
            </w:r>
          </w:p>
        </w:tc>
        <w:tc>
          <w:tcPr>
            <w:tcW w:w="582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505DFECE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Pearson Correlation</w:t>
            </w:r>
          </w:p>
        </w:tc>
        <w:tc>
          <w:tcPr>
            <w:tcW w:w="334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104F289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658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5D95978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410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E4A396B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258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0899C34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462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A3A6B07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434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E28DA5C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492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04DEE0F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304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8B2B235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285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A6B5F49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1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4337107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199</w:t>
            </w:r>
          </w:p>
        </w:tc>
        <w:tc>
          <w:tcPr>
            <w:tcW w:w="487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3483D689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716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</w:tr>
      <w:tr w:rsidR="00A11976" w:rsidRPr="00D37206" w14:paraId="20175201" w14:textId="77777777" w:rsidTr="00D76262">
        <w:trPr>
          <w:cantSplit/>
        </w:trPr>
        <w:tc>
          <w:tcPr>
            <w:tcW w:w="536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2456BEEA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4"/>
                <w:szCs w:val="14"/>
              </w:rPr>
            </w:pPr>
          </w:p>
        </w:tc>
        <w:tc>
          <w:tcPr>
            <w:tcW w:w="582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2EE6EE73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Sig. (2-tailed)</w:t>
            </w:r>
          </w:p>
        </w:tc>
        <w:tc>
          <w:tcPr>
            <w:tcW w:w="334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C568AA4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00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F119FC0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07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22A716C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100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14E32EB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0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00456C9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04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18228B3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01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9602009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50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7B9DE47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67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0090F794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4"/>
                <w:szCs w:val="14"/>
              </w:rPr>
            </w:pP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4769B91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207</w:t>
            </w:r>
          </w:p>
        </w:tc>
        <w:tc>
          <w:tcPr>
            <w:tcW w:w="487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653AE95C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00</w:t>
            </w:r>
          </w:p>
        </w:tc>
      </w:tr>
      <w:tr w:rsidR="00A11976" w:rsidRPr="00D37206" w14:paraId="4F76C771" w14:textId="77777777" w:rsidTr="00D76262">
        <w:trPr>
          <w:cantSplit/>
        </w:trPr>
        <w:tc>
          <w:tcPr>
            <w:tcW w:w="536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39B1B333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4"/>
                <w:szCs w:val="14"/>
              </w:rPr>
            </w:pPr>
          </w:p>
        </w:tc>
        <w:tc>
          <w:tcPr>
            <w:tcW w:w="582" w:type="pc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71348643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N</w:t>
            </w:r>
          </w:p>
        </w:tc>
        <w:tc>
          <w:tcPr>
            <w:tcW w:w="334" w:type="pct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070FB746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0F6A085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078C89D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4B4EEA8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C3443D0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C1A5B2A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A283F39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50E5197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15CC634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F2C8325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487" w:type="pct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59AFFC81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</w:tr>
      <w:tr w:rsidR="00A11976" w:rsidRPr="00D37206" w14:paraId="6E00A000" w14:textId="77777777" w:rsidTr="00D76262">
        <w:trPr>
          <w:cantSplit/>
        </w:trPr>
        <w:tc>
          <w:tcPr>
            <w:tcW w:w="536" w:type="pct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1ACE0714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Y.10</w:t>
            </w:r>
          </w:p>
        </w:tc>
        <w:tc>
          <w:tcPr>
            <w:tcW w:w="582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6CF2599D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Pearson Correlation</w:t>
            </w:r>
          </w:p>
        </w:tc>
        <w:tc>
          <w:tcPr>
            <w:tcW w:w="334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864C396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298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CB02C88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108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DA92B7B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29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DF5F1DC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17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F4C7F82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429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4C45800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245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B70AD32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434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CB15605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330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A3DC53A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199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EC3F985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1</w:t>
            </w:r>
          </w:p>
        </w:tc>
        <w:tc>
          <w:tcPr>
            <w:tcW w:w="487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5F4826AD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547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</w:tr>
      <w:tr w:rsidR="00A11976" w:rsidRPr="00D37206" w14:paraId="01AFD15A" w14:textId="77777777" w:rsidTr="00D76262">
        <w:trPr>
          <w:cantSplit/>
        </w:trPr>
        <w:tc>
          <w:tcPr>
            <w:tcW w:w="536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29070215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4"/>
                <w:szCs w:val="14"/>
              </w:rPr>
            </w:pPr>
          </w:p>
        </w:tc>
        <w:tc>
          <w:tcPr>
            <w:tcW w:w="582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0CE7B0A1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Sig. (2-tailed)</w:t>
            </w:r>
          </w:p>
        </w:tc>
        <w:tc>
          <w:tcPr>
            <w:tcW w:w="334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F6FD187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55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FC5F4FE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496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854A305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61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1FEBC47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916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489B1E2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05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179E685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118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C8D6EBB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04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8DDE3C8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33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378666B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207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5CFDECE3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4"/>
                <w:szCs w:val="14"/>
              </w:rPr>
            </w:pPr>
          </w:p>
        </w:tc>
        <w:tc>
          <w:tcPr>
            <w:tcW w:w="487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1475AE63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00</w:t>
            </w:r>
          </w:p>
        </w:tc>
      </w:tr>
      <w:tr w:rsidR="00A11976" w:rsidRPr="00D37206" w14:paraId="6BE696A9" w14:textId="77777777" w:rsidTr="00D76262">
        <w:trPr>
          <w:cantSplit/>
        </w:trPr>
        <w:tc>
          <w:tcPr>
            <w:tcW w:w="536" w:type="pct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50FF24D0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4"/>
                <w:szCs w:val="14"/>
              </w:rPr>
            </w:pPr>
          </w:p>
        </w:tc>
        <w:tc>
          <w:tcPr>
            <w:tcW w:w="582" w:type="pc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67342577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N</w:t>
            </w:r>
          </w:p>
        </w:tc>
        <w:tc>
          <w:tcPr>
            <w:tcW w:w="334" w:type="pct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568E3845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9119A71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35E9FB1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0211D73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1737795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5BF4874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64B4A42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16CBA3E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331E0FE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B9175DF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487" w:type="pct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7663C0C1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</w:tr>
      <w:tr w:rsidR="00A11976" w:rsidRPr="00D37206" w14:paraId="649FF448" w14:textId="77777777" w:rsidTr="00D76262">
        <w:trPr>
          <w:cantSplit/>
        </w:trPr>
        <w:tc>
          <w:tcPr>
            <w:tcW w:w="536" w:type="pct"/>
            <w:vMerge w:val="restart"/>
            <w:tcBorders>
              <w:top w:val="single" w:sz="8" w:space="0" w:color="AEAEAE"/>
              <w:left w:val="single" w:sz="4" w:space="0" w:color="auto"/>
              <w:bottom w:val="single" w:sz="8" w:space="0" w:color="152935"/>
              <w:right w:val="nil"/>
            </w:tcBorders>
            <w:shd w:val="clear" w:color="auto" w:fill="E0E0E0"/>
          </w:tcPr>
          <w:p w14:paraId="082EB6A0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Kinerja Karyawan</w:t>
            </w:r>
          </w:p>
        </w:tc>
        <w:tc>
          <w:tcPr>
            <w:tcW w:w="582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0320DAE4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Pearson Correlation</w:t>
            </w:r>
          </w:p>
        </w:tc>
        <w:tc>
          <w:tcPr>
            <w:tcW w:w="334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E7A0A3D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764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AE77C7C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540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D9F85FA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603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BE394FF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519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4D7D7EC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759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783580C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634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4D579A1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618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CA81B50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507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82C8F6D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716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0870764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547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487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5733430B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1</w:t>
            </w:r>
          </w:p>
        </w:tc>
      </w:tr>
      <w:tr w:rsidR="00A11976" w:rsidRPr="00D37206" w14:paraId="283F7EA8" w14:textId="77777777" w:rsidTr="00D76262">
        <w:trPr>
          <w:cantSplit/>
        </w:trPr>
        <w:tc>
          <w:tcPr>
            <w:tcW w:w="536" w:type="pct"/>
            <w:vMerge/>
            <w:tcBorders>
              <w:top w:val="single" w:sz="8" w:space="0" w:color="AEAEAE"/>
              <w:left w:val="single" w:sz="4" w:space="0" w:color="auto"/>
              <w:bottom w:val="single" w:sz="8" w:space="0" w:color="152935"/>
              <w:right w:val="nil"/>
            </w:tcBorders>
            <w:shd w:val="clear" w:color="auto" w:fill="E0E0E0"/>
          </w:tcPr>
          <w:p w14:paraId="676B5A0D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4"/>
                <w:szCs w:val="14"/>
              </w:rPr>
            </w:pPr>
          </w:p>
        </w:tc>
        <w:tc>
          <w:tcPr>
            <w:tcW w:w="582" w:type="pc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1C6A9425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Sig. (2-tailed)</w:t>
            </w:r>
          </w:p>
        </w:tc>
        <w:tc>
          <w:tcPr>
            <w:tcW w:w="334" w:type="pct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FC206BD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00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1895C73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00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DAC6ECF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00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B23DC88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00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9D0255F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00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13690CA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00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55D8912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00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06062C4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01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CB9A9E9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00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9B805AB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00</w:t>
            </w:r>
          </w:p>
        </w:tc>
        <w:tc>
          <w:tcPr>
            <w:tcW w:w="487" w:type="pct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  <w:vAlign w:val="center"/>
          </w:tcPr>
          <w:p w14:paraId="33BE57EA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4"/>
                <w:szCs w:val="14"/>
              </w:rPr>
            </w:pPr>
          </w:p>
        </w:tc>
      </w:tr>
      <w:tr w:rsidR="00A11976" w:rsidRPr="00D37206" w14:paraId="593835B8" w14:textId="77777777" w:rsidTr="00D76262">
        <w:trPr>
          <w:cantSplit/>
        </w:trPr>
        <w:tc>
          <w:tcPr>
            <w:tcW w:w="536" w:type="pct"/>
            <w:vMerge/>
            <w:tcBorders>
              <w:top w:val="single" w:sz="8" w:space="0" w:color="AEAEAE"/>
              <w:left w:val="single" w:sz="4" w:space="0" w:color="auto"/>
              <w:bottom w:val="single" w:sz="8" w:space="0" w:color="152935"/>
              <w:right w:val="nil"/>
            </w:tcBorders>
            <w:shd w:val="clear" w:color="auto" w:fill="E0E0E0"/>
          </w:tcPr>
          <w:p w14:paraId="26EAB3EC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4"/>
                <w:szCs w:val="14"/>
              </w:rPr>
            </w:pPr>
          </w:p>
        </w:tc>
        <w:tc>
          <w:tcPr>
            <w:tcW w:w="582" w:type="pct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150523C1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N</w:t>
            </w:r>
          </w:p>
        </w:tc>
        <w:tc>
          <w:tcPr>
            <w:tcW w:w="334" w:type="pct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01394D61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0E5A2070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329B23E2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04BC671D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4ACC82BD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22C05B86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4883F128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08C75E55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637A8B57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340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6F4065BD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487" w:type="pct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4" w:space="0" w:color="auto"/>
            </w:tcBorders>
            <w:shd w:val="clear" w:color="auto" w:fill="FFFFFF"/>
          </w:tcPr>
          <w:p w14:paraId="148BFB66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</w:tr>
      <w:tr w:rsidR="009E51E8" w:rsidRPr="00D37206" w14:paraId="12F263CA" w14:textId="77777777" w:rsidTr="000A3971">
        <w:trPr>
          <w:cantSplit/>
        </w:trPr>
        <w:tc>
          <w:tcPr>
            <w:tcW w:w="5000" w:type="pct"/>
            <w:gridSpan w:val="13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5C71C07D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*. Correlation is significant at the 0.05 level (2-tailed).</w:t>
            </w:r>
          </w:p>
        </w:tc>
      </w:tr>
      <w:tr w:rsidR="009E51E8" w:rsidRPr="00D37206" w14:paraId="0B25FAEB" w14:textId="77777777" w:rsidTr="000A3971">
        <w:trPr>
          <w:cantSplit/>
        </w:trPr>
        <w:tc>
          <w:tcPr>
            <w:tcW w:w="5000" w:type="pct"/>
            <w:gridSpan w:val="13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7EAF0D4" w14:textId="77777777" w:rsidR="009E51E8" w:rsidRPr="00D37206" w:rsidRDefault="009E51E8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**. Correlation is significant at the 0.01 level (2-tailed).</w:t>
            </w:r>
          </w:p>
        </w:tc>
      </w:tr>
    </w:tbl>
    <w:p w14:paraId="60642494" w14:textId="3E3F6251" w:rsidR="00493F1B" w:rsidRPr="00D37206" w:rsidRDefault="00493F1B" w:rsidP="00D76262">
      <w:bookmarkStart w:id="18" w:name="_Toc137427881"/>
      <w:bookmarkStart w:id="19" w:name="_Toc137428456"/>
    </w:p>
    <w:p w14:paraId="0418D3A0" w14:textId="390C1161" w:rsidR="00D76262" w:rsidRPr="00D37206" w:rsidRDefault="00D76262" w:rsidP="00D76262">
      <w:pPr>
        <w:pStyle w:val="Caption"/>
        <w:spacing w:line="480" w:lineRule="auto"/>
        <w:jc w:val="both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</w:pPr>
      <w:bookmarkStart w:id="20" w:name="_Toc137435135"/>
      <w:bookmarkEnd w:id="18"/>
      <w:bookmarkEnd w:id="19"/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lastRenderedPageBreak/>
        <w:t xml:space="preserve">Lampiran </w:t>
      </w:r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instrText xml:space="preserve"> SEQ Lampiran \* ARABIC </w:instrText>
      </w:r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06743C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4"/>
          <w:szCs w:val="24"/>
        </w:rPr>
        <w:t>7</w:t>
      </w:r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br/>
        <w:t xml:space="preserve">                       Uji Validitas Variabel Stres Kerja (X1)</w:t>
      </w:r>
      <w:bookmarkEnd w:id="20"/>
    </w:p>
    <w:tbl>
      <w:tblPr>
        <w:tblW w:w="0" w:type="auto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18"/>
        <w:gridCol w:w="1366"/>
        <w:gridCol w:w="473"/>
        <w:gridCol w:w="483"/>
        <w:gridCol w:w="483"/>
        <w:gridCol w:w="483"/>
        <w:gridCol w:w="483"/>
        <w:gridCol w:w="483"/>
        <w:gridCol w:w="483"/>
        <w:gridCol w:w="483"/>
        <w:gridCol w:w="483"/>
        <w:gridCol w:w="828"/>
      </w:tblGrid>
      <w:tr w:rsidR="00A11976" w:rsidRPr="00D37206" w14:paraId="102CE60C" w14:textId="77777777" w:rsidTr="000A3971">
        <w:trPr>
          <w:cantSplit/>
        </w:trPr>
        <w:tc>
          <w:tcPr>
            <w:tcW w:w="0" w:type="auto"/>
            <w:gridSpan w:val="12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14:paraId="68B8AF60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b/>
                <w:bCs/>
                <w:color w:val="010205"/>
                <w:sz w:val="14"/>
                <w:szCs w:val="14"/>
              </w:rPr>
              <w:t>Correlations</w:t>
            </w:r>
          </w:p>
        </w:tc>
      </w:tr>
      <w:tr w:rsidR="00A11976" w:rsidRPr="00D37206" w14:paraId="3B04ECA3" w14:textId="77777777" w:rsidTr="000A3971">
        <w:trPr>
          <w:cantSplit/>
        </w:trPr>
        <w:tc>
          <w:tcPr>
            <w:tcW w:w="0" w:type="auto"/>
            <w:gridSpan w:val="2"/>
            <w:tcBorders>
              <w:top w:val="nil"/>
              <w:left w:val="single" w:sz="4" w:space="0" w:color="auto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25820A9D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4"/>
                <w:szCs w:val="1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08DE01FB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X1.1</w:t>
            </w: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47FE9E99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X1.2</w:t>
            </w: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0E173810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X1.3</w:t>
            </w: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2BCE878B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X1.4</w:t>
            </w: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2D32AF25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X1.5</w:t>
            </w: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0C75FB81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X1.6</w:t>
            </w: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253E4E45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X1.7</w:t>
            </w: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624D6EB4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X1.8</w:t>
            </w: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4F9CCDBA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X1.9</w:t>
            </w: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single" w:sz="8" w:space="0" w:color="152935"/>
              <w:right w:val="single" w:sz="4" w:space="0" w:color="auto"/>
            </w:tcBorders>
            <w:shd w:val="clear" w:color="auto" w:fill="FFFFFF"/>
            <w:vAlign w:val="bottom"/>
          </w:tcPr>
          <w:p w14:paraId="4D8D2658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Stres Kerja</w:t>
            </w:r>
          </w:p>
        </w:tc>
      </w:tr>
      <w:tr w:rsidR="00A11976" w:rsidRPr="00D37206" w14:paraId="2C34E969" w14:textId="77777777" w:rsidTr="000A3971">
        <w:trPr>
          <w:cantSplit/>
        </w:trPr>
        <w:tc>
          <w:tcPr>
            <w:tcW w:w="0" w:type="auto"/>
            <w:vMerge w:val="restart"/>
            <w:tcBorders>
              <w:top w:val="single" w:sz="8" w:space="0" w:color="152935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46F70DEB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X1.1</w:t>
            </w:r>
          </w:p>
        </w:tc>
        <w:tc>
          <w:tcPr>
            <w:tcW w:w="0" w:type="auto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0EDDCF02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Pearson Correlation</w:t>
            </w:r>
          </w:p>
        </w:tc>
        <w:tc>
          <w:tcPr>
            <w:tcW w:w="0" w:type="auto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E5B4302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1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E26A846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416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C126BB4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477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9BAD646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529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FBAF4E7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123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252019C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239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F148049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455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08A365B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139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153FF9F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327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3E826A4D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675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</w:tr>
      <w:tr w:rsidR="00A11976" w:rsidRPr="00D37206" w14:paraId="5548861F" w14:textId="77777777" w:rsidTr="000A3971">
        <w:trPr>
          <w:cantSplit/>
        </w:trPr>
        <w:tc>
          <w:tcPr>
            <w:tcW w:w="0" w:type="auto"/>
            <w:vMerge/>
            <w:tcBorders>
              <w:top w:val="single" w:sz="8" w:space="0" w:color="152935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04EB2808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4"/>
                <w:szCs w:val="1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C6B67F0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Sig. (2-tailed)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4F7F4265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4"/>
                <w:szCs w:val="1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022FF38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06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9A60214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0AA80F9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822A3C8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437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3F1E289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127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18C620E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0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19AAD72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379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5FCB9B8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34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1B6D9060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00</w:t>
            </w:r>
          </w:p>
        </w:tc>
      </w:tr>
      <w:tr w:rsidR="00A11976" w:rsidRPr="00D37206" w14:paraId="0AFEA34C" w14:textId="77777777" w:rsidTr="000A3971">
        <w:trPr>
          <w:cantSplit/>
        </w:trPr>
        <w:tc>
          <w:tcPr>
            <w:tcW w:w="0" w:type="auto"/>
            <w:vMerge/>
            <w:tcBorders>
              <w:top w:val="single" w:sz="8" w:space="0" w:color="152935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5A4E2588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4"/>
                <w:szCs w:val="1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0302BD2F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1B206155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442C8A2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117B5A8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5A0E0D3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7DDBC9E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099DB8D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988AE7A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B9A5AB4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B96AA2C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7E0B1A58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</w:tr>
      <w:tr w:rsidR="00A11976" w:rsidRPr="00D37206" w14:paraId="76CEFAE7" w14:textId="77777777" w:rsidTr="000A3971">
        <w:trPr>
          <w:cantSplit/>
        </w:trPr>
        <w:tc>
          <w:tcPr>
            <w:tcW w:w="0" w:type="auto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65CB61DD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X1.2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6765186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Pearson Correlatio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4224D48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416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2FBA78F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B580213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313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A5466BF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511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2F6910A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138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8271CCD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206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F88BB16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319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B7E3A4B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168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48F4076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355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66A8DA63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619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</w:tr>
      <w:tr w:rsidR="00A11976" w:rsidRPr="00D37206" w14:paraId="52FDA7CB" w14:textId="77777777" w:rsidTr="000A3971">
        <w:trPr>
          <w:cantSplit/>
        </w:trPr>
        <w:tc>
          <w:tcPr>
            <w:tcW w:w="0" w:type="auto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7D7C622E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4"/>
                <w:szCs w:val="1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27CF7F11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Sig. (2-tailed)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E4A687F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06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6797A840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4"/>
                <w:szCs w:val="1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01E9078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44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F9910AD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E21A8D1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38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C565063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189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656C679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39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A08E7FF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289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2B90BE2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2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4009CCAC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00</w:t>
            </w:r>
          </w:p>
        </w:tc>
      </w:tr>
      <w:tr w:rsidR="00A11976" w:rsidRPr="00D37206" w14:paraId="14604C0B" w14:textId="77777777" w:rsidTr="000A3971">
        <w:trPr>
          <w:cantSplit/>
        </w:trPr>
        <w:tc>
          <w:tcPr>
            <w:tcW w:w="0" w:type="auto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681AF142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4"/>
                <w:szCs w:val="1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6CA65AFF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44FDE9AA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BF9F081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E8C6539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B1405D1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A2FC8B1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632F6C2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C313CC1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7F48E81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C0BD543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5D01427B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</w:tr>
      <w:tr w:rsidR="00A11976" w:rsidRPr="00D37206" w14:paraId="281BDC1F" w14:textId="77777777" w:rsidTr="000A3971">
        <w:trPr>
          <w:cantSplit/>
        </w:trPr>
        <w:tc>
          <w:tcPr>
            <w:tcW w:w="0" w:type="auto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4D51EFED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X1.3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5B6E3E33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Pearson Correlatio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F5501F8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477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B395FF5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313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323242E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62FBB06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487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026A581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156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5A814E9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257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C3720B0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575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9EDC4F2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311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1A95CEC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268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295E7784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676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</w:tr>
      <w:tr w:rsidR="00A11976" w:rsidRPr="00D37206" w14:paraId="29732A26" w14:textId="77777777" w:rsidTr="000A3971">
        <w:trPr>
          <w:cantSplit/>
        </w:trPr>
        <w:tc>
          <w:tcPr>
            <w:tcW w:w="0" w:type="auto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4FD84A95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4"/>
                <w:szCs w:val="1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7B20E3F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Sig. (2-tailed)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4D951BD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021AB1B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44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06AE16C9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4"/>
                <w:szCs w:val="1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FACC6AE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24EDAC1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325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62AD3EA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1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4107B85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75F810C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45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5E67A22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87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35E83CD9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00</w:t>
            </w:r>
          </w:p>
        </w:tc>
      </w:tr>
      <w:tr w:rsidR="00A11976" w:rsidRPr="00D37206" w14:paraId="2AE4AD76" w14:textId="77777777" w:rsidTr="000A3971">
        <w:trPr>
          <w:cantSplit/>
        </w:trPr>
        <w:tc>
          <w:tcPr>
            <w:tcW w:w="0" w:type="auto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4224BB10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4"/>
                <w:szCs w:val="1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162924B0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43713F8A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A9F7589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26CF1E6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888B1F7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F20070F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ABB8904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7842BA0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48A9CC7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4AD374F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342FDAAB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</w:tr>
      <w:tr w:rsidR="00A11976" w:rsidRPr="00D37206" w14:paraId="1BCBF4A7" w14:textId="77777777" w:rsidTr="000A3971">
        <w:trPr>
          <w:cantSplit/>
        </w:trPr>
        <w:tc>
          <w:tcPr>
            <w:tcW w:w="0" w:type="auto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21DF4B74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X1.4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0E5E74D7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Pearson Correlatio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8B50B75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529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4857FEA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511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08909E1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487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44CB65C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DFCB50D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326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2BA7998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309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6D79173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422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6F3C70A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342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1279170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625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1603687B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818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</w:tr>
      <w:tr w:rsidR="00A11976" w:rsidRPr="00D37206" w14:paraId="08DF21DC" w14:textId="77777777" w:rsidTr="000A3971">
        <w:trPr>
          <w:cantSplit/>
        </w:trPr>
        <w:tc>
          <w:tcPr>
            <w:tcW w:w="0" w:type="auto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7A756675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4"/>
                <w:szCs w:val="1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04E894C3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Sig. (2-tailed)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99FB2DC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E9DA0B4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02AD9C0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36F09C14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4"/>
                <w:szCs w:val="1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7A07286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35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1564E8D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46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7106931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05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BA03AEA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27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D011319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2D469C18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00</w:t>
            </w:r>
          </w:p>
        </w:tc>
      </w:tr>
      <w:tr w:rsidR="00A11976" w:rsidRPr="00D37206" w14:paraId="46A87200" w14:textId="77777777" w:rsidTr="000A3971">
        <w:trPr>
          <w:cantSplit/>
        </w:trPr>
        <w:tc>
          <w:tcPr>
            <w:tcW w:w="0" w:type="auto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73229FEE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4"/>
                <w:szCs w:val="1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125E5158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47635564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8CFAE8D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2682D2A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1998B35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A7E6020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D3A665F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4760D93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FF389AF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CF5CAC7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6C7103B7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</w:tr>
      <w:tr w:rsidR="00A11976" w:rsidRPr="00D37206" w14:paraId="5BB51109" w14:textId="77777777" w:rsidTr="000A3971">
        <w:trPr>
          <w:cantSplit/>
        </w:trPr>
        <w:tc>
          <w:tcPr>
            <w:tcW w:w="0" w:type="auto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472A40D7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X1.5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B0665F3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Pearson Correlatio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F82000D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123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948FEB0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138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05F8B77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156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C7632CB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326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D875210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B64121E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533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917EEBA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4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62E29A5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355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4004AC7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237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1A4171BD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537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</w:tr>
      <w:tr w:rsidR="00A11976" w:rsidRPr="00D37206" w14:paraId="5B2341BF" w14:textId="77777777" w:rsidTr="000A3971">
        <w:trPr>
          <w:cantSplit/>
        </w:trPr>
        <w:tc>
          <w:tcPr>
            <w:tcW w:w="0" w:type="auto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4C5B7B02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4"/>
                <w:szCs w:val="1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6C8AD56A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Sig. (2-tailed)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52A2D9C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437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E2474F0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38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7A70F07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325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EF85257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35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377BA26E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4"/>
                <w:szCs w:val="1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D133319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49C1775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796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33CA104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2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7FA1B86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13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50FED44C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00</w:t>
            </w:r>
          </w:p>
        </w:tc>
      </w:tr>
      <w:tr w:rsidR="00A11976" w:rsidRPr="00D37206" w14:paraId="4AF513A4" w14:textId="77777777" w:rsidTr="000A3971">
        <w:trPr>
          <w:cantSplit/>
        </w:trPr>
        <w:tc>
          <w:tcPr>
            <w:tcW w:w="0" w:type="auto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729E29EE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4"/>
                <w:szCs w:val="1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38BB7EBB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0BF99BBC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1D83FEF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01975FC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BD02D4C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C66AAE8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9B74824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7578051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2E28B34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8031351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59090AED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</w:tr>
      <w:tr w:rsidR="00A11976" w:rsidRPr="00D37206" w14:paraId="5008A9E2" w14:textId="77777777" w:rsidTr="000A3971">
        <w:trPr>
          <w:cantSplit/>
        </w:trPr>
        <w:tc>
          <w:tcPr>
            <w:tcW w:w="0" w:type="auto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36FF69D9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X1.6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7F8C798D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Pearson Correlatio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B20209D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239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A9013C2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206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452C274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257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5FAD933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309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36B3326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533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296066E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0818AB2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153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4B2953E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288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2146FC7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11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6510C955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568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</w:tr>
      <w:tr w:rsidR="00A11976" w:rsidRPr="00D37206" w14:paraId="3FFA90B9" w14:textId="77777777" w:rsidTr="000A3971">
        <w:trPr>
          <w:cantSplit/>
        </w:trPr>
        <w:tc>
          <w:tcPr>
            <w:tcW w:w="0" w:type="auto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776A1213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4"/>
                <w:szCs w:val="1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B444DFA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Sig. (2-tailed)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6703906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127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A4886C7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189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B6753D7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1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60826E3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46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1C8ACC0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3A983D3C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4"/>
                <w:szCs w:val="1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D71E775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33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5C96A58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64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B0168BD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486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301C1266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00</w:t>
            </w:r>
          </w:p>
        </w:tc>
      </w:tr>
      <w:tr w:rsidR="00A11976" w:rsidRPr="00D37206" w14:paraId="6AD89B03" w14:textId="77777777" w:rsidTr="000A3971">
        <w:trPr>
          <w:cantSplit/>
        </w:trPr>
        <w:tc>
          <w:tcPr>
            <w:tcW w:w="0" w:type="auto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0A8ECF7E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4"/>
                <w:szCs w:val="1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23BAD6CA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51CEB7D5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26F45EB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1D9EC31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046C08A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555231A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E307EC0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57B7193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BC10ED6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862F9F0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181B4FFF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</w:tr>
      <w:tr w:rsidR="00A11976" w:rsidRPr="00D37206" w14:paraId="7DA835E3" w14:textId="77777777" w:rsidTr="000A3971">
        <w:trPr>
          <w:cantSplit/>
        </w:trPr>
        <w:tc>
          <w:tcPr>
            <w:tcW w:w="0" w:type="auto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12BFB6D5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X1.7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5FD5BCDA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Pearson Correlatio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5BAEF3B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455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F7883D4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319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D6603E1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575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DAF9A7D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422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4C69FC1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4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2EB69C8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153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C46001D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47F25F0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29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CDF3403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124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49DB5066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597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</w:tr>
      <w:tr w:rsidR="00A11976" w:rsidRPr="00D37206" w14:paraId="28A5C595" w14:textId="77777777" w:rsidTr="000A3971">
        <w:trPr>
          <w:cantSplit/>
        </w:trPr>
        <w:tc>
          <w:tcPr>
            <w:tcW w:w="0" w:type="auto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392847B1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4"/>
                <w:szCs w:val="1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59531F73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Sig. (2-tailed)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4EA69EC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0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FEE7933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39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AAC53AC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012C586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05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B308FED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796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10E66AB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33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7085736D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4"/>
                <w:szCs w:val="1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AAA1D79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6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B3994FA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434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6B153BD8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00</w:t>
            </w:r>
          </w:p>
        </w:tc>
      </w:tr>
      <w:tr w:rsidR="00A11976" w:rsidRPr="00D37206" w14:paraId="6BB4744D" w14:textId="77777777" w:rsidTr="000A3971">
        <w:trPr>
          <w:cantSplit/>
        </w:trPr>
        <w:tc>
          <w:tcPr>
            <w:tcW w:w="0" w:type="auto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7A999F32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4"/>
                <w:szCs w:val="1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727D3899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48F1341A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868A049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0D9FE5E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6001A91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D07EBEB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3F25589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2C84755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8654433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FF61478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2E7C256C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</w:tr>
      <w:tr w:rsidR="00A11976" w:rsidRPr="00D37206" w14:paraId="42FF3EF0" w14:textId="77777777" w:rsidTr="000A3971">
        <w:trPr>
          <w:cantSplit/>
        </w:trPr>
        <w:tc>
          <w:tcPr>
            <w:tcW w:w="0" w:type="auto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04DEA689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X1.8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6CA79349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Pearson Correlatio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3CA363A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139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F8F3FB0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168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58B1D14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311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4E74F72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342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8DFB7AF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355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996844C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288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E5E3BA3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29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022C8DD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1808872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11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4AFF662A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543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</w:tr>
      <w:tr w:rsidR="00A11976" w:rsidRPr="00D37206" w14:paraId="3E955757" w14:textId="77777777" w:rsidTr="000A3971">
        <w:trPr>
          <w:cantSplit/>
        </w:trPr>
        <w:tc>
          <w:tcPr>
            <w:tcW w:w="0" w:type="auto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551E4352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4"/>
                <w:szCs w:val="1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05097B3B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Sig. (2-tailed)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7C94320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379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F210168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289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03FEA5F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45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F0EEE16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27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AD0CF4E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2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7ADD35B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64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29212D1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6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58E89DB6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4"/>
                <w:szCs w:val="1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EF73B63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487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1DAE30DD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00</w:t>
            </w:r>
          </w:p>
        </w:tc>
      </w:tr>
      <w:tr w:rsidR="00A11976" w:rsidRPr="00D37206" w14:paraId="732D54A3" w14:textId="77777777" w:rsidTr="000A3971">
        <w:trPr>
          <w:cantSplit/>
        </w:trPr>
        <w:tc>
          <w:tcPr>
            <w:tcW w:w="0" w:type="auto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02448245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4"/>
                <w:szCs w:val="1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1946467E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380B16CF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C76D52C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5DCC7E3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1ED0D34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E207782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E95741F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6947E17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9B5EE01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378784D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2FABF6F1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</w:tr>
      <w:tr w:rsidR="00A11976" w:rsidRPr="00D37206" w14:paraId="7E4E4E3B" w14:textId="77777777" w:rsidTr="000A3971">
        <w:trPr>
          <w:cantSplit/>
        </w:trPr>
        <w:tc>
          <w:tcPr>
            <w:tcW w:w="0" w:type="auto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2D14F04B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X1.9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1753497C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Pearson Correlatio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136E486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327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1E9D7A6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355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302D597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268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EC8FD55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625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FABB344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237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9092E9C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11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04E2110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124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0574F8A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11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09303D3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13069351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530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</w:tr>
      <w:tr w:rsidR="00A11976" w:rsidRPr="00D37206" w14:paraId="213427A7" w14:textId="77777777" w:rsidTr="000A3971">
        <w:trPr>
          <w:cantSplit/>
        </w:trPr>
        <w:tc>
          <w:tcPr>
            <w:tcW w:w="0" w:type="auto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1D1C3C66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4"/>
                <w:szCs w:val="1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5F45DE68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Sig. (2-tailed)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6723551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34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6742FBB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2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257E177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87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071657A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94ECB98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13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EE54AA1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486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D6CD61B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434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35EBEEC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487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54CF39E7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4"/>
                <w:szCs w:val="1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2CED286A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00</w:t>
            </w:r>
          </w:p>
        </w:tc>
      </w:tr>
      <w:tr w:rsidR="00A11976" w:rsidRPr="00D37206" w14:paraId="49B0B180" w14:textId="77777777" w:rsidTr="000A3971">
        <w:trPr>
          <w:cantSplit/>
        </w:trPr>
        <w:tc>
          <w:tcPr>
            <w:tcW w:w="0" w:type="auto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68E1ED89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4"/>
                <w:szCs w:val="1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3E627FA1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63C71BAD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87DB408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9707E3C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BA789C8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55D8A28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08A0BD5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AF4A20D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5F9A4FE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53B6229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0231C073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</w:tr>
      <w:tr w:rsidR="00A11976" w:rsidRPr="00D37206" w14:paraId="6C2876A8" w14:textId="77777777" w:rsidTr="000A3971">
        <w:trPr>
          <w:cantSplit/>
        </w:trPr>
        <w:tc>
          <w:tcPr>
            <w:tcW w:w="0" w:type="auto"/>
            <w:vMerge w:val="restart"/>
            <w:tcBorders>
              <w:top w:val="single" w:sz="8" w:space="0" w:color="AEAEAE"/>
              <w:left w:val="single" w:sz="4" w:space="0" w:color="auto"/>
              <w:bottom w:val="single" w:sz="8" w:space="0" w:color="152935"/>
              <w:right w:val="nil"/>
            </w:tcBorders>
            <w:shd w:val="clear" w:color="auto" w:fill="E0E0E0"/>
          </w:tcPr>
          <w:p w14:paraId="1A965E69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Stres Kerja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15B0A3A3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Pearson Correlatio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4824E40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675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600C346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619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64FF59F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676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48EC083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818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37C1CB6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537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B6631A9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568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A8BD512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597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179E19E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543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BD12837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530</w:t>
            </w:r>
            <w:r w:rsidRPr="00D37206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02009A34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1</w:t>
            </w:r>
          </w:p>
        </w:tc>
      </w:tr>
      <w:tr w:rsidR="00A11976" w:rsidRPr="00D37206" w14:paraId="15303495" w14:textId="77777777" w:rsidTr="000A3971">
        <w:trPr>
          <w:cantSplit/>
        </w:trPr>
        <w:tc>
          <w:tcPr>
            <w:tcW w:w="0" w:type="auto"/>
            <w:vMerge/>
            <w:tcBorders>
              <w:top w:val="single" w:sz="8" w:space="0" w:color="AEAEAE"/>
              <w:left w:val="single" w:sz="4" w:space="0" w:color="auto"/>
              <w:bottom w:val="single" w:sz="8" w:space="0" w:color="152935"/>
              <w:right w:val="nil"/>
            </w:tcBorders>
            <w:shd w:val="clear" w:color="auto" w:fill="E0E0E0"/>
          </w:tcPr>
          <w:p w14:paraId="675D0CF5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4"/>
                <w:szCs w:val="1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77C70292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Sig. (2-tailed)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8BA86A3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6CBEEC3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893769F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C3A8C0D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D1BA3D8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8695622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C1A26D4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25049A4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D25DC03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.00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  <w:vAlign w:val="center"/>
          </w:tcPr>
          <w:p w14:paraId="40764B36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4"/>
                <w:szCs w:val="14"/>
              </w:rPr>
            </w:pPr>
          </w:p>
        </w:tc>
      </w:tr>
      <w:tr w:rsidR="00A11976" w:rsidRPr="00D37206" w14:paraId="6B2F216B" w14:textId="77777777" w:rsidTr="000A3971">
        <w:trPr>
          <w:cantSplit/>
        </w:trPr>
        <w:tc>
          <w:tcPr>
            <w:tcW w:w="0" w:type="auto"/>
            <w:vMerge/>
            <w:tcBorders>
              <w:top w:val="single" w:sz="8" w:space="0" w:color="AEAEAE"/>
              <w:left w:val="single" w:sz="4" w:space="0" w:color="auto"/>
              <w:bottom w:val="single" w:sz="8" w:space="0" w:color="152935"/>
              <w:right w:val="nil"/>
            </w:tcBorders>
            <w:shd w:val="clear" w:color="auto" w:fill="E0E0E0"/>
          </w:tcPr>
          <w:p w14:paraId="755DE30F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4"/>
                <w:szCs w:val="14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2DDCB9BA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264A60"/>
                <w:sz w:val="14"/>
                <w:szCs w:val="14"/>
              </w:rPr>
              <w:t>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07CDD10B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7DD93682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110D1D2E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3F251C3E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0DB948A6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1824BEC8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54B7B427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26873089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2B5DAE9E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4" w:space="0" w:color="auto"/>
            </w:tcBorders>
            <w:shd w:val="clear" w:color="auto" w:fill="FFFFFF"/>
          </w:tcPr>
          <w:p w14:paraId="4400BBBD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42</w:t>
            </w:r>
          </w:p>
        </w:tc>
      </w:tr>
      <w:tr w:rsidR="00A11976" w:rsidRPr="00D37206" w14:paraId="515951CF" w14:textId="77777777" w:rsidTr="000A3971">
        <w:trPr>
          <w:cantSplit/>
        </w:trPr>
        <w:tc>
          <w:tcPr>
            <w:tcW w:w="0" w:type="auto"/>
            <w:gridSpan w:val="1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0A21E4F5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**. Correlation is significant at the 0.01 level (2-tailed).</w:t>
            </w:r>
          </w:p>
        </w:tc>
      </w:tr>
      <w:tr w:rsidR="00A11976" w:rsidRPr="00D37206" w14:paraId="3FC3223D" w14:textId="77777777" w:rsidTr="000A3971">
        <w:trPr>
          <w:cantSplit/>
        </w:trPr>
        <w:tc>
          <w:tcPr>
            <w:tcW w:w="0" w:type="auto"/>
            <w:gridSpan w:val="1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AA464FD" w14:textId="77777777" w:rsidR="00A11976" w:rsidRPr="00D37206" w:rsidRDefault="00A11976" w:rsidP="00E46114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D37206">
              <w:rPr>
                <w:rFonts w:ascii="Arial" w:hAnsi="Arial" w:cs="Arial"/>
                <w:color w:val="010205"/>
                <w:sz w:val="14"/>
                <w:szCs w:val="14"/>
              </w:rPr>
              <w:t>*. Correlation is significant at the 0.05 level (2-tailed).</w:t>
            </w:r>
          </w:p>
        </w:tc>
      </w:tr>
    </w:tbl>
    <w:p w14:paraId="3C056051" w14:textId="77777777" w:rsidR="00A11976" w:rsidRPr="00D37206" w:rsidRDefault="00A11976" w:rsidP="00A11976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14:paraId="62FB4C74" w14:textId="61A27C1C" w:rsidR="00A11976" w:rsidRPr="00D37206" w:rsidRDefault="00A11976" w:rsidP="00A11976"/>
    <w:p w14:paraId="31802919" w14:textId="1CB57648" w:rsidR="00A11976" w:rsidRPr="00D37206" w:rsidRDefault="00A11976" w:rsidP="00A11976"/>
    <w:p w14:paraId="78876598" w14:textId="0B07A22E" w:rsidR="00A11976" w:rsidRPr="00D37206" w:rsidRDefault="00A11976" w:rsidP="00A11976"/>
    <w:p w14:paraId="1E1A6091" w14:textId="27AEA139" w:rsidR="00493F1B" w:rsidRPr="00D37206" w:rsidRDefault="00493F1B" w:rsidP="00E46114">
      <w:pPr>
        <w:pStyle w:val="Heading2"/>
        <w:spacing w:line="480" w:lineRule="auto"/>
      </w:pPr>
      <w:bookmarkStart w:id="21" w:name="_Toc137427882"/>
      <w:bookmarkStart w:id="22" w:name="_Toc137428457"/>
    </w:p>
    <w:p w14:paraId="716BC632" w14:textId="404EBA62" w:rsidR="00493F1B" w:rsidRPr="00D37206" w:rsidRDefault="00493F1B" w:rsidP="00493F1B"/>
    <w:p w14:paraId="275125C8" w14:textId="6C3E138D" w:rsidR="00493F1B" w:rsidRPr="00D37206" w:rsidRDefault="00493F1B" w:rsidP="00493F1B"/>
    <w:p w14:paraId="2480E656" w14:textId="77777777" w:rsidR="00452FAF" w:rsidRPr="00D37206" w:rsidRDefault="00452FAF" w:rsidP="00493F1B"/>
    <w:p w14:paraId="36099A82" w14:textId="33D5AE07" w:rsidR="00493F1B" w:rsidRPr="00D37206" w:rsidRDefault="00493F1B" w:rsidP="00493F1B"/>
    <w:p w14:paraId="278204B5" w14:textId="77777777" w:rsidR="00D76262" w:rsidRPr="00D37206" w:rsidRDefault="00D76262" w:rsidP="00493F1B"/>
    <w:p w14:paraId="02BC4CC8" w14:textId="6CD0D096" w:rsidR="00E46114" w:rsidRPr="00D37206" w:rsidRDefault="00D76262" w:rsidP="00D76262">
      <w:pPr>
        <w:pStyle w:val="Caption"/>
        <w:spacing w:line="480" w:lineRule="auto"/>
        <w:jc w:val="both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</w:pPr>
      <w:bookmarkStart w:id="23" w:name="_Toc137435136"/>
      <w:bookmarkEnd w:id="21"/>
      <w:bookmarkEnd w:id="22"/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lastRenderedPageBreak/>
        <w:t xml:space="preserve">Lampiran </w:t>
      </w:r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instrText xml:space="preserve"> SEQ Lampiran \* ARABIC </w:instrText>
      </w:r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06743C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4"/>
          <w:szCs w:val="24"/>
        </w:rPr>
        <w:t>8</w:t>
      </w:r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</w:t>
      </w:r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br/>
      </w:r>
      <w:r w:rsidR="00452FAF"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                            </w:t>
      </w:r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>Uji Validitas Variabel Beban Kerja</w:t>
      </w:r>
      <w:bookmarkEnd w:id="23"/>
    </w:p>
    <w:tbl>
      <w:tblPr>
        <w:tblW w:w="5359" w:type="pct"/>
        <w:tblInd w:w="-284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67"/>
        <w:gridCol w:w="1055"/>
        <w:gridCol w:w="42"/>
        <w:gridCol w:w="389"/>
        <w:gridCol w:w="389"/>
        <w:gridCol w:w="389"/>
        <w:gridCol w:w="389"/>
        <w:gridCol w:w="390"/>
        <w:gridCol w:w="391"/>
        <w:gridCol w:w="391"/>
        <w:gridCol w:w="391"/>
        <w:gridCol w:w="391"/>
        <w:gridCol w:w="391"/>
        <w:gridCol w:w="391"/>
        <w:gridCol w:w="391"/>
        <w:gridCol w:w="391"/>
        <w:gridCol w:w="391"/>
        <w:gridCol w:w="391"/>
        <w:gridCol w:w="776"/>
      </w:tblGrid>
      <w:tr w:rsidR="00E46114" w:rsidRPr="00D37206" w14:paraId="2A3F725C" w14:textId="77777777" w:rsidTr="000A3971">
        <w:trPr>
          <w:cantSplit/>
        </w:trPr>
        <w:tc>
          <w:tcPr>
            <w:tcW w:w="8507" w:type="dxa"/>
            <w:gridSpan w:val="19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14:paraId="0CDA3567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b/>
                <w:bCs/>
                <w:color w:val="010205"/>
                <w:sz w:val="16"/>
                <w:szCs w:val="16"/>
              </w:rPr>
              <w:t>Correlations</w:t>
            </w:r>
          </w:p>
        </w:tc>
      </w:tr>
      <w:tr w:rsidR="00E46114" w:rsidRPr="00D37206" w14:paraId="0F69D0DF" w14:textId="77777777" w:rsidTr="000A3971">
        <w:trPr>
          <w:cantSplit/>
        </w:trPr>
        <w:tc>
          <w:tcPr>
            <w:tcW w:w="1826" w:type="dxa"/>
            <w:gridSpan w:val="2"/>
            <w:tcBorders>
              <w:top w:val="nil"/>
              <w:left w:val="single" w:sz="4" w:space="0" w:color="auto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5F12F7E5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43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75BCFDE4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X2.1</w:t>
            </w:r>
          </w:p>
        </w:tc>
        <w:tc>
          <w:tcPr>
            <w:tcW w:w="390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6E651959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X2.2</w:t>
            </w:r>
          </w:p>
        </w:tc>
        <w:tc>
          <w:tcPr>
            <w:tcW w:w="390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378A5F8C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X2.3</w:t>
            </w:r>
          </w:p>
        </w:tc>
        <w:tc>
          <w:tcPr>
            <w:tcW w:w="390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52804D35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X2.4</w:t>
            </w:r>
          </w:p>
        </w:tc>
        <w:tc>
          <w:tcPr>
            <w:tcW w:w="390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1F1ED1CF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X2.5</w:t>
            </w:r>
          </w:p>
        </w:tc>
        <w:tc>
          <w:tcPr>
            <w:tcW w:w="391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7C63A6B8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X2.6</w:t>
            </w:r>
          </w:p>
        </w:tc>
        <w:tc>
          <w:tcPr>
            <w:tcW w:w="391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15FFEDB6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X2.7</w:t>
            </w:r>
          </w:p>
        </w:tc>
        <w:tc>
          <w:tcPr>
            <w:tcW w:w="391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164F252E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X2.8</w:t>
            </w:r>
          </w:p>
        </w:tc>
        <w:tc>
          <w:tcPr>
            <w:tcW w:w="391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755202D1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X2.9</w:t>
            </w:r>
          </w:p>
        </w:tc>
        <w:tc>
          <w:tcPr>
            <w:tcW w:w="391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6642F31A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X2.10</w:t>
            </w:r>
          </w:p>
        </w:tc>
        <w:tc>
          <w:tcPr>
            <w:tcW w:w="391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31750AEE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X2.11</w:t>
            </w:r>
          </w:p>
        </w:tc>
        <w:tc>
          <w:tcPr>
            <w:tcW w:w="391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7231282C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X2.12</w:t>
            </w:r>
          </w:p>
        </w:tc>
        <w:tc>
          <w:tcPr>
            <w:tcW w:w="391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62DF0669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X2.13</w:t>
            </w:r>
          </w:p>
        </w:tc>
        <w:tc>
          <w:tcPr>
            <w:tcW w:w="391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2105CFAD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X2.14</w:t>
            </w:r>
          </w:p>
        </w:tc>
        <w:tc>
          <w:tcPr>
            <w:tcW w:w="391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76FCD80A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X2.15</w:t>
            </w:r>
          </w:p>
        </w:tc>
        <w:tc>
          <w:tcPr>
            <w:tcW w:w="391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5CF900AD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X2.16</w:t>
            </w:r>
          </w:p>
        </w:tc>
        <w:tc>
          <w:tcPr>
            <w:tcW w:w="777" w:type="dxa"/>
            <w:tcBorders>
              <w:top w:val="nil"/>
              <w:left w:val="single" w:sz="8" w:space="0" w:color="E0E0E0"/>
              <w:bottom w:val="single" w:sz="8" w:space="0" w:color="152935"/>
              <w:right w:val="single" w:sz="4" w:space="0" w:color="auto"/>
            </w:tcBorders>
            <w:shd w:val="clear" w:color="auto" w:fill="FFFFFF"/>
            <w:vAlign w:val="bottom"/>
          </w:tcPr>
          <w:p w14:paraId="579BCF3A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Beban Kerja</w:t>
            </w:r>
          </w:p>
        </w:tc>
      </w:tr>
      <w:tr w:rsidR="00E46114" w:rsidRPr="00D37206" w14:paraId="2CB3B649" w14:textId="77777777" w:rsidTr="000A3971">
        <w:trPr>
          <w:cantSplit/>
          <w:trHeight w:val="710"/>
        </w:trPr>
        <w:tc>
          <w:tcPr>
            <w:tcW w:w="769" w:type="dxa"/>
            <w:vMerge w:val="restart"/>
            <w:tcBorders>
              <w:top w:val="single" w:sz="8" w:space="0" w:color="152935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697EA498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X2.1</w:t>
            </w:r>
          </w:p>
        </w:tc>
        <w:tc>
          <w:tcPr>
            <w:tcW w:w="1057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A7D5427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Pearson Correlation</w:t>
            </w:r>
          </w:p>
        </w:tc>
        <w:tc>
          <w:tcPr>
            <w:tcW w:w="43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5123C73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1</w:t>
            </w:r>
          </w:p>
        </w:tc>
        <w:tc>
          <w:tcPr>
            <w:tcW w:w="390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7A5F146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46</w:t>
            </w:r>
          </w:p>
        </w:tc>
        <w:tc>
          <w:tcPr>
            <w:tcW w:w="390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426010B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484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90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102CB15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34</w:t>
            </w:r>
          </w:p>
        </w:tc>
        <w:tc>
          <w:tcPr>
            <w:tcW w:w="390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3358E11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06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391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897E6D0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94</w:t>
            </w:r>
          </w:p>
        </w:tc>
        <w:tc>
          <w:tcPr>
            <w:tcW w:w="391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67E7BB9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96</w:t>
            </w:r>
          </w:p>
        </w:tc>
        <w:tc>
          <w:tcPr>
            <w:tcW w:w="391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D5D50F6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28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391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FF79E4C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84</w:t>
            </w:r>
          </w:p>
        </w:tc>
        <w:tc>
          <w:tcPr>
            <w:tcW w:w="391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9809489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09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391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4CF3E2F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95</w:t>
            </w:r>
          </w:p>
        </w:tc>
        <w:tc>
          <w:tcPr>
            <w:tcW w:w="391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D917900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421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91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0DBCC5E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84</w:t>
            </w:r>
          </w:p>
        </w:tc>
        <w:tc>
          <w:tcPr>
            <w:tcW w:w="391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B3C040B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80</w:t>
            </w:r>
          </w:p>
        </w:tc>
        <w:tc>
          <w:tcPr>
            <w:tcW w:w="391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874084A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08</w:t>
            </w:r>
          </w:p>
        </w:tc>
        <w:tc>
          <w:tcPr>
            <w:tcW w:w="391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66EE71B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11</w:t>
            </w:r>
          </w:p>
        </w:tc>
        <w:tc>
          <w:tcPr>
            <w:tcW w:w="77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17A4EA0D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515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</w:tr>
      <w:tr w:rsidR="00E46114" w:rsidRPr="00D37206" w14:paraId="78DDA8E3" w14:textId="77777777" w:rsidTr="000A3971">
        <w:trPr>
          <w:cantSplit/>
        </w:trPr>
        <w:tc>
          <w:tcPr>
            <w:tcW w:w="769" w:type="dxa"/>
            <w:vMerge/>
            <w:tcBorders>
              <w:top w:val="single" w:sz="8" w:space="0" w:color="152935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0564E5E4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105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0AD4075D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Sig. (2-tailed)</w:t>
            </w:r>
          </w:p>
        </w:tc>
        <w:tc>
          <w:tcPr>
            <w:tcW w:w="4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032B42B8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DAB4EB5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57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FF742A3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1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BC41944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96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D0A2C6E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49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A5752FF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59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317F514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547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921BE15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34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E85FFD9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68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5B507F7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47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CFF6A4C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16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D9D97BD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5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1D2F4FD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68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50D8B1E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7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39EC575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87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D09DEE3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79</w:t>
            </w:r>
          </w:p>
        </w:tc>
        <w:tc>
          <w:tcPr>
            <w:tcW w:w="7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2EB88BF3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0</w:t>
            </w:r>
          </w:p>
        </w:tc>
      </w:tr>
      <w:tr w:rsidR="00E46114" w:rsidRPr="00D37206" w14:paraId="1C667BB9" w14:textId="77777777" w:rsidTr="000A3971">
        <w:trPr>
          <w:cantSplit/>
        </w:trPr>
        <w:tc>
          <w:tcPr>
            <w:tcW w:w="769" w:type="dxa"/>
            <w:vMerge/>
            <w:tcBorders>
              <w:top w:val="single" w:sz="8" w:space="0" w:color="152935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6AA514D5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1057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5A1D1FB2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N</w:t>
            </w:r>
          </w:p>
        </w:tc>
        <w:tc>
          <w:tcPr>
            <w:tcW w:w="43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2A55D438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9BB390B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E882686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83AC01E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0E905C7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68F9D0D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E88DC02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36CFBDD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7071D89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704D8D9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FFFF2FE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919E545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17D7098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455399B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48FC69B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AC2D856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7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4FF245A4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</w:tr>
      <w:tr w:rsidR="00E46114" w:rsidRPr="00D37206" w14:paraId="2B267695" w14:textId="77777777" w:rsidTr="000A3971">
        <w:trPr>
          <w:cantSplit/>
          <w:trHeight w:val="840"/>
        </w:trPr>
        <w:tc>
          <w:tcPr>
            <w:tcW w:w="769" w:type="dxa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22A52533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X2.2</w:t>
            </w:r>
          </w:p>
        </w:tc>
        <w:tc>
          <w:tcPr>
            <w:tcW w:w="105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490E9D3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Pearson Correlation</w:t>
            </w:r>
          </w:p>
        </w:tc>
        <w:tc>
          <w:tcPr>
            <w:tcW w:w="4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6670464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46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92047C5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1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66E296E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36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B384B22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02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9A73FF4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489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04D3CFF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88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E29D5CE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03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5FC3180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-.009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703EA78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48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C46D7CE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67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4D1EE59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20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4B1B78E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68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0DB99A6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475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3A2780E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475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AE48993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461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C7EBA19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477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7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14B627ED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621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</w:tr>
      <w:tr w:rsidR="00E46114" w:rsidRPr="00D37206" w14:paraId="59B7B894" w14:textId="77777777" w:rsidTr="000A3971">
        <w:trPr>
          <w:cantSplit/>
        </w:trPr>
        <w:tc>
          <w:tcPr>
            <w:tcW w:w="769" w:type="dxa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7D9FF08A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105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7BDBEA18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Sig. (2-tailed)</w:t>
            </w:r>
          </w:p>
        </w:tc>
        <w:tc>
          <w:tcPr>
            <w:tcW w:w="4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EB0A69C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57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19F48D4F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5DDD2FC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30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9F3EBBC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00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DA74B22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1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5FA4E43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65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E99444C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98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8DDD712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956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190C7F8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14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A546DCD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17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4054349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39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8F3445B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86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791FBD8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1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67794CA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1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493E506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8C5D046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1</w:t>
            </w:r>
          </w:p>
        </w:tc>
        <w:tc>
          <w:tcPr>
            <w:tcW w:w="7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37D3F701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0</w:t>
            </w:r>
          </w:p>
        </w:tc>
      </w:tr>
      <w:tr w:rsidR="00E46114" w:rsidRPr="00D37206" w14:paraId="64AF0637" w14:textId="77777777" w:rsidTr="000A3971">
        <w:trPr>
          <w:cantSplit/>
        </w:trPr>
        <w:tc>
          <w:tcPr>
            <w:tcW w:w="769" w:type="dxa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7830F016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1057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08777288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N</w:t>
            </w:r>
          </w:p>
        </w:tc>
        <w:tc>
          <w:tcPr>
            <w:tcW w:w="43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69718CAB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42E5DFA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1D82234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BA4EB53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0E49F1A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DB87B03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95428BD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CAB9DE0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ED44B3A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156DA65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C0524F0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C66F9A2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5838BCD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2970A0C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7692847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83B154B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7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7DACAE7E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</w:tr>
      <w:tr w:rsidR="00E46114" w:rsidRPr="00D37206" w14:paraId="3A4148ED" w14:textId="77777777" w:rsidTr="000A3971">
        <w:trPr>
          <w:cantSplit/>
          <w:trHeight w:val="818"/>
        </w:trPr>
        <w:tc>
          <w:tcPr>
            <w:tcW w:w="769" w:type="dxa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298E624B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X2.3</w:t>
            </w:r>
          </w:p>
        </w:tc>
        <w:tc>
          <w:tcPr>
            <w:tcW w:w="105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565DA9D1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Pearson Correlation</w:t>
            </w:r>
          </w:p>
        </w:tc>
        <w:tc>
          <w:tcPr>
            <w:tcW w:w="4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2489735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484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5DDB5C1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36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5927D5C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1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FE020DF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56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459B499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450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0722428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81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5E1CC73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24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26D4147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481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46E110B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439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D909B14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58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F9A1E11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50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68036D0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11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FC38BB9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36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BD420F6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45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4012E4C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44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C59E48A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87</w:t>
            </w:r>
          </w:p>
        </w:tc>
        <w:tc>
          <w:tcPr>
            <w:tcW w:w="7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0FA14E30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613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</w:tr>
      <w:tr w:rsidR="00E46114" w:rsidRPr="00D37206" w14:paraId="141C7FE6" w14:textId="77777777" w:rsidTr="000A3971">
        <w:trPr>
          <w:cantSplit/>
        </w:trPr>
        <w:tc>
          <w:tcPr>
            <w:tcW w:w="769" w:type="dxa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75977C7E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105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F8FEA27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Sig. (2-tailed)</w:t>
            </w:r>
          </w:p>
        </w:tc>
        <w:tc>
          <w:tcPr>
            <w:tcW w:w="4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F16C816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1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806DFBE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30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0AC23725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7CA45FB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25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5EB893A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3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7FC1DC8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51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E0F65D5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36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FC296F7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1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7263B80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4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0C57910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20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2C2334E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753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F36FEAB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45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BD4BCF6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29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B621736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25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D21578B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26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3286309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65</w:t>
            </w:r>
          </w:p>
        </w:tc>
        <w:tc>
          <w:tcPr>
            <w:tcW w:w="7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1F6C2D8F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0</w:t>
            </w:r>
          </w:p>
        </w:tc>
      </w:tr>
      <w:tr w:rsidR="00E46114" w:rsidRPr="00D37206" w14:paraId="485C377B" w14:textId="77777777" w:rsidTr="000A3971">
        <w:trPr>
          <w:cantSplit/>
        </w:trPr>
        <w:tc>
          <w:tcPr>
            <w:tcW w:w="769" w:type="dxa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24634FD5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1057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10FA577A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N</w:t>
            </w:r>
          </w:p>
        </w:tc>
        <w:tc>
          <w:tcPr>
            <w:tcW w:w="43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6EFAA687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0D386A0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DE06C15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59F582A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D062AE2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0A801F5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85FF662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47BFA65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341EB01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2E15803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9FA2BFA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D75FB33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232A426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BD030BB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CEA3120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F6B857E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7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0AED3022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</w:tr>
      <w:tr w:rsidR="00E46114" w:rsidRPr="00D37206" w14:paraId="164D5513" w14:textId="77777777" w:rsidTr="000A3971">
        <w:trPr>
          <w:cantSplit/>
        </w:trPr>
        <w:tc>
          <w:tcPr>
            <w:tcW w:w="769" w:type="dxa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14C94D31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X2.4</w:t>
            </w:r>
          </w:p>
        </w:tc>
        <w:tc>
          <w:tcPr>
            <w:tcW w:w="105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09A30CAC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Pearson Correlation</w:t>
            </w:r>
          </w:p>
        </w:tc>
        <w:tc>
          <w:tcPr>
            <w:tcW w:w="4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F29DAFB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34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3C2A761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02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D9BDFB3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56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FE196FD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1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C6A5442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85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62F347B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480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BFD179E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489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77FE66F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95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0B80898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529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F2E61A4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99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164DA26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49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511AA2B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78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1B9D63E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425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15CB8DB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5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D2C631A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51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AE2C978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12</w:t>
            </w:r>
          </w:p>
        </w:tc>
        <w:tc>
          <w:tcPr>
            <w:tcW w:w="7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5957BF28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554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</w:tr>
      <w:tr w:rsidR="00E46114" w:rsidRPr="00D37206" w14:paraId="078DEA23" w14:textId="77777777" w:rsidTr="000A3971">
        <w:trPr>
          <w:cantSplit/>
        </w:trPr>
        <w:tc>
          <w:tcPr>
            <w:tcW w:w="769" w:type="dxa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2FC570D3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105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4862DF6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Sig. (2-tailed)</w:t>
            </w:r>
          </w:p>
        </w:tc>
        <w:tc>
          <w:tcPr>
            <w:tcW w:w="4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A9E1201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96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D258FD2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00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50B54DD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25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0EC37981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C190DD2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40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83427D3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1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3E8B147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1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0E5D2A7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16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BCF0CB0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0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1268260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534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D6451F6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1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CA92B96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75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0F9FA27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5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0FE69F0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35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B32BF68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23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4E5BA7F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77</w:t>
            </w:r>
          </w:p>
        </w:tc>
        <w:tc>
          <w:tcPr>
            <w:tcW w:w="7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1C30648B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0</w:t>
            </w:r>
          </w:p>
        </w:tc>
      </w:tr>
      <w:tr w:rsidR="00E46114" w:rsidRPr="00D37206" w14:paraId="7F5671A6" w14:textId="77777777" w:rsidTr="000A3971">
        <w:trPr>
          <w:cantSplit/>
        </w:trPr>
        <w:tc>
          <w:tcPr>
            <w:tcW w:w="769" w:type="dxa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6A5BF8AF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1057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656045B6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N</w:t>
            </w:r>
          </w:p>
        </w:tc>
        <w:tc>
          <w:tcPr>
            <w:tcW w:w="43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395F45C9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70514BA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8F8DBD8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E16B0C1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787BA4D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D02DBCF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1B78B1C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9609534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948B23F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4EB0A3A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7F45046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2B87B59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A60F128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4104DB1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081680D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F819203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7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08CB6E63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</w:tr>
      <w:tr w:rsidR="00E46114" w:rsidRPr="00D37206" w14:paraId="427EDF8A" w14:textId="77777777" w:rsidTr="000A3971">
        <w:trPr>
          <w:cantSplit/>
        </w:trPr>
        <w:tc>
          <w:tcPr>
            <w:tcW w:w="769" w:type="dxa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3252FB85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X2.5</w:t>
            </w:r>
          </w:p>
        </w:tc>
        <w:tc>
          <w:tcPr>
            <w:tcW w:w="105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487EDDE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Pearson Correlation</w:t>
            </w:r>
          </w:p>
        </w:tc>
        <w:tc>
          <w:tcPr>
            <w:tcW w:w="4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DBD1B3D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06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ACAD8D7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489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2ED763E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450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ADDDC99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85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C64BCA3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1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FA597FF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423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EC5094C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93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8028599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59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3CC0206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78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4763F93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474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771C85E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35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3206915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65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D6C2789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57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935BBF7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48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D78BCAF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423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BEB6A20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504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7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115344B0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671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</w:tr>
      <w:tr w:rsidR="00E46114" w:rsidRPr="00D37206" w14:paraId="20773C21" w14:textId="77777777" w:rsidTr="000A3971">
        <w:trPr>
          <w:cantSplit/>
        </w:trPr>
        <w:tc>
          <w:tcPr>
            <w:tcW w:w="769" w:type="dxa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1852958A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105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33F91E5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Sig. (2-tailed)</w:t>
            </w:r>
          </w:p>
        </w:tc>
        <w:tc>
          <w:tcPr>
            <w:tcW w:w="4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8CCD1F7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49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49FA70D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1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BD89204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3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E665356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40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0697C058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6BAA8FE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5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1F1D484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59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572A74A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16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A88ABD5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74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834DE38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F3E145D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30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B9FFDBE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17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3D62037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20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89EAEAE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13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AA014BD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5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A487419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1</w:t>
            </w:r>
          </w:p>
        </w:tc>
        <w:tc>
          <w:tcPr>
            <w:tcW w:w="7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389AA9F7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0</w:t>
            </w:r>
          </w:p>
        </w:tc>
      </w:tr>
      <w:tr w:rsidR="00E46114" w:rsidRPr="00D37206" w14:paraId="7586AC34" w14:textId="77777777" w:rsidTr="000A3971">
        <w:trPr>
          <w:cantSplit/>
        </w:trPr>
        <w:tc>
          <w:tcPr>
            <w:tcW w:w="769" w:type="dxa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194A77D6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1057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58E408E9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N</w:t>
            </w:r>
          </w:p>
        </w:tc>
        <w:tc>
          <w:tcPr>
            <w:tcW w:w="43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3F36A704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EB20C29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F895436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2709B38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4FF9A12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CC67F81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6163EF9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E7A9865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0352E89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347216C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ADA1C68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C80721C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6A67C15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BF2F84A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32BED61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73E4215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7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3A7A010A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</w:tr>
      <w:tr w:rsidR="00E46114" w:rsidRPr="00D37206" w14:paraId="6BEB916F" w14:textId="77777777" w:rsidTr="000A3971">
        <w:trPr>
          <w:cantSplit/>
        </w:trPr>
        <w:tc>
          <w:tcPr>
            <w:tcW w:w="769" w:type="dxa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4A894359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X2.6</w:t>
            </w:r>
          </w:p>
        </w:tc>
        <w:tc>
          <w:tcPr>
            <w:tcW w:w="105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0EE97BEF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Pearson Correlation</w:t>
            </w:r>
          </w:p>
        </w:tc>
        <w:tc>
          <w:tcPr>
            <w:tcW w:w="4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E44480E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94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C8D1ED3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88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CE4410C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81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BA02C44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480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ACF34C6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423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A286461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1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A9F858D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49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4D3416C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37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781A5DA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499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3C458F6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13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E95BB1E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59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138615D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44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AFC032D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59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112BFBF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51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752D987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84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06FF367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411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7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61D96459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598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</w:tr>
      <w:tr w:rsidR="00E46114" w:rsidRPr="00D37206" w14:paraId="1561F921" w14:textId="77777777" w:rsidTr="000A3971">
        <w:trPr>
          <w:cantSplit/>
        </w:trPr>
        <w:tc>
          <w:tcPr>
            <w:tcW w:w="769" w:type="dxa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4737323B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105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2B8ED248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Sig. (2-tailed)</w:t>
            </w:r>
          </w:p>
        </w:tc>
        <w:tc>
          <w:tcPr>
            <w:tcW w:w="4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125ED9F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59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719C1F5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65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2329BA3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51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A898892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1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9490009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5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00933F8D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BF9B574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23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5B2E395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31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AD19232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1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4E2802A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475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05B8DF1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19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36149B8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20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655D25D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19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5740E4D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39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0559BFB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597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F4DB743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7</w:t>
            </w:r>
          </w:p>
        </w:tc>
        <w:tc>
          <w:tcPr>
            <w:tcW w:w="7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437C5F54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0</w:t>
            </w:r>
          </w:p>
        </w:tc>
      </w:tr>
      <w:tr w:rsidR="00E46114" w:rsidRPr="00D37206" w14:paraId="687E3169" w14:textId="77777777" w:rsidTr="000A3971">
        <w:trPr>
          <w:cantSplit/>
        </w:trPr>
        <w:tc>
          <w:tcPr>
            <w:tcW w:w="769" w:type="dxa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6A9F11C5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1057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7379A7E7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N</w:t>
            </w:r>
          </w:p>
        </w:tc>
        <w:tc>
          <w:tcPr>
            <w:tcW w:w="43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1D2B33FE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D76607B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16013EA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DE8F1EB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C958C27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02E8E76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51BF3A0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C5E01CA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D778139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CA547D8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BC1DEBF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78AFE7C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A519E43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8312131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FD33F20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6297ECD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7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00F23F97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</w:tr>
      <w:tr w:rsidR="00E46114" w:rsidRPr="00D37206" w14:paraId="1089A84B" w14:textId="77777777" w:rsidTr="000A3971">
        <w:trPr>
          <w:cantSplit/>
        </w:trPr>
        <w:tc>
          <w:tcPr>
            <w:tcW w:w="769" w:type="dxa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4C3A73C5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X2.7</w:t>
            </w:r>
          </w:p>
        </w:tc>
        <w:tc>
          <w:tcPr>
            <w:tcW w:w="105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79781DB6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Pearson Correlation</w:t>
            </w:r>
          </w:p>
        </w:tc>
        <w:tc>
          <w:tcPr>
            <w:tcW w:w="4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018C475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96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135815D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03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CB0A3DB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24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F8ABE95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489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8BE328B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93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3A5E539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49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E5796AB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1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13C0B98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84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7958828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467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E953A60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03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DED5887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69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56A2336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47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3D5A53B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65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630C7BC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23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86B6883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466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B955509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81</w:t>
            </w:r>
          </w:p>
        </w:tc>
        <w:tc>
          <w:tcPr>
            <w:tcW w:w="7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3AEC2664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581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</w:tr>
      <w:tr w:rsidR="00E46114" w:rsidRPr="00D37206" w14:paraId="09901FA4" w14:textId="77777777" w:rsidTr="000A3971">
        <w:trPr>
          <w:cantSplit/>
        </w:trPr>
        <w:tc>
          <w:tcPr>
            <w:tcW w:w="769" w:type="dxa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0C09F02F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105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744FF19F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Sig. (2-tailed)</w:t>
            </w:r>
          </w:p>
        </w:tc>
        <w:tc>
          <w:tcPr>
            <w:tcW w:w="4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9F54398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547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12EE82D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98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F8DC48A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36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CB9B2D6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1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B0E60E8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59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1A881B9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23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388536BA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99150F7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69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6DBFF68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0E1ECEE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96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64B507C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86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25B7FB7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5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B3F3AB8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17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3BC50E8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37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A789742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F4F9867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71</w:t>
            </w:r>
          </w:p>
        </w:tc>
        <w:tc>
          <w:tcPr>
            <w:tcW w:w="7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6B968C45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0</w:t>
            </w:r>
          </w:p>
        </w:tc>
      </w:tr>
      <w:tr w:rsidR="00E46114" w:rsidRPr="00D37206" w14:paraId="48DC597B" w14:textId="77777777" w:rsidTr="000A3971">
        <w:trPr>
          <w:cantSplit/>
        </w:trPr>
        <w:tc>
          <w:tcPr>
            <w:tcW w:w="769" w:type="dxa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791A91B2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1057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0B543F92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N</w:t>
            </w:r>
          </w:p>
        </w:tc>
        <w:tc>
          <w:tcPr>
            <w:tcW w:w="43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3A1778B7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17ED28F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96075C3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492B46C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B20735D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6F6B8B6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218F6C1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2BF45BE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EE37EFD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88B7837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98FBAAF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9F9AA36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A039CE7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7A7281B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2BA53A6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127D7DA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7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0090AA27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</w:tr>
      <w:tr w:rsidR="00E46114" w:rsidRPr="00D37206" w14:paraId="1703C07A" w14:textId="77777777" w:rsidTr="000A3971">
        <w:trPr>
          <w:cantSplit/>
        </w:trPr>
        <w:tc>
          <w:tcPr>
            <w:tcW w:w="769" w:type="dxa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4861B02E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X2.8</w:t>
            </w:r>
          </w:p>
        </w:tc>
        <w:tc>
          <w:tcPr>
            <w:tcW w:w="105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66B0BA9D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Pearson Correlation</w:t>
            </w:r>
          </w:p>
        </w:tc>
        <w:tc>
          <w:tcPr>
            <w:tcW w:w="4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4F3F413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28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DE74AFA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-.009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D343CFF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481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814FD39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95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8432D7B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59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4347CE2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37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CA7C297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84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AE1088D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1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611E011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80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6CDB3A8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90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C7218CF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80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02EA2CE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16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8287800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04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3907690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29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8212EA1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04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C06B8CC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-.022</w:t>
            </w:r>
          </w:p>
        </w:tc>
        <w:tc>
          <w:tcPr>
            <w:tcW w:w="7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78EC2992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463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</w:tr>
      <w:tr w:rsidR="00E46114" w:rsidRPr="00D37206" w14:paraId="3F29BB1B" w14:textId="77777777" w:rsidTr="000A3971">
        <w:trPr>
          <w:cantSplit/>
        </w:trPr>
        <w:tc>
          <w:tcPr>
            <w:tcW w:w="769" w:type="dxa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05FBB44F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105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2440DFB7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Sig. (2-tailed)</w:t>
            </w:r>
          </w:p>
        </w:tc>
        <w:tc>
          <w:tcPr>
            <w:tcW w:w="4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7D33EFA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34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E23F24F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956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4139359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1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E087E38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16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6DF0FB8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16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66AFCE8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31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1751BD0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69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54B8B1A2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C838119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13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BFC6F7A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28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E4D7B87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55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D88CC94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41CF7C5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50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65A2EA2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415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CBBF688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50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1EDBF02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888</w:t>
            </w:r>
          </w:p>
        </w:tc>
        <w:tc>
          <w:tcPr>
            <w:tcW w:w="7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28C59674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2</w:t>
            </w:r>
          </w:p>
        </w:tc>
      </w:tr>
      <w:tr w:rsidR="00E46114" w:rsidRPr="00D37206" w14:paraId="67DD2FAE" w14:textId="77777777" w:rsidTr="000A3971">
        <w:trPr>
          <w:cantSplit/>
        </w:trPr>
        <w:tc>
          <w:tcPr>
            <w:tcW w:w="769" w:type="dxa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3EFBC1EA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1057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5B4B164F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N</w:t>
            </w:r>
          </w:p>
        </w:tc>
        <w:tc>
          <w:tcPr>
            <w:tcW w:w="43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6AA3A88B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385C027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D2961F9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7A06414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F2C05D7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6E8FA3F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2D52784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659CAA0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DBEFD2B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303386E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D98BDB0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7B1C7BA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A480CA7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91A3396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D3A0849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65CD008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7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21A591F5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</w:tr>
      <w:tr w:rsidR="00E46114" w:rsidRPr="00D37206" w14:paraId="2ECA6715" w14:textId="77777777" w:rsidTr="000A3971">
        <w:trPr>
          <w:cantSplit/>
        </w:trPr>
        <w:tc>
          <w:tcPr>
            <w:tcW w:w="769" w:type="dxa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2B7B1196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X2.9</w:t>
            </w:r>
          </w:p>
        </w:tc>
        <w:tc>
          <w:tcPr>
            <w:tcW w:w="105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2B5E6622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Pearson Correlation</w:t>
            </w:r>
          </w:p>
        </w:tc>
        <w:tc>
          <w:tcPr>
            <w:tcW w:w="4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F80FA7F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84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216B34C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48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BE970A7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439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593B538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529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E9C1D9B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78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6288B52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499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C756B41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467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FA08BBC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80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D1D6D15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1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CEEAAE7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03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B1F2588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50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4EF7C11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489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27771B7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07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B5255A5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19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0AC5E74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55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FB054DE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62</w:t>
            </w:r>
          </w:p>
        </w:tc>
        <w:tc>
          <w:tcPr>
            <w:tcW w:w="7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6AB4A27C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606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</w:tr>
      <w:tr w:rsidR="00E46114" w:rsidRPr="00D37206" w14:paraId="48A50ED7" w14:textId="77777777" w:rsidTr="000A3971">
        <w:trPr>
          <w:cantSplit/>
        </w:trPr>
        <w:tc>
          <w:tcPr>
            <w:tcW w:w="769" w:type="dxa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25E16A05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105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53AD100A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Sig. (2-tailed)</w:t>
            </w:r>
          </w:p>
        </w:tc>
        <w:tc>
          <w:tcPr>
            <w:tcW w:w="4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14D41C0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68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BE02EB9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14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26D7673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4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C6614BD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0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3364CE9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74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5314D9B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1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F7AE74E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9089DC9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13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3A9A0B00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2A4D6D1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518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8D1E545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43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7555DA3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1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0F5FA53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88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7912043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453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58F8992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03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E9DA113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93</w:t>
            </w:r>
          </w:p>
        </w:tc>
        <w:tc>
          <w:tcPr>
            <w:tcW w:w="7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20391345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0</w:t>
            </w:r>
          </w:p>
        </w:tc>
      </w:tr>
      <w:tr w:rsidR="00E46114" w:rsidRPr="00D37206" w14:paraId="6E16F470" w14:textId="77777777" w:rsidTr="000A3971">
        <w:trPr>
          <w:cantSplit/>
        </w:trPr>
        <w:tc>
          <w:tcPr>
            <w:tcW w:w="769" w:type="dxa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7F372099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1057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00EA8D44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N</w:t>
            </w:r>
          </w:p>
        </w:tc>
        <w:tc>
          <w:tcPr>
            <w:tcW w:w="43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413A0A99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AB55F74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B1BE292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7CFD76E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B884903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665DED1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D21D2E3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5A43BF0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89C2820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9BC2779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2430A40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0ED030E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F9B06B5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95D0055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FE287A9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07B1C84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7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0E019753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</w:tr>
      <w:tr w:rsidR="00E46114" w:rsidRPr="00D37206" w14:paraId="7B8424D6" w14:textId="77777777" w:rsidTr="000A3971">
        <w:trPr>
          <w:cantSplit/>
        </w:trPr>
        <w:tc>
          <w:tcPr>
            <w:tcW w:w="769" w:type="dxa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01AC5541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X2.10</w:t>
            </w:r>
          </w:p>
        </w:tc>
        <w:tc>
          <w:tcPr>
            <w:tcW w:w="105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B4F5157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Pearson Correlation</w:t>
            </w:r>
          </w:p>
        </w:tc>
        <w:tc>
          <w:tcPr>
            <w:tcW w:w="4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CF04F53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09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A1FF007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67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6482451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58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8A62737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99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93B697C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474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74A814E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13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04F5D36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03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FB7AC39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90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456C4BF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03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FC6BC82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1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63AC15C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78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718C343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68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C0796D6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87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A32841C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5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F02DD04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17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BE5E128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14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7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1CFB9B5E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536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</w:tr>
      <w:tr w:rsidR="00E46114" w:rsidRPr="00D37206" w14:paraId="749C3F8D" w14:textId="77777777" w:rsidTr="000A3971">
        <w:trPr>
          <w:cantSplit/>
        </w:trPr>
        <w:tc>
          <w:tcPr>
            <w:tcW w:w="769" w:type="dxa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17860EB8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105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0CEF6EC1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Sig. (2-tailed)</w:t>
            </w:r>
          </w:p>
        </w:tc>
        <w:tc>
          <w:tcPr>
            <w:tcW w:w="4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878A7A5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47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7C4545D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17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1E52B15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20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FB2A06B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534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2C0EFE7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EC0523F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475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3203938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96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63FD668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28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A115569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518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560659E9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CB42566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75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60B8728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86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34CDFD9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11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7346B43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07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103C4AD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41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89D0ACB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43</w:t>
            </w:r>
          </w:p>
        </w:tc>
        <w:tc>
          <w:tcPr>
            <w:tcW w:w="7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6BB407CD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0</w:t>
            </w:r>
          </w:p>
        </w:tc>
      </w:tr>
      <w:tr w:rsidR="00E46114" w:rsidRPr="00D37206" w14:paraId="46A36BE7" w14:textId="77777777" w:rsidTr="000A3971">
        <w:trPr>
          <w:cantSplit/>
        </w:trPr>
        <w:tc>
          <w:tcPr>
            <w:tcW w:w="769" w:type="dxa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293EFCA2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1057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706EA8CB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N</w:t>
            </w:r>
          </w:p>
        </w:tc>
        <w:tc>
          <w:tcPr>
            <w:tcW w:w="43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604E5AB2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8FA4EAF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5A95840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CAB96CB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DC4DA36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3F43C2E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BB5A680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2C144A7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B73B7CC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15EF423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2C8B343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891F54B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27C23ED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F7B014E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CEDEEBE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EECCDF4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7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5DA60F3C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</w:tr>
      <w:tr w:rsidR="00E46114" w:rsidRPr="00D37206" w14:paraId="45370B76" w14:textId="77777777" w:rsidTr="000A3971">
        <w:trPr>
          <w:cantSplit/>
        </w:trPr>
        <w:tc>
          <w:tcPr>
            <w:tcW w:w="769" w:type="dxa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066F6778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X2.11</w:t>
            </w:r>
          </w:p>
        </w:tc>
        <w:tc>
          <w:tcPr>
            <w:tcW w:w="105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7AE1254E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Pearson Correlation</w:t>
            </w:r>
          </w:p>
        </w:tc>
        <w:tc>
          <w:tcPr>
            <w:tcW w:w="4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A6122D0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95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B815A9B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20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C7DCC5E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50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11606E4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49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5134361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35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F0C9EF3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59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23AD1C1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69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58DAE28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80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75F1498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50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5A5B973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78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1C84D64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1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C4DBC48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91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D3D16E1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636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BA3B857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76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2E3AC29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67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3507078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477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7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2FF781B0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548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</w:tr>
      <w:tr w:rsidR="00E46114" w:rsidRPr="00D37206" w14:paraId="2C117B67" w14:textId="77777777" w:rsidTr="000A3971">
        <w:trPr>
          <w:cantSplit/>
        </w:trPr>
        <w:tc>
          <w:tcPr>
            <w:tcW w:w="769" w:type="dxa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6BBF957E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105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2FD6E4A2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Sig. (2-tailed)</w:t>
            </w:r>
          </w:p>
        </w:tc>
        <w:tc>
          <w:tcPr>
            <w:tcW w:w="4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20DD704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16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7FEAF2F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39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0938C26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753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7743AC4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12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0FF2415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30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717F9EB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19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DDB805D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86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8D86160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55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01C87CD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43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1929AD7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75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004AFC02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7B27A4B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566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50A7778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0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D963839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66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6F79F79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17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4ADCAB6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1</w:t>
            </w:r>
          </w:p>
        </w:tc>
        <w:tc>
          <w:tcPr>
            <w:tcW w:w="7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6A46755E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0</w:t>
            </w:r>
          </w:p>
        </w:tc>
      </w:tr>
      <w:tr w:rsidR="00E46114" w:rsidRPr="00D37206" w14:paraId="5A79BD16" w14:textId="77777777" w:rsidTr="000A3971">
        <w:trPr>
          <w:cantSplit/>
        </w:trPr>
        <w:tc>
          <w:tcPr>
            <w:tcW w:w="769" w:type="dxa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35B7F99B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1057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6DEF8B51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N</w:t>
            </w:r>
          </w:p>
        </w:tc>
        <w:tc>
          <w:tcPr>
            <w:tcW w:w="43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19C0A4BB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E7C489E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0FA8F18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7506050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18BB9AD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85EE8CF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C160133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338DD9E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79AB2F1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4CF9865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B165A85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39B75AA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DFDA9F6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76E2CD8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8BB124B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BB98716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7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0780278B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</w:tr>
      <w:tr w:rsidR="00E46114" w:rsidRPr="00D37206" w14:paraId="2226979C" w14:textId="77777777" w:rsidTr="000A3971">
        <w:trPr>
          <w:cantSplit/>
        </w:trPr>
        <w:tc>
          <w:tcPr>
            <w:tcW w:w="769" w:type="dxa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0B57DAAC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X2.12</w:t>
            </w:r>
          </w:p>
        </w:tc>
        <w:tc>
          <w:tcPr>
            <w:tcW w:w="105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46CBE9E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Pearson Correlation</w:t>
            </w:r>
          </w:p>
        </w:tc>
        <w:tc>
          <w:tcPr>
            <w:tcW w:w="4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AD98DD7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421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7232DCD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68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BA0C9E6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11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26E276A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78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6EAE373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65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C2499BB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44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32A6470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47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C5BFDCB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16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0243E2C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489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971E757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68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1C4C7C7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91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530E899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1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057FE1E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74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ABC71C8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55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A65D7EE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40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0199841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89</w:t>
            </w:r>
          </w:p>
        </w:tc>
        <w:tc>
          <w:tcPr>
            <w:tcW w:w="7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20F2EACE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542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</w:tr>
      <w:tr w:rsidR="00E46114" w:rsidRPr="00D37206" w14:paraId="2D40E2B5" w14:textId="77777777" w:rsidTr="000A3971">
        <w:trPr>
          <w:cantSplit/>
        </w:trPr>
        <w:tc>
          <w:tcPr>
            <w:tcW w:w="769" w:type="dxa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3D930D0B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105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D6842E0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Sig. (2-tailed)</w:t>
            </w:r>
          </w:p>
        </w:tc>
        <w:tc>
          <w:tcPr>
            <w:tcW w:w="4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3DA6A16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5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D24983F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86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FF182F3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45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F398ADB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75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D90C095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17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53909D7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20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83B64BB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5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9943BC9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6C696C3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1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B92A3B6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86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39F5408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566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2267ABB9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E33927F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79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B881E7B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27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0061067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28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3B01058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31</w:t>
            </w:r>
          </w:p>
        </w:tc>
        <w:tc>
          <w:tcPr>
            <w:tcW w:w="7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646FBA09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0</w:t>
            </w:r>
          </w:p>
        </w:tc>
      </w:tr>
      <w:tr w:rsidR="00E46114" w:rsidRPr="00D37206" w14:paraId="7288903E" w14:textId="77777777" w:rsidTr="000A3971">
        <w:trPr>
          <w:cantSplit/>
        </w:trPr>
        <w:tc>
          <w:tcPr>
            <w:tcW w:w="769" w:type="dxa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2D4601C3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1057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71BE5EAB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N</w:t>
            </w:r>
          </w:p>
        </w:tc>
        <w:tc>
          <w:tcPr>
            <w:tcW w:w="43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2F42B53E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D2FCD63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DE71BD8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623EEE2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B901D87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2C9C48C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185F61D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B3FACC5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4D3F389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2328CE2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853AA31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CB50FD0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92C7BB4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A925367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A9653F0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41ED688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7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0E191007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</w:tr>
      <w:tr w:rsidR="00E46114" w:rsidRPr="00D37206" w14:paraId="7E255E14" w14:textId="77777777" w:rsidTr="000A3971">
        <w:trPr>
          <w:cantSplit/>
        </w:trPr>
        <w:tc>
          <w:tcPr>
            <w:tcW w:w="769" w:type="dxa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7C128119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X2.13</w:t>
            </w:r>
          </w:p>
        </w:tc>
        <w:tc>
          <w:tcPr>
            <w:tcW w:w="105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6CEF8F8B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Pearson Correlation</w:t>
            </w:r>
          </w:p>
        </w:tc>
        <w:tc>
          <w:tcPr>
            <w:tcW w:w="4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D62C441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84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10FB5BA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475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2BB5852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36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837FAAA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425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697FA10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57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F611B64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59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B64B486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65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16E79C8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04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642C64B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07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ABE26E1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87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BE65456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636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E3E55D6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74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86FD07B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1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49DBB13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80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21EB12E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618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E7FED0E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477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7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4CB60688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741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</w:tr>
      <w:tr w:rsidR="00E46114" w:rsidRPr="00D37206" w14:paraId="3D229DAE" w14:textId="77777777" w:rsidTr="000A3971">
        <w:trPr>
          <w:cantSplit/>
        </w:trPr>
        <w:tc>
          <w:tcPr>
            <w:tcW w:w="769" w:type="dxa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7A971AD3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105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11ED10B5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Sig. (2-tailed)</w:t>
            </w:r>
          </w:p>
        </w:tc>
        <w:tc>
          <w:tcPr>
            <w:tcW w:w="4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EA6B390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68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C4383E9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1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528715C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29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B91D008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5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3E69541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20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FF8A9FF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19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19E44C6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17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FC12F0E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50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136FEBB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88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5D7332F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11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BD3779B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0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AA02D81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79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7DFE908A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9FC06CE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13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49DCC4D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0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4B37A0A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1</w:t>
            </w:r>
          </w:p>
        </w:tc>
        <w:tc>
          <w:tcPr>
            <w:tcW w:w="7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245DCA32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0</w:t>
            </w:r>
          </w:p>
        </w:tc>
      </w:tr>
      <w:tr w:rsidR="00E46114" w:rsidRPr="00D37206" w14:paraId="2B21D677" w14:textId="77777777" w:rsidTr="000A3971">
        <w:trPr>
          <w:cantSplit/>
        </w:trPr>
        <w:tc>
          <w:tcPr>
            <w:tcW w:w="769" w:type="dxa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7407FAEB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1057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7131F9FC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N</w:t>
            </w:r>
          </w:p>
        </w:tc>
        <w:tc>
          <w:tcPr>
            <w:tcW w:w="43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2550390D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1A96EFC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C13630F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ECC020C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3779120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D0761C0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F3DD699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25E68DF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AEA232E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3547266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9B5B954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B93922D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75B86D7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D50AC50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AEF5A77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B6E8C87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7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6B11F646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</w:tr>
      <w:tr w:rsidR="00E46114" w:rsidRPr="00D37206" w14:paraId="7FAB5469" w14:textId="77777777" w:rsidTr="000A3971">
        <w:trPr>
          <w:cantSplit/>
        </w:trPr>
        <w:tc>
          <w:tcPr>
            <w:tcW w:w="769" w:type="dxa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4C2D5099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X2.14</w:t>
            </w:r>
          </w:p>
        </w:tc>
        <w:tc>
          <w:tcPr>
            <w:tcW w:w="105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0179CE5C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Pearson Correlation</w:t>
            </w:r>
          </w:p>
        </w:tc>
        <w:tc>
          <w:tcPr>
            <w:tcW w:w="4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8EE4B8E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80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8D55FE7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475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CCCF3A4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45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DABA26E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52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C835D95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48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6A9EE47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51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026E8C5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23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FBC9247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29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04476EC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19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D93205E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5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04D6774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76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486948D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55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9FD9CAB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80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17035D8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1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8CE849E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20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5C2A9FF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62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7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38005435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516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</w:tr>
      <w:tr w:rsidR="00E46114" w:rsidRPr="00D37206" w14:paraId="6D8F3F8B" w14:textId="77777777" w:rsidTr="000A3971">
        <w:trPr>
          <w:cantSplit/>
        </w:trPr>
        <w:tc>
          <w:tcPr>
            <w:tcW w:w="769" w:type="dxa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6AD23435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105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1D29BD08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Sig. (2-tailed)</w:t>
            </w:r>
          </w:p>
        </w:tc>
        <w:tc>
          <w:tcPr>
            <w:tcW w:w="4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545A569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72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BE78E41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1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D4916AD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25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7F7B421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35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4C62231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13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01A813A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39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3DC563B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37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6E4C5D7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415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186899F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453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15A5B4D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07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26D57D7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66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7CFA14B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27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36B95B2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13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615AAEEB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EF564BB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39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7264155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19</w:t>
            </w:r>
          </w:p>
        </w:tc>
        <w:tc>
          <w:tcPr>
            <w:tcW w:w="7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71A54D31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0</w:t>
            </w:r>
          </w:p>
        </w:tc>
      </w:tr>
      <w:tr w:rsidR="00E46114" w:rsidRPr="00D37206" w14:paraId="46068324" w14:textId="77777777" w:rsidTr="000A3971">
        <w:trPr>
          <w:cantSplit/>
        </w:trPr>
        <w:tc>
          <w:tcPr>
            <w:tcW w:w="769" w:type="dxa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2B85A352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1057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40D742F3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N</w:t>
            </w:r>
          </w:p>
        </w:tc>
        <w:tc>
          <w:tcPr>
            <w:tcW w:w="43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1D304D08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107DCD5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5AFC8AD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3B23A89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77C819F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E858128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2B8D7EA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83FF390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86FC710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3346BEE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D1D6F5C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D461DD3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5F2F5CE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4CCA49E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9D437DC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D6FD382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7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1611DAE0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</w:tr>
      <w:tr w:rsidR="00E46114" w:rsidRPr="00D37206" w14:paraId="73300CF5" w14:textId="77777777" w:rsidTr="000A3971">
        <w:trPr>
          <w:cantSplit/>
        </w:trPr>
        <w:tc>
          <w:tcPr>
            <w:tcW w:w="769" w:type="dxa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02E1C5A9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X2.15</w:t>
            </w:r>
          </w:p>
        </w:tc>
        <w:tc>
          <w:tcPr>
            <w:tcW w:w="105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2A68A61C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Pearson Correlation</w:t>
            </w:r>
          </w:p>
        </w:tc>
        <w:tc>
          <w:tcPr>
            <w:tcW w:w="4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BB93F1E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08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CB71C31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461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7C169C6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44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203D94C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51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8B428EC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423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292F0A7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84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A270784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466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6582C6B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04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FACDA11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55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53685CE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17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7B8228D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67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E1258A8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40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0E01247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618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F2A0156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20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9822E64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1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23A6641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66</w:t>
            </w:r>
          </w:p>
        </w:tc>
        <w:tc>
          <w:tcPr>
            <w:tcW w:w="7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0571A0BC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653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</w:tr>
      <w:tr w:rsidR="00E46114" w:rsidRPr="00D37206" w14:paraId="6F1CA9AD" w14:textId="77777777" w:rsidTr="000A3971">
        <w:trPr>
          <w:cantSplit/>
        </w:trPr>
        <w:tc>
          <w:tcPr>
            <w:tcW w:w="769" w:type="dxa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156E09D8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105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97C5A3E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Sig. (2-tailed)</w:t>
            </w:r>
          </w:p>
        </w:tc>
        <w:tc>
          <w:tcPr>
            <w:tcW w:w="4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29ECDE5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87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14DAE12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2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C1BC753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26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0BA8C60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23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FA814D1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5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E337CE0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597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84A8D3F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F1964B4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50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C393DC9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03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B040D2F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41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57A6A4A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17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44C64C9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28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1C34CEE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0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C6B4576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39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6A54BB92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FACCC0B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88</w:t>
            </w:r>
          </w:p>
        </w:tc>
        <w:tc>
          <w:tcPr>
            <w:tcW w:w="7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331CB370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0</w:t>
            </w:r>
          </w:p>
        </w:tc>
      </w:tr>
      <w:tr w:rsidR="00E46114" w:rsidRPr="00D37206" w14:paraId="6F271B5B" w14:textId="77777777" w:rsidTr="000A3971">
        <w:trPr>
          <w:cantSplit/>
        </w:trPr>
        <w:tc>
          <w:tcPr>
            <w:tcW w:w="769" w:type="dxa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39A63175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1057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37C426A7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N</w:t>
            </w:r>
          </w:p>
        </w:tc>
        <w:tc>
          <w:tcPr>
            <w:tcW w:w="43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7B0BA3A4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891B5A8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8F290DF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CACA69B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6808238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B106632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F2D93C9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28B572B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69BDB98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444414A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989A361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04D7E82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7FAF287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13712D0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8D9935F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DF78D3C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7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7CF21BF2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</w:tr>
      <w:tr w:rsidR="00E46114" w:rsidRPr="00D37206" w14:paraId="3AB6B2E6" w14:textId="77777777" w:rsidTr="000A3971">
        <w:trPr>
          <w:cantSplit/>
        </w:trPr>
        <w:tc>
          <w:tcPr>
            <w:tcW w:w="769" w:type="dxa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4A51696B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X2.16</w:t>
            </w:r>
          </w:p>
        </w:tc>
        <w:tc>
          <w:tcPr>
            <w:tcW w:w="105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0461559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Pearson Correlation</w:t>
            </w:r>
          </w:p>
        </w:tc>
        <w:tc>
          <w:tcPr>
            <w:tcW w:w="4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BADCB41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11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55B40E0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477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8D4970F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87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EB3F171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12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8425178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504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33C4521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411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A34E957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81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AE88D16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-.02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6798711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6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F3F7D9B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14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1C26279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477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9489A85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89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15C9CA2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477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8F1D529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62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08B455D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66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9F0AE7E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1</w:t>
            </w:r>
          </w:p>
        </w:tc>
        <w:tc>
          <w:tcPr>
            <w:tcW w:w="7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3162E9F9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614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</w:tr>
      <w:tr w:rsidR="00E46114" w:rsidRPr="00D37206" w14:paraId="6D0506D4" w14:textId="77777777" w:rsidTr="000A3971">
        <w:trPr>
          <w:cantSplit/>
        </w:trPr>
        <w:tc>
          <w:tcPr>
            <w:tcW w:w="769" w:type="dxa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0DF9F94D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105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9DDA6FC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Sig. (2-tailed)</w:t>
            </w:r>
          </w:p>
        </w:tc>
        <w:tc>
          <w:tcPr>
            <w:tcW w:w="4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75BEB3C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79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C5C46E4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1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B18A0D2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65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ADE8C33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77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6B580BB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1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C1857AE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7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CE88E92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71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0B24124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888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179F491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93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EA84D7F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43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9B1CD6A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1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52231E6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31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BE12EF4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1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8D31DC8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19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62A6502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88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0371F863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4652AEB4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0</w:t>
            </w:r>
          </w:p>
        </w:tc>
      </w:tr>
      <w:tr w:rsidR="00E46114" w:rsidRPr="00D37206" w14:paraId="3C12FA6F" w14:textId="77777777" w:rsidTr="000A3971">
        <w:trPr>
          <w:cantSplit/>
        </w:trPr>
        <w:tc>
          <w:tcPr>
            <w:tcW w:w="769" w:type="dxa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74E3F23E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1057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67D11ED8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N</w:t>
            </w:r>
          </w:p>
        </w:tc>
        <w:tc>
          <w:tcPr>
            <w:tcW w:w="43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5C993B14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D7C5CB5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6FD81EB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66DD914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F2DC3C3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9BBCE1B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4DEB979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F7E44BB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A1F7175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3505FD5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D794F6A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1E8519A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88F4E58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CBD7828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BB78FD6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C1607DD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777" w:type="dxa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7438A4B0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</w:tr>
      <w:tr w:rsidR="00E46114" w:rsidRPr="00D37206" w14:paraId="39258D50" w14:textId="77777777" w:rsidTr="000A3971">
        <w:trPr>
          <w:cantSplit/>
          <w:trHeight w:val="820"/>
        </w:trPr>
        <w:tc>
          <w:tcPr>
            <w:tcW w:w="769" w:type="dxa"/>
            <w:vMerge w:val="restart"/>
            <w:tcBorders>
              <w:top w:val="single" w:sz="8" w:space="0" w:color="AEAEAE"/>
              <w:left w:val="single" w:sz="4" w:space="0" w:color="auto"/>
              <w:bottom w:val="single" w:sz="8" w:space="0" w:color="152935"/>
              <w:right w:val="nil"/>
            </w:tcBorders>
            <w:shd w:val="clear" w:color="auto" w:fill="E0E0E0"/>
          </w:tcPr>
          <w:p w14:paraId="3F1E4FF6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Beban Kerja</w:t>
            </w:r>
          </w:p>
        </w:tc>
        <w:tc>
          <w:tcPr>
            <w:tcW w:w="105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08EE6FD4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Pearson Correlation</w:t>
            </w:r>
          </w:p>
        </w:tc>
        <w:tc>
          <w:tcPr>
            <w:tcW w:w="4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E44DB3A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515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29B1749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621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2D935D8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613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1F36FB8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554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311ADEE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671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84A2CE6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598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0A93830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581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6DD71F7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463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869D31D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606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ED4FD31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536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C020BBC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548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588D0FC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542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CC63B66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741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BE18874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516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63CA029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653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ED90C73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614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7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67BF8386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1</w:t>
            </w:r>
          </w:p>
        </w:tc>
      </w:tr>
      <w:tr w:rsidR="00E46114" w:rsidRPr="00D37206" w14:paraId="6A3910A1" w14:textId="77777777" w:rsidTr="000A3971">
        <w:trPr>
          <w:cantSplit/>
        </w:trPr>
        <w:tc>
          <w:tcPr>
            <w:tcW w:w="769" w:type="dxa"/>
            <w:vMerge/>
            <w:tcBorders>
              <w:top w:val="single" w:sz="8" w:space="0" w:color="AEAEAE"/>
              <w:left w:val="single" w:sz="4" w:space="0" w:color="auto"/>
              <w:bottom w:val="single" w:sz="8" w:space="0" w:color="152935"/>
              <w:right w:val="nil"/>
            </w:tcBorders>
            <w:shd w:val="clear" w:color="auto" w:fill="E0E0E0"/>
          </w:tcPr>
          <w:p w14:paraId="70AB0389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105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6BB397ED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Sig. (2-tailed)</w:t>
            </w:r>
          </w:p>
        </w:tc>
        <w:tc>
          <w:tcPr>
            <w:tcW w:w="4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3D8545C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0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D293199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0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060B52A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0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912EC65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0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60393E4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0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24D6A52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0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EF4931F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0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7BCE31A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4614A4B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0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36BDDD0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0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C2941BE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0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5CBCCF1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0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6823F3A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0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DC04958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0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4CA946E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0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AAD0352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0</w:t>
            </w:r>
          </w:p>
        </w:tc>
        <w:tc>
          <w:tcPr>
            <w:tcW w:w="7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  <w:vAlign w:val="center"/>
          </w:tcPr>
          <w:p w14:paraId="0A6545F2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E46114" w:rsidRPr="00D37206" w14:paraId="45B9197F" w14:textId="77777777" w:rsidTr="000A3971">
        <w:trPr>
          <w:cantSplit/>
        </w:trPr>
        <w:tc>
          <w:tcPr>
            <w:tcW w:w="769" w:type="dxa"/>
            <w:vMerge/>
            <w:tcBorders>
              <w:top w:val="single" w:sz="8" w:space="0" w:color="AEAEAE"/>
              <w:left w:val="single" w:sz="4" w:space="0" w:color="auto"/>
              <w:bottom w:val="single" w:sz="8" w:space="0" w:color="152935"/>
              <w:right w:val="nil"/>
            </w:tcBorders>
            <w:shd w:val="clear" w:color="auto" w:fill="E0E0E0"/>
          </w:tcPr>
          <w:p w14:paraId="2A3FE7C7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57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70AB775C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N</w:t>
            </w:r>
          </w:p>
        </w:tc>
        <w:tc>
          <w:tcPr>
            <w:tcW w:w="43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7D0EFBDB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42E0EF14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4A40A91B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2DA45EA8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0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15D01173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6A3A2804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541E06FB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1EFEA9BF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2AC2C0B5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0C679BB3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7DCCE17D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37F372D8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11899AD1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67050F4D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4828F2D6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391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65F8CADD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77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4" w:space="0" w:color="auto"/>
            </w:tcBorders>
            <w:shd w:val="clear" w:color="auto" w:fill="FFFFFF"/>
          </w:tcPr>
          <w:p w14:paraId="148B794C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</w:tr>
      <w:tr w:rsidR="00E46114" w:rsidRPr="00D37206" w14:paraId="3FB15294" w14:textId="77777777" w:rsidTr="000A3971">
        <w:trPr>
          <w:cantSplit/>
        </w:trPr>
        <w:tc>
          <w:tcPr>
            <w:tcW w:w="8507" w:type="dxa"/>
            <w:gridSpan w:val="19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69140283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**. Correlation is significant at the 0.01 level (2-tailed).</w:t>
            </w:r>
          </w:p>
        </w:tc>
      </w:tr>
      <w:tr w:rsidR="00E46114" w:rsidRPr="00D37206" w14:paraId="407A9DB6" w14:textId="77777777" w:rsidTr="000A3971">
        <w:trPr>
          <w:cantSplit/>
        </w:trPr>
        <w:tc>
          <w:tcPr>
            <w:tcW w:w="8507" w:type="dxa"/>
            <w:gridSpan w:val="19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0B9BC54" w14:textId="77777777" w:rsidR="00E46114" w:rsidRPr="00D37206" w:rsidRDefault="00E46114" w:rsidP="00841556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*. Correlation is significant at the 0.05 level (2-tailed).</w:t>
            </w:r>
          </w:p>
        </w:tc>
      </w:tr>
    </w:tbl>
    <w:p w14:paraId="3B0115A0" w14:textId="77777777" w:rsidR="00E46114" w:rsidRPr="00D37206" w:rsidRDefault="00E46114" w:rsidP="00E46114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14:paraId="087CC0D1" w14:textId="7E162AC8" w:rsidR="00493F1B" w:rsidRPr="00D37206" w:rsidRDefault="00841556" w:rsidP="00493F1B">
      <w:bookmarkStart w:id="24" w:name="_Toc137427883"/>
      <w:bookmarkStart w:id="25" w:name="_Toc137428458"/>
      <w:r w:rsidRPr="00D37206">
        <w:t xml:space="preserve">                         </w:t>
      </w:r>
    </w:p>
    <w:p w14:paraId="6EA92D78" w14:textId="5C0D6D25" w:rsidR="00841556" w:rsidRPr="00D37206" w:rsidRDefault="0033670F" w:rsidP="0033670F">
      <w:pPr>
        <w:pStyle w:val="Caption"/>
        <w:spacing w:line="480" w:lineRule="auto"/>
        <w:jc w:val="both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</w:pPr>
      <w:bookmarkStart w:id="26" w:name="_Toc137435137"/>
      <w:bookmarkEnd w:id="24"/>
      <w:bookmarkEnd w:id="25"/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lastRenderedPageBreak/>
        <w:t xml:space="preserve">Lampiran </w:t>
      </w:r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instrText xml:space="preserve"> SEQ Lampiran \* ARABIC </w:instrText>
      </w:r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06743C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4"/>
          <w:szCs w:val="24"/>
        </w:rPr>
        <w:t>9</w:t>
      </w:r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D37206">
        <w:br/>
      </w:r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                            Uji Validitas Variabel Job Insecurity (X3)</w:t>
      </w:r>
      <w:bookmarkEnd w:id="26"/>
    </w:p>
    <w:tbl>
      <w:tblPr>
        <w:tblW w:w="5093" w:type="pct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41"/>
        <w:gridCol w:w="1021"/>
        <w:gridCol w:w="536"/>
        <w:gridCol w:w="542"/>
        <w:gridCol w:w="542"/>
        <w:gridCol w:w="542"/>
        <w:gridCol w:w="542"/>
        <w:gridCol w:w="542"/>
        <w:gridCol w:w="542"/>
        <w:gridCol w:w="542"/>
        <w:gridCol w:w="542"/>
        <w:gridCol w:w="589"/>
        <w:gridCol w:w="851"/>
      </w:tblGrid>
      <w:tr w:rsidR="00841556" w:rsidRPr="00D37206" w14:paraId="65F07F00" w14:textId="77777777" w:rsidTr="000A3971">
        <w:trPr>
          <w:cantSplit/>
        </w:trPr>
        <w:tc>
          <w:tcPr>
            <w:tcW w:w="8075" w:type="dxa"/>
            <w:gridSpan w:val="13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14:paraId="6B4234CD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b/>
                <w:bCs/>
                <w:color w:val="010205"/>
                <w:sz w:val="16"/>
                <w:szCs w:val="16"/>
              </w:rPr>
              <w:t>Correlations</w:t>
            </w:r>
          </w:p>
        </w:tc>
      </w:tr>
      <w:tr w:rsidR="00841556" w:rsidRPr="00D37206" w14:paraId="1F496686" w14:textId="77777777" w:rsidTr="000A3971">
        <w:trPr>
          <w:cantSplit/>
        </w:trPr>
        <w:tc>
          <w:tcPr>
            <w:tcW w:w="1763" w:type="dxa"/>
            <w:gridSpan w:val="2"/>
            <w:tcBorders>
              <w:top w:val="nil"/>
              <w:left w:val="single" w:sz="4" w:space="0" w:color="auto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56451DCE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36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34955CE0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X3.1</w:t>
            </w:r>
          </w:p>
        </w:tc>
        <w:tc>
          <w:tcPr>
            <w:tcW w:w="542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6118CC93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X3.2</w:t>
            </w:r>
          </w:p>
        </w:tc>
        <w:tc>
          <w:tcPr>
            <w:tcW w:w="542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0F6CFD05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X3.3</w:t>
            </w:r>
          </w:p>
        </w:tc>
        <w:tc>
          <w:tcPr>
            <w:tcW w:w="542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63336595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X3.4</w:t>
            </w:r>
          </w:p>
        </w:tc>
        <w:tc>
          <w:tcPr>
            <w:tcW w:w="542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45CCEAE2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X3.5</w:t>
            </w:r>
          </w:p>
        </w:tc>
        <w:tc>
          <w:tcPr>
            <w:tcW w:w="542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615BAD33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X3.6</w:t>
            </w:r>
          </w:p>
        </w:tc>
        <w:tc>
          <w:tcPr>
            <w:tcW w:w="542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15107A36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X3.7</w:t>
            </w:r>
          </w:p>
        </w:tc>
        <w:tc>
          <w:tcPr>
            <w:tcW w:w="542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342D26AF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X3.8</w:t>
            </w:r>
          </w:p>
        </w:tc>
        <w:tc>
          <w:tcPr>
            <w:tcW w:w="542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4331E2D6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X3.9</w:t>
            </w:r>
          </w:p>
        </w:tc>
        <w:tc>
          <w:tcPr>
            <w:tcW w:w="589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6BD80EB8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X3.10</w:t>
            </w:r>
          </w:p>
        </w:tc>
        <w:tc>
          <w:tcPr>
            <w:tcW w:w="850" w:type="dxa"/>
            <w:tcBorders>
              <w:top w:val="nil"/>
              <w:left w:val="single" w:sz="8" w:space="0" w:color="E0E0E0"/>
              <w:bottom w:val="single" w:sz="8" w:space="0" w:color="152935"/>
              <w:right w:val="single" w:sz="4" w:space="0" w:color="auto"/>
            </w:tcBorders>
            <w:shd w:val="clear" w:color="auto" w:fill="FFFFFF"/>
            <w:vAlign w:val="bottom"/>
          </w:tcPr>
          <w:p w14:paraId="5AB9A706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Job Insecurity</w:t>
            </w:r>
          </w:p>
        </w:tc>
      </w:tr>
      <w:tr w:rsidR="00841556" w:rsidRPr="00D37206" w14:paraId="54235EDB" w14:textId="77777777" w:rsidTr="000A3971">
        <w:trPr>
          <w:cantSplit/>
        </w:trPr>
        <w:tc>
          <w:tcPr>
            <w:tcW w:w="742" w:type="dxa"/>
            <w:vMerge w:val="restart"/>
            <w:tcBorders>
              <w:top w:val="single" w:sz="8" w:space="0" w:color="152935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5DEEF83F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X3.1</w:t>
            </w:r>
          </w:p>
        </w:tc>
        <w:tc>
          <w:tcPr>
            <w:tcW w:w="1021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3B6735C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Pearson Correlation</w:t>
            </w:r>
          </w:p>
        </w:tc>
        <w:tc>
          <w:tcPr>
            <w:tcW w:w="536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9746E87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1</w:t>
            </w:r>
          </w:p>
        </w:tc>
        <w:tc>
          <w:tcPr>
            <w:tcW w:w="542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2C136A5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77</w:t>
            </w:r>
          </w:p>
        </w:tc>
        <w:tc>
          <w:tcPr>
            <w:tcW w:w="542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95A0652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544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542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DB16258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41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542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9167953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42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542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E393733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07</w:t>
            </w:r>
          </w:p>
        </w:tc>
        <w:tc>
          <w:tcPr>
            <w:tcW w:w="542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4077565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32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542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D2F83AE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41</w:t>
            </w:r>
          </w:p>
        </w:tc>
        <w:tc>
          <w:tcPr>
            <w:tcW w:w="542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2DB5178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37</w:t>
            </w:r>
          </w:p>
        </w:tc>
        <w:tc>
          <w:tcPr>
            <w:tcW w:w="58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2D16FB0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28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851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17B69FF6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560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</w:tr>
      <w:tr w:rsidR="00841556" w:rsidRPr="00D37206" w14:paraId="28B571A9" w14:textId="77777777" w:rsidTr="000A3971">
        <w:trPr>
          <w:cantSplit/>
        </w:trPr>
        <w:tc>
          <w:tcPr>
            <w:tcW w:w="742" w:type="dxa"/>
            <w:vMerge/>
            <w:tcBorders>
              <w:top w:val="single" w:sz="8" w:space="0" w:color="152935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6BFAE421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102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130EA766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Sig. (2-tailed)</w:t>
            </w:r>
          </w:p>
        </w:tc>
        <w:tc>
          <w:tcPr>
            <w:tcW w:w="536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3438ACA0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D435548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629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B2B9F39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0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3880F1E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27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5B8E1B1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27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0B71D70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88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BF13F3B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32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113A9B4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73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A622E31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87</w:t>
            </w:r>
          </w:p>
        </w:tc>
        <w:tc>
          <w:tcPr>
            <w:tcW w:w="58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392D26F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34</w:t>
            </w:r>
          </w:p>
        </w:tc>
        <w:tc>
          <w:tcPr>
            <w:tcW w:w="85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629FD4D9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0</w:t>
            </w:r>
          </w:p>
        </w:tc>
      </w:tr>
      <w:tr w:rsidR="00841556" w:rsidRPr="00D37206" w14:paraId="0633C946" w14:textId="77777777" w:rsidTr="000A3971">
        <w:trPr>
          <w:cantSplit/>
        </w:trPr>
        <w:tc>
          <w:tcPr>
            <w:tcW w:w="742" w:type="dxa"/>
            <w:vMerge/>
            <w:tcBorders>
              <w:top w:val="single" w:sz="8" w:space="0" w:color="152935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53D6184A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1021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576EBC0D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N</w:t>
            </w:r>
          </w:p>
        </w:tc>
        <w:tc>
          <w:tcPr>
            <w:tcW w:w="536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4E313183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04552EB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E8AE388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14789F0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0837223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DBE7A2A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F616D3E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7A8CCB8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1C2AFF2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58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4E4AF7B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851" w:type="dxa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442CCFFC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</w:tr>
      <w:tr w:rsidR="00841556" w:rsidRPr="00D37206" w14:paraId="456E831C" w14:textId="77777777" w:rsidTr="000A3971">
        <w:trPr>
          <w:cantSplit/>
        </w:trPr>
        <w:tc>
          <w:tcPr>
            <w:tcW w:w="742" w:type="dxa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0BBD23ED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X3.2</w:t>
            </w:r>
          </w:p>
        </w:tc>
        <w:tc>
          <w:tcPr>
            <w:tcW w:w="102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7217F5FD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Pearson Correlation</w:t>
            </w:r>
          </w:p>
        </w:tc>
        <w:tc>
          <w:tcPr>
            <w:tcW w:w="536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C44E246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77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9A9588C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1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0B6A06B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95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934ED21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75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E79F70A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30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806EB42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41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C7C3EC2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26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5807504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42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C15DA72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465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58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D69FF89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10</w:t>
            </w:r>
          </w:p>
        </w:tc>
        <w:tc>
          <w:tcPr>
            <w:tcW w:w="85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467D067B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568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</w:tr>
      <w:tr w:rsidR="00841556" w:rsidRPr="00D37206" w14:paraId="07903E18" w14:textId="77777777" w:rsidTr="000A3971">
        <w:trPr>
          <w:cantSplit/>
        </w:trPr>
        <w:tc>
          <w:tcPr>
            <w:tcW w:w="742" w:type="dxa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3BA8AEA0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102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514007B7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Sig. (2-tailed)</w:t>
            </w:r>
          </w:p>
        </w:tc>
        <w:tc>
          <w:tcPr>
            <w:tcW w:w="536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074DE49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629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3E805217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BD9FF57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57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5259548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78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DDCBB7B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33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8112CBC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73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5EDF3FA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35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4B582D5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23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268E406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2</w:t>
            </w:r>
          </w:p>
        </w:tc>
        <w:tc>
          <w:tcPr>
            <w:tcW w:w="58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D0067F6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490</w:t>
            </w:r>
          </w:p>
        </w:tc>
        <w:tc>
          <w:tcPr>
            <w:tcW w:w="85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73A12187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0</w:t>
            </w:r>
          </w:p>
        </w:tc>
      </w:tr>
      <w:tr w:rsidR="00841556" w:rsidRPr="00D37206" w14:paraId="1812EC23" w14:textId="77777777" w:rsidTr="000A3971">
        <w:trPr>
          <w:cantSplit/>
        </w:trPr>
        <w:tc>
          <w:tcPr>
            <w:tcW w:w="742" w:type="dxa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43AAD08C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1021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0B0F5CAF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N</w:t>
            </w:r>
          </w:p>
        </w:tc>
        <w:tc>
          <w:tcPr>
            <w:tcW w:w="536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67636689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B61821D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6C98567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C0F856D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A7E8B9B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3BE6717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A85B686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6B7EBFF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8E5941E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58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A700DC0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851" w:type="dxa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17CC6A33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</w:tr>
      <w:tr w:rsidR="00841556" w:rsidRPr="00D37206" w14:paraId="786D57A4" w14:textId="77777777" w:rsidTr="000A3971">
        <w:trPr>
          <w:cantSplit/>
        </w:trPr>
        <w:tc>
          <w:tcPr>
            <w:tcW w:w="742" w:type="dxa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28F9CABD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X3.3</w:t>
            </w:r>
          </w:p>
        </w:tc>
        <w:tc>
          <w:tcPr>
            <w:tcW w:w="102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11E38E34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Pearson Correlation</w:t>
            </w:r>
          </w:p>
        </w:tc>
        <w:tc>
          <w:tcPr>
            <w:tcW w:w="536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1D316B0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544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A1A47CF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95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D41C34A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1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EEDC7B9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07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313D5E1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76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B00F220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27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E55AA37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551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76FCBBB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400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6E7B745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74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58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26ED950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18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85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6193A6A8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739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</w:tr>
      <w:tr w:rsidR="00841556" w:rsidRPr="00D37206" w14:paraId="3C319669" w14:textId="77777777" w:rsidTr="000A3971">
        <w:trPr>
          <w:cantSplit/>
        </w:trPr>
        <w:tc>
          <w:tcPr>
            <w:tcW w:w="742" w:type="dxa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15C81BE7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102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8E320FE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Sig. (2-tailed)</w:t>
            </w:r>
          </w:p>
        </w:tc>
        <w:tc>
          <w:tcPr>
            <w:tcW w:w="536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C759353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0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5A1DC4D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57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6D8D4744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FF3FEFA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89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E899FA7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14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0BE938B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35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A2F3F72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0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1A1CD4E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9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74E21D3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15</w:t>
            </w:r>
          </w:p>
        </w:tc>
        <w:tc>
          <w:tcPr>
            <w:tcW w:w="58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B745220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40</w:t>
            </w:r>
          </w:p>
        </w:tc>
        <w:tc>
          <w:tcPr>
            <w:tcW w:w="85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287F717D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0</w:t>
            </w:r>
          </w:p>
        </w:tc>
      </w:tr>
      <w:tr w:rsidR="00841556" w:rsidRPr="00D37206" w14:paraId="3C7B5A00" w14:textId="77777777" w:rsidTr="000A3971">
        <w:trPr>
          <w:cantSplit/>
        </w:trPr>
        <w:tc>
          <w:tcPr>
            <w:tcW w:w="742" w:type="dxa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5564175B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1021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7BE0D665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N</w:t>
            </w:r>
          </w:p>
        </w:tc>
        <w:tc>
          <w:tcPr>
            <w:tcW w:w="536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7B8DE6CF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DDC98CD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2DE9EDA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180FBBF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C468D1B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99FF98F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935B7FE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CE06B55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8827079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58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F21AE92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851" w:type="dxa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6A32DDFE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</w:tr>
      <w:tr w:rsidR="00841556" w:rsidRPr="00D37206" w14:paraId="7BF8DBD4" w14:textId="77777777" w:rsidTr="000A3971">
        <w:trPr>
          <w:cantSplit/>
        </w:trPr>
        <w:tc>
          <w:tcPr>
            <w:tcW w:w="742" w:type="dxa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63388E16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X3.4</w:t>
            </w:r>
          </w:p>
        </w:tc>
        <w:tc>
          <w:tcPr>
            <w:tcW w:w="102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0BAFC4E7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Pearson Correlation</w:t>
            </w:r>
          </w:p>
        </w:tc>
        <w:tc>
          <w:tcPr>
            <w:tcW w:w="536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1217C66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41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CAE54E2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75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6FB3772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07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E8AE5FB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1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1A5B8A9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66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DA9E325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415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97BBB51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08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ACDC0BB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20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267A984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16</w:t>
            </w:r>
          </w:p>
        </w:tc>
        <w:tc>
          <w:tcPr>
            <w:tcW w:w="58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DDEEFCA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04</w:t>
            </w:r>
          </w:p>
        </w:tc>
        <w:tc>
          <w:tcPr>
            <w:tcW w:w="85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4CA1F31F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557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</w:tr>
      <w:tr w:rsidR="00841556" w:rsidRPr="00D37206" w14:paraId="3E43FEFC" w14:textId="77777777" w:rsidTr="000A3971">
        <w:trPr>
          <w:cantSplit/>
        </w:trPr>
        <w:tc>
          <w:tcPr>
            <w:tcW w:w="742" w:type="dxa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15163F9E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102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11933D95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Sig. (2-tailed)</w:t>
            </w:r>
          </w:p>
        </w:tc>
        <w:tc>
          <w:tcPr>
            <w:tcW w:w="536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8AE44E9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27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09678EF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78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7AA3DF2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89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79172D93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93C573E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95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AEB9C4B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6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BD7E0FB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47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3DEE136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451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872C157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464</w:t>
            </w:r>
          </w:p>
        </w:tc>
        <w:tc>
          <w:tcPr>
            <w:tcW w:w="58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56FEF96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50</w:t>
            </w:r>
          </w:p>
        </w:tc>
        <w:tc>
          <w:tcPr>
            <w:tcW w:w="85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4247242F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0</w:t>
            </w:r>
          </w:p>
        </w:tc>
      </w:tr>
      <w:tr w:rsidR="00841556" w:rsidRPr="00D37206" w14:paraId="5C947674" w14:textId="77777777" w:rsidTr="000A3971">
        <w:trPr>
          <w:cantSplit/>
        </w:trPr>
        <w:tc>
          <w:tcPr>
            <w:tcW w:w="742" w:type="dxa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5199D034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1021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14D53FBF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N</w:t>
            </w:r>
          </w:p>
        </w:tc>
        <w:tc>
          <w:tcPr>
            <w:tcW w:w="536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53FB4898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A1CD0A0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E7C690E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5D7439C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E498586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59434F5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1C0553A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A924AB7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949349D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58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8740E40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851" w:type="dxa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77539553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</w:tr>
      <w:tr w:rsidR="00841556" w:rsidRPr="00D37206" w14:paraId="5D7AC967" w14:textId="77777777" w:rsidTr="000A3971">
        <w:trPr>
          <w:cantSplit/>
        </w:trPr>
        <w:tc>
          <w:tcPr>
            <w:tcW w:w="742" w:type="dxa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46913029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X3.5</w:t>
            </w:r>
          </w:p>
        </w:tc>
        <w:tc>
          <w:tcPr>
            <w:tcW w:w="102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AF15D93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Pearson Correlation</w:t>
            </w:r>
          </w:p>
        </w:tc>
        <w:tc>
          <w:tcPr>
            <w:tcW w:w="536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89FB196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42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16C9186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30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D1786D8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76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A9CB2AE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66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87FAF7A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1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57BB53B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40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5E49770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23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D9278F5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29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7371D9B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39</w:t>
            </w:r>
          </w:p>
        </w:tc>
        <w:tc>
          <w:tcPr>
            <w:tcW w:w="58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8778B8A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41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85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7D310ADD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576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</w:tr>
      <w:tr w:rsidR="00841556" w:rsidRPr="00D37206" w14:paraId="672BAF89" w14:textId="77777777" w:rsidTr="000A3971">
        <w:trPr>
          <w:cantSplit/>
        </w:trPr>
        <w:tc>
          <w:tcPr>
            <w:tcW w:w="742" w:type="dxa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4A8D5DD7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102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2C55F0C0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Sig. (2-tailed)</w:t>
            </w:r>
          </w:p>
        </w:tc>
        <w:tc>
          <w:tcPr>
            <w:tcW w:w="536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801C1F3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27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67A7D10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33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41CBD55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14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D983CB8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95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045E4CB1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0B0E0DE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25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CAF71D4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56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1AE88F0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45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FC83E7F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28</w:t>
            </w:r>
          </w:p>
        </w:tc>
        <w:tc>
          <w:tcPr>
            <w:tcW w:w="58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01269C7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27</w:t>
            </w:r>
          </w:p>
        </w:tc>
        <w:tc>
          <w:tcPr>
            <w:tcW w:w="85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7D70B063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0</w:t>
            </w:r>
          </w:p>
        </w:tc>
      </w:tr>
      <w:tr w:rsidR="00841556" w:rsidRPr="00D37206" w14:paraId="7363D3F4" w14:textId="77777777" w:rsidTr="000A3971">
        <w:trPr>
          <w:cantSplit/>
        </w:trPr>
        <w:tc>
          <w:tcPr>
            <w:tcW w:w="742" w:type="dxa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11FA186D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1021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4287D887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N</w:t>
            </w:r>
          </w:p>
        </w:tc>
        <w:tc>
          <w:tcPr>
            <w:tcW w:w="536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708A7F18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C3AA393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0A1E896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E64A673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6524918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DCAE3D9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B93FCA3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74FB5FC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80543EF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58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D0C1B4A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851" w:type="dxa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447FBC33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</w:tr>
      <w:tr w:rsidR="00841556" w:rsidRPr="00D37206" w14:paraId="394AC8CC" w14:textId="77777777" w:rsidTr="000A3971">
        <w:trPr>
          <w:cantSplit/>
        </w:trPr>
        <w:tc>
          <w:tcPr>
            <w:tcW w:w="742" w:type="dxa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57C73944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X3.6</w:t>
            </w:r>
          </w:p>
        </w:tc>
        <w:tc>
          <w:tcPr>
            <w:tcW w:w="102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10ECC8D6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Pearson Correlation</w:t>
            </w:r>
          </w:p>
        </w:tc>
        <w:tc>
          <w:tcPr>
            <w:tcW w:w="536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6E17921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07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2F0DA73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41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CF96A76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27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775EDF0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415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235C516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40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3D6BFFA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1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08F8B59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430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DE1B1A6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14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668D864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46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58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F4238D1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64</w:t>
            </w:r>
          </w:p>
        </w:tc>
        <w:tc>
          <w:tcPr>
            <w:tcW w:w="85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4A8A5E27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569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</w:tr>
      <w:tr w:rsidR="00841556" w:rsidRPr="00D37206" w14:paraId="2F3B5533" w14:textId="77777777" w:rsidTr="000A3971">
        <w:trPr>
          <w:cantSplit/>
        </w:trPr>
        <w:tc>
          <w:tcPr>
            <w:tcW w:w="742" w:type="dxa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050610A8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102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54B9A8A3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Sig. (2-tailed)</w:t>
            </w:r>
          </w:p>
        </w:tc>
        <w:tc>
          <w:tcPr>
            <w:tcW w:w="536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1876A7A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88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30CAE6C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73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88C58D9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35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B396129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6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351440C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25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0FAC7E9E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782296B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5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77BECA7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471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8328308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25</w:t>
            </w:r>
          </w:p>
        </w:tc>
        <w:tc>
          <w:tcPr>
            <w:tcW w:w="58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4D9A4E0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99</w:t>
            </w:r>
          </w:p>
        </w:tc>
        <w:tc>
          <w:tcPr>
            <w:tcW w:w="85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2C96C61F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0</w:t>
            </w:r>
          </w:p>
        </w:tc>
      </w:tr>
      <w:tr w:rsidR="00841556" w:rsidRPr="00D37206" w14:paraId="73B72E4E" w14:textId="77777777" w:rsidTr="000A3971">
        <w:trPr>
          <w:cantSplit/>
        </w:trPr>
        <w:tc>
          <w:tcPr>
            <w:tcW w:w="742" w:type="dxa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12405960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1021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49B1752B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N</w:t>
            </w:r>
          </w:p>
        </w:tc>
        <w:tc>
          <w:tcPr>
            <w:tcW w:w="536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37E8BC6D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6917836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5BDAEEC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8EC5E97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EF58BF1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D066228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8F08EEB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FA7A6E9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DBB14CE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58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D1A0CB6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851" w:type="dxa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0B666ED9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</w:tr>
      <w:tr w:rsidR="00841556" w:rsidRPr="00D37206" w14:paraId="51908864" w14:textId="77777777" w:rsidTr="000A3971">
        <w:trPr>
          <w:cantSplit/>
        </w:trPr>
        <w:tc>
          <w:tcPr>
            <w:tcW w:w="742" w:type="dxa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55785E5F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lastRenderedPageBreak/>
              <w:t>X3.7</w:t>
            </w:r>
          </w:p>
        </w:tc>
        <w:tc>
          <w:tcPr>
            <w:tcW w:w="102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05C93C0E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Pearson Correlation</w:t>
            </w:r>
          </w:p>
        </w:tc>
        <w:tc>
          <w:tcPr>
            <w:tcW w:w="536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4119AE3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32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26FB9FB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26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33E788D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551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EA36CB3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08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E8DF7B4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23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76484B6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430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6442F88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1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0E04015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85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6075100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66</w:t>
            </w:r>
          </w:p>
        </w:tc>
        <w:tc>
          <w:tcPr>
            <w:tcW w:w="58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1BB5201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27</w:t>
            </w:r>
          </w:p>
        </w:tc>
        <w:tc>
          <w:tcPr>
            <w:tcW w:w="85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2A45C482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694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</w:tr>
      <w:tr w:rsidR="00841556" w:rsidRPr="00D37206" w14:paraId="2B680105" w14:textId="77777777" w:rsidTr="000A3971">
        <w:trPr>
          <w:cantSplit/>
        </w:trPr>
        <w:tc>
          <w:tcPr>
            <w:tcW w:w="742" w:type="dxa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30CD4403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102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DB6FF34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Sig. (2-tailed)</w:t>
            </w:r>
          </w:p>
        </w:tc>
        <w:tc>
          <w:tcPr>
            <w:tcW w:w="536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0695F1D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32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5727A41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35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3C8FB95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0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06887E8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47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5327DA9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56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D0BA6F2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5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03105F05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619F2C6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12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C835300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89</w:t>
            </w:r>
          </w:p>
        </w:tc>
        <w:tc>
          <w:tcPr>
            <w:tcW w:w="58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513F2E7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48</w:t>
            </w:r>
          </w:p>
        </w:tc>
        <w:tc>
          <w:tcPr>
            <w:tcW w:w="85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495A61D5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0</w:t>
            </w:r>
          </w:p>
        </w:tc>
      </w:tr>
      <w:tr w:rsidR="00841556" w:rsidRPr="00D37206" w14:paraId="1C08A2A6" w14:textId="77777777" w:rsidTr="000A3971">
        <w:trPr>
          <w:cantSplit/>
        </w:trPr>
        <w:tc>
          <w:tcPr>
            <w:tcW w:w="742" w:type="dxa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4FFBF216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1021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0F830498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N</w:t>
            </w:r>
          </w:p>
        </w:tc>
        <w:tc>
          <w:tcPr>
            <w:tcW w:w="536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30540373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2153084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1F2F459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094BD3F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52CD53A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3FD0CE2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DE3EDE1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C2997EB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2B601A3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58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B69C04D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851" w:type="dxa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33032E01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</w:tr>
      <w:tr w:rsidR="00841556" w:rsidRPr="00D37206" w14:paraId="7267BCBA" w14:textId="77777777" w:rsidTr="000A3971">
        <w:trPr>
          <w:cantSplit/>
        </w:trPr>
        <w:tc>
          <w:tcPr>
            <w:tcW w:w="742" w:type="dxa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12547C52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X3.8</w:t>
            </w:r>
          </w:p>
        </w:tc>
        <w:tc>
          <w:tcPr>
            <w:tcW w:w="102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E320A3D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Pearson Correlation</w:t>
            </w:r>
          </w:p>
        </w:tc>
        <w:tc>
          <w:tcPr>
            <w:tcW w:w="536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0BFA5B1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41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34467D9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42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2509CB6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400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998EAC2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20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A72C99A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29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0ACEA78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14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4ABC90C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85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D4CA7D4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1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0CF3B05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63</w:t>
            </w:r>
          </w:p>
        </w:tc>
        <w:tc>
          <w:tcPr>
            <w:tcW w:w="58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91801D6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39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85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690B5278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536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</w:tr>
      <w:tr w:rsidR="00841556" w:rsidRPr="00D37206" w14:paraId="2C2A4CFA" w14:textId="77777777" w:rsidTr="000A3971">
        <w:trPr>
          <w:cantSplit/>
        </w:trPr>
        <w:tc>
          <w:tcPr>
            <w:tcW w:w="742" w:type="dxa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10C0246F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102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642695A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Sig. (2-tailed)</w:t>
            </w:r>
          </w:p>
        </w:tc>
        <w:tc>
          <w:tcPr>
            <w:tcW w:w="536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CD06FEC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73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3627C7C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23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44E9364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9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5791DD9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451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27AE25A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45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F4A6C56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471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52B10AF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12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202BE391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EC5EAEC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01</w:t>
            </w:r>
          </w:p>
        </w:tc>
        <w:tc>
          <w:tcPr>
            <w:tcW w:w="58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9D230E2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28</w:t>
            </w:r>
          </w:p>
        </w:tc>
        <w:tc>
          <w:tcPr>
            <w:tcW w:w="85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2FAA1D14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0</w:t>
            </w:r>
          </w:p>
        </w:tc>
      </w:tr>
      <w:tr w:rsidR="00841556" w:rsidRPr="00D37206" w14:paraId="2991B2F3" w14:textId="77777777" w:rsidTr="000A3971">
        <w:trPr>
          <w:cantSplit/>
        </w:trPr>
        <w:tc>
          <w:tcPr>
            <w:tcW w:w="742" w:type="dxa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6DD7DBF3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1021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0D1DDDE9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N</w:t>
            </w:r>
          </w:p>
        </w:tc>
        <w:tc>
          <w:tcPr>
            <w:tcW w:w="536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4DD6E506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81CE58E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79F5247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6243187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58CE9AD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9ED5F53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26EC5F3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EACCA1A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5D22495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58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9D23981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851" w:type="dxa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60F4C761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</w:tr>
      <w:tr w:rsidR="00841556" w:rsidRPr="00D37206" w14:paraId="491CCA54" w14:textId="77777777" w:rsidTr="000A3971">
        <w:trPr>
          <w:cantSplit/>
        </w:trPr>
        <w:tc>
          <w:tcPr>
            <w:tcW w:w="742" w:type="dxa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558ADE88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X3.9</w:t>
            </w:r>
          </w:p>
        </w:tc>
        <w:tc>
          <w:tcPr>
            <w:tcW w:w="102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B87E178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Pearson Correlation</w:t>
            </w:r>
          </w:p>
        </w:tc>
        <w:tc>
          <w:tcPr>
            <w:tcW w:w="536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6E19F2C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37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8A42804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465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C9FCA71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74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926123D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16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496890D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39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E1477DD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46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2471F59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66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D8A4670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63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CBD1DDD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1</w:t>
            </w:r>
          </w:p>
        </w:tc>
        <w:tc>
          <w:tcPr>
            <w:tcW w:w="58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E2F85B3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89</w:t>
            </w:r>
          </w:p>
        </w:tc>
        <w:tc>
          <w:tcPr>
            <w:tcW w:w="85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5028D268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545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</w:tr>
      <w:tr w:rsidR="00841556" w:rsidRPr="00D37206" w14:paraId="776C2752" w14:textId="77777777" w:rsidTr="000A3971">
        <w:trPr>
          <w:cantSplit/>
        </w:trPr>
        <w:tc>
          <w:tcPr>
            <w:tcW w:w="742" w:type="dxa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708ADD97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102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1A63EB56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Sig. (2-tailed)</w:t>
            </w:r>
          </w:p>
        </w:tc>
        <w:tc>
          <w:tcPr>
            <w:tcW w:w="536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647F0ED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87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0F26DCC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2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F6AD957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15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120BB39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464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FBB1A4D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28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7ECD657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25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3E788CB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89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477AEA3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01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1E73635B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8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BB7601E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576</w:t>
            </w:r>
          </w:p>
        </w:tc>
        <w:tc>
          <w:tcPr>
            <w:tcW w:w="85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54EF325E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0</w:t>
            </w:r>
          </w:p>
        </w:tc>
      </w:tr>
      <w:tr w:rsidR="00841556" w:rsidRPr="00D37206" w14:paraId="4ECA7E02" w14:textId="77777777" w:rsidTr="000A3971">
        <w:trPr>
          <w:cantSplit/>
        </w:trPr>
        <w:tc>
          <w:tcPr>
            <w:tcW w:w="742" w:type="dxa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0B2D7991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1021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6A9D5E0E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N</w:t>
            </w:r>
          </w:p>
        </w:tc>
        <w:tc>
          <w:tcPr>
            <w:tcW w:w="536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322E29A3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00010EE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D965594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B5DBD72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6399E79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B815C8D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CC869D6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F90FDB2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8619663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58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2D35690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851" w:type="dxa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10ACC33C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</w:tr>
      <w:tr w:rsidR="00841556" w:rsidRPr="00D37206" w14:paraId="27DEF375" w14:textId="77777777" w:rsidTr="000A3971">
        <w:trPr>
          <w:cantSplit/>
        </w:trPr>
        <w:tc>
          <w:tcPr>
            <w:tcW w:w="742" w:type="dxa"/>
            <w:vMerge w:val="restart"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4950E8D2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X3.10</w:t>
            </w:r>
          </w:p>
        </w:tc>
        <w:tc>
          <w:tcPr>
            <w:tcW w:w="102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0008ED0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Pearson Correlation</w:t>
            </w:r>
          </w:p>
        </w:tc>
        <w:tc>
          <w:tcPr>
            <w:tcW w:w="536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073A930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28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02E784C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10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1C9B7C7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18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29C21AA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04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AC43E76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41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59D2E8D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64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A0FB076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27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6F18584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339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A9C1350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89</w:t>
            </w:r>
          </w:p>
        </w:tc>
        <w:tc>
          <w:tcPr>
            <w:tcW w:w="58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09DAF5E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1</w:t>
            </w:r>
          </w:p>
        </w:tc>
        <w:tc>
          <w:tcPr>
            <w:tcW w:w="85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7C5D71AD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552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</w:tr>
      <w:tr w:rsidR="00841556" w:rsidRPr="00D37206" w14:paraId="698D22AD" w14:textId="77777777" w:rsidTr="000A3971">
        <w:trPr>
          <w:cantSplit/>
        </w:trPr>
        <w:tc>
          <w:tcPr>
            <w:tcW w:w="742" w:type="dxa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2F2EA1DA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102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2B03F393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Sig. (2-tailed)</w:t>
            </w:r>
          </w:p>
        </w:tc>
        <w:tc>
          <w:tcPr>
            <w:tcW w:w="536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1A41DE7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34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01BF60B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490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BBAD6A4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40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9C938D3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50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796028B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27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0EC6D22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299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92374A3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148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03E6F66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28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6448242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576</w:t>
            </w:r>
          </w:p>
        </w:tc>
        <w:tc>
          <w:tcPr>
            <w:tcW w:w="58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7D45EE85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5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7EDC6EA1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0</w:t>
            </w:r>
          </w:p>
        </w:tc>
      </w:tr>
      <w:tr w:rsidR="00841556" w:rsidRPr="00D37206" w14:paraId="00443522" w14:textId="77777777" w:rsidTr="000A3971">
        <w:trPr>
          <w:cantSplit/>
        </w:trPr>
        <w:tc>
          <w:tcPr>
            <w:tcW w:w="742" w:type="dxa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E0E0E0"/>
          </w:tcPr>
          <w:p w14:paraId="6678415A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1021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2E70193A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N</w:t>
            </w:r>
          </w:p>
        </w:tc>
        <w:tc>
          <w:tcPr>
            <w:tcW w:w="536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1D847F65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F17F771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57C9B44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85D6B3A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2E75CA6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0DA1836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9DF832A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EB7E143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F499C9C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58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609DB46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851" w:type="dxa"/>
            <w:tcBorders>
              <w:top w:val="single" w:sz="8" w:space="0" w:color="AEAEAE"/>
              <w:left w:val="single" w:sz="8" w:space="0" w:color="E0E0E0"/>
              <w:bottom w:val="nil"/>
              <w:right w:val="single" w:sz="4" w:space="0" w:color="auto"/>
            </w:tcBorders>
            <w:shd w:val="clear" w:color="auto" w:fill="FFFFFF"/>
          </w:tcPr>
          <w:p w14:paraId="332DD4A9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</w:tr>
      <w:tr w:rsidR="00841556" w:rsidRPr="00D37206" w14:paraId="31C8F834" w14:textId="77777777" w:rsidTr="000A3971">
        <w:trPr>
          <w:cantSplit/>
        </w:trPr>
        <w:tc>
          <w:tcPr>
            <w:tcW w:w="742" w:type="dxa"/>
            <w:vMerge w:val="restart"/>
            <w:tcBorders>
              <w:top w:val="single" w:sz="8" w:space="0" w:color="AEAEAE"/>
              <w:left w:val="single" w:sz="4" w:space="0" w:color="auto"/>
              <w:bottom w:val="single" w:sz="8" w:space="0" w:color="152935"/>
              <w:right w:val="nil"/>
            </w:tcBorders>
            <w:shd w:val="clear" w:color="auto" w:fill="E0E0E0"/>
          </w:tcPr>
          <w:p w14:paraId="53B715BE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Job Insecurity</w:t>
            </w:r>
          </w:p>
        </w:tc>
        <w:tc>
          <w:tcPr>
            <w:tcW w:w="102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1CA034D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Pearson Correlation</w:t>
            </w:r>
          </w:p>
        </w:tc>
        <w:tc>
          <w:tcPr>
            <w:tcW w:w="536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DED6AB4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560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8234B0B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568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D029BB1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739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81BC611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557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C8A622D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576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3E536AF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569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B6FA559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694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5273601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536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C4F82B5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545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58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1561207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552</w:t>
            </w:r>
            <w:r w:rsidRPr="00D3720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85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</w:tcPr>
          <w:p w14:paraId="4DFE59D4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1</w:t>
            </w:r>
          </w:p>
        </w:tc>
      </w:tr>
      <w:tr w:rsidR="00841556" w:rsidRPr="00D37206" w14:paraId="4E052778" w14:textId="77777777" w:rsidTr="000A3971">
        <w:trPr>
          <w:cantSplit/>
        </w:trPr>
        <w:tc>
          <w:tcPr>
            <w:tcW w:w="742" w:type="dxa"/>
            <w:vMerge/>
            <w:tcBorders>
              <w:top w:val="single" w:sz="8" w:space="0" w:color="AEAEAE"/>
              <w:left w:val="single" w:sz="4" w:space="0" w:color="auto"/>
              <w:bottom w:val="single" w:sz="8" w:space="0" w:color="152935"/>
              <w:right w:val="nil"/>
            </w:tcBorders>
            <w:shd w:val="clear" w:color="auto" w:fill="E0E0E0"/>
          </w:tcPr>
          <w:p w14:paraId="05E6A2BC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102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7BFDB07A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Sig. (2-tailed)</w:t>
            </w:r>
          </w:p>
        </w:tc>
        <w:tc>
          <w:tcPr>
            <w:tcW w:w="536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E6842A3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0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0D14D0C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0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8857311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0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29C255F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0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B529150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0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99DA82B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0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0494813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0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65EBB33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0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B405324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0</w:t>
            </w:r>
          </w:p>
        </w:tc>
        <w:tc>
          <w:tcPr>
            <w:tcW w:w="58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DC26E16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.000</w:t>
            </w:r>
          </w:p>
        </w:tc>
        <w:tc>
          <w:tcPr>
            <w:tcW w:w="85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4" w:space="0" w:color="auto"/>
            </w:tcBorders>
            <w:shd w:val="clear" w:color="auto" w:fill="FFFFFF"/>
            <w:vAlign w:val="center"/>
          </w:tcPr>
          <w:p w14:paraId="47060BF2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841556" w:rsidRPr="00D37206" w14:paraId="64452328" w14:textId="77777777" w:rsidTr="000A3971">
        <w:trPr>
          <w:cantSplit/>
        </w:trPr>
        <w:tc>
          <w:tcPr>
            <w:tcW w:w="742" w:type="dxa"/>
            <w:vMerge/>
            <w:tcBorders>
              <w:top w:val="single" w:sz="8" w:space="0" w:color="AEAEAE"/>
              <w:left w:val="single" w:sz="4" w:space="0" w:color="auto"/>
              <w:bottom w:val="single" w:sz="8" w:space="0" w:color="152935"/>
              <w:right w:val="nil"/>
            </w:tcBorders>
            <w:shd w:val="clear" w:color="auto" w:fill="E0E0E0"/>
          </w:tcPr>
          <w:p w14:paraId="36C7F74B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21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3066C3C6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264A60"/>
                <w:sz w:val="16"/>
                <w:szCs w:val="16"/>
              </w:rPr>
              <w:t>N</w:t>
            </w:r>
          </w:p>
        </w:tc>
        <w:tc>
          <w:tcPr>
            <w:tcW w:w="536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7171605D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258ABD08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5682AF73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6E91BCEB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68098405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501AAF5F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2AC6BD82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2560F095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542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12FA3B21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58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24BB20E7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  <w:tc>
          <w:tcPr>
            <w:tcW w:w="851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4" w:space="0" w:color="auto"/>
            </w:tcBorders>
            <w:shd w:val="clear" w:color="auto" w:fill="FFFFFF"/>
          </w:tcPr>
          <w:p w14:paraId="39EA156F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42</w:t>
            </w:r>
          </w:p>
        </w:tc>
      </w:tr>
      <w:tr w:rsidR="00841556" w:rsidRPr="00D37206" w14:paraId="20F78C1B" w14:textId="77777777" w:rsidTr="000A3971">
        <w:trPr>
          <w:cantSplit/>
        </w:trPr>
        <w:tc>
          <w:tcPr>
            <w:tcW w:w="8075" w:type="dxa"/>
            <w:gridSpan w:val="13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4B629B95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**. Correlation is significant at the 0.01 level (2-tailed).</w:t>
            </w:r>
          </w:p>
        </w:tc>
      </w:tr>
      <w:tr w:rsidR="00841556" w:rsidRPr="00D37206" w14:paraId="08005183" w14:textId="77777777" w:rsidTr="000A3971">
        <w:trPr>
          <w:cantSplit/>
        </w:trPr>
        <w:tc>
          <w:tcPr>
            <w:tcW w:w="8075" w:type="dxa"/>
            <w:gridSpan w:val="13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3C6ADA4" w14:textId="77777777" w:rsidR="00841556" w:rsidRPr="00D37206" w:rsidRDefault="00841556" w:rsidP="0084155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D37206">
              <w:rPr>
                <w:rFonts w:ascii="Arial" w:hAnsi="Arial" w:cs="Arial"/>
                <w:color w:val="010205"/>
                <w:sz w:val="16"/>
                <w:szCs w:val="16"/>
              </w:rPr>
              <w:t>*. Correlation is significant at the 0.05 level (2-tailed).</w:t>
            </w:r>
          </w:p>
        </w:tc>
      </w:tr>
    </w:tbl>
    <w:p w14:paraId="0F43B568" w14:textId="77777777" w:rsidR="00841556" w:rsidRPr="00D37206" w:rsidRDefault="00841556" w:rsidP="00841556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14:paraId="3C497AA0" w14:textId="6C11D200" w:rsidR="00841556" w:rsidRPr="00D37206" w:rsidRDefault="00841556" w:rsidP="00841556"/>
    <w:p w14:paraId="02B22950" w14:textId="07E79757" w:rsidR="006C26FF" w:rsidRPr="00D37206" w:rsidRDefault="006C26FF" w:rsidP="006C26FF"/>
    <w:p w14:paraId="5AA59DB4" w14:textId="1E9FDC99" w:rsidR="006C26FF" w:rsidRPr="00D37206" w:rsidRDefault="006C26FF" w:rsidP="006C26FF"/>
    <w:p w14:paraId="75DE9872" w14:textId="778B3676" w:rsidR="006C26FF" w:rsidRPr="00D37206" w:rsidRDefault="006C26FF" w:rsidP="006C26FF"/>
    <w:p w14:paraId="32B5402F" w14:textId="6E6C1387" w:rsidR="006C26FF" w:rsidRPr="00D37206" w:rsidRDefault="006C26FF" w:rsidP="006C26FF"/>
    <w:p w14:paraId="433614AF" w14:textId="35B249DC" w:rsidR="006C26FF" w:rsidRPr="00D37206" w:rsidRDefault="006C26FF" w:rsidP="006C26FF"/>
    <w:p w14:paraId="13C84E39" w14:textId="066D9742" w:rsidR="000A0B44" w:rsidRPr="00D37206" w:rsidRDefault="000A0B44" w:rsidP="006C26FF"/>
    <w:p w14:paraId="35507B72" w14:textId="6B9C8E4B" w:rsidR="000A0B44" w:rsidRPr="00D37206" w:rsidRDefault="000A0B44" w:rsidP="006C26FF"/>
    <w:p w14:paraId="5BD4D758" w14:textId="51C9ED40" w:rsidR="00493F1B" w:rsidRPr="00D37206" w:rsidRDefault="0033670F" w:rsidP="0033670F">
      <w:pPr>
        <w:pStyle w:val="Caption"/>
        <w:spacing w:line="480" w:lineRule="auto"/>
        <w:jc w:val="both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</w:pPr>
      <w:bookmarkStart w:id="27" w:name="_Toc137435138"/>
      <w:bookmarkStart w:id="28" w:name="_Toc137427884"/>
      <w:bookmarkStart w:id="29" w:name="_Toc137428459"/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lastRenderedPageBreak/>
        <w:t xml:space="preserve">Lampiran </w:t>
      </w:r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instrText xml:space="preserve"> SEQ Lampiran \* ARABIC </w:instrText>
      </w:r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06743C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4"/>
          <w:szCs w:val="24"/>
        </w:rPr>
        <w:t>10</w:t>
      </w:r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</w:t>
      </w:r>
      <w:bookmarkEnd w:id="27"/>
    </w:p>
    <w:p w14:paraId="79E0CB0D" w14:textId="630FA87F" w:rsidR="000A0B44" w:rsidRPr="00D37206" w:rsidRDefault="000A0B44" w:rsidP="000A0B44">
      <w:pPr>
        <w:pStyle w:val="Heading2"/>
        <w:spacing w:line="480" w:lineRule="auto"/>
      </w:pPr>
      <w:r w:rsidRPr="00D37206">
        <w:br/>
        <w:t xml:space="preserve">                                        Hasil Uji Reliabilitas Stres Kerja (X1)</w:t>
      </w:r>
      <w:bookmarkEnd w:id="28"/>
      <w:bookmarkEnd w:id="29"/>
    </w:p>
    <w:tbl>
      <w:tblPr>
        <w:tblW w:w="2705" w:type="dxa"/>
        <w:tblInd w:w="288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19"/>
        <w:gridCol w:w="1186"/>
      </w:tblGrid>
      <w:tr w:rsidR="000A0B44" w:rsidRPr="00D37206" w14:paraId="43224BD8" w14:textId="77777777" w:rsidTr="000A0B44">
        <w:trPr>
          <w:cantSplit/>
        </w:trPr>
        <w:tc>
          <w:tcPr>
            <w:tcW w:w="270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3FDAACC1" w14:textId="77777777" w:rsidR="000A0B44" w:rsidRPr="00D37206" w:rsidRDefault="000A0B44" w:rsidP="000A0B44">
            <w:pPr>
              <w:autoSpaceDE w:val="0"/>
              <w:autoSpaceDN w:val="0"/>
              <w:adjustRightInd w:val="0"/>
              <w:spacing w:after="0" w:line="480" w:lineRule="auto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D37206">
              <w:rPr>
                <w:rFonts w:ascii="Arial" w:hAnsi="Arial" w:cs="Arial"/>
                <w:b/>
                <w:bCs/>
                <w:color w:val="010205"/>
              </w:rPr>
              <w:t>Reliability Statistics</w:t>
            </w:r>
          </w:p>
        </w:tc>
      </w:tr>
      <w:tr w:rsidR="000A0B44" w:rsidRPr="00D37206" w14:paraId="68D48021" w14:textId="77777777" w:rsidTr="000A0B44">
        <w:trPr>
          <w:cantSplit/>
        </w:trPr>
        <w:tc>
          <w:tcPr>
            <w:tcW w:w="1519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15C46E3F" w14:textId="77777777" w:rsidR="000A0B44" w:rsidRPr="00D37206" w:rsidRDefault="000A0B44" w:rsidP="000A0B4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37206">
              <w:rPr>
                <w:rFonts w:ascii="Arial" w:hAnsi="Arial" w:cs="Arial"/>
                <w:color w:val="264A60"/>
                <w:sz w:val="18"/>
                <w:szCs w:val="18"/>
              </w:rPr>
              <w:t>Cronbach's Alpha</w:t>
            </w:r>
          </w:p>
        </w:tc>
        <w:tc>
          <w:tcPr>
            <w:tcW w:w="1186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2BC61305" w14:textId="77777777" w:rsidR="000A0B44" w:rsidRPr="00D37206" w:rsidRDefault="000A0B44" w:rsidP="000A0B4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37206">
              <w:rPr>
                <w:rFonts w:ascii="Arial" w:hAnsi="Arial" w:cs="Arial"/>
                <w:color w:val="264A60"/>
                <w:sz w:val="18"/>
                <w:szCs w:val="18"/>
              </w:rPr>
              <w:t>N of Items</w:t>
            </w:r>
          </w:p>
        </w:tc>
      </w:tr>
      <w:tr w:rsidR="000A0B44" w:rsidRPr="00D37206" w14:paraId="3A38CD76" w14:textId="77777777" w:rsidTr="000A0B44">
        <w:trPr>
          <w:cantSplit/>
        </w:trPr>
        <w:tc>
          <w:tcPr>
            <w:tcW w:w="1519" w:type="dxa"/>
            <w:tcBorders>
              <w:top w:val="single" w:sz="8" w:space="0" w:color="152935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3B445F9C" w14:textId="77777777" w:rsidR="000A0B44" w:rsidRPr="00D37206" w:rsidRDefault="000A0B44" w:rsidP="000A0B4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37206">
              <w:rPr>
                <w:rFonts w:ascii="Arial" w:hAnsi="Arial" w:cs="Arial"/>
                <w:color w:val="010205"/>
                <w:sz w:val="18"/>
                <w:szCs w:val="18"/>
              </w:rPr>
              <w:t>.798</w:t>
            </w:r>
          </w:p>
        </w:tc>
        <w:tc>
          <w:tcPr>
            <w:tcW w:w="1186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14:paraId="4914B38C" w14:textId="77777777" w:rsidR="000A0B44" w:rsidRPr="00D37206" w:rsidRDefault="000A0B44" w:rsidP="000A0B4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37206">
              <w:rPr>
                <w:rFonts w:ascii="Arial" w:hAnsi="Arial" w:cs="Arial"/>
                <w:color w:val="010205"/>
                <w:sz w:val="18"/>
                <w:szCs w:val="18"/>
              </w:rPr>
              <w:t>9</w:t>
            </w:r>
          </w:p>
        </w:tc>
      </w:tr>
    </w:tbl>
    <w:p w14:paraId="29F4E7E4" w14:textId="77777777" w:rsidR="00D70DEF" w:rsidRPr="00D37206" w:rsidRDefault="00D70DEF" w:rsidP="00D70DEF">
      <w:pPr>
        <w:autoSpaceDE w:val="0"/>
        <w:autoSpaceDN w:val="0"/>
        <w:adjustRightInd w:val="0"/>
        <w:spacing w:after="0" w:line="400" w:lineRule="atLeast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D37206">
        <w:rPr>
          <w:rFonts w:ascii="Times New Roman" w:hAnsi="Times New Roman" w:cs="Times New Roman"/>
          <w:b/>
          <w:bCs/>
          <w:sz w:val="24"/>
          <w:szCs w:val="24"/>
        </w:rPr>
        <w:t xml:space="preserve">        </w:t>
      </w:r>
    </w:p>
    <w:p w14:paraId="302F0C46" w14:textId="61A1BB3F" w:rsidR="000A0B44" w:rsidRPr="00D37206" w:rsidRDefault="00D70DEF" w:rsidP="00D70DEF">
      <w:pPr>
        <w:autoSpaceDE w:val="0"/>
        <w:autoSpaceDN w:val="0"/>
        <w:adjustRightInd w:val="0"/>
        <w:spacing w:after="0" w:line="400" w:lineRule="atLeast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D37206">
        <w:rPr>
          <w:rFonts w:ascii="Times New Roman" w:hAnsi="Times New Roman" w:cs="Times New Roman"/>
          <w:b/>
          <w:bCs/>
          <w:sz w:val="24"/>
          <w:szCs w:val="24"/>
        </w:rPr>
        <w:t xml:space="preserve">             Hasil Uji Reliabilitas Beban Kerja (X2)</w:t>
      </w:r>
    </w:p>
    <w:p w14:paraId="6382504C" w14:textId="77777777" w:rsidR="00D70DEF" w:rsidRPr="00D37206" w:rsidRDefault="00D70DEF" w:rsidP="00D70DEF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tbl>
      <w:tblPr>
        <w:tblW w:w="2705" w:type="dxa"/>
        <w:tblInd w:w="288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19"/>
        <w:gridCol w:w="1186"/>
      </w:tblGrid>
      <w:tr w:rsidR="00D70DEF" w:rsidRPr="00D37206" w14:paraId="17CA47DC" w14:textId="77777777" w:rsidTr="00D70DEF">
        <w:trPr>
          <w:cantSplit/>
        </w:trPr>
        <w:tc>
          <w:tcPr>
            <w:tcW w:w="270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194F71B7" w14:textId="77777777" w:rsidR="00D70DEF" w:rsidRPr="00D37206" w:rsidRDefault="00D70DEF" w:rsidP="00D70DE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D37206">
              <w:rPr>
                <w:rFonts w:ascii="Arial" w:hAnsi="Arial" w:cs="Arial"/>
                <w:b/>
                <w:bCs/>
                <w:color w:val="010205"/>
              </w:rPr>
              <w:t>Reliability Statistics</w:t>
            </w:r>
          </w:p>
        </w:tc>
      </w:tr>
      <w:tr w:rsidR="00D70DEF" w:rsidRPr="00D37206" w14:paraId="6A32FD2D" w14:textId="77777777" w:rsidTr="00D70DEF">
        <w:trPr>
          <w:cantSplit/>
        </w:trPr>
        <w:tc>
          <w:tcPr>
            <w:tcW w:w="1519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4633763F" w14:textId="77777777" w:rsidR="00D70DEF" w:rsidRPr="00D37206" w:rsidRDefault="00D70DEF" w:rsidP="00D70DE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37206">
              <w:rPr>
                <w:rFonts w:ascii="Arial" w:hAnsi="Arial" w:cs="Arial"/>
                <w:color w:val="264A60"/>
                <w:sz w:val="18"/>
                <w:szCs w:val="18"/>
              </w:rPr>
              <w:t>Cronbach's Alpha</w:t>
            </w:r>
          </w:p>
        </w:tc>
        <w:tc>
          <w:tcPr>
            <w:tcW w:w="1186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3F4C38FC" w14:textId="77777777" w:rsidR="00D70DEF" w:rsidRPr="00D37206" w:rsidRDefault="00D70DEF" w:rsidP="00D70DE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37206">
              <w:rPr>
                <w:rFonts w:ascii="Arial" w:hAnsi="Arial" w:cs="Arial"/>
                <w:color w:val="264A60"/>
                <w:sz w:val="18"/>
                <w:szCs w:val="18"/>
              </w:rPr>
              <w:t>N of Items</w:t>
            </w:r>
          </w:p>
        </w:tc>
      </w:tr>
      <w:tr w:rsidR="00D70DEF" w:rsidRPr="00D37206" w14:paraId="747AF39E" w14:textId="77777777" w:rsidTr="00D70DEF">
        <w:trPr>
          <w:cantSplit/>
        </w:trPr>
        <w:tc>
          <w:tcPr>
            <w:tcW w:w="1519" w:type="dxa"/>
            <w:tcBorders>
              <w:top w:val="single" w:sz="8" w:space="0" w:color="152935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41279B30" w14:textId="77777777" w:rsidR="00D70DEF" w:rsidRPr="00D37206" w:rsidRDefault="00D70DEF" w:rsidP="00D70DE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37206">
              <w:rPr>
                <w:rFonts w:ascii="Arial" w:hAnsi="Arial" w:cs="Arial"/>
                <w:color w:val="010205"/>
                <w:sz w:val="18"/>
                <w:szCs w:val="18"/>
              </w:rPr>
              <w:t>.872</w:t>
            </w:r>
          </w:p>
        </w:tc>
        <w:tc>
          <w:tcPr>
            <w:tcW w:w="1186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14:paraId="2779533C" w14:textId="77777777" w:rsidR="00D70DEF" w:rsidRPr="00D37206" w:rsidRDefault="00D70DEF" w:rsidP="00D70DE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37206">
              <w:rPr>
                <w:rFonts w:ascii="Arial" w:hAnsi="Arial" w:cs="Arial"/>
                <w:color w:val="010205"/>
                <w:sz w:val="18"/>
                <w:szCs w:val="18"/>
              </w:rPr>
              <w:t>16</w:t>
            </w:r>
          </w:p>
        </w:tc>
      </w:tr>
    </w:tbl>
    <w:p w14:paraId="09A25E9B" w14:textId="77777777" w:rsidR="00D70DEF" w:rsidRPr="00D37206" w:rsidRDefault="00D70DEF" w:rsidP="00D70DEF">
      <w:pPr>
        <w:autoSpaceDE w:val="0"/>
        <w:autoSpaceDN w:val="0"/>
        <w:adjustRightInd w:val="0"/>
        <w:spacing w:after="0" w:line="400" w:lineRule="atLeast"/>
        <w:ind w:left="1440" w:firstLine="720"/>
        <w:rPr>
          <w:rFonts w:ascii="Times New Roman" w:hAnsi="Times New Roman" w:cs="Times New Roman"/>
          <w:b/>
          <w:bCs/>
          <w:sz w:val="24"/>
          <w:szCs w:val="24"/>
        </w:rPr>
      </w:pPr>
    </w:p>
    <w:p w14:paraId="2BE0F7E6" w14:textId="1C4E6D3F" w:rsidR="00D70DEF" w:rsidRPr="00D37206" w:rsidRDefault="00D70DEF" w:rsidP="00D70DEF">
      <w:pPr>
        <w:autoSpaceDE w:val="0"/>
        <w:autoSpaceDN w:val="0"/>
        <w:adjustRightInd w:val="0"/>
        <w:spacing w:after="0" w:line="400" w:lineRule="atLeast"/>
        <w:ind w:left="1440" w:firstLine="720"/>
        <w:rPr>
          <w:rFonts w:ascii="Times New Roman" w:hAnsi="Times New Roman" w:cs="Times New Roman"/>
          <w:b/>
          <w:bCs/>
          <w:sz w:val="24"/>
          <w:szCs w:val="24"/>
        </w:rPr>
      </w:pPr>
      <w:r w:rsidRPr="00D37206">
        <w:rPr>
          <w:rFonts w:ascii="Times New Roman" w:hAnsi="Times New Roman" w:cs="Times New Roman"/>
          <w:b/>
          <w:bCs/>
          <w:sz w:val="24"/>
          <w:szCs w:val="24"/>
        </w:rPr>
        <w:t xml:space="preserve">  Hasil Uji Reliabilitas </w:t>
      </w:r>
      <w:r w:rsidRPr="00D37206">
        <w:rPr>
          <w:rFonts w:ascii="Times New Roman" w:hAnsi="Times New Roman" w:cs="Times New Roman"/>
          <w:b/>
          <w:bCs/>
          <w:i/>
          <w:iCs/>
          <w:sz w:val="24"/>
          <w:szCs w:val="24"/>
        </w:rPr>
        <w:t>Job Insecurity</w:t>
      </w:r>
      <w:r w:rsidRPr="00D37206">
        <w:rPr>
          <w:rFonts w:ascii="Times New Roman" w:hAnsi="Times New Roman" w:cs="Times New Roman"/>
          <w:b/>
          <w:bCs/>
          <w:sz w:val="24"/>
          <w:szCs w:val="24"/>
        </w:rPr>
        <w:t xml:space="preserve"> (X3)</w:t>
      </w:r>
    </w:p>
    <w:p w14:paraId="2D3B19A5" w14:textId="77777777" w:rsidR="00D70DEF" w:rsidRPr="00D37206" w:rsidRDefault="00D70DEF" w:rsidP="00D70DEF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tbl>
      <w:tblPr>
        <w:tblW w:w="2705" w:type="dxa"/>
        <w:tblInd w:w="288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19"/>
        <w:gridCol w:w="1186"/>
      </w:tblGrid>
      <w:tr w:rsidR="00D70DEF" w:rsidRPr="00D37206" w14:paraId="527FABE1" w14:textId="77777777" w:rsidTr="00D70DEF">
        <w:trPr>
          <w:cantSplit/>
        </w:trPr>
        <w:tc>
          <w:tcPr>
            <w:tcW w:w="270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4F538770" w14:textId="77777777" w:rsidR="00D70DEF" w:rsidRPr="00D37206" w:rsidRDefault="00D70DEF" w:rsidP="00D70DE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D37206">
              <w:rPr>
                <w:rFonts w:ascii="Arial" w:hAnsi="Arial" w:cs="Arial"/>
                <w:b/>
                <w:bCs/>
                <w:color w:val="010205"/>
              </w:rPr>
              <w:t>Reliability Statistics</w:t>
            </w:r>
          </w:p>
        </w:tc>
      </w:tr>
      <w:tr w:rsidR="00D70DEF" w:rsidRPr="00D37206" w14:paraId="43F332C7" w14:textId="77777777" w:rsidTr="00D70DEF">
        <w:trPr>
          <w:cantSplit/>
        </w:trPr>
        <w:tc>
          <w:tcPr>
            <w:tcW w:w="1519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06F1A890" w14:textId="77777777" w:rsidR="00D70DEF" w:rsidRPr="00D37206" w:rsidRDefault="00D70DEF" w:rsidP="00D70DE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37206">
              <w:rPr>
                <w:rFonts w:ascii="Arial" w:hAnsi="Arial" w:cs="Arial"/>
                <w:color w:val="264A60"/>
                <w:sz w:val="18"/>
                <w:szCs w:val="18"/>
              </w:rPr>
              <w:t>Cronbach's Alpha</w:t>
            </w:r>
          </w:p>
        </w:tc>
        <w:tc>
          <w:tcPr>
            <w:tcW w:w="1186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7FDC5D46" w14:textId="77777777" w:rsidR="00D70DEF" w:rsidRPr="00D37206" w:rsidRDefault="00D70DEF" w:rsidP="00D70DE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37206">
              <w:rPr>
                <w:rFonts w:ascii="Arial" w:hAnsi="Arial" w:cs="Arial"/>
                <w:color w:val="264A60"/>
                <w:sz w:val="18"/>
                <w:szCs w:val="18"/>
              </w:rPr>
              <w:t>N of Items</w:t>
            </w:r>
          </w:p>
        </w:tc>
      </w:tr>
      <w:tr w:rsidR="00D70DEF" w:rsidRPr="00D37206" w14:paraId="7B2FFACF" w14:textId="77777777" w:rsidTr="00D70DEF">
        <w:trPr>
          <w:cantSplit/>
        </w:trPr>
        <w:tc>
          <w:tcPr>
            <w:tcW w:w="1519" w:type="dxa"/>
            <w:tcBorders>
              <w:top w:val="single" w:sz="8" w:space="0" w:color="152935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63EFC8F1" w14:textId="77777777" w:rsidR="00D70DEF" w:rsidRPr="00D37206" w:rsidRDefault="00D70DEF" w:rsidP="00D70DE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37206">
              <w:rPr>
                <w:rFonts w:ascii="Arial" w:hAnsi="Arial" w:cs="Arial"/>
                <w:color w:val="010205"/>
                <w:sz w:val="18"/>
                <w:szCs w:val="18"/>
              </w:rPr>
              <w:t>.790</w:t>
            </w:r>
          </w:p>
        </w:tc>
        <w:tc>
          <w:tcPr>
            <w:tcW w:w="1186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14:paraId="00FCBECA" w14:textId="77777777" w:rsidR="00D70DEF" w:rsidRPr="00D37206" w:rsidRDefault="00D70DEF" w:rsidP="00D70DE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37206">
              <w:rPr>
                <w:rFonts w:ascii="Arial" w:hAnsi="Arial" w:cs="Arial"/>
                <w:color w:val="010205"/>
                <w:sz w:val="18"/>
                <w:szCs w:val="18"/>
              </w:rPr>
              <w:t>10</w:t>
            </w:r>
          </w:p>
        </w:tc>
      </w:tr>
    </w:tbl>
    <w:p w14:paraId="5E50774D" w14:textId="77777777" w:rsidR="00D70DEF" w:rsidRPr="00D37206" w:rsidRDefault="00D70DEF" w:rsidP="00D70DEF">
      <w:pPr>
        <w:autoSpaceDE w:val="0"/>
        <w:autoSpaceDN w:val="0"/>
        <w:adjustRightInd w:val="0"/>
        <w:spacing w:after="0" w:line="400" w:lineRule="atLeast"/>
        <w:ind w:left="1440" w:firstLine="720"/>
        <w:rPr>
          <w:rFonts w:ascii="Times New Roman" w:hAnsi="Times New Roman" w:cs="Times New Roman"/>
          <w:b/>
          <w:bCs/>
          <w:sz w:val="24"/>
          <w:szCs w:val="24"/>
        </w:rPr>
      </w:pPr>
    </w:p>
    <w:p w14:paraId="7AB5D693" w14:textId="07C1C89B" w:rsidR="00D70DEF" w:rsidRPr="00D37206" w:rsidRDefault="00D70DEF" w:rsidP="00D70DEF">
      <w:pPr>
        <w:autoSpaceDE w:val="0"/>
        <w:autoSpaceDN w:val="0"/>
        <w:adjustRightInd w:val="0"/>
        <w:spacing w:after="0" w:line="400" w:lineRule="atLeast"/>
        <w:ind w:left="1440" w:firstLine="720"/>
        <w:rPr>
          <w:rFonts w:ascii="Times New Roman" w:hAnsi="Times New Roman" w:cs="Times New Roman"/>
          <w:b/>
          <w:bCs/>
          <w:sz w:val="24"/>
          <w:szCs w:val="24"/>
        </w:rPr>
      </w:pPr>
      <w:r w:rsidRPr="00D37206">
        <w:rPr>
          <w:rFonts w:ascii="Times New Roman" w:hAnsi="Times New Roman" w:cs="Times New Roman"/>
          <w:b/>
          <w:bCs/>
          <w:sz w:val="24"/>
          <w:szCs w:val="24"/>
        </w:rPr>
        <w:t xml:space="preserve"> Hasil Uji Reliabilitas Kinerja Karyawan (Y)</w:t>
      </w:r>
    </w:p>
    <w:p w14:paraId="122292A0" w14:textId="77777777" w:rsidR="00D70DEF" w:rsidRPr="00D37206" w:rsidRDefault="00D70DEF" w:rsidP="00D70DEF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tbl>
      <w:tblPr>
        <w:tblW w:w="2705" w:type="dxa"/>
        <w:tblInd w:w="288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19"/>
        <w:gridCol w:w="1186"/>
      </w:tblGrid>
      <w:tr w:rsidR="00D70DEF" w:rsidRPr="00D37206" w14:paraId="1BF64AE5" w14:textId="77777777" w:rsidTr="00D70DEF">
        <w:trPr>
          <w:cantSplit/>
        </w:trPr>
        <w:tc>
          <w:tcPr>
            <w:tcW w:w="270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535FC430" w14:textId="77777777" w:rsidR="00D70DEF" w:rsidRPr="00D37206" w:rsidRDefault="00D70DEF" w:rsidP="00D70DE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D37206">
              <w:rPr>
                <w:rFonts w:ascii="Arial" w:hAnsi="Arial" w:cs="Arial"/>
                <w:b/>
                <w:bCs/>
                <w:color w:val="010205"/>
              </w:rPr>
              <w:t>Reliability Statistics</w:t>
            </w:r>
          </w:p>
        </w:tc>
      </w:tr>
      <w:tr w:rsidR="00D70DEF" w:rsidRPr="00D37206" w14:paraId="3E257F6B" w14:textId="77777777" w:rsidTr="00D70DEF">
        <w:trPr>
          <w:cantSplit/>
        </w:trPr>
        <w:tc>
          <w:tcPr>
            <w:tcW w:w="1519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52A3E46B" w14:textId="77777777" w:rsidR="00D70DEF" w:rsidRPr="00D37206" w:rsidRDefault="00D70DEF" w:rsidP="00D70DE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37206">
              <w:rPr>
                <w:rFonts w:ascii="Arial" w:hAnsi="Arial" w:cs="Arial"/>
                <w:color w:val="264A60"/>
                <w:sz w:val="18"/>
                <w:szCs w:val="18"/>
              </w:rPr>
              <w:t>Cronbach's Alpha</w:t>
            </w:r>
          </w:p>
        </w:tc>
        <w:tc>
          <w:tcPr>
            <w:tcW w:w="1186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747EC3AB" w14:textId="77777777" w:rsidR="00D70DEF" w:rsidRPr="00D37206" w:rsidRDefault="00D70DEF" w:rsidP="00D70DE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37206">
              <w:rPr>
                <w:rFonts w:ascii="Arial" w:hAnsi="Arial" w:cs="Arial"/>
                <w:color w:val="264A60"/>
                <w:sz w:val="18"/>
                <w:szCs w:val="18"/>
              </w:rPr>
              <w:t>N of Items</w:t>
            </w:r>
          </w:p>
        </w:tc>
      </w:tr>
      <w:tr w:rsidR="00D70DEF" w:rsidRPr="00D37206" w14:paraId="6202A802" w14:textId="77777777" w:rsidTr="00D70DEF">
        <w:trPr>
          <w:cantSplit/>
        </w:trPr>
        <w:tc>
          <w:tcPr>
            <w:tcW w:w="1519" w:type="dxa"/>
            <w:tcBorders>
              <w:top w:val="single" w:sz="8" w:space="0" w:color="152935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3F95EEEF" w14:textId="77777777" w:rsidR="00D70DEF" w:rsidRPr="00D37206" w:rsidRDefault="00D70DEF" w:rsidP="00D70DE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37206">
              <w:rPr>
                <w:rFonts w:ascii="Arial" w:hAnsi="Arial" w:cs="Arial"/>
                <w:color w:val="010205"/>
                <w:sz w:val="18"/>
                <w:szCs w:val="18"/>
              </w:rPr>
              <w:t>.825</w:t>
            </w:r>
          </w:p>
        </w:tc>
        <w:tc>
          <w:tcPr>
            <w:tcW w:w="1186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14:paraId="75FC101A" w14:textId="77777777" w:rsidR="00D70DEF" w:rsidRPr="00D37206" w:rsidRDefault="00D70DEF" w:rsidP="00D70DE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37206">
              <w:rPr>
                <w:rFonts w:ascii="Arial" w:hAnsi="Arial" w:cs="Arial"/>
                <w:color w:val="010205"/>
                <w:sz w:val="18"/>
                <w:szCs w:val="18"/>
              </w:rPr>
              <w:t>10</w:t>
            </w:r>
          </w:p>
        </w:tc>
      </w:tr>
    </w:tbl>
    <w:p w14:paraId="1AF44A97" w14:textId="77777777" w:rsidR="00D70DEF" w:rsidRPr="00D37206" w:rsidRDefault="00D70DEF" w:rsidP="00D70DEF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14:paraId="10CAD97D" w14:textId="77777777" w:rsidR="00D70DEF" w:rsidRPr="00D37206" w:rsidRDefault="00D70DEF" w:rsidP="00D70DEF">
      <w:pPr>
        <w:autoSpaceDE w:val="0"/>
        <w:autoSpaceDN w:val="0"/>
        <w:adjustRightInd w:val="0"/>
        <w:spacing w:after="0" w:line="400" w:lineRule="atLeast"/>
        <w:ind w:left="1440" w:firstLine="720"/>
        <w:rPr>
          <w:rFonts w:ascii="Times New Roman" w:hAnsi="Times New Roman" w:cs="Times New Roman"/>
          <w:b/>
          <w:bCs/>
          <w:sz w:val="24"/>
          <w:szCs w:val="24"/>
        </w:rPr>
      </w:pPr>
    </w:p>
    <w:p w14:paraId="3487B08A" w14:textId="77777777" w:rsidR="00D70DEF" w:rsidRPr="00D37206" w:rsidRDefault="00D70DEF" w:rsidP="00D70DEF">
      <w:pPr>
        <w:autoSpaceDE w:val="0"/>
        <w:autoSpaceDN w:val="0"/>
        <w:adjustRightInd w:val="0"/>
        <w:spacing w:after="0" w:line="400" w:lineRule="atLeast"/>
        <w:ind w:left="1440" w:firstLine="720"/>
        <w:rPr>
          <w:rFonts w:ascii="Times New Roman" w:hAnsi="Times New Roman" w:cs="Times New Roman"/>
          <w:b/>
          <w:bCs/>
          <w:sz w:val="24"/>
          <w:szCs w:val="24"/>
        </w:rPr>
      </w:pPr>
    </w:p>
    <w:p w14:paraId="7A664DFF" w14:textId="4F49F763" w:rsidR="006C26FF" w:rsidRPr="00D37206" w:rsidRDefault="006C26FF" w:rsidP="006C26FF">
      <w:pPr>
        <w:tabs>
          <w:tab w:val="left" w:pos="5056"/>
        </w:tabs>
      </w:pPr>
    </w:p>
    <w:p w14:paraId="6D2AE706" w14:textId="21EDC519" w:rsidR="0033670F" w:rsidRPr="00D37206" w:rsidRDefault="0033670F" w:rsidP="006C26FF"/>
    <w:p w14:paraId="39AF038F" w14:textId="77777777" w:rsidR="0033670F" w:rsidRPr="00D37206" w:rsidRDefault="0033670F" w:rsidP="006C26FF"/>
    <w:p w14:paraId="4792BB4B" w14:textId="11971F6E" w:rsidR="0033670F" w:rsidRPr="00D37206" w:rsidRDefault="0033670F" w:rsidP="0033670F">
      <w:pPr>
        <w:pStyle w:val="Caption"/>
        <w:spacing w:line="480" w:lineRule="auto"/>
        <w:jc w:val="both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</w:pPr>
      <w:bookmarkStart w:id="30" w:name="_Toc137435140"/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Lampiran </w:t>
      </w:r>
      <w:r w:rsidR="00BB18A2"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>11</w:t>
      </w:r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           </w:t>
      </w:r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br/>
        <w:t xml:space="preserve">                                Data Uji MSI Kinerja Karyawan (Y)</w:t>
      </w:r>
      <w:bookmarkEnd w:id="30"/>
    </w:p>
    <w:tbl>
      <w:tblPr>
        <w:tblW w:w="7752" w:type="dxa"/>
        <w:tblInd w:w="607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597"/>
        <w:gridCol w:w="640"/>
        <w:gridCol w:w="640"/>
        <w:gridCol w:w="640"/>
        <w:gridCol w:w="640"/>
        <w:gridCol w:w="640"/>
        <w:gridCol w:w="640"/>
        <w:gridCol w:w="640"/>
        <w:gridCol w:w="640"/>
        <w:gridCol w:w="640"/>
        <w:gridCol w:w="640"/>
        <w:gridCol w:w="937"/>
      </w:tblGrid>
      <w:tr w:rsidR="002A4775" w:rsidRPr="00D37206" w14:paraId="72F339FE" w14:textId="5172FFB8" w:rsidTr="002A4775">
        <w:trPr>
          <w:trHeight w:val="330"/>
        </w:trPr>
        <w:tc>
          <w:tcPr>
            <w:tcW w:w="691" w:type="dxa"/>
            <w:vMerge w:val="restart"/>
            <w:vAlign w:val="center"/>
          </w:tcPr>
          <w:p w14:paraId="75D64DA9" w14:textId="5C930287" w:rsidR="002A4775" w:rsidRPr="00D37206" w:rsidRDefault="002A4775" w:rsidP="00084E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0000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ID"/>
              </w:rPr>
              <w:t>Resp</w:t>
            </w:r>
          </w:p>
        </w:tc>
        <w:tc>
          <w:tcPr>
            <w:tcW w:w="6400" w:type="dxa"/>
            <w:gridSpan w:val="10"/>
            <w:shd w:val="clear" w:color="auto" w:fill="auto"/>
            <w:noWrap/>
            <w:vAlign w:val="center"/>
            <w:hideMark/>
          </w:tcPr>
          <w:p w14:paraId="4BD2D99D" w14:textId="70F2A7B0" w:rsidR="002A4775" w:rsidRPr="00D37206" w:rsidRDefault="002A4775" w:rsidP="00084E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FF0000"/>
                <w:sz w:val="18"/>
                <w:szCs w:val="18"/>
                <w:lang w:eastAsia="en-ID"/>
              </w:rPr>
              <w:t>Succesive Interval</w:t>
            </w:r>
          </w:p>
        </w:tc>
        <w:tc>
          <w:tcPr>
            <w:tcW w:w="661" w:type="dxa"/>
            <w:vMerge w:val="restart"/>
            <w:vAlign w:val="center"/>
          </w:tcPr>
          <w:p w14:paraId="43C91C92" w14:textId="706D609B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0000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ID"/>
              </w:rPr>
              <w:t>Total Skor</w:t>
            </w:r>
          </w:p>
        </w:tc>
      </w:tr>
      <w:tr w:rsidR="002A4775" w:rsidRPr="00D37206" w14:paraId="5F2277A6" w14:textId="1559E801" w:rsidTr="002A4775">
        <w:trPr>
          <w:trHeight w:val="270"/>
        </w:trPr>
        <w:tc>
          <w:tcPr>
            <w:tcW w:w="691" w:type="dxa"/>
            <w:vMerge/>
            <w:vAlign w:val="center"/>
          </w:tcPr>
          <w:p w14:paraId="55837217" w14:textId="77777777" w:rsidR="002A4775" w:rsidRPr="00D37206" w:rsidRDefault="002A4775" w:rsidP="00084E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ID"/>
              </w:rPr>
            </w:pP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7804BCEE" w14:textId="00274C8F" w:rsidR="002A4775" w:rsidRPr="00D37206" w:rsidRDefault="002A4775" w:rsidP="00084E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68D0F9CF" w14:textId="5AC37E57" w:rsidR="002A4775" w:rsidRPr="00D37206" w:rsidRDefault="002A4775" w:rsidP="00084E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ID"/>
              </w:rPr>
              <w:t>2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340C6413" w14:textId="63CF96B0" w:rsidR="002A4775" w:rsidRPr="00D37206" w:rsidRDefault="002A4775" w:rsidP="00084E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ID"/>
              </w:rPr>
              <w:t>3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5A67F9A1" w14:textId="592FEA33" w:rsidR="002A4775" w:rsidRPr="00D37206" w:rsidRDefault="002A4775" w:rsidP="00084E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ID"/>
              </w:rPr>
              <w:t>4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61E06F53" w14:textId="798D1D36" w:rsidR="002A4775" w:rsidRPr="00D37206" w:rsidRDefault="002A4775" w:rsidP="00084E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ID"/>
              </w:rPr>
              <w:t>5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7A1BBB2F" w14:textId="557CDE23" w:rsidR="002A4775" w:rsidRPr="00D37206" w:rsidRDefault="002A4775" w:rsidP="00084E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ID"/>
              </w:rPr>
              <w:t>6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14E8F9D4" w14:textId="12DBAC40" w:rsidR="002A4775" w:rsidRPr="00D37206" w:rsidRDefault="002A4775" w:rsidP="00084E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ID"/>
              </w:rPr>
              <w:t>7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48C50851" w14:textId="12D5F22F" w:rsidR="002A4775" w:rsidRPr="00D37206" w:rsidRDefault="002A4775" w:rsidP="00084E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ID"/>
              </w:rPr>
              <w:t>8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49DCDE25" w14:textId="2BF311B7" w:rsidR="002A4775" w:rsidRPr="00D37206" w:rsidRDefault="002A4775" w:rsidP="00084E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ID"/>
              </w:rPr>
              <w:t>9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39431FA9" w14:textId="13D7ECC1" w:rsidR="002A4775" w:rsidRPr="00D37206" w:rsidRDefault="002A4775" w:rsidP="00084E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ID"/>
              </w:rPr>
              <w:t>10</w:t>
            </w:r>
          </w:p>
        </w:tc>
        <w:tc>
          <w:tcPr>
            <w:tcW w:w="661" w:type="dxa"/>
            <w:vMerge/>
          </w:tcPr>
          <w:p w14:paraId="35263579" w14:textId="77777777" w:rsidR="002A4775" w:rsidRPr="00D37206" w:rsidRDefault="002A4775" w:rsidP="00084E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ID"/>
              </w:rPr>
            </w:pPr>
          </w:p>
        </w:tc>
      </w:tr>
      <w:tr w:rsidR="002A4775" w:rsidRPr="00D37206" w14:paraId="1C0F61DA" w14:textId="15DE24E6" w:rsidTr="002A4775">
        <w:trPr>
          <w:trHeight w:val="270"/>
        </w:trPr>
        <w:tc>
          <w:tcPr>
            <w:tcW w:w="691" w:type="dxa"/>
            <w:vAlign w:val="center"/>
          </w:tcPr>
          <w:p w14:paraId="191688CB" w14:textId="73B265A9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485512AA" w14:textId="2EBCB91E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088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02B9EB2A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689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317F50D9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180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7C4D5D36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614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3EFDE34B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4,447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2D0585B2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265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47E6C226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661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7AB30664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920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41091B52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4,356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1569EF56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203</w:t>
            </w:r>
          </w:p>
        </w:tc>
        <w:tc>
          <w:tcPr>
            <w:tcW w:w="661" w:type="dxa"/>
            <w:vAlign w:val="center"/>
          </w:tcPr>
          <w:p w14:paraId="063A390A" w14:textId="05AE5143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Courier New" w:hAnsi="Courier New" w:cs="Courier New"/>
                <w:sz w:val="20"/>
                <w:szCs w:val="20"/>
              </w:rPr>
              <w:t>31,423</w:t>
            </w:r>
          </w:p>
        </w:tc>
      </w:tr>
      <w:tr w:rsidR="002A4775" w:rsidRPr="00D37206" w14:paraId="3057BF72" w14:textId="02AAF1EE" w:rsidTr="002A4775">
        <w:trPr>
          <w:trHeight w:val="270"/>
        </w:trPr>
        <w:tc>
          <w:tcPr>
            <w:tcW w:w="691" w:type="dxa"/>
            <w:vAlign w:val="center"/>
          </w:tcPr>
          <w:p w14:paraId="320A127C" w14:textId="1DF2F0E5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1529B719" w14:textId="108AA5DF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243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7C61F7D2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689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556D26E7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180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577A503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244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0A65630C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4,447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6E9574E2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265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76B204C6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328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266E17BE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920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68919895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909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34976DB0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471</w:t>
            </w:r>
          </w:p>
        </w:tc>
        <w:tc>
          <w:tcPr>
            <w:tcW w:w="661" w:type="dxa"/>
            <w:vAlign w:val="center"/>
          </w:tcPr>
          <w:p w14:paraId="730FDAE6" w14:textId="0B703AEE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Courier New" w:hAnsi="Courier New" w:cs="Courier New"/>
                <w:sz w:val="20"/>
                <w:szCs w:val="20"/>
              </w:rPr>
              <w:t>29,697</w:t>
            </w:r>
          </w:p>
        </w:tc>
      </w:tr>
      <w:tr w:rsidR="002A4775" w:rsidRPr="00D37206" w14:paraId="4B5702A0" w14:textId="424DA68A" w:rsidTr="002A4775">
        <w:trPr>
          <w:trHeight w:val="270"/>
        </w:trPr>
        <w:tc>
          <w:tcPr>
            <w:tcW w:w="691" w:type="dxa"/>
            <w:vAlign w:val="center"/>
          </w:tcPr>
          <w:p w14:paraId="476D8AA5" w14:textId="0C103545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31584F55" w14:textId="4773FAE9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088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23E83E55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335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1FABFD2D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382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241C66F7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614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70A6CD5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387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4A21A5D4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265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07E39AA6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328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41B0839C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4,314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2BB5BF15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4,356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76704013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471</w:t>
            </w:r>
          </w:p>
        </w:tc>
        <w:tc>
          <w:tcPr>
            <w:tcW w:w="661" w:type="dxa"/>
            <w:vAlign w:val="center"/>
          </w:tcPr>
          <w:p w14:paraId="37FAC5CA" w14:textId="6B9169CA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Courier New" w:hAnsi="Courier New" w:cs="Courier New"/>
                <w:sz w:val="20"/>
                <w:szCs w:val="20"/>
              </w:rPr>
              <w:t>31,541</w:t>
            </w:r>
          </w:p>
        </w:tc>
      </w:tr>
      <w:tr w:rsidR="002A4775" w:rsidRPr="00D37206" w14:paraId="72AFD313" w14:textId="2A829F11" w:rsidTr="002A4775">
        <w:trPr>
          <w:trHeight w:val="270"/>
        </w:trPr>
        <w:tc>
          <w:tcPr>
            <w:tcW w:w="691" w:type="dxa"/>
            <w:vAlign w:val="center"/>
          </w:tcPr>
          <w:p w14:paraId="7607E581" w14:textId="64D854C2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4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640C995A" w14:textId="506CB92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243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5263FABE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335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60973E30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180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2539983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244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2D927670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387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66D68073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566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4E0AACD8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0A95B7FC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920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2CBFE609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4,356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58E8B68B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661" w:type="dxa"/>
            <w:vAlign w:val="center"/>
          </w:tcPr>
          <w:p w14:paraId="701D09FE" w14:textId="449466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Courier New" w:hAnsi="Courier New" w:cs="Courier New"/>
                <w:sz w:val="20"/>
                <w:szCs w:val="20"/>
              </w:rPr>
              <w:t>26,231</w:t>
            </w:r>
          </w:p>
        </w:tc>
      </w:tr>
      <w:tr w:rsidR="002A4775" w:rsidRPr="00D37206" w14:paraId="1FF97456" w14:textId="251545AB" w:rsidTr="002A4775">
        <w:trPr>
          <w:trHeight w:val="270"/>
        </w:trPr>
        <w:tc>
          <w:tcPr>
            <w:tcW w:w="691" w:type="dxa"/>
            <w:vAlign w:val="center"/>
          </w:tcPr>
          <w:p w14:paraId="1E9321C8" w14:textId="5A387542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5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5E418546" w14:textId="27FC8BFD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243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12A2B48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335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06F59B88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382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175C721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614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5092CE33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387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2AFD6A8C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265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56ED458A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328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6791A050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920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58C00D74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909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5AD106A9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203</w:t>
            </w:r>
          </w:p>
        </w:tc>
        <w:tc>
          <w:tcPr>
            <w:tcW w:w="661" w:type="dxa"/>
            <w:vAlign w:val="center"/>
          </w:tcPr>
          <w:p w14:paraId="3C1E7648" w14:textId="0C2BB548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Courier New" w:hAnsi="Courier New" w:cs="Courier New"/>
                <w:sz w:val="20"/>
                <w:szCs w:val="20"/>
              </w:rPr>
              <w:t>28,587</w:t>
            </w:r>
          </w:p>
        </w:tc>
      </w:tr>
      <w:tr w:rsidR="002A4775" w:rsidRPr="00D37206" w14:paraId="683FE04E" w14:textId="77AC74BB" w:rsidTr="002A4775">
        <w:trPr>
          <w:trHeight w:val="270"/>
        </w:trPr>
        <w:tc>
          <w:tcPr>
            <w:tcW w:w="691" w:type="dxa"/>
            <w:vAlign w:val="center"/>
          </w:tcPr>
          <w:p w14:paraId="13F5B5BC" w14:textId="42F75C90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6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3FF0D325" w14:textId="0D83CA54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243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14E10C5C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335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18A3D7B4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382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6096C34B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244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12CF0936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387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2BA124DA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566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600F7691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328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4C447B6E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920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7A40143B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4,356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07552382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471</w:t>
            </w:r>
          </w:p>
        </w:tc>
        <w:tc>
          <w:tcPr>
            <w:tcW w:w="661" w:type="dxa"/>
            <w:vAlign w:val="center"/>
          </w:tcPr>
          <w:p w14:paraId="2E071C33" w14:textId="03D63AAA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Courier New" w:hAnsi="Courier New" w:cs="Courier New"/>
                <w:sz w:val="20"/>
                <w:szCs w:val="20"/>
              </w:rPr>
              <w:t>31,233</w:t>
            </w:r>
          </w:p>
        </w:tc>
      </w:tr>
      <w:tr w:rsidR="002A4775" w:rsidRPr="00D37206" w14:paraId="3CE87986" w14:textId="61D1AA84" w:rsidTr="002A4775">
        <w:trPr>
          <w:trHeight w:val="270"/>
        </w:trPr>
        <w:tc>
          <w:tcPr>
            <w:tcW w:w="691" w:type="dxa"/>
            <w:vAlign w:val="center"/>
          </w:tcPr>
          <w:p w14:paraId="29F6E317" w14:textId="26A6D642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7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758D055F" w14:textId="5449B022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088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3E140313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689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20C6C998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180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05308FF5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614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330F6546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4,447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70ACFBE7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566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3748C614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661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7DE3BC29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920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24B67B5D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909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07A76C0A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471</w:t>
            </w:r>
          </w:p>
        </w:tc>
        <w:tc>
          <w:tcPr>
            <w:tcW w:w="661" w:type="dxa"/>
            <w:vAlign w:val="center"/>
          </w:tcPr>
          <w:p w14:paraId="43876990" w14:textId="4C954561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Courier New" w:hAnsi="Courier New" w:cs="Courier New"/>
                <w:sz w:val="20"/>
                <w:szCs w:val="20"/>
              </w:rPr>
              <w:t>32,546</w:t>
            </w:r>
          </w:p>
        </w:tc>
      </w:tr>
      <w:tr w:rsidR="002A4775" w:rsidRPr="00D37206" w14:paraId="5C261D7F" w14:textId="3CE98A76" w:rsidTr="002A4775">
        <w:trPr>
          <w:trHeight w:val="270"/>
        </w:trPr>
        <w:tc>
          <w:tcPr>
            <w:tcW w:w="691" w:type="dxa"/>
            <w:vAlign w:val="center"/>
          </w:tcPr>
          <w:p w14:paraId="70864908" w14:textId="69766290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8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3D8AE4DE" w14:textId="7F72C1EB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088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147AF4AA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335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4C08D355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180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09A038DA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244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62B1B5EC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387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569CF773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566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5ECDD303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328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19250AE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4,314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3D213B6E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909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3EF1C52D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203</w:t>
            </w:r>
          </w:p>
        </w:tc>
        <w:tc>
          <w:tcPr>
            <w:tcW w:w="661" w:type="dxa"/>
            <w:vAlign w:val="center"/>
          </w:tcPr>
          <w:p w14:paraId="66719FD7" w14:textId="159367DE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Courier New" w:hAnsi="Courier New" w:cs="Courier New"/>
                <w:sz w:val="20"/>
                <w:szCs w:val="20"/>
              </w:rPr>
              <w:t>27,553</w:t>
            </w:r>
          </w:p>
        </w:tc>
      </w:tr>
      <w:tr w:rsidR="002A4775" w:rsidRPr="00D37206" w14:paraId="6FD5C9CB" w14:textId="300DE62E" w:rsidTr="002A4775">
        <w:trPr>
          <w:trHeight w:val="270"/>
        </w:trPr>
        <w:tc>
          <w:tcPr>
            <w:tcW w:w="691" w:type="dxa"/>
            <w:vAlign w:val="center"/>
          </w:tcPr>
          <w:p w14:paraId="7E11A812" w14:textId="7DB01E2D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9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3D467C49" w14:textId="6AACB110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243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541ACC9E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689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2328A9E8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6A0B0152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244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433E910A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4,447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524EF5D6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265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3A39FE57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661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5DDF2326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4,314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545456F3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4,356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42988291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471</w:t>
            </w:r>
          </w:p>
        </w:tc>
        <w:tc>
          <w:tcPr>
            <w:tcW w:w="661" w:type="dxa"/>
            <w:vAlign w:val="center"/>
          </w:tcPr>
          <w:p w14:paraId="20443BD8" w14:textId="53046A04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Courier New" w:hAnsi="Courier New" w:cs="Courier New"/>
                <w:sz w:val="20"/>
                <w:szCs w:val="20"/>
              </w:rPr>
              <w:t>32,691</w:t>
            </w:r>
          </w:p>
        </w:tc>
      </w:tr>
      <w:tr w:rsidR="002A4775" w:rsidRPr="00D37206" w14:paraId="39574249" w14:textId="74B88BBB" w:rsidTr="002A4775">
        <w:trPr>
          <w:trHeight w:val="270"/>
        </w:trPr>
        <w:tc>
          <w:tcPr>
            <w:tcW w:w="691" w:type="dxa"/>
            <w:vAlign w:val="center"/>
          </w:tcPr>
          <w:p w14:paraId="22B7AAFB" w14:textId="78065A59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10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77AB57C5" w14:textId="0669C503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088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0353177B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335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25B8875A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382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332D4DFB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244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6C156F32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405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0D57C947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265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7BD162DC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661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2ACA895C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920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37045694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909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3C7A4288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203</w:t>
            </w:r>
          </w:p>
        </w:tc>
        <w:tc>
          <w:tcPr>
            <w:tcW w:w="661" w:type="dxa"/>
            <w:vAlign w:val="center"/>
          </w:tcPr>
          <w:p w14:paraId="66D582F6" w14:textId="6B640866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Courier New" w:hAnsi="Courier New" w:cs="Courier New"/>
                <w:sz w:val="20"/>
                <w:szCs w:val="20"/>
              </w:rPr>
              <w:t>26,412</w:t>
            </w:r>
          </w:p>
        </w:tc>
      </w:tr>
      <w:tr w:rsidR="002A4775" w:rsidRPr="00D37206" w14:paraId="0D1C07AA" w14:textId="280E054A" w:rsidTr="002A4775">
        <w:trPr>
          <w:trHeight w:val="270"/>
        </w:trPr>
        <w:tc>
          <w:tcPr>
            <w:tcW w:w="691" w:type="dxa"/>
            <w:vAlign w:val="center"/>
          </w:tcPr>
          <w:p w14:paraId="26933D18" w14:textId="6D69FE2B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11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6396AD0E" w14:textId="7B271D12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088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2679D751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335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2B46011D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180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37A58256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614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6385FE0C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4,447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26700646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566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32AD8532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328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45DB99DE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4,314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14AAB729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4,356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74416DBE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203</w:t>
            </w:r>
          </w:p>
        </w:tc>
        <w:tc>
          <w:tcPr>
            <w:tcW w:w="661" w:type="dxa"/>
            <w:vAlign w:val="center"/>
          </w:tcPr>
          <w:p w14:paraId="3CEDAD44" w14:textId="77A30EF0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Courier New" w:hAnsi="Courier New" w:cs="Courier New"/>
                <w:sz w:val="20"/>
                <w:szCs w:val="20"/>
              </w:rPr>
              <w:t>31,431</w:t>
            </w:r>
          </w:p>
        </w:tc>
      </w:tr>
      <w:tr w:rsidR="002A4775" w:rsidRPr="00D37206" w14:paraId="2971CC03" w14:textId="051CEB30" w:rsidTr="002A4775">
        <w:trPr>
          <w:trHeight w:val="270"/>
        </w:trPr>
        <w:tc>
          <w:tcPr>
            <w:tcW w:w="691" w:type="dxa"/>
            <w:vAlign w:val="center"/>
          </w:tcPr>
          <w:p w14:paraId="5C420CF4" w14:textId="7F480564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12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075EBF21" w14:textId="799B7770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088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58D71B92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689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4F498DEC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382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53D6876D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614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681641A1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387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38E09FF2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566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1C64D451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6331F340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920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0E4DD790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909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5B5365B6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203</w:t>
            </w:r>
          </w:p>
        </w:tc>
        <w:tc>
          <w:tcPr>
            <w:tcW w:w="661" w:type="dxa"/>
            <w:vAlign w:val="center"/>
          </w:tcPr>
          <w:p w14:paraId="41774FFA" w14:textId="4580FDF4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Courier New" w:hAnsi="Courier New" w:cs="Courier New"/>
                <w:sz w:val="20"/>
                <w:szCs w:val="20"/>
              </w:rPr>
              <w:t>28,758</w:t>
            </w:r>
          </w:p>
        </w:tc>
      </w:tr>
      <w:tr w:rsidR="002A4775" w:rsidRPr="00D37206" w14:paraId="44B02EFA" w14:textId="194404DC" w:rsidTr="002A4775">
        <w:trPr>
          <w:trHeight w:val="270"/>
        </w:trPr>
        <w:tc>
          <w:tcPr>
            <w:tcW w:w="691" w:type="dxa"/>
            <w:vAlign w:val="center"/>
          </w:tcPr>
          <w:p w14:paraId="7CECFBA8" w14:textId="73AE382E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13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0DAC6137" w14:textId="6CF7E3D9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088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291A3174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335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6CE80B00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180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1CFAF35E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614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62571412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405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41A9D5D9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265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2B7DC179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328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1273F80E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4,314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05FFF44D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909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474BDED3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661" w:type="dxa"/>
            <w:vAlign w:val="center"/>
          </w:tcPr>
          <w:p w14:paraId="617B39FF" w14:textId="009B61B8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Courier New" w:hAnsi="Courier New" w:cs="Courier New"/>
                <w:sz w:val="20"/>
                <w:szCs w:val="20"/>
              </w:rPr>
              <w:t>25,439</w:t>
            </w:r>
          </w:p>
        </w:tc>
      </w:tr>
      <w:tr w:rsidR="002A4775" w:rsidRPr="00D37206" w14:paraId="334F975D" w14:textId="4F6CCFD1" w:rsidTr="002A4775">
        <w:trPr>
          <w:trHeight w:val="270"/>
        </w:trPr>
        <w:tc>
          <w:tcPr>
            <w:tcW w:w="691" w:type="dxa"/>
            <w:vAlign w:val="center"/>
          </w:tcPr>
          <w:p w14:paraId="7255C34D" w14:textId="1EABE29E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14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3606FCFF" w14:textId="2A7F57BD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452483C0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335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24DF30AC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215AFAB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614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3A523712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387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7F178487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265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44442AD3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062BBD31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920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5705C0CA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909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12C1E3D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661" w:type="dxa"/>
            <w:vAlign w:val="center"/>
          </w:tcPr>
          <w:p w14:paraId="1C6D5926" w14:textId="64008EC8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Courier New" w:hAnsi="Courier New" w:cs="Courier New"/>
                <w:sz w:val="20"/>
                <w:szCs w:val="20"/>
              </w:rPr>
              <w:t>21,430</w:t>
            </w:r>
          </w:p>
        </w:tc>
      </w:tr>
      <w:tr w:rsidR="002A4775" w:rsidRPr="00D37206" w14:paraId="2949165A" w14:textId="2A01C093" w:rsidTr="002A4775">
        <w:trPr>
          <w:trHeight w:val="270"/>
        </w:trPr>
        <w:tc>
          <w:tcPr>
            <w:tcW w:w="691" w:type="dxa"/>
            <w:vAlign w:val="center"/>
          </w:tcPr>
          <w:p w14:paraId="289086A6" w14:textId="7AFD00CC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15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0F6E8ADA" w14:textId="5F32526A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1ED18C4A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689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67FFA41C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180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5547ACF9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614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39C3AE64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387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2305F551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265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36A0E6BD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328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55C0B0FB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4,314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5C528298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909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6468F342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471</w:t>
            </w:r>
          </w:p>
        </w:tc>
        <w:tc>
          <w:tcPr>
            <w:tcW w:w="661" w:type="dxa"/>
            <w:vAlign w:val="center"/>
          </w:tcPr>
          <w:p w14:paraId="2045A2F8" w14:textId="04727EAE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Courier New" w:hAnsi="Courier New" w:cs="Courier New"/>
                <w:sz w:val="20"/>
                <w:szCs w:val="20"/>
              </w:rPr>
              <w:t>29,158</w:t>
            </w:r>
          </w:p>
        </w:tc>
      </w:tr>
      <w:tr w:rsidR="002A4775" w:rsidRPr="00D37206" w14:paraId="627632E7" w14:textId="2A89B639" w:rsidTr="002A4775">
        <w:trPr>
          <w:trHeight w:val="270"/>
        </w:trPr>
        <w:tc>
          <w:tcPr>
            <w:tcW w:w="691" w:type="dxa"/>
            <w:vAlign w:val="center"/>
          </w:tcPr>
          <w:p w14:paraId="14FE6551" w14:textId="48E233F8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16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73EB3955" w14:textId="4B8A557C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243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22036C64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335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7861EB34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382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5F89108A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614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284C78A4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387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18BD04B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265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266BCCB5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328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109913D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4,314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5B9C1CDD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909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0F0C35BC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471</w:t>
            </w:r>
          </w:p>
        </w:tc>
        <w:tc>
          <w:tcPr>
            <w:tcW w:w="661" w:type="dxa"/>
            <w:vAlign w:val="center"/>
          </w:tcPr>
          <w:p w14:paraId="0020700B" w14:textId="377286FE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Courier New" w:hAnsi="Courier New" w:cs="Courier New"/>
                <w:sz w:val="20"/>
                <w:szCs w:val="20"/>
              </w:rPr>
              <w:t>31,249</w:t>
            </w:r>
          </w:p>
        </w:tc>
      </w:tr>
      <w:tr w:rsidR="002A4775" w:rsidRPr="00D37206" w14:paraId="7290939F" w14:textId="77770679" w:rsidTr="002A4775">
        <w:trPr>
          <w:trHeight w:val="270"/>
        </w:trPr>
        <w:tc>
          <w:tcPr>
            <w:tcW w:w="691" w:type="dxa"/>
            <w:vAlign w:val="center"/>
          </w:tcPr>
          <w:p w14:paraId="4E8329D5" w14:textId="2D7F3679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17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6B8BBE4D" w14:textId="7E81A425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6B108FD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335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756C609C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59C33196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244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30523D81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405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5E0E5AEC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67C30080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328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3EF71680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4,314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28270AD6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909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7CD78184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203</w:t>
            </w:r>
          </w:p>
        </w:tc>
        <w:tc>
          <w:tcPr>
            <w:tcW w:w="661" w:type="dxa"/>
            <w:vAlign w:val="center"/>
          </w:tcPr>
          <w:p w14:paraId="2C403DCE" w14:textId="3FB19770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Courier New" w:hAnsi="Courier New" w:cs="Courier New"/>
                <w:sz w:val="20"/>
                <w:szCs w:val="20"/>
              </w:rPr>
              <w:t>21,738</w:t>
            </w:r>
          </w:p>
        </w:tc>
      </w:tr>
      <w:tr w:rsidR="002A4775" w:rsidRPr="00D37206" w14:paraId="538DBE0C" w14:textId="378FD4A3" w:rsidTr="002A4775">
        <w:trPr>
          <w:trHeight w:val="270"/>
        </w:trPr>
        <w:tc>
          <w:tcPr>
            <w:tcW w:w="691" w:type="dxa"/>
            <w:vAlign w:val="center"/>
          </w:tcPr>
          <w:p w14:paraId="33AB576D" w14:textId="7BF81E15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18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2F7C1F8B" w14:textId="18E8BD1A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088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47D2D6C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689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7E87AFB1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180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366C1A1A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244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6C323A93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405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5DFDFF27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265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74326EC8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4DD0D2E9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920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5F380FFB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909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04C9FA23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661" w:type="dxa"/>
            <w:vAlign w:val="center"/>
          </w:tcPr>
          <w:p w14:paraId="23DD5206" w14:textId="1B0B8360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Courier New" w:hAnsi="Courier New" w:cs="Courier New"/>
                <w:sz w:val="20"/>
                <w:szCs w:val="20"/>
              </w:rPr>
              <w:t>22,700</w:t>
            </w:r>
          </w:p>
        </w:tc>
      </w:tr>
      <w:tr w:rsidR="002A4775" w:rsidRPr="00D37206" w14:paraId="4E215E1F" w14:textId="7CA07DBA" w:rsidTr="002A4775">
        <w:trPr>
          <w:trHeight w:val="270"/>
        </w:trPr>
        <w:tc>
          <w:tcPr>
            <w:tcW w:w="691" w:type="dxa"/>
            <w:vAlign w:val="center"/>
          </w:tcPr>
          <w:p w14:paraId="42FB41CB" w14:textId="37FFC446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19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7FC0A813" w14:textId="4F45C74A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243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1CFCD951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335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2B29A802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382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781F1550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614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5B818DEE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4,447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142EC4A5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265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613AB7F8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661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24B0909E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4,314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24A8C9FA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4,356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7A5947B8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471</w:t>
            </w:r>
          </w:p>
        </w:tc>
        <w:tc>
          <w:tcPr>
            <w:tcW w:w="661" w:type="dxa"/>
            <w:vAlign w:val="center"/>
          </w:tcPr>
          <w:p w14:paraId="340448B3" w14:textId="23BBABA1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Courier New" w:hAnsi="Courier New" w:cs="Courier New"/>
                <w:sz w:val="20"/>
                <w:szCs w:val="20"/>
              </w:rPr>
              <w:t>35,089</w:t>
            </w:r>
          </w:p>
        </w:tc>
      </w:tr>
      <w:tr w:rsidR="002A4775" w:rsidRPr="00D37206" w14:paraId="6856EBFF" w14:textId="2365C5E2" w:rsidTr="002A4775">
        <w:trPr>
          <w:trHeight w:val="270"/>
        </w:trPr>
        <w:tc>
          <w:tcPr>
            <w:tcW w:w="691" w:type="dxa"/>
            <w:vAlign w:val="center"/>
          </w:tcPr>
          <w:p w14:paraId="787C8745" w14:textId="6D8B4F91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7124A3E6" w14:textId="3C17CF6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243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25B0AA30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335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057DC231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382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448F819B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244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506BECCD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387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576857FA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566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5903F40D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328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07B67596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4,314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7DC9AD51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4,356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3D0AF49C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471</w:t>
            </w:r>
          </w:p>
        </w:tc>
        <w:tc>
          <w:tcPr>
            <w:tcW w:w="661" w:type="dxa"/>
            <w:vAlign w:val="center"/>
          </w:tcPr>
          <w:p w14:paraId="12653430" w14:textId="71B40A5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Courier New" w:hAnsi="Courier New" w:cs="Courier New"/>
                <w:sz w:val="20"/>
                <w:szCs w:val="20"/>
              </w:rPr>
              <w:t>32,627</w:t>
            </w:r>
          </w:p>
        </w:tc>
      </w:tr>
      <w:tr w:rsidR="002A4775" w:rsidRPr="00D37206" w14:paraId="798F18D9" w14:textId="4F8FDB0C" w:rsidTr="002A4775">
        <w:trPr>
          <w:trHeight w:val="270"/>
        </w:trPr>
        <w:tc>
          <w:tcPr>
            <w:tcW w:w="691" w:type="dxa"/>
            <w:vAlign w:val="center"/>
          </w:tcPr>
          <w:p w14:paraId="28FBA4B3" w14:textId="6B895D91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1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69A881FB" w14:textId="5C5E4EA3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088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008F6D0E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689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195750A9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382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45BE1B11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244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29213EF2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4,447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7B788AF3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265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5A777F97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661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3566B2AD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920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3FE16320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909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44A49904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471</w:t>
            </w:r>
          </w:p>
        </w:tc>
        <w:tc>
          <w:tcPr>
            <w:tcW w:w="661" w:type="dxa"/>
            <w:vAlign w:val="center"/>
          </w:tcPr>
          <w:p w14:paraId="5CD32B62" w14:textId="22FD970E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Courier New" w:hAnsi="Courier New" w:cs="Courier New"/>
                <w:sz w:val="20"/>
                <w:szCs w:val="20"/>
              </w:rPr>
              <w:t>31,077</w:t>
            </w:r>
          </w:p>
        </w:tc>
      </w:tr>
      <w:tr w:rsidR="002A4775" w:rsidRPr="00D37206" w14:paraId="3757660C" w14:textId="2C342824" w:rsidTr="002A4775">
        <w:trPr>
          <w:trHeight w:val="270"/>
        </w:trPr>
        <w:tc>
          <w:tcPr>
            <w:tcW w:w="691" w:type="dxa"/>
            <w:vAlign w:val="center"/>
          </w:tcPr>
          <w:p w14:paraId="29D663B7" w14:textId="5A6C7A9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2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01B93A57" w14:textId="58EA2691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39FFD8AC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335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272819C0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4870AE5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244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25DE4143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405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5A7A7D82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282DB9B9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328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7D3AAB58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920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4ECC5790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909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10480E40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203</w:t>
            </w:r>
          </w:p>
        </w:tc>
        <w:tc>
          <w:tcPr>
            <w:tcW w:w="661" w:type="dxa"/>
            <w:vAlign w:val="center"/>
          </w:tcPr>
          <w:p w14:paraId="67F4C93D" w14:textId="7598B9D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Courier New" w:hAnsi="Courier New" w:cs="Courier New"/>
                <w:sz w:val="20"/>
                <w:szCs w:val="20"/>
              </w:rPr>
              <w:t>20,344</w:t>
            </w:r>
          </w:p>
        </w:tc>
      </w:tr>
      <w:tr w:rsidR="002A4775" w:rsidRPr="00D37206" w14:paraId="240549C3" w14:textId="34D91309" w:rsidTr="002A4775">
        <w:trPr>
          <w:trHeight w:val="315"/>
        </w:trPr>
        <w:tc>
          <w:tcPr>
            <w:tcW w:w="691" w:type="dxa"/>
            <w:vAlign w:val="center"/>
          </w:tcPr>
          <w:p w14:paraId="6EC5F8C3" w14:textId="5747B01E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3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2EF2A810" w14:textId="20BC318F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088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2E262F27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335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09EBADA2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3170D7C0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614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5111A78E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405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2D55E561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265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534D7834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5E09450C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920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24AAB541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909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43F83490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203</w:t>
            </w:r>
          </w:p>
        </w:tc>
        <w:tc>
          <w:tcPr>
            <w:tcW w:w="661" w:type="dxa"/>
            <w:vAlign w:val="center"/>
          </w:tcPr>
          <w:p w14:paraId="06BC0D00" w14:textId="7F1E716D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Courier New" w:hAnsi="Courier New" w:cs="Courier New"/>
                <w:sz w:val="20"/>
                <w:szCs w:val="20"/>
              </w:rPr>
              <w:t>22,739</w:t>
            </w:r>
          </w:p>
        </w:tc>
      </w:tr>
      <w:tr w:rsidR="002A4775" w:rsidRPr="00D37206" w14:paraId="56571437" w14:textId="774B6C79" w:rsidTr="002A4775">
        <w:trPr>
          <w:trHeight w:val="315"/>
        </w:trPr>
        <w:tc>
          <w:tcPr>
            <w:tcW w:w="691" w:type="dxa"/>
            <w:vAlign w:val="center"/>
          </w:tcPr>
          <w:p w14:paraId="668B4E5E" w14:textId="4AA20B18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4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79EB8252" w14:textId="3BE54B6C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243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5AF384BD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335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4B3837BA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180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46BEB815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614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1DA8CB7B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4,447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6F92FCF5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265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74FF2395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328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7B051093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4,314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0C59C494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4,356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6AD707E7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203</w:t>
            </w:r>
          </w:p>
        </w:tc>
        <w:tc>
          <w:tcPr>
            <w:tcW w:w="661" w:type="dxa"/>
            <w:vAlign w:val="center"/>
          </w:tcPr>
          <w:p w14:paraId="238D55FF" w14:textId="4DF25A68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Courier New" w:hAnsi="Courier New" w:cs="Courier New"/>
                <w:sz w:val="20"/>
                <w:szCs w:val="20"/>
              </w:rPr>
              <w:t>31,286</w:t>
            </w:r>
          </w:p>
        </w:tc>
      </w:tr>
      <w:tr w:rsidR="002A4775" w:rsidRPr="00D37206" w14:paraId="3BA3C250" w14:textId="0028CAD1" w:rsidTr="002A4775">
        <w:trPr>
          <w:trHeight w:val="330"/>
        </w:trPr>
        <w:tc>
          <w:tcPr>
            <w:tcW w:w="691" w:type="dxa"/>
            <w:vAlign w:val="center"/>
          </w:tcPr>
          <w:p w14:paraId="01ADE99D" w14:textId="5394B346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5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65AF6003" w14:textId="094A47B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243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140351B9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689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5E62D8A2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382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111DA20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614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38DEDFC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4,447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593CD12E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265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0D31A868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661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45165754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4,314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0520F82D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4,356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5CDD94D6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203</w:t>
            </w:r>
          </w:p>
        </w:tc>
        <w:tc>
          <w:tcPr>
            <w:tcW w:w="661" w:type="dxa"/>
            <w:vAlign w:val="center"/>
          </w:tcPr>
          <w:p w14:paraId="37F969BA" w14:textId="658332B4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Courier New" w:hAnsi="Courier New" w:cs="Courier New"/>
                <w:sz w:val="20"/>
                <w:szCs w:val="20"/>
              </w:rPr>
              <w:t>35,175</w:t>
            </w:r>
          </w:p>
        </w:tc>
      </w:tr>
      <w:tr w:rsidR="002A4775" w:rsidRPr="00D37206" w14:paraId="2D2BDC34" w14:textId="7659C814" w:rsidTr="002A4775">
        <w:trPr>
          <w:trHeight w:val="270"/>
        </w:trPr>
        <w:tc>
          <w:tcPr>
            <w:tcW w:w="691" w:type="dxa"/>
            <w:vAlign w:val="center"/>
          </w:tcPr>
          <w:p w14:paraId="62B07635" w14:textId="5E019322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6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14625879" w14:textId="07E7CD02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088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1BE8D288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335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4DE16434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180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5ACDEC97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244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28FA448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387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2424E46A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566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365B6E68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661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6CA75296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920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6A183748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909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3E0DA97C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661" w:type="dxa"/>
            <w:vAlign w:val="center"/>
          </w:tcPr>
          <w:p w14:paraId="6D5DA8BD" w14:textId="753D04F2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Courier New" w:hAnsi="Courier New" w:cs="Courier New"/>
                <w:sz w:val="20"/>
                <w:szCs w:val="20"/>
              </w:rPr>
              <w:t>26,289</w:t>
            </w:r>
          </w:p>
        </w:tc>
      </w:tr>
      <w:tr w:rsidR="002A4775" w:rsidRPr="00D37206" w14:paraId="4D8A3530" w14:textId="3D1F5611" w:rsidTr="002A4775">
        <w:trPr>
          <w:trHeight w:val="270"/>
        </w:trPr>
        <w:tc>
          <w:tcPr>
            <w:tcW w:w="691" w:type="dxa"/>
            <w:vAlign w:val="center"/>
          </w:tcPr>
          <w:p w14:paraId="561CAB5C" w14:textId="43F7540E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7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06AB8EC9" w14:textId="26B3ADBB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7E916AF7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2BC17D8B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38FA020E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6A2DB4A4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405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7677E472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265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7083E6B1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328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0F36091E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920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27087E45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909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0BE0E3A7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471</w:t>
            </w:r>
          </w:p>
        </w:tc>
        <w:tc>
          <w:tcPr>
            <w:tcW w:w="661" w:type="dxa"/>
            <w:vAlign w:val="center"/>
          </w:tcPr>
          <w:p w14:paraId="7635AA4E" w14:textId="40F3A4C9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Courier New" w:hAnsi="Courier New" w:cs="Courier New"/>
                <w:sz w:val="20"/>
                <w:szCs w:val="20"/>
              </w:rPr>
              <w:t>20,299</w:t>
            </w:r>
          </w:p>
        </w:tc>
      </w:tr>
      <w:tr w:rsidR="002A4775" w:rsidRPr="00D37206" w14:paraId="72B7F1FB" w14:textId="03D37444" w:rsidTr="002A4775">
        <w:trPr>
          <w:trHeight w:val="270"/>
        </w:trPr>
        <w:tc>
          <w:tcPr>
            <w:tcW w:w="691" w:type="dxa"/>
            <w:vAlign w:val="center"/>
          </w:tcPr>
          <w:p w14:paraId="4549C3E8" w14:textId="485AC3CE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8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4A276321" w14:textId="24E6CCC1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6412CA05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3FDD0446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1CF9BED5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614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341ABD35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405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00D96D34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303F1A4A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7FE05DC6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920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5D7A78EA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909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3E7D9488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203</w:t>
            </w:r>
          </w:p>
        </w:tc>
        <w:tc>
          <w:tcPr>
            <w:tcW w:w="661" w:type="dxa"/>
            <w:vAlign w:val="center"/>
          </w:tcPr>
          <w:p w14:paraId="622006FA" w14:textId="5E058A03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Courier New" w:hAnsi="Courier New" w:cs="Courier New"/>
                <w:sz w:val="20"/>
                <w:szCs w:val="20"/>
              </w:rPr>
              <w:t>19,052</w:t>
            </w:r>
          </w:p>
        </w:tc>
      </w:tr>
      <w:tr w:rsidR="002A4775" w:rsidRPr="00D37206" w14:paraId="3E88C7C7" w14:textId="01B8A075" w:rsidTr="002A4775">
        <w:trPr>
          <w:trHeight w:val="270"/>
        </w:trPr>
        <w:tc>
          <w:tcPr>
            <w:tcW w:w="691" w:type="dxa"/>
            <w:vAlign w:val="center"/>
          </w:tcPr>
          <w:p w14:paraId="65683B4B" w14:textId="4758F41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9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15CB1C74" w14:textId="39ED732C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243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2C0F41C5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335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605ADBC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180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18AF8BB6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614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218F9418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4,447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1C31216E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566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23DC4218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328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53E050FC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4,314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5F8FAB36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4,356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25A82464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203</w:t>
            </w:r>
          </w:p>
        </w:tc>
        <w:tc>
          <w:tcPr>
            <w:tcW w:w="661" w:type="dxa"/>
            <w:vAlign w:val="center"/>
          </w:tcPr>
          <w:p w14:paraId="22F050BE" w14:textId="158C6A83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Courier New" w:hAnsi="Courier New" w:cs="Courier New"/>
                <w:sz w:val="20"/>
                <w:szCs w:val="20"/>
              </w:rPr>
              <w:t>32,587</w:t>
            </w:r>
          </w:p>
        </w:tc>
      </w:tr>
      <w:tr w:rsidR="002A4775" w:rsidRPr="00D37206" w14:paraId="16A5A018" w14:textId="78565141" w:rsidTr="002A4775">
        <w:trPr>
          <w:trHeight w:val="270"/>
        </w:trPr>
        <w:tc>
          <w:tcPr>
            <w:tcW w:w="691" w:type="dxa"/>
            <w:vAlign w:val="center"/>
          </w:tcPr>
          <w:p w14:paraId="221D97F0" w14:textId="16FEAE74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0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2064E0A8" w14:textId="6AB7A40E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243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590B4BD2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335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2168995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180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44D0A26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614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12F45CC3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4,447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43974F8D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566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1ED39C3B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328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371D4C44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4,314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7A039575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4,356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768991A7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203</w:t>
            </w:r>
          </w:p>
        </w:tc>
        <w:tc>
          <w:tcPr>
            <w:tcW w:w="661" w:type="dxa"/>
            <w:vAlign w:val="center"/>
          </w:tcPr>
          <w:p w14:paraId="22781F5B" w14:textId="46DED9C3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Courier New" w:hAnsi="Courier New" w:cs="Courier New"/>
                <w:sz w:val="20"/>
                <w:szCs w:val="20"/>
              </w:rPr>
              <w:t>32,587</w:t>
            </w:r>
          </w:p>
        </w:tc>
      </w:tr>
      <w:tr w:rsidR="002A4775" w:rsidRPr="00D37206" w14:paraId="2B3038BC" w14:textId="75579988" w:rsidTr="002A4775">
        <w:trPr>
          <w:trHeight w:val="270"/>
        </w:trPr>
        <w:tc>
          <w:tcPr>
            <w:tcW w:w="691" w:type="dxa"/>
            <w:vAlign w:val="center"/>
          </w:tcPr>
          <w:p w14:paraId="7FE35B22" w14:textId="535795AA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1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6AFB65E6" w14:textId="645A8669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498116B3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335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7850AB76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382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49CED749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244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1F25EA75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387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0CA0434E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265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7B42AEAC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328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4833E42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920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09C5C7E7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909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0392A0D2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203</w:t>
            </w:r>
          </w:p>
        </w:tc>
        <w:tc>
          <w:tcPr>
            <w:tcW w:w="661" w:type="dxa"/>
            <w:vAlign w:val="center"/>
          </w:tcPr>
          <w:p w14:paraId="3CA9EE71" w14:textId="6E54F430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Courier New" w:hAnsi="Courier New" w:cs="Courier New"/>
                <w:sz w:val="20"/>
                <w:szCs w:val="20"/>
              </w:rPr>
              <w:t>24,973</w:t>
            </w:r>
          </w:p>
        </w:tc>
      </w:tr>
      <w:tr w:rsidR="002A4775" w:rsidRPr="00D37206" w14:paraId="5193CC8A" w14:textId="5E2D3E97" w:rsidTr="002A4775">
        <w:trPr>
          <w:trHeight w:val="270"/>
        </w:trPr>
        <w:tc>
          <w:tcPr>
            <w:tcW w:w="691" w:type="dxa"/>
            <w:vAlign w:val="center"/>
          </w:tcPr>
          <w:p w14:paraId="4877CA06" w14:textId="6C2F82DD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2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73FD50B9" w14:textId="502C2442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243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580EAD89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335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46244300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180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782B35DB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614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2CBE111D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4,447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12A3576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265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1F5E0542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661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74FC76D6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4,314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1467E2FC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909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707B9F1B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471</w:t>
            </w:r>
          </w:p>
        </w:tc>
        <w:tc>
          <w:tcPr>
            <w:tcW w:w="661" w:type="dxa"/>
            <w:vAlign w:val="center"/>
          </w:tcPr>
          <w:p w14:paraId="08C70305" w14:textId="4C28DA49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Courier New" w:hAnsi="Courier New" w:cs="Courier New"/>
                <w:sz w:val="20"/>
                <w:szCs w:val="20"/>
              </w:rPr>
              <w:t>32,440</w:t>
            </w:r>
          </w:p>
        </w:tc>
      </w:tr>
      <w:tr w:rsidR="002A4775" w:rsidRPr="00D37206" w14:paraId="7D31BE53" w14:textId="55CB9A53" w:rsidTr="002A4775">
        <w:trPr>
          <w:trHeight w:val="270"/>
        </w:trPr>
        <w:tc>
          <w:tcPr>
            <w:tcW w:w="691" w:type="dxa"/>
            <w:vAlign w:val="center"/>
          </w:tcPr>
          <w:p w14:paraId="05239259" w14:textId="53AFFB32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3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2E1A9C2E" w14:textId="368E1E0C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243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4DE66694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335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1AFA1BC0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382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08076261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614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1E55DD9C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387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5F237041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265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6D964B7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661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39DB37D4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4,314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29F9A10D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4,356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68A42BD0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471</w:t>
            </w:r>
          </w:p>
        </w:tc>
        <w:tc>
          <w:tcPr>
            <w:tcW w:w="661" w:type="dxa"/>
            <w:vAlign w:val="center"/>
          </w:tcPr>
          <w:p w14:paraId="7EEC553D" w14:textId="564AFE4E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Courier New" w:hAnsi="Courier New" w:cs="Courier New"/>
                <w:sz w:val="20"/>
                <w:szCs w:val="20"/>
              </w:rPr>
              <w:t>34,029</w:t>
            </w:r>
          </w:p>
        </w:tc>
      </w:tr>
      <w:tr w:rsidR="002A4775" w:rsidRPr="00D37206" w14:paraId="6D15C5BB" w14:textId="4B8F055D" w:rsidTr="002A4775">
        <w:trPr>
          <w:trHeight w:val="270"/>
        </w:trPr>
        <w:tc>
          <w:tcPr>
            <w:tcW w:w="691" w:type="dxa"/>
            <w:vAlign w:val="center"/>
          </w:tcPr>
          <w:p w14:paraId="08DA32F4" w14:textId="5F0CEB3D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4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785F6857" w14:textId="40B20798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243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7F32CAE9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689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5A9F4FD8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2CC6ED68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614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668E83B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046135D8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205B51D3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6A5EC186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1,771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50332285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4,356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54C03749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661" w:type="dxa"/>
            <w:vAlign w:val="center"/>
          </w:tcPr>
          <w:p w14:paraId="48CD9288" w14:textId="160AE3BC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Courier New" w:hAnsi="Courier New" w:cs="Courier New"/>
                <w:sz w:val="20"/>
                <w:szCs w:val="20"/>
              </w:rPr>
              <w:t>21,674</w:t>
            </w:r>
          </w:p>
        </w:tc>
      </w:tr>
      <w:tr w:rsidR="002A4775" w:rsidRPr="00D37206" w14:paraId="3BDB396A" w14:textId="117B4BC4" w:rsidTr="002A4775">
        <w:trPr>
          <w:trHeight w:val="270"/>
        </w:trPr>
        <w:tc>
          <w:tcPr>
            <w:tcW w:w="691" w:type="dxa"/>
            <w:vAlign w:val="center"/>
          </w:tcPr>
          <w:p w14:paraId="27274598" w14:textId="36A94BEE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5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774F8B72" w14:textId="35E18139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41A57FA3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051E675C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7A6FF169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244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338D43CE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405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4D6EF6A6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34F91CB7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328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53CF6D39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920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579E0E41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909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6595B8B1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661" w:type="dxa"/>
            <w:vAlign w:val="center"/>
          </w:tcPr>
          <w:p w14:paraId="4216684F" w14:textId="3ACF5E44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Courier New" w:hAnsi="Courier New" w:cs="Courier New"/>
                <w:sz w:val="20"/>
                <w:szCs w:val="20"/>
              </w:rPr>
              <w:t>17,807</w:t>
            </w:r>
          </w:p>
        </w:tc>
      </w:tr>
      <w:tr w:rsidR="002A4775" w:rsidRPr="00D37206" w14:paraId="43910319" w14:textId="70AC6AD3" w:rsidTr="002A4775">
        <w:trPr>
          <w:trHeight w:val="270"/>
        </w:trPr>
        <w:tc>
          <w:tcPr>
            <w:tcW w:w="691" w:type="dxa"/>
            <w:vAlign w:val="center"/>
          </w:tcPr>
          <w:p w14:paraId="7559B5E3" w14:textId="0A1FC3B8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6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64366C8D" w14:textId="28A5A28D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088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16EF3D49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730EC7B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1911ED5D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5FCBCFBE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4,447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28ED8664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566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3B49600D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328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08F6B5A2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920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7BA2B255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909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2BA066B5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471</w:t>
            </w:r>
          </w:p>
        </w:tc>
        <w:tc>
          <w:tcPr>
            <w:tcW w:w="661" w:type="dxa"/>
            <w:vAlign w:val="center"/>
          </w:tcPr>
          <w:p w14:paraId="218B0F79" w14:textId="40602EAB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Courier New" w:hAnsi="Courier New" w:cs="Courier New"/>
                <w:sz w:val="20"/>
                <w:szCs w:val="20"/>
              </w:rPr>
              <w:t>24,730</w:t>
            </w:r>
          </w:p>
        </w:tc>
      </w:tr>
      <w:tr w:rsidR="002A4775" w:rsidRPr="00D37206" w14:paraId="0A49A549" w14:textId="6EDD614E" w:rsidTr="002A4775">
        <w:trPr>
          <w:trHeight w:val="270"/>
        </w:trPr>
        <w:tc>
          <w:tcPr>
            <w:tcW w:w="691" w:type="dxa"/>
            <w:vAlign w:val="center"/>
          </w:tcPr>
          <w:p w14:paraId="602D9412" w14:textId="56FCD956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lastRenderedPageBreak/>
              <w:t>37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2D30ABA7" w14:textId="0DA3CE4A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088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3F35E9C7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689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12565568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180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15172FA8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244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358BEE57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4,447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54433CD2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566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32812D7D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328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20BAEF27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3E755D5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4,356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378BD3D0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203</w:t>
            </w:r>
          </w:p>
        </w:tc>
        <w:tc>
          <w:tcPr>
            <w:tcW w:w="661" w:type="dxa"/>
            <w:vAlign w:val="center"/>
          </w:tcPr>
          <w:p w14:paraId="3DEAF10F" w14:textId="44EB396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Courier New" w:hAnsi="Courier New" w:cs="Courier New"/>
                <w:sz w:val="20"/>
                <w:szCs w:val="20"/>
              </w:rPr>
              <w:t>28,101</w:t>
            </w:r>
          </w:p>
        </w:tc>
      </w:tr>
      <w:tr w:rsidR="002A4775" w:rsidRPr="00D37206" w14:paraId="183DB145" w14:textId="792EB2DF" w:rsidTr="002A4775">
        <w:trPr>
          <w:trHeight w:val="270"/>
        </w:trPr>
        <w:tc>
          <w:tcPr>
            <w:tcW w:w="691" w:type="dxa"/>
            <w:vAlign w:val="center"/>
          </w:tcPr>
          <w:p w14:paraId="54938B0A" w14:textId="2982CFA4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8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4656A960" w14:textId="4F96504D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088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05ACA923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689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4BE14E59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382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1D8793BC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244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753B603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405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01E83FA3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265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45DDEF4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328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6E329226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1,771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251DB497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909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7FA5D733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203</w:t>
            </w:r>
          </w:p>
        </w:tc>
        <w:tc>
          <w:tcPr>
            <w:tcW w:w="661" w:type="dxa"/>
            <w:vAlign w:val="center"/>
          </w:tcPr>
          <w:p w14:paraId="0F9120D5" w14:textId="0F05F1BF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Courier New" w:hAnsi="Courier New" w:cs="Courier New"/>
                <w:sz w:val="20"/>
                <w:szCs w:val="20"/>
              </w:rPr>
              <w:t>25,285</w:t>
            </w:r>
          </w:p>
        </w:tc>
      </w:tr>
      <w:tr w:rsidR="002A4775" w:rsidRPr="00D37206" w14:paraId="644A8CE5" w14:textId="4DA53CC2" w:rsidTr="002A4775">
        <w:trPr>
          <w:trHeight w:val="270"/>
        </w:trPr>
        <w:tc>
          <w:tcPr>
            <w:tcW w:w="691" w:type="dxa"/>
            <w:vAlign w:val="center"/>
          </w:tcPr>
          <w:p w14:paraId="1B8F454B" w14:textId="1FE9CBE0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9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11C673B8" w14:textId="3B49DC25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0552108C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38516EE7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2718558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6B9706EB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405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1BF15983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1503BF0C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4BC4FBA3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920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5EF6729B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2F978EB5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203</w:t>
            </w:r>
          </w:p>
        </w:tc>
        <w:tc>
          <w:tcPr>
            <w:tcW w:w="661" w:type="dxa"/>
            <w:vAlign w:val="center"/>
          </w:tcPr>
          <w:p w14:paraId="5718ACDA" w14:textId="7217F13E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Courier New" w:hAnsi="Courier New" w:cs="Courier New"/>
                <w:sz w:val="20"/>
                <w:szCs w:val="20"/>
              </w:rPr>
              <w:t>14,528</w:t>
            </w:r>
          </w:p>
        </w:tc>
      </w:tr>
      <w:tr w:rsidR="002A4775" w:rsidRPr="00D37206" w14:paraId="40651478" w14:textId="68AC00E2" w:rsidTr="002A4775">
        <w:trPr>
          <w:trHeight w:val="270"/>
        </w:trPr>
        <w:tc>
          <w:tcPr>
            <w:tcW w:w="691" w:type="dxa"/>
            <w:vAlign w:val="center"/>
          </w:tcPr>
          <w:p w14:paraId="691357E6" w14:textId="79B6FA84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40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1B0C108D" w14:textId="62621D85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38E39F28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0F5D8246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180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115B6883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244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7AC51C17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405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76D38887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2C298BB8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50E1E23E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1,771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04B13A8C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1,671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1E1FAE0E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203</w:t>
            </w:r>
          </w:p>
        </w:tc>
        <w:tc>
          <w:tcPr>
            <w:tcW w:w="661" w:type="dxa"/>
            <w:vAlign w:val="center"/>
          </w:tcPr>
          <w:p w14:paraId="29AAC834" w14:textId="1B8ED4F5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Courier New" w:hAnsi="Courier New" w:cs="Courier New"/>
                <w:sz w:val="20"/>
                <w:szCs w:val="20"/>
              </w:rPr>
              <w:t>16,474</w:t>
            </w:r>
          </w:p>
        </w:tc>
      </w:tr>
      <w:tr w:rsidR="002A4775" w:rsidRPr="00D37206" w14:paraId="5789FCA2" w14:textId="17CF2E29" w:rsidTr="002A4775">
        <w:trPr>
          <w:trHeight w:val="270"/>
        </w:trPr>
        <w:tc>
          <w:tcPr>
            <w:tcW w:w="691" w:type="dxa"/>
            <w:vAlign w:val="center"/>
          </w:tcPr>
          <w:p w14:paraId="32830771" w14:textId="008606AE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41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00CF2114" w14:textId="261FF191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2534BBC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7315A8D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180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20FC72F4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0FD2C725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405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242E9B61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2B0B8FE9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328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759CB5E8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920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17FB8470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1,671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2714799B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1,000</w:t>
            </w:r>
          </w:p>
        </w:tc>
        <w:tc>
          <w:tcPr>
            <w:tcW w:w="661" w:type="dxa"/>
            <w:vAlign w:val="center"/>
          </w:tcPr>
          <w:p w14:paraId="022AA860" w14:textId="518C712D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Courier New" w:hAnsi="Courier New" w:cs="Courier New"/>
                <w:sz w:val="20"/>
                <w:szCs w:val="20"/>
              </w:rPr>
              <w:t>16,504</w:t>
            </w:r>
          </w:p>
        </w:tc>
      </w:tr>
      <w:tr w:rsidR="002A4775" w:rsidRPr="00D37206" w14:paraId="306BCBDC" w14:textId="398A174F" w:rsidTr="002A4775">
        <w:trPr>
          <w:trHeight w:val="270"/>
        </w:trPr>
        <w:tc>
          <w:tcPr>
            <w:tcW w:w="691" w:type="dxa"/>
            <w:vAlign w:val="center"/>
          </w:tcPr>
          <w:p w14:paraId="7C4C5F8F" w14:textId="0E472141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42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63ADBE12" w14:textId="67C143A1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243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1B61B5F9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335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0E8EC77C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180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1687921A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244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69FCAFCE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405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1DF1732A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566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52DBD95D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2,328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572EAD16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4,314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34B2F8D7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4,356</w:t>
            </w:r>
          </w:p>
        </w:tc>
        <w:tc>
          <w:tcPr>
            <w:tcW w:w="640" w:type="dxa"/>
            <w:shd w:val="clear" w:color="auto" w:fill="auto"/>
            <w:noWrap/>
            <w:vAlign w:val="center"/>
            <w:hideMark/>
          </w:tcPr>
          <w:p w14:paraId="51010D65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  <w:t>3,471</w:t>
            </w:r>
          </w:p>
        </w:tc>
        <w:tc>
          <w:tcPr>
            <w:tcW w:w="661" w:type="dxa"/>
            <w:vAlign w:val="center"/>
          </w:tcPr>
          <w:p w14:paraId="01AD0088" w14:textId="13DEB1B4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ID"/>
              </w:rPr>
            </w:pPr>
            <w:r w:rsidRPr="00D37206">
              <w:rPr>
                <w:rFonts w:ascii="Courier New" w:hAnsi="Courier New" w:cs="Courier New"/>
                <w:sz w:val="20"/>
                <w:szCs w:val="20"/>
              </w:rPr>
              <w:t>30,443</w:t>
            </w:r>
          </w:p>
        </w:tc>
      </w:tr>
    </w:tbl>
    <w:p w14:paraId="5419C1FE" w14:textId="20591F77" w:rsidR="00CA1338" w:rsidRPr="00D37206" w:rsidRDefault="00CA1338" w:rsidP="00CA1338"/>
    <w:p w14:paraId="1618ED34" w14:textId="5550969E" w:rsidR="00CA1338" w:rsidRPr="00D37206" w:rsidRDefault="00CA1338" w:rsidP="00CA1338"/>
    <w:p w14:paraId="0FAF041E" w14:textId="483DA8C6" w:rsidR="00CA1338" w:rsidRPr="00D37206" w:rsidRDefault="00CA1338" w:rsidP="00CA1338"/>
    <w:p w14:paraId="00807E6A" w14:textId="5C7E4AC0" w:rsidR="00CA1338" w:rsidRPr="00D37206" w:rsidRDefault="00CA1338" w:rsidP="00CA1338"/>
    <w:p w14:paraId="740681F6" w14:textId="38B4BA58" w:rsidR="00CA1338" w:rsidRPr="00D37206" w:rsidRDefault="00CA1338" w:rsidP="00CA1338"/>
    <w:p w14:paraId="085DA51A" w14:textId="0B9395D7" w:rsidR="00CA1338" w:rsidRPr="00D37206" w:rsidRDefault="00CA1338" w:rsidP="00CA1338"/>
    <w:p w14:paraId="37E7FFD8" w14:textId="5A4ED7C9" w:rsidR="00CA1338" w:rsidRPr="00D37206" w:rsidRDefault="00CA1338" w:rsidP="00CA1338"/>
    <w:p w14:paraId="1DB91D74" w14:textId="61ABA00A" w:rsidR="00CA1338" w:rsidRPr="00D37206" w:rsidRDefault="00CA1338" w:rsidP="00CA1338"/>
    <w:p w14:paraId="1027829E" w14:textId="56CA98DA" w:rsidR="00CA1338" w:rsidRPr="00D37206" w:rsidRDefault="00CA1338" w:rsidP="00CA1338"/>
    <w:p w14:paraId="3556B88A" w14:textId="1EB4CC81" w:rsidR="00CA1338" w:rsidRPr="00D37206" w:rsidRDefault="00CA1338" w:rsidP="00CA1338">
      <w:pPr>
        <w:tabs>
          <w:tab w:val="left" w:pos="3177"/>
        </w:tabs>
      </w:pPr>
      <w:r w:rsidRPr="00D37206">
        <w:tab/>
      </w:r>
    </w:p>
    <w:p w14:paraId="1916289D" w14:textId="0220C7E9" w:rsidR="00CA1338" w:rsidRPr="00D37206" w:rsidRDefault="00CA1338" w:rsidP="00CA1338">
      <w:pPr>
        <w:tabs>
          <w:tab w:val="left" w:pos="3177"/>
        </w:tabs>
      </w:pPr>
    </w:p>
    <w:p w14:paraId="3EA1E3F3" w14:textId="63B2C4DC" w:rsidR="00CA1338" w:rsidRPr="00D37206" w:rsidRDefault="00CA1338" w:rsidP="00CA1338">
      <w:pPr>
        <w:tabs>
          <w:tab w:val="left" w:pos="3177"/>
        </w:tabs>
      </w:pPr>
    </w:p>
    <w:p w14:paraId="5C3705C2" w14:textId="45E4DB83" w:rsidR="00CA1338" w:rsidRPr="00D37206" w:rsidRDefault="00CA1338" w:rsidP="00CA1338">
      <w:pPr>
        <w:tabs>
          <w:tab w:val="left" w:pos="3177"/>
        </w:tabs>
      </w:pPr>
    </w:p>
    <w:p w14:paraId="77C609FA" w14:textId="0379B06A" w:rsidR="00CA1338" w:rsidRPr="00D37206" w:rsidRDefault="00CA1338" w:rsidP="00CA1338">
      <w:pPr>
        <w:tabs>
          <w:tab w:val="left" w:pos="3177"/>
        </w:tabs>
      </w:pPr>
    </w:p>
    <w:p w14:paraId="6E7177E5" w14:textId="12117E89" w:rsidR="00CA1338" w:rsidRPr="00D37206" w:rsidRDefault="00CA1338" w:rsidP="00CA1338">
      <w:pPr>
        <w:tabs>
          <w:tab w:val="left" w:pos="3177"/>
        </w:tabs>
      </w:pPr>
    </w:p>
    <w:p w14:paraId="44300870" w14:textId="01C09326" w:rsidR="00CA1338" w:rsidRPr="00D37206" w:rsidRDefault="00CA1338" w:rsidP="00CA1338">
      <w:pPr>
        <w:tabs>
          <w:tab w:val="left" w:pos="3177"/>
        </w:tabs>
      </w:pPr>
    </w:p>
    <w:p w14:paraId="53D9BFD7" w14:textId="63A18D4C" w:rsidR="00CA1338" w:rsidRPr="00D37206" w:rsidRDefault="00CA1338" w:rsidP="00CA1338">
      <w:pPr>
        <w:tabs>
          <w:tab w:val="left" w:pos="3177"/>
        </w:tabs>
      </w:pPr>
    </w:p>
    <w:p w14:paraId="47B6868F" w14:textId="4054EFA5" w:rsidR="00CA1338" w:rsidRPr="00D37206" w:rsidRDefault="00CA1338" w:rsidP="00CA1338">
      <w:pPr>
        <w:tabs>
          <w:tab w:val="left" w:pos="3177"/>
        </w:tabs>
      </w:pPr>
    </w:p>
    <w:p w14:paraId="157A62AA" w14:textId="1327BF72" w:rsidR="00CA1338" w:rsidRPr="00D37206" w:rsidRDefault="00CA1338" w:rsidP="00CA1338">
      <w:pPr>
        <w:tabs>
          <w:tab w:val="left" w:pos="3177"/>
        </w:tabs>
      </w:pPr>
    </w:p>
    <w:p w14:paraId="76E827EA" w14:textId="4350425B" w:rsidR="00CA1338" w:rsidRPr="00D37206" w:rsidRDefault="00CA1338" w:rsidP="00CA1338">
      <w:pPr>
        <w:tabs>
          <w:tab w:val="left" w:pos="3177"/>
        </w:tabs>
      </w:pPr>
    </w:p>
    <w:p w14:paraId="790E6AC2" w14:textId="39227C2E" w:rsidR="00CA1338" w:rsidRPr="00D37206" w:rsidRDefault="00CA1338" w:rsidP="00CA1338">
      <w:pPr>
        <w:tabs>
          <w:tab w:val="left" w:pos="3177"/>
        </w:tabs>
      </w:pPr>
    </w:p>
    <w:p w14:paraId="7B02B32B" w14:textId="31A07D3F" w:rsidR="00CA1338" w:rsidRPr="00D37206" w:rsidRDefault="00CA1338" w:rsidP="00CA1338">
      <w:pPr>
        <w:tabs>
          <w:tab w:val="left" w:pos="3177"/>
        </w:tabs>
      </w:pPr>
    </w:p>
    <w:p w14:paraId="74F1A0D7" w14:textId="74B458D4" w:rsidR="00CA1338" w:rsidRPr="00D37206" w:rsidRDefault="00CA1338" w:rsidP="00CA1338">
      <w:pPr>
        <w:tabs>
          <w:tab w:val="left" w:pos="3177"/>
        </w:tabs>
      </w:pPr>
    </w:p>
    <w:p w14:paraId="45C0BF9E" w14:textId="0E83DAF5" w:rsidR="00CA1338" w:rsidRPr="00D37206" w:rsidRDefault="00CA1338" w:rsidP="00CA1338">
      <w:pPr>
        <w:tabs>
          <w:tab w:val="left" w:pos="3177"/>
        </w:tabs>
      </w:pPr>
    </w:p>
    <w:p w14:paraId="79378D80" w14:textId="633C5618" w:rsidR="00CA1338" w:rsidRPr="00D37206" w:rsidRDefault="00CA1338" w:rsidP="00CA1338">
      <w:pPr>
        <w:tabs>
          <w:tab w:val="left" w:pos="3177"/>
        </w:tabs>
      </w:pPr>
    </w:p>
    <w:p w14:paraId="035B2CDD" w14:textId="4AECB72D" w:rsidR="0033670F" w:rsidRPr="00D37206" w:rsidRDefault="0033670F" w:rsidP="0033670F">
      <w:pPr>
        <w:pStyle w:val="Caption"/>
        <w:spacing w:line="480" w:lineRule="auto"/>
        <w:jc w:val="both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</w:pPr>
      <w:bookmarkStart w:id="31" w:name="_Toc137435141"/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lastRenderedPageBreak/>
        <w:t xml:space="preserve">Lampiran </w:t>
      </w:r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instrText xml:space="preserve"> SEQ Lampiran \* ARABIC </w:instrText>
      </w:r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06743C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4"/>
          <w:szCs w:val="24"/>
        </w:rPr>
        <w:t>11</w:t>
      </w:r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</w:t>
      </w:r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br/>
        <w:t xml:space="preserve">                                  Data Uji MSI Stres Kerja (X1)</w:t>
      </w:r>
      <w:bookmarkEnd w:id="31"/>
    </w:p>
    <w:tbl>
      <w:tblPr>
        <w:tblW w:w="8018" w:type="dxa"/>
        <w:tblInd w:w="607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639"/>
        <w:gridCol w:w="715"/>
        <w:gridCol w:w="715"/>
        <w:gridCol w:w="716"/>
        <w:gridCol w:w="716"/>
        <w:gridCol w:w="716"/>
        <w:gridCol w:w="716"/>
        <w:gridCol w:w="716"/>
        <w:gridCol w:w="716"/>
        <w:gridCol w:w="716"/>
        <w:gridCol w:w="937"/>
      </w:tblGrid>
      <w:tr w:rsidR="002A4775" w:rsidRPr="00D37206" w14:paraId="5654F261" w14:textId="35395B4E" w:rsidTr="002A4775">
        <w:trPr>
          <w:trHeight w:val="330"/>
        </w:trPr>
        <w:tc>
          <w:tcPr>
            <w:tcW w:w="639" w:type="dxa"/>
            <w:vMerge w:val="restart"/>
            <w:vAlign w:val="center"/>
          </w:tcPr>
          <w:p w14:paraId="1B1EC419" w14:textId="7D3CE5E5" w:rsidR="002A4775" w:rsidRPr="00D37206" w:rsidRDefault="002A4775" w:rsidP="007D22F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0000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  <w:t>Resp</w:t>
            </w:r>
          </w:p>
        </w:tc>
        <w:tc>
          <w:tcPr>
            <w:tcW w:w="6442" w:type="dxa"/>
            <w:gridSpan w:val="9"/>
            <w:shd w:val="clear" w:color="auto" w:fill="auto"/>
            <w:noWrap/>
            <w:vAlign w:val="center"/>
            <w:hideMark/>
          </w:tcPr>
          <w:p w14:paraId="01C75001" w14:textId="30C1EFF1" w:rsidR="002A4775" w:rsidRPr="00D37206" w:rsidRDefault="002A4775" w:rsidP="007D22F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FF0000"/>
                <w:sz w:val="20"/>
                <w:szCs w:val="20"/>
                <w:lang w:eastAsia="en-ID"/>
              </w:rPr>
              <w:t>Succesive Interval</w:t>
            </w:r>
          </w:p>
        </w:tc>
        <w:tc>
          <w:tcPr>
            <w:tcW w:w="937" w:type="dxa"/>
            <w:vMerge w:val="restart"/>
            <w:vAlign w:val="center"/>
          </w:tcPr>
          <w:p w14:paraId="7470870A" w14:textId="432D3F49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0000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  <w:t>Total Skor</w:t>
            </w:r>
          </w:p>
        </w:tc>
      </w:tr>
      <w:tr w:rsidR="002A4775" w:rsidRPr="00D37206" w14:paraId="145B7FA8" w14:textId="1BF98452" w:rsidTr="002A4775">
        <w:trPr>
          <w:trHeight w:val="270"/>
        </w:trPr>
        <w:tc>
          <w:tcPr>
            <w:tcW w:w="639" w:type="dxa"/>
            <w:vMerge/>
            <w:vAlign w:val="center"/>
          </w:tcPr>
          <w:p w14:paraId="21EE8A93" w14:textId="77777777" w:rsidR="002A4775" w:rsidRPr="00D37206" w:rsidRDefault="002A4775" w:rsidP="007D22F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</w:pPr>
          </w:p>
        </w:tc>
        <w:tc>
          <w:tcPr>
            <w:tcW w:w="715" w:type="dxa"/>
            <w:shd w:val="clear" w:color="auto" w:fill="auto"/>
            <w:noWrap/>
            <w:vAlign w:val="center"/>
            <w:hideMark/>
          </w:tcPr>
          <w:p w14:paraId="13E3600A" w14:textId="6AD058FB" w:rsidR="002A4775" w:rsidRPr="00D37206" w:rsidRDefault="002A4775" w:rsidP="007D22F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5" w:type="dxa"/>
            <w:shd w:val="clear" w:color="auto" w:fill="auto"/>
            <w:noWrap/>
            <w:vAlign w:val="center"/>
            <w:hideMark/>
          </w:tcPr>
          <w:p w14:paraId="14E82039" w14:textId="55F27983" w:rsidR="002A4775" w:rsidRPr="00D37206" w:rsidRDefault="002A4775" w:rsidP="007D22F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2828F437" w14:textId="522C78D2" w:rsidR="002A4775" w:rsidRPr="00D37206" w:rsidRDefault="002A4775" w:rsidP="007D22F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462D9CB9" w14:textId="0F23EF27" w:rsidR="002A4775" w:rsidRPr="00D37206" w:rsidRDefault="002A4775" w:rsidP="007D22F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5EE24EA1" w14:textId="709A5CFE" w:rsidR="002A4775" w:rsidRPr="00D37206" w:rsidRDefault="002A4775" w:rsidP="007D22F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2AEF6622" w14:textId="6CEE7475" w:rsidR="002A4775" w:rsidRPr="00D37206" w:rsidRDefault="002A4775" w:rsidP="007D22F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  <w:t>6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3D2DF28E" w14:textId="12F693D5" w:rsidR="002A4775" w:rsidRPr="00D37206" w:rsidRDefault="002A4775" w:rsidP="007D22F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  <w:t>7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26BF0103" w14:textId="18921871" w:rsidR="002A4775" w:rsidRPr="00D37206" w:rsidRDefault="002A4775" w:rsidP="007D22F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  <w:t>8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08969840" w14:textId="37C05429" w:rsidR="002A4775" w:rsidRPr="00D37206" w:rsidRDefault="002A4775" w:rsidP="007D22F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  <w:t>9</w:t>
            </w:r>
          </w:p>
        </w:tc>
        <w:tc>
          <w:tcPr>
            <w:tcW w:w="937" w:type="dxa"/>
            <w:vMerge/>
          </w:tcPr>
          <w:p w14:paraId="4E55F0AA" w14:textId="77777777" w:rsidR="002A4775" w:rsidRPr="00D37206" w:rsidRDefault="002A4775" w:rsidP="007D22F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</w:pPr>
          </w:p>
        </w:tc>
      </w:tr>
      <w:tr w:rsidR="001955B3" w:rsidRPr="00D37206" w14:paraId="4EBF9FC4" w14:textId="51FE9069" w:rsidTr="002A4775">
        <w:trPr>
          <w:trHeight w:val="330"/>
        </w:trPr>
        <w:tc>
          <w:tcPr>
            <w:tcW w:w="639" w:type="dxa"/>
            <w:vAlign w:val="center"/>
          </w:tcPr>
          <w:p w14:paraId="599F1B57" w14:textId="244C7A74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5" w:type="dxa"/>
            <w:shd w:val="clear" w:color="auto" w:fill="auto"/>
            <w:noWrap/>
            <w:vAlign w:val="center"/>
            <w:hideMark/>
          </w:tcPr>
          <w:p w14:paraId="153D108C" w14:textId="5746FE85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16</w:t>
            </w:r>
          </w:p>
        </w:tc>
        <w:tc>
          <w:tcPr>
            <w:tcW w:w="715" w:type="dxa"/>
            <w:shd w:val="clear" w:color="auto" w:fill="auto"/>
            <w:noWrap/>
            <w:vAlign w:val="center"/>
            <w:hideMark/>
          </w:tcPr>
          <w:p w14:paraId="62B08D65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77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2A2D40EC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356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2520606C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60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661FDC09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36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6F492613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64469AD1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47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03AE1DC5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18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49B8B9E0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36</w:t>
            </w:r>
          </w:p>
        </w:tc>
        <w:tc>
          <w:tcPr>
            <w:tcW w:w="937" w:type="dxa"/>
            <w:vAlign w:val="center"/>
          </w:tcPr>
          <w:p w14:paraId="2DF6E024" w14:textId="0AF7B954" w:rsidR="001955B3" w:rsidRPr="00D37206" w:rsidRDefault="001955B3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hAnsi="Times New Roman" w:cs="Times New Roman"/>
                <w:sz w:val="20"/>
                <w:szCs w:val="20"/>
              </w:rPr>
              <w:t>28,047</w:t>
            </w:r>
          </w:p>
        </w:tc>
      </w:tr>
      <w:tr w:rsidR="001955B3" w:rsidRPr="00D37206" w14:paraId="14C4205C" w14:textId="7301904E" w:rsidTr="002A4775">
        <w:trPr>
          <w:trHeight w:val="330"/>
        </w:trPr>
        <w:tc>
          <w:tcPr>
            <w:tcW w:w="639" w:type="dxa"/>
            <w:vAlign w:val="center"/>
          </w:tcPr>
          <w:p w14:paraId="496AFF09" w14:textId="25027C26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5" w:type="dxa"/>
            <w:shd w:val="clear" w:color="auto" w:fill="auto"/>
            <w:noWrap/>
            <w:vAlign w:val="center"/>
            <w:hideMark/>
          </w:tcPr>
          <w:p w14:paraId="2860F06E" w14:textId="47E8CF71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16</w:t>
            </w:r>
          </w:p>
        </w:tc>
        <w:tc>
          <w:tcPr>
            <w:tcW w:w="715" w:type="dxa"/>
            <w:shd w:val="clear" w:color="auto" w:fill="auto"/>
            <w:noWrap/>
            <w:vAlign w:val="center"/>
            <w:hideMark/>
          </w:tcPr>
          <w:p w14:paraId="29F477B7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16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22A17376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52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26D73063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60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28681A7C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36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3CCCDCB1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45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1A3B3D62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11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6DAE8C3A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5C466CAD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36</w:t>
            </w:r>
          </w:p>
        </w:tc>
        <w:tc>
          <w:tcPr>
            <w:tcW w:w="937" w:type="dxa"/>
            <w:vAlign w:val="center"/>
          </w:tcPr>
          <w:p w14:paraId="1E09E844" w14:textId="5C8D90F9" w:rsidR="001955B3" w:rsidRPr="00D37206" w:rsidRDefault="001955B3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hAnsi="Times New Roman" w:cs="Times New Roman"/>
                <w:sz w:val="20"/>
                <w:szCs w:val="20"/>
              </w:rPr>
              <w:t>26,572</w:t>
            </w:r>
          </w:p>
        </w:tc>
      </w:tr>
      <w:tr w:rsidR="001955B3" w:rsidRPr="00D37206" w14:paraId="322FD041" w14:textId="7D2029C7" w:rsidTr="002A4775">
        <w:trPr>
          <w:trHeight w:val="270"/>
        </w:trPr>
        <w:tc>
          <w:tcPr>
            <w:tcW w:w="639" w:type="dxa"/>
            <w:vAlign w:val="center"/>
          </w:tcPr>
          <w:p w14:paraId="7175064B" w14:textId="6B6186A2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5" w:type="dxa"/>
            <w:shd w:val="clear" w:color="auto" w:fill="auto"/>
            <w:noWrap/>
            <w:vAlign w:val="center"/>
            <w:hideMark/>
          </w:tcPr>
          <w:p w14:paraId="431A3865" w14:textId="28C6E612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84</w:t>
            </w:r>
          </w:p>
        </w:tc>
        <w:tc>
          <w:tcPr>
            <w:tcW w:w="715" w:type="dxa"/>
            <w:shd w:val="clear" w:color="auto" w:fill="auto"/>
            <w:noWrap/>
            <w:vAlign w:val="center"/>
            <w:hideMark/>
          </w:tcPr>
          <w:p w14:paraId="5FF265C3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16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7136D955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356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603C7682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69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0A9B30F9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81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7EB26877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45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1D5E9D49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11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51C4BD54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18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03A0281F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36</w:t>
            </w:r>
          </w:p>
        </w:tc>
        <w:tc>
          <w:tcPr>
            <w:tcW w:w="937" w:type="dxa"/>
            <w:vAlign w:val="center"/>
          </w:tcPr>
          <w:p w14:paraId="55EFB685" w14:textId="3DFF88E8" w:rsidR="001955B3" w:rsidRPr="00D37206" w:rsidRDefault="001955B3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hAnsi="Times New Roman" w:cs="Times New Roman"/>
                <w:sz w:val="20"/>
                <w:szCs w:val="20"/>
              </w:rPr>
              <w:t>29,216</w:t>
            </w:r>
          </w:p>
        </w:tc>
      </w:tr>
      <w:tr w:rsidR="001955B3" w:rsidRPr="00D37206" w14:paraId="1159AF56" w14:textId="6839F6A3" w:rsidTr="002A4775">
        <w:trPr>
          <w:trHeight w:val="270"/>
        </w:trPr>
        <w:tc>
          <w:tcPr>
            <w:tcW w:w="639" w:type="dxa"/>
            <w:vAlign w:val="center"/>
          </w:tcPr>
          <w:p w14:paraId="00E8057E" w14:textId="1776E3F9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5" w:type="dxa"/>
            <w:shd w:val="clear" w:color="auto" w:fill="auto"/>
            <w:noWrap/>
            <w:vAlign w:val="center"/>
            <w:hideMark/>
          </w:tcPr>
          <w:p w14:paraId="6F5520C8" w14:textId="317F6F92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16</w:t>
            </w:r>
          </w:p>
        </w:tc>
        <w:tc>
          <w:tcPr>
            <w:tcW w:w="715" w:type="dxa"/>
            <w:shd w:val="clear" w:color="auto" w:fill="auto"/>
            <w:noWrap/>
            <w:vAlign w:val="center"/>
            <w:hideMark/>
          </w:tcPr>
          <w:p w14:paraId="2FD78A53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77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7AE25AC1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356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58C09EB0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60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7094BA73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36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14C1B8EE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143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66E02C58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47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41121A6A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18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6E8C244E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937" w:type="dxa"/>
            <w:vAlign w:val="center"/>
          </w:tcPr>
          <w:p w14:paraId="12B7C1C1" w14:textId="0F340E11" w:rsidR="001955B3" w:rsidRPr="00D37206" w:rsidRDefault="001955B3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hAnsi="Times New Roman" w:cs="Times New Roman"/>
                <w:sz w:val="20"/>
                <w:szCs w:val="20"/>
              </w:rPr>
              <w:t>27,553</w:t>
            </w:r>
          </w:p>
        </w:tc>
      </w:tr>
      <w:tr w:rsidR="001955B3" w:rsidRPr="00D37206" w14:paraId="38C9211B" w14:textId="2E90CA3A" w:rsidTr="002A4775">
        <w:trPr>
          <w:trHeight w:val="270"/>
        </w:trPr>
        <w:tc>
          <w:tcPr>
            <w:tcW w:w="639" w:type="dxa"/>
            <w:vAlign w:val="center"/>
          </w:tcPr>
          <w:p w14:paraId="5F573BC7" w14:textId="47148952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5" w:type="dxa"/>
            <w:shd w:val="clear" w:color="auto" w:fill="auto"/>
            <w:noWrap/>
            <w:vAlign w:val="center"/>
            <w:hideMark/>
          </w:tcPr>
          <w:p w14:paraId="38A83868" w14:textId="602750E5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16</w:t>
            </w:r>
          </w:p>
        </w:tc>
        <w:tc>
          <w:tcPr>
            <w:tcW w:w="715" w:type="dxa"/>
            <w:shd w:val="clear" w:color="auto" w:fill="auto"/>
            <w:noWrap/>
            <w:vAlign w:val="center"/>
            <w:hideMark/>
          </w:tcPr>
          <w:p w14:paraId="2888B02B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16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1EDB38EA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356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5B2333EF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60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708C4A3D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36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5108EE03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143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5E9FB9A3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47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30A1862C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109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3FA5054D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36</w:t>
            </w:r>
          </w:p>
        </w:tc>
        <w:tc>
          <w:tcPr>
            <w:tcW w:w="937" w:type="dxa"/>
            <w:vAlign w:val="center"/>
          </w:tcPr>
          <w:p w14:paraId="03AAE6FE" w14:textId="5B0C5739" w:rsidR="001955B3" w:rsidRPr="00D37206" w:rsidRDefault="001955B3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hAnsi="Times New Roman" w:cs="Times New Roman"/>
                <w:sz w:val="20"/>
                <w:szCs w:val="20"/>
              </w:rPr>
              <w:t>29,220</w:t>
            </w:r>
          </w:p>
        </w:tc>
      </w:tr>
      <w:tr w:rsidR="001955B3" w:rsidRPr="00D37206" w14:paraId="58515D6C" w14:textId="4E6C6288" w:rsidTr="002A4775">
        <w:trPr>
          <w:trHeight w:val="270"/>
        </w:trPr>
        <w:tc>
          <w:tcPr>
            <w:tcW w:w="639" w:type="dxa"/>
            <w:vAlign w:val="center"/>
          </w:tcPr>
          <w:p w14:paraId="1B56BD47" w14:textId="79E4DBAA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6</w:t>
            </w:r>
          </w:p>
        </w:tc>
        <w:tc>
          <w:tcPr>
            <w:tcW w:w="715" w:type="dxa"/>
            <w:shd w:val="clear" w:color="auto" w:fill="auto"/>
            <w:noWrap/>
            <w:vAlign w:val="center"/>
            <w:hideMark/>
          </w:tcPr>
          <w:p w14:paraId="1707E340" w14:textId="309D3DC0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16</w:t>
            </w:r>
          </w:p>
        </w:tc>
        <w:tc>
          <w:tcPr>
            <w:tcW w:w="715" w:type="dxa"/>
            <w:shd w:val="clear" w:color="auto" w:fill="auto"/>
            <w:noWrap/>
            <w:vAlign w:val="center"/>
            <w:hideMark/>
          </w:tcPr>
          <w:p w14:paraId="24A5CAF2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77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07675E57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356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239ADA77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60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06BBDD2D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81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7020C7EF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45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34A30BB1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11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6E04667B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39DC6D14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36</w:t>
            </w:r>
          </w:p>
        </w:tc>
        <w:tc>
          <w:tcPr>
            <w:tcW w:w="937" w:type="dxa"/>
            <w:vAlign w:val="center"/>
          </w:tcPr>
          <w:p w14:paraId="2F0CE774" w14:textId="037B16A1" w:rsidR="001955B3" w:rsidRPr="00D37206" w:rsidRDefault="001955B3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hAnsi="Times New Roman" w:cs="Times New Roman"/>
                <w:sz w:val="20"/>
                <w:szCs w:val="20"/>
              </w:rPr>
              <w:t>27,982</w:t>
            </w:r>
          </w:p>
        </w:tc>
      </w:tr>
      <w:tr w:rsidR="001955B3" w:rsidRPr="00D37206" w14:paraId="776D061E" w14:textId="1D182423" w:rsidTr="002A4775">
        <w:trPr>
          <w:trHeight w:val="270"/>
        </w:trPr>
        <w:tc>
          <w:tcPr>
            <w:tcW w:w="639" w:type="dxa"/>
            <w:vAlign w:val="center"/>
          </w:tcPr>
          <w:p w14:paraId="6F3010F1" w14:textId="5BCBF088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7</w:t>
            </w:r>
          </w:p>
        </w:tc>
        <w:tc>
          <w:tcPr>
            <w:tcW w:w="715" w:type="dxa"/>
            <w:shd w:val="clear" w:color="auto" w:fill="auto"/>
            <w:noWrap/>
            <w:vAlign w:val="center"/>
            <w:hideMark/>
          </w:tcPr>
          <w:p w14:paraId="4479EB2D" w14:textId="69A80E0E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16</w:t>
            </w:r>
          </w:p>
        </w:tc>
        <w:tc>
          <w:tcPr>
            <w:tcW w:w="715" w:type="dxa"/>
            <w:shd w:val="clear" w:color="auto" w:fill="auto"/>
            <w:noWrap/>
            <w:vAlign w:val="center"/>
            <w:hideMark/>
          </w:tcPr>
          <w:p w14:paraId="143FE941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16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72E41629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356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333321E6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69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4BA849E6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36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1227D220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1CB4D9BD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11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6111DF68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05B47805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36</w:t>
            </w:r>
          </w:p>
        </w:tc>
        <w:tc>
          <w:tcPr>
            <w:tcW w:w="937" w:type="dxa"/>
            <w:vAlign w:val="center"/>
          </w:tcPr>
          <w:p w14:paraId="422F01C5" w14:textId="241FC7B3" w:rsidR="001955B3" w:rsidRPr="00D37206" w:rsidRDefault="001955B3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hAnsi="Times New Roman" w:cs="Times New Roman"/>
                <w:sz w:val="20"/>
                <w:szCs w:val="20"/>
              </w:rPr>
              <w:t>24,441</w:t>
            </w:r>
          </w:p>
        </w:tc>
      </w:tr>
      <w:tr w:rsidR="001955B3" w:rsidRPr="00D37206" w14:paraId="33231D0D" w14:textId="2063BF1B" w:rsidTr="002A4775">
        <w:trPr>
          <w:trHeight w:val="270"/>
        </w:trPr>
        <w:tc>
          <w:tcPr>
            <w:tcW w:w="639" w:type="dxa"/>
            <w:vAlign w:val="center"/>
          </w:tcPr>
          <w:p w14:paraId="7A63CA54" w14:textId="39D78146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8</w:t>
            </w:r>
          </w:p>
        </w:tc>
        <w:tc>
          <w:tcPr>
            <w:tcW w:w="715" w:type="dxa"/>
            <w:shd w:val="clear" w:color="auto" w:fill="auto"/>
            <w:noWrap/>
            <w:vAlign w:val="center"/>
            <w:hideMark/>
          </w:tcPr>
          <w:p w14:paraId="2C90B6D8" w14:textId="2206CFEF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174</w:t>
            </w:r>
          </w:p>
        </w:tc>
        <w:tc>
          <w:tcPr>
            <w:tcW w:w="715" w:type="dxa"/>
            <w:shd w:val="clear" w:color="auto" w:fill="auto"/>
            <w:noWrap/>
            <w:vAlign w:val="center"/>
            <w:hideMark/>
          </w:tcPr>
          <w:p w14:paraId="46C33F61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000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4B634DF2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356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3BB2115C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60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3950C519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36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6AA61F47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143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020AE6C6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47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7743F6B2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18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055BF06C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36</w:t>
            </w:r>
          </w:p>
        </w:tc>
        <w:tc>
          <w:tcPr>
            <w:tcW w:w="937" w:type="dxa"/>
            <w:vAlign w:val="center"/>
          </w:tcPr>
          <w:p w14:paraId="2DA72ECC" w14:textId="723CF41E" w:rsidR="001955B3" w:rsidRPr="00D37206" w:rsidRDefault="001955B3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hAnsi="Times New Roman" w:cs="Times New Roman"/>
                <w:sz w:val="20"/>
                <w:szCs w:val="20"/>
              </w:rPr>
              <w:t>26,370</w:t>
            </w:r>
          </w:p>
        </w:tc>
      </w:tr>
      <w:tr w:rsidR="001955B3" w:rsidRPr="00D37206" w14:paraId="40ECF73D" w14:textId="01BB2699" w:rsidTr="002A4775">
        <w:trPr>
          <w:trHeight w:val="270"/>
        </w:trPr>
        <w:tc>
          <w:tcPr>
            <w:tcW w:w="639" w:type="dxa"/>
            <w:vAlign w:val="center"/>
          </w:tcPr>
          <w:p w14:paraId="39C3618F" w14:textId="1B873B8A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9</w:t>
            </w:r>
          </w:p>
        </w:tc>
        <w:tc>
          <w:tcPr>
            <w:tcW w:w="715" w:type="dxa"/>
            <w:shd w:val="clear" w:color="auto" w:fill="auto"/>
            <w:noWrap/>
            <w:vAlign w:val="center"/>
            <w:hideMark/>
          </w:tcPr>
          <w:p w14:paraId="651E4FF1" w14:textId="6155F5CB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16</w:t>
            </w:r>
          </w:p>
        </w:tc>
        <w:tc>
          <w:tcPr>
            <w:tcW w:w="715" w:type="dxa"/>
            <w:shd w:val="clear" w:color="auto" w:fill="auto"/>
            <w:noWrap/>
            <w:vAlign w:val="center"/>
            <w:hideMark/>
          </w:tcPr>
          <w:p w14:paraId="56EDB0AF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16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77A00522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52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50F1E834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60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6B6600A9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817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43343134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143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4450819D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47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5F894930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18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30C99885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36</w:t>
            </w:r>
          </w:p>
        </w:tc>
        <w:tc>
          <w:tcPr>
            <w:tcW w:w="937" w:type="dxa"/>
            <w:vAlign w:val="center"/>
          </w:tcPr>
          <w:p w14:paraId="03C470EF" w14:textId="276E17CA" w:rsidR="001955B3" w:rsidRPr="00D37206" w:rsidRDefault="001955B3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hAnsi="Times New Roman" w:cs="Times New Roman"/>
                <w:sz w:val="20"/>
                <w:szCs w:val="20"/>
              </w:rPr>
              <w:t>28,207</w:t>
            </w:r>
          </w:p>
        </w:tc>
      </w:tr>
      <w:tr w:rsidR="001955B3" w:rsidRPr="00D37206" w14:paraId="66F79389" w14:textId="222D40E4" w:rsidTr="002A4775">
        <w:trPr>
          <w:trHeight w:val="270"/>
        </w:trPr>
        <w:tc>
          <w:tcPr>
            <w:tcW w:w="639" w:type="dxa"/>
            <w:vAlign w:val="center"/>
          </w:tcPr>
          <w:p w14:paraId="06329F4A" w14:textId="65BCA771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0</w:t>
            </w:r>
          </w:p>
        </w:tc>
        <w:tc>
          <w:tcPr>
            <w:tcW w:w="715" w:type="dxa"/>
            <w:shd w:val="clear" w:color="auto" w:fill="auto"/>
            <w:noWrap/>
            <w:vAlign w:val="center"/>
            <w:hideMark/>
          </w:tcPr>
          <w:p w14:paraId="5DD5BF97" w14:textId="17828B9C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16</w:t>
            </w:r>
          </w:p>
        </w:tc>
        <w:tc>
          <w:tcPr>
            <w:tcW w:w="715" w:type="dxa"/>
            <w:shd w:val="clear" w:color="auto" w:fill="auto"/>
            <w:noWrap/>
            <w:vAlign w:val="center"/>
            <w:hideMark/>
          </w:tcPr>
          <w:p w14:paraId="6C23FB4A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16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3B6C3441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52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411D6A85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60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208C400B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36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3F81A3AA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6B70770A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47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5493A302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109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3EE15E9D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937" w:type="dxa"/>
            <w:vAlign w:val="center"/>
          </w:tcPr>
          <w:p w14:paraId="3D1F40E9" w14:textId="459361A5" w:rsidR="001955B3" w:rsidRPr="00D37206" w:rsidRDefault="001955B3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hAnsi="Times New Roman" w:cs="Times New Roman"/>
                <w:sz w:val="20"/>
                <w:szCs w:val="20"/>
              </w:rPr>
              <w:t>25,037</w:t>
            </w:r>
          </w:p>
        </w:tc>
      </w:tr>
      <w:tr w:rsidR="001955B3" w:rsidRPr="00D37206" w14:paraId="29B6D61F" w14:textId="730A1048" w:rsidTr="002A4775">
        <w:trPr>
          <w:trHeight w:val="270"/>
        </w:trPr>
        <w:tc>
          <w:tcPr>
            <w:tcW w:w="639" w:type="dxa"/>
            <w:vAlign w:val="center"/>
          </w:tcPr>
          <w:p w14:paraId="5A1625FF" w14:textId="25CF58D3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1</w:t>
            </w:r>
          </w:p>
        </w:tc>
        <w:tc>
          <w:tcPr>
            <w:tcW w:w="715" w:type="dxa"/>
            <w:shd w:val="clear" w:color="auto" w:fill="auto"/>
            <w:noWrap/>
            <w:vAlign w:val="center"/>
            <w:hideMark/>
          </w:tcPr>
          <w:p w14:paraId="42E3DB31" w14:textId="5F159586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16</w:t>
            </w:r>
          </w:p>
        </w:tc>
        <w:tc>
          <w:tcPr>
            <w:tcW w:w="715" w:type="dxa"/>
            <w:shd w:val="clear" w:color="auto" w:fill="auto"/>
            <w:noWrap/>
            <w:vAlign w:val="center"/>
            <w:hideMark/>
          </w:tcPr>
          <w:p w14:paraId="3A5CBA46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16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1262D03F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356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73DBB8EE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60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4F527D91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36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2AA80E4D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0C3965A9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47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10FDB507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109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70167C98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36</w:t>
            </w:r>
          </w:p>
        </w:tc>
        <w:tc>
          <w:tcPr>
            <w:tcW w:w="937" w:type="dxa"/>
            <w:vAlign w:val="center"/>
          </w:tcPr>
          <w:p w14:paraId="641F9663" w14:textId="4215D8CC" w:rsidR="001955B3" w:rsidRPr="00D37206" w:rsidRDefault="001955B3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hAnsi="Times New Roman" w:cs="Times New Roman"/>
                <w:sz w:val="20"/>
                <w:szCs w:val="20"/>
              </w:rPr>
              <w:t>28,077</w:t>
            </w:r>
          </w:p>
        </w:tc>
      </w:tr>
      <w:tr w:rsidR="001955B3" w:rsidRPr="00D37206" w14:paraId="619896FC" w14:textId="2AD93419" w:rsidTr="002A4775">
        <w:trPr>
          <w:trHeight w:val="270"/>
        </w:trPr>
        <w:tc>
          <w:tcPr>
            <w:tcW w:w="639" w:type="dxa"/>
            <w:vAlign w:val="center"/>
          </w:tcPr>
          <w:p w14:paraId="425B0480" w14:textId="7D3501F6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2</w:t>
            </w:r>
          </w:p>
        </w:tc>
        <w:tc>
          <w:tcPr>
            <w:tcW w:w="715" w:type="dxa"/>
            <w:shd w:val="clear" w:color="auto" w:fill="auto"/>
            <w:noWrap/>
            <w:vAlign w:val="center"/>
            <w:hideMark/>
          </w:tcPr>
          <w:p w14:paraId="66412353" w14:textId="1EBC8C31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84</w:t>
            </w:r>
          </w:p>
        </w:tc>
        <w:tc>
          <w:tcPr>
            <w:tcW w:w="715" w:type="dxa"/>
            <w:shd w:val="clear" w:color="auto" w:fill="auto"/>
            <w:noWrap/>
            <w:vAlign w:val="center"/>
            <w:hideMark/>
          </w:tcPr>
          <w:p w14:paraId="6BF50C9A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77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32F16DE7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52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7311F76E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772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134E1FDD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817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37292027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3FC33ADB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11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3FB5B05C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109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383B9A3B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36</w:t>
            </w:r>
          </w:p>
        </w:tc>
        <w:tc>
          <w:tcPr>
            <w:tcW w:w="937" w:type="dxa"/>
            <w:vAlign w:val="center"/>
          </w:tcPr>
          <w:p w14:paraId="69B07EA4" w14:textId="5B2AEC7D" w:rsidR="001955B3" w:rsidRPr="00D37206" w:rsidRDefault="001955B3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hAnsi="Times New Roman" w:cs="Times New Roman"/>
                <w:sz w:val="20"/>
                <w:szCs w:val="20"/>
              </w:rPr>
              <w:t>20,358</w:t>
            </w:r>
          </w:p>
        </w:tc>
      </w:tr>
      <w:tr w:rsidR="001955B3" w:rsidRPr="00D37206" w14:paraId="25E4AF8B" w14:textId="32F7586F" w:rsidTr="002A4775">
        <w:trPr>
          <w:trHeight w:val="270"/>
        </w:trPr>
        <w:tc>
          <w:tcPr>
            <w:tcW w:w="639" w:type="dxa"/>
            <w:vAlign w:val="center"/>
          </w:tcPr>
          <w:p w14:paraId="7C31DFFA" w14:textId="145CEE49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3</w:t>
            </w:r>
          </w:p>
        </w:tc>
        <w:tc>
          <w:tcPr>
            <w:tcW w:w="715" w:type="dxa"/>
            <w:shd w:val="clear" w:color="auto" w:fill="auto"/>
            <w:noWrap/>
            <w:vAlign w:val="center"/>
            <w:hideMark/>
          </w:tcPr>
          <w:p w14:paraId="35E51B50" w14:textId="38C86E0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16</w:t>
            </w:r>
          </w:p>
        </w:tc>
        <w:tc>
          <w:tcPr>
            <w:tcW w:w="715" w:type="dxa"/>
            <w:shd w:val="clear" w:color="auto" w:fill="auto"/>
            <w:noWrap/>
            <w:vAlign w:val="center"/>
            <w:hideMark/>
          </w:tcPr>
          <w:p w14:paraId="315596C4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77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3B85BAB7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356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1458CC55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60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2DA3A828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81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7A76C0BF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143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38CD64C3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47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3A9F4C9B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0C4A9FE4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36</w:t>
            </w:r>
          </w:p>
        </w:tc>
        <w:tc>
          <w:tcPr>
            <w:tcW w:w="937" w:type="dxa"/>
            <w:vAlign w:val="center"/>
          </w:tcPr>
          <w:p w14:paraId="560861A8" w14:textId="18BF6435" w:rsidR="001955B3" w:rsidRPr="00D37206" w:rsidRDefault="001955B3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hAnsi="Times New Roman" w:cs="Times New Roman"/>
                <w:sz w:val="20"/>
                <w:szCs w:val="20"/>
              </w:rPr>
              <w:t>28,116</w:t>
            </w:r>
          </w:p>
        </w:tc>
      </w:tr>
      <w:tr w:rsidR="001955B3" w:rsidRPr="00D37206" w14:paraId="697F60C6" w14:textId="1A9740E0" w:rsidTr="002A4775">
        <w:trPr>
          <w:trHeight w:val="270"/>
        </w:trPr>
        <w:tc>
          <w:tcPr>
            <w:tcW w:w="639" w:type="dxa"/>
            <w:vAlign w:val="center"/>
          </w:tcPr>
          <w:p w14:paraId="2D00CAB9" w14:textId="226B3D7F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4</w:t>
            </w:r>
          </w:p>
        </w:tc>
        <w:tc>
          <w:tcPr>
            <w:tcW w:w="715" w:type="dxa"/>
            <w:shd w:val="clear" w:color="auto" w:fill="auto"/>
            <w:noWrap/>
            <w:vAlign w:val="center"/>
            <w:hideMark/>
          </w:tcPr>
          <w:p w14:paraId="512F266F" w14:textId="206A6711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84</w:t>
            </w:r>
          </w:p>
        </w:tc>
        <w:tc>
          <w:tcPr>
            <w:tcW w:w="715" w:type="dxa"/>
            <w:shd w:val="clear" w:color="auto" w:fill="auto"/>
            <w:noWrap/>
            <w:vAlign w:val="center"/>
            <w:hideMark/>
          </w:tcPr>
          <w:p w14:paraId="18E26058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16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3F96D8A6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52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1902397D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69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05643A71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7122C635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143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5E1AD231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11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45FE9437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5288E9D5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937" w:type="dxa"/>
            <w:vAlign w:val="center"/>
          </w:tcPr>
          <w:p w14:paraId="37A098DC" w14:textId="01741535" w:rsidR="001955B3" w:rsidRPr="00D37206" w:rsidRDefault="001955B3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hAnsi="Times New Roman" w:cs="Times New Roman"/>
                <w:sz w:val="20"/>
                <w:szCs w:val="20"/>
              </w:rPr>
              <w:t>19,775</w:t>
            </w:r>
          </w:p>
        </w:tc>
      </w:tr>
      <w:tr w:rsidR="001955B3" w:rsidRPr="00D37206" w14:paraId="2A1977F1" w14:textId="2714EE57" w:rsidTr="002A4775">
        <w:trPr>
          <w:trHeight w:val="270"/>
        </w:trPr>
        <w:tc>
          <w:tcPr>
            <w:tcW w:w="639" w:type="dxa"/>
            <w:vAlign w:val="center"/>
          </w:tcPr>
          <w:p w14:paraId="1CA9DE34" w14:textId="63E50776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5</w:t>
            </w:r>
          </w:p>
        </w:tc>
        <w:tc>
          <w:tcPr>
            <w:tcW w:w="715" w:type="dxa"/>
            <w:shd w:val="clear" w:color="auto" w:fill="auto"/>
            <w:noWrap/>
            <w:vAlign w:val="center"/>
            <w:hideMark/>
          </w:tcPr>
          <w:p w14:paraId="56B0884F" w14:textId="126DE2FE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174</w:t>
            </w:r>
          </w:p>
        </w:tc>
        <w:tc>
          <w:tcPr>
            <w:tcW w:w="715" w:type="dxa"/>
            <w:shd w:val="clear" w:color="auto" w:fill="auto"/>
            <w:noWrap/>
            <w:vAlign w:val="center"/>
            <w:hideMark/>
          </w:tcPr>
          <w:p w14:paraId="4D6A2C9E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16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7D3E9524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356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64EC8DEC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60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620D7CB6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81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3A763420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45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63BA7994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47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03D70753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18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6B40A57C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937" w:type="dxa"/>
            <w:vAlign w:val="center"/>
          </w:tcPr>
          <w:p w14:paraId="69083ED8" w14:textId="5D5E3E76" w:rsidR="001955B3" w:rsidRPr="00D37206" w:rsidRDefault="001955B3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hAnsi="Times New Roman" w:cs="Times New Roman"/>
                <w:sz w:val="20"/>
                <w:szCs w:val="20"/>
              </w:rPr>
              <w:t>29,297</w:t>
            </w:r>
          </w:p>
        </w:tc>
      </w:tr>
      <w:tr w:rsidR="001955B3" w:rsidRPr="00D37206" w14:paraId="00811CCF" w14:textId="7C5FC9FE" w:rsidTr="002A4775">
        <w:trPr>
          <w:trHeight w:val="270"/>
        </w:trPr>
        <w:tc>
          <w:tcPr>
            <w:tcW w:w="639" w:type="dxa"/>
            <w:vAlign w:val="center"/>
          </w:tcPr>
          <w:p w14:paraId="07D0E3F9" w14:textId="3BB79510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6</w:t>
            </w:r>
          </w:p>
        </w:tc>
        <w:tc>
          <w:tcPr>
            <w:tcW w:w="715" w:type="dxa"/>
            <w:shd w:val="clear" w:color="auto" w:fill="auto"/>
            <w:noWrap/>
            <w:vAlign w:val="center"/>
            <w:hideMark/>
          </w:tcPr>
          <w:p w14:paraId="2E1B0FA0" w14:textId="3BBE1FA5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16</w:t>
            </w:r>
          </w:p>
        </w:tc>
        <w:tc>
          <w:tcPr>
            <w:tcW w:w="715" w:type="dxa"/>
            <w:shd w:val="clear" w:color="auto" w:fill="auto"/>
            <w:noWrap/>
            <w:vAlign w:val="center"/>
            <w:hideMark/>
          </w:tcPr>
          <w:p w14:paraId="5F333401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16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4A5F041F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356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3A2DF978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69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10C85321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81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7029C6FE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45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0DC3EC59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47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304EBF5D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18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581032FE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937" w:type="dxa"/>
            <w:vAlign w:val="center"/>
          </w:tcPr>
          <w:p w14:paraId="01D51A33" w14:textId="038F1528" w:rsidR="001955B3" w:rsidRPr="00D37206" w:rsidRDefault="001955B3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hAnsi="Times New Roman" w:cs="Times New Roman"/>
                <w:sz w:val="20"/>
                <w:szCs w:val="20"/>
              </w:rPr>
              <w:t>30,049</w:t>
            </w:r>
          </w:p>
        </w:tc>
      </w:tr>
      <w:tr w:rsidR="001955B3" w:rsidRPr="00D37206" w14:paraId="67EF6349" w14:textId="675AD2FE" w:rsidTr="002A4775">
        <w:trPr>
          <w:trHeight w:val="270"/>
        </w:trPr>
        <w:tc>
          <w:tcPr>
            <w:tcW w:w="639" w:type="dxa"/>
            <w:vAlign w:val="center"/>
          </w:tcPr>
          <w:p w14:paraId="1EFFA4AA" w14:textId="4B4E2B68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7</w:t>
            </w:r>
          </w:p>
        </w:tc>
        <w:tc>
          <w:tcPr>
            <w:tcW w:w="715" w:type="dxa"/>
            <w:shd w:val="clear" w:color="auto" w:fill="auto"/>
            <w:noWrap/>
            <w:vAlign w:val="center"/>
            <w:hideMark/>
          </w:tcPr>
          <w:p w14:paraId="743ADF34" w14:textId="73C67190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84</w:t>
            </w:r>
          </w:p>
        </w:tc>
        <w:tc>
          <w:tcPr>
            <w:tcW w:w="715" w:type="dxa"/>
            <w:shd w:val="clear" w:color="auto" w:fill="auto"/>
            <w:noWrap/>
            <w:vAlign w:val="center"/>
            <w:hideMark/>
          </w:tcPr>
          <w:p w14:paraId="1191BBF7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000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1EE4AB4E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52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458C8822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69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3B4F4E0E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81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6C72306C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45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73B8880E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094885CA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109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3E413DDF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937" w:type="dxa"/>
            <w:vAlign w:val="center"/>
          </w:tcPr>
          <w:p w14:paraId="225D4A85" w14:textId="232B47C5" w:rsidR="001955B3" w:rsidRPr="00D37206" w:rsidRDefault="001955B3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hAnsi="Times New Roman" w:cs="Times New Roman"/>
                <w:sz w:val="20"/>
                <w:szCs w:val="20"/>
              </w:rPr>
              <w:t>21,639</w:t>
            </w:r>
          </w:p>
        </w:tc>
      </w:tr>
      <w:tr w:rsidR="001955B3" w:rsidRPr="00D37206" w14:paraId="3B454176" w14:textId="70009E8A" w:rsidTr="002A4775">
        <w:trPr>
          <w:trHeight w:val="270"/>
        </w:trPr>
        <w:tc>
          <w:tcPr>
            <w:tcW w:w="639" w:type="dxa"/>
            <w:vAlign w:val="center"/>
          </w:tcPr>
          <w:p w14:paraId="13D510CC" w14:textId="197BEB24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8</w:t>
            </w:r>
          </w:p>
        </w:tc>
        <w:tc>
          <w:tcPr>
            <w:tcW w:w="715" w:type="dxa"/>
            <w:shd w:val="clear" w:color="auto" w:fill="auto"/>
            <w:noWrap/>
            <w:vAlign w:val="center"/>
            <w:hideMark/>
          </w:tcPr>
          <w:p w14:paraId="65C0C81A" w14:textId="505CD144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16</w:t>
            </w:r>
          </w:p>
        </w:tc>
        <w:tc>
          <w:tcPr>
            <w:tcW w:w="715" w:type="dxa"/>
            <w:shd w:val="clear" w:color="auto" w:fill="auto"/>
            <w:noWrap/>
            <w:vAlign w:val="center"/>
            <w:hideMark/>
          </w:tcPr>
          <w:p w14:paraId="2FC96C75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77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5D528444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52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41A914A5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60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0E89E605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36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5B4A0CC1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143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42D83822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11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7BEE3907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18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7D0EC916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36</w:t>
            </w:r>
          </w:p>
        </w:tc>
        <w:tc>
          <w:tcPr>
            <w:tcW w:w="937" w:type="dxa"/>
            <w:vAlign w:val="center"/>
          </w:tcPr>
          <w:p w14:paraId="62CF063F" w14:textId="4E6D18CC" w:rsidR="001955B3" w:rsidRPr="00D37206" w:rsidRDefault="001955B3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hAnsi="Times New Roman" w:cs="Times New Roman"/>
                <w:sz w:val="20"/>
                <w:szCs w:val="20"/>
              </w:rPr>
              <w:t>26,449</w:t>
            </w:r>
          </w:p>
        </w:tc>
      </w:tr>
      <w:tr w:rsidR="001955B3" w:rsidRPr="00D37206" w14:paraId="6790D787" w14:textId="3B2F914E" w:rsidTr="002A4775">
        <w:trPr>
          <w:trHeight w:val="270"/>
        </w:trPr>
        <w:tc>
          <w:tcPr>
            <w:tcW w:w="639" w:type="dxa"/>
            <w:vAlign w:val="center"/>
          </w:tcPr>
          <w:p w14:paraId="3532ED2A" w14:textId="76AA3640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9</w:t>
            </w:r>
          </w:p>
        </w:tc>
        <w:tc>
          <w:tcPr>
            <w:tcW w:w="715" w:type="dxa"/>
            <w:shd w:val="clear" w:color="auto" w:fill="auto"/>
            <w:noWrap/>
            <w:vAlign w:val="center"/>
            <w:hideMark/>
          </w:tcPr>
          <w:p w14:paraId="6AED1811" w14:textId="6FF21595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16</w:t>
            </w:r>
          </w:p>
        </w:tc>
        <w:tc>
          <w:tcPr>
            <w:tcW w:w="715" w:type="dxa"/>
            <w:shd w:val="clear" w:color="auto" w:fill="auto"/>
            <w:noWrap/>
            <w:vAlign w:val="center"/>
            <w:hideMark/>
          </w:tcPr>
          <w:p w14:paraId="24C139F7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77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23D980E3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356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6A325B3B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60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28E2CD50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81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1FEB389A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143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1DE72AD0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11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48623040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18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79E1D40C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36</w:t>
            </w:r>
          </w:p>
        </w:tc>
        <w:tc>
          <w:tcPr>
            <w:tcW w:w="937" w:type="dxa"/>
            <w:vAlign w:val="center"/>
          </w:tcPr>
          <w:p w14:paraId="2AE61ED3" w14:textId="4A5D27D8" w:rsidR="001955B3" w:rsidRPr="00D37206" w:rsidRDefault="001955B3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hAnsi="Times New Roman" w:cs="Times New Roman"/>
                <w:sz w:val="20"/>
                <w:szCs w:val="20"/>
              </w:rPr>
              <w:t>29,099</w:t>
            </w:r>
          </w:p>
        </w:tc>
      </w:tr>
      <w:tr w:rsidR="001955B3" w:rsidRPr="00D37206" w14:paraId="5028DB78" w14:textId="5939550D" w:rsidTr="002A4775">
        <w:trPr>
          <w:trHeight w:val="270"/>
        </w:trPr>
        <w:tc>
          <w:tcPr>
            <w:tcW w:w="639" w:type="dxa"/>
            <w:vAlign w:val="center"/>
          </w:tcPr>
          <w:p w14:paraId="796C9745" w14:textId="6CA1307D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0</w:t>
            </w:r>
          </w:p>
        </w:tc>
        <w:tc>
          <w:tcPr>
            <w:tcW w:w="715" w:type="dxa"/>
            <w:shd w:val="clear" w:color="auto" w:fill="auto"/>
            <w:noWrap/>
            <w:vAlign w:val="center"/>
            <w:hideMark/>
          </w:tcPr>
          <w:p w14:paraId="3AA949F5" w14:textId="7DC13DCB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84</w:t>
            </w:r>
          </w:p>
        </w:tc>
        <w:tc>
          <w:tcPr>
            <w:tcW w:w="715" w:type="dxa"/>
            <w:shd w:val="clear" w:color="auto" w:fill="auto"/>
            <w:noWrap/>
            <w:vAlign w:val="center"/>
            <w:hideMark/>
          </w:tcPr>
          <w:p w14:paraId="0B8715C6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16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585AF145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52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33E6C194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60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369D189E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81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43C634AC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143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25DF8B12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11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0BE6EA30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18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34B2F334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36</w:t>
            </w:r>
          </w:p>
        </w:tc>
        <w:tc>
          <w:tcPr>
            <w:tcW w:w="937" w:type="dxa"/>
            <w:vAlign w:val="center"/>
          </w:tcPr>
          <w:p w14:paraId="0780A9BE" w14:textId="72CE6C39" w:rsidR="001955B3" w:rsidRPr="00D37206" w:rsidRDefault="001955B3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hAnsi="Times New Roman" w:cs="Times New Roman"/>
                <w:sz w:val="20"/>
                <w:szCs w:val="20"/>
              </w:rPr>
              <w:t>27,801</w:t>
            </w:r>
          </w:p>
        </w:tc>
      </w:tr>
      <w:tr w:rsidR="001955B3" w:rsidRPr="00D37206" w14:paraId="7EB00933" w14:textId="6DFCA594" w:rsidTr="002A4775">
        <w:trPr>
          <w:trHeight w:val="270"/>
        </w:trPr>
        <w:tc>
          <w:tcPr>
            <w:tcW w:w="639" w:type="dxa"/>
            <w:vAlign w:val="center"/>
          </w:tcPr>
          <w:p w14:paraId="10E67919" w14:textId="43A8D799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1</w:t>
            </w:r>
          </w:p>
        </w:tc>
        <w:tc>
          <w:tcPr>
            <w:tcW w:w="715" w:type="dxa"/>
            <w:shd w:val="clear" w:color="auto" w:fill="auto"/>
            <w:noWrap/>
            <w:vAlign w:val="center"/>
            <w:hideMark/>
          </w:tcPr>
          <w:p w14:paraId="4A7872AB" w14:textId="55F41C1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84</w:t>
            </w:r>
          </w:p>
        </w:tc>
        <w:tc>
          <w:tcPr>
            <w:tcW w:w="715" w:type="dxa"/>
            <w:shd w:val="clear" w:color="auto" w:fill="auto"/>
            <w:noWrap/>
            <w:vAlign w:val="center"/>
            <w:hideMark/>
          </w:tcPr>
          <w:p w14:paraId="09D3EF6E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16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2294F241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52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471E704B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69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75C6CE6D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817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66EA1BFD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3E40A46F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11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50F102E6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490923D2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36</w:t>
            </w:r>
          </w:p>
        </w:tc>
        <w:tc>
          <w:tcPr>
            <w:tcW w:w="937" w:type="dxa"/>
            <w:vAlign w:val="center"/>
          </w:tcPr>
          <w:p w14:paraId="10690A84" w14:textId="741AAFFA" w:rsidR="001955B3" w:rsidRPr="00D37206" w:rsidRDefault="001955B3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hAnsi="Times New Roman" w:cs="Times New Roman"/>
                <w:sz w:val="20"/>
                <w:szCs w:val="20"/>
              </w:rPr>
              <w:t>21,086</w:t>
            </w:r>
          </w:p>
        </w:tc>
      </w:tr>
      <w:tr w:rsidR="001955B3" w:rsidRPr="00D37206" w14:paraId="76159DD2" w14:textId="28C52539" w:rsidTr="002A4775">
        <w:trPr>
          <w:trHeight w:val="270"/>
        </w:trPr>
        <w:tc>
          <w:tcPr>
            <w:tcW w:w="639" w:type="dxa"/>
            <w:vAlign w:val="center"/>
          </w:tcPr>
          <w:p w14:paraId="1420CCD3" w14:textId="73A1F58B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2</w:t>
            </w:r>
          </w:p>
        </w:tc>
        <w:tc>
          <w:tcPr>
            <w:tcW w:w="715" w:type="dxa"/>
            <w:shd w:val="clear" w:color="auto" w:fill="auto"/>
            <w:noWrap/>
            <w:vAlign w:val="center"/>
            <w:hideMark/>
          </w:tcPr>
          <w:p w14:paraId="425DE888" w14:textId="74C06648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84</w:t>
            </w:r>
          </w:p>
        </w:tc>
        <w:tc>
          <w:tcPr>
            <w:tcW w:w="715" w:type="dxa"/>
            <w:shd w:val="clear" w:color="auto" w:fill="auto"/>
            <w:noWrap/>
            <w:vAlign w:val="center"/>
            <w:hideMark/>
          </w:tcPr>
          <w:p w14:paraId="27AE7EC0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000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6C416151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52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233F4AE7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772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4E2937BD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36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1E4C33DD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6C6E75D5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11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64AB5055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109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1B35B2B6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937" w:type="dxa"/>
            <w:vAlign w:val="center"/>
          </w:tcPr>
          <w:p w14:paraId="2E31C92F" w14:textId="3EDE11F7" w:rsidR="001955B3" w:rsidRPr="00D37206" w:rsidRDefault="001955B3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hAnsi="Times New Roman" w:cs="Times New Roman"/>
                <w:sz w:val="20"/>
                <w:szCs w:val="20"/>
              </w:rPr>
              <w:t>18,663</w:t>
            </w:r>
          </w:p>
        </w:tc>
      </w:tr>
      <w:tr w:rsidR="001955B3" w:rsidRPr="00D37206" w14:paraId="6DF7CC81" w14:textId="46FFE2DF" w:rsidTr="002A4775">
        <w:trPr>
          <w:trHeight w:val="270"/>
        </w:trPr>
        <w:tc>
          <w:tcPr>
            <w:tcW w:w="639" w:type="dxa"/>
            <w:vAlign w:val="center"/>
          </w:tcPr>
          <w:p w14:paraId="45A585D1" w14:textId="23A07E04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3</w:t>
            </w:r>
          </w:p>
        </w:tc>
        <w:tc>
          <w:tcPr>
            <w:tcW w:w="715" w:type="dxa"/>
            <w:shd w:val="clear" w:color="auto" w:fill="auto"/>
            <w:noWrap/>
            <w:vAlign w:val="center"/>
            <w:hideMark/>
          </w:tcPr>
          <w:p w14:paraId="365479D9" w14:textId="495E6716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174</w:t>
            </w:r>
          </w:p>
        </w:tc>
        <w:tc>
          <w:tcPr>
            <w:tcW w:w="715" w:type="dxa"/>
            <w:shd w:val="clear" w:color="auto" w:fill="auto"/>
            <w:noWrap/>
            <w:vAlign w:val="center"/>
            <w:hideMark/>
          </w:tcPr>
          <w:p w14:paraId="61D35DB6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16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04BEEDD5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52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2BB6A845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60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19623922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36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68368D90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143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0FE1C0B5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11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62AA88BD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109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434CA236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36</w:t>
            </w:r>
          </w:p>
        </w:tc>
        <w:tc>
          <w:tcPr>
            <w:tcW w:w="937" w:type="dxa"/>
            <w:vAlign w:val="center"/>
          </w:tcPr>
          <w:p w14:paraId="61AF53D6" w14:textId="68640C37" w:rsidR="001955B3" w:rsidRPr="00D37206" w:rsidRDefault="001955B3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hAnsi="Times New Roman" w:cs="Times New Roman"/>
                <w:sz w:val="20"/>
                <w:szCs w:val="20"/>
              </w:rPr>
              <w:t>24,537</w:t>
            </w:r>
          </w:p>
        </w:tc>
      </w:tr>
      <w:tr w:rsidR="001955B3" w:rsidRPr="00D37206" w14:paraId="0B12EDD2" w14:textId="1E3015E1" w:rsidTr="002A4775">
        <w:trPr>
          <w:trHeight w:val="270"/>
        </w:trPr>
        <w:tc>
          <w:tcPr>
            <w:tcW w:w="639" w:type="dxa"/>
            <w:vAlign w:val="center"/>
          </w:tcPr>
          <w:p w14:paraId="263CB730" w14:textId="6480762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4</w:t>
            </w:r>
          </w:p>
        </w:tc>
        <w:tc>
          <w:tcPr>
            <w:tcW w:w="715" w:type="dxa"/>
            <w:shd w:val="clear" w:color="auto" w:fill="auto"/>
            <w:noWrap/>
            <w:vAlign w:val="center"/>
            <w:hideMark/>
          </w:tcPr>
          <w:p w14:paraId="566D575D" w14:textId="7A0B800F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84</w:t>
            </w:r>
          </w:p>
        </w:tc>
        <w:tc>
          <w:tcPr>
            <w:tcW w:w="715" w:type="dxa"/>
            <w:shd w:val="clear" w:color="auto" w:fill="auto"/>
            <w:noWrap/>
            <w:vAlign w:val="center"/>
            <w:hideMark/>
          </w:tcPr>
          <w:p w14:paraId="3BBD7735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77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6E92FFB9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52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18694363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60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194AE517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81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694358B4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45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57AED7D1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47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699A5260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18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60572AD4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36</w:t>
            </w:r>
          </w:p>
        </w:tc>
        <w:tc>
          <w:tcPr>
            <w:tcW w:w="937" w:type="dxa"/>
            <w:vAlign w:val="center"/>
          </w:tcPr>
          <w:p w14:paraId="35C42A1D" w14:textId="613591DD" w:rsidR="001955B3" w:rsidRPr="00D37206" w:rsidRDefault="001955B3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hAnsi="Times New Roman" w:cs="Times New Roman"/>
                <w:sz w:val="20"/>
                <w:szCs w:val="20"/>
              </w:rPr>
              <w:t>29,099</w:t>
            </w:r>
          </w:p>
        </w:tc>
      </w:tr>
      <w:tr w:rsidR="001955B3" w:rsidRPr="00D37206" w14:paraId="75ABE591" w14:textId="4190580D" w:rsidTr="002A4775">
        <w:trPr>
          <w:trHeight w:val="270"/>
        </w:trPr>
        <w:tc>
          <w:tcPr>
            <w:tcW w:w="639" w:type="dxa"/>
            <w:vAlign w:val="center"/>
          </w:tcPr>
          <w:p w14:paraId="488F5417" w14:textId="0204C57B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5</w:t>
            </w:r>
          </w:p>
        </w:tc>
        <w:tc>
          <w:tcPr>
            <w:tcW w:w="715" w:type="dxa"/>
            <w:shd w:val="clear" w:color="auto" w:fill="auto"/>
            <w:noWrap/>
            <w:vAlign w:val="center"/>
            <w:hideMark/>
          </w:tcPr>
          <w:p w14:paraId="703A4CDB" w14:textId="024C6A1C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84</w:t>
            </w:r>
          </w:p>
        </w:tc>
        <w:tc>
          <w:tcPr>
            <w:tcW w:w="715" w:type="dxa"/>
            <w:shd w:val="clear" w:color="auto" w:fill="auto"/>
            <w:noWrap/>
            <w:vAlign w:val="center"/>
            <w:hideMark/>
          </w:tcPr>
          <w:p w14:paraId="07A356E9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16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2049EB1C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356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4ECD4911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60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3478FE59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81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20C268C3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45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5D39BECE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47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0B59C6FF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109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0E33D62B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36</w:t>
            </w:r>
          </w:p>
        </w:tc>
        <w:tc>
          <w:tcPr>
            <w:tcW w:w="937" w:type="dxa"/>
            <w:vAlign w:val="center"/>
          </w:tcPr>
          <w:p w14:paraId="598EC96E" w14:textId="5F29BD1A" w:rsidR="001955B3" w:rsidRPr="00D37206" w:rsidRDefault="001955B3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hAnsi="Times New Roman" w:cs="Times New Roman"/>
                <w:sz w:val="20"/>
                <w:szCs w:val="20"/>
              </w:rPr>
              <w:t>30,534</w:t>
            </w:r>
          </w:p>
        </w:tc>
      </w:tr>
      <w:tr w:rsidR="001955B3" w:rsidRPr="00D37206" w14:paraId="24878A18" w14:textId="55D27194" w:rsidTr="002A4775">
        <w:trPr>
          <w:trHeight w:val="315"/>
        </w:trPr>
        <w:tc>
          <w:tcPr>
            <w:tcW w:w="639" w:type="dxa"/>
            <w:vAlign w:val="center"/>
          </w:tcPr>
          <w:p w14:paraId="53029DC0" w14:textId="282E39A2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6</w:t>
            </w:r>
          </w:p>
        </w:tc>
        <w:tc>
          <w:tcPr>
            <w:tcW w:w="715" w:type="dxa"/>
            <w:shd w:val="clear" w:color="auto" w:fill="auto"/>
            <w:noWrap/>
            <w:vAlign w:val="center"/>
            <w:hideMark/>
          </w:tcPr>
          <w:p w14:paraId="5E92E37C" w14:textId="3D99DEBC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16</w:t>
            </w:r>
          </w:p>
        </w:tc>
        <w:tc>
          <w:tcPr>
            <w:tcW w:w="715" w:type="dxa"/>
            <w:shd w:val="clear" w:color="auto" w:fill="auto"/>
            <w:noWrap/>
            <w:vAlign w:val="center"/>
            <w:hideMark/>
          </w:tcPr>
          <w:p w14:paraId="442DF6F8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16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326869A7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52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6AA9F22C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60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14BC7F44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81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1E6B2228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143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0F0A12D4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47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10810EA2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18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421B187F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36</w:t>
            </w:r>
          </w:p>
        </w:tc>
        <w:tc>
          <w:tcPr>
            <w:tcW w:w="937" w:type="dxa"/>
            <w:vAlign w:val="center"/>
          </w:tcPr>
          <w:p w14:paraId="055C14D5" w14:textId="5F4864E9" w:rsidR="001955B3" w:rsidRPr="00D37206" w:rsidRDefault="001955B3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hAnsi="Times New Roman" w:cs="Times New Roman"/>
                <w:sz w:val="20"/>
                <w:szCs w:val="20"/>
              </w:rPr>
              <w:t>30,270</w:t>
            </w:r>
          </w:p>
        </w:tc>
      </w:tr>
      <w:tr w:rsidR="001955B3" w:rsidRPr="00D37206" w14:paraId="0663B800" w14:textId="3897EF98" w:rsidTr="002A4775">
        <w:trPr>
          <w:trHeight w:val="315"/>
        </w:trPr>
        <w:tc>
          <w:tcPr>
            <w:tcW w:w="639" w:type="dxa"/>
            <w:vAlign w:val="center"/>
          </w:tcPr>
          <w:p w14:paraId="64512058" w14:textId="2D2DE3B9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7</w:t>
            </w:r>
          </w:p>
        </w:tc>
        <w:tc>
          <w:tcPr>
            <w:tcW w:w="715" w:type="dxa"/>
            <w:shd w:val="clear" w:color="auto" w:fill="auto"/>
            <w:noWrap/>
            <w:vAlign w:val="center"/>
            <w:hideMark/>
          </w:tcPr>
          <w:p w14:paraId="7EC978E8" w14:textId="266AA538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16</w:t>
            </w:r>
          </w:p>
        </w:tc>
        <w:tc>
          <w:tcPr>
            <w:tcW w:w="715" w:type="dxa"/>
            <w:shd w:val="clear" w:color="auto" w:fill="auto"/>
            <w:noWrap/>
            <w:vAlign w:val="center"/>
            <w:hideMark/>
          </w:tcPr>
          <w:p w14:paraId="12305358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16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62FA2292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52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310D1F72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60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5F7C1B2C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36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372B611E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45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16399896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47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3A9F806B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18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140E5F1E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36</w:t>
            </w:r>
          </w:p>
        </w:tc>
        <w:tc>
          <w:tcPr>
            <w:tcW w:w="937" w:type="dxa"/>
            <w:vAlign w:val="center"/>
          </w:tcPr>
          <w:p w14:paraId="37CF673F" w14:textId="77543002" w:rsidR="001955B3" w:rsidRPr="00D37206" w:rsidRDefault="001955B3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hAnsi="Times New Roman" w:cs="Times New Roman"/>
                <w:sz w:val="20"/>
                <w:szCs w:val="20"/>
              </w:rPr>
              <w:t>30,226</w:t>
            </w:r>
          </w:p>
        </w:tc>
      </w:tr>
      <w:tr w:rsidR="001955B3" w:rsidRPr="00D37206" w14:paraId="4DBDBA2B" w14:textId="2AB8AB3D" w:rsidTr="002A4775">
        <w:trPr>
          <w:trHeight w:val="330"/>
        </w:trPr>
        <w:tc>
          <w:tcPr>
            <w:tcW w:w="639" w:type="dxa"/>
            <w:vAlign w:val="center"/>
          </w:tcPr>
          <w:p w14:paraId="5E03656C" w14:textId="35DEA8BA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8</w:t>
            </w:r>
          </w:p>
        </w:tc>
        <w:tc>
          <w:tcPr>
            <w:tcW w:w="715" w:type="dxa"/>
            <w:shd w:val="clear" w:color="auto" w:fill="auto"/>
            <w:noWrap/>
            <w:vAlign w:val="center"/>
            <w:hideMark/>
          </w:tcPr>
          <w:p w14:paraId="3A969105" w14:textId="1752C95B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174</w:t>
            </w:r>
          </w:p>
        </w:tc>
        <w:tc>
          <w:tcPr>
            <w:tcW w:w="715" w:type="dxa"/>
            <w:shd w:val="clear" w:color="auto" w:fill="auto"/>
            <w:noWrap/>
            <w:vAlign w:val="center"/>
            <w:hideMark/>
          </w:tcPr>
          <w:p w14:paraId="3D464F6C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000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4D61BD92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52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39B273FD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0E18849C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817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5DA40406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783B5296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11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16DC40BA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109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1AABD958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937" w:type="dxa"/>
            <w:vAlign w:val="center"/>
          </w:tcPr>
          <w:p w14:paraId="098E045A" w14:textId="73C2B61C" w:rsidR="001955B3" w:rsidRPr="00D37206" w:rsidRDefault="001955B3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hAnsi="Times New Roman" w:cs="Times New Roman"/>
                <w:sz w:val="20"/>
                <w:szCs w:val="20"/>
              </w:rPr>
              <w:t>16,263</w:t>
            </w:r>
          </w:p>
        </w:tc>
      </w:tr>
      <w:tr w:rsidR="001955B3" w:rsidRPr="00D37206" w14:paraId="7A09A62B" w14:textId="2849A539" w:rsidTr="002A4775">
        <w:trPr>
          <w:trHeight w:val="270"/>
        </w:trPr>
        <w:tc>
          <w:tcPr>
            <w:tcW w:w="639" w:type="dxa"/>
            <w:vAlign w:val="center"/>
          </w:tcPr>
          <w:p w14:paraId="75912A01" w14:textId="06E1F13B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9</w:t>
            </w:r>
          </w:p>
        </w:tc>
        <w:tc>
          <w:tcPr>
            <w:tcW w:w="715" w:type="dxa"/>
            <w:shd w:val="clear" w:color="auto" w:fill="auto"/>
            <w:noWrap/>
            <w:vAlign w:val="center"/>
            <w:hideMark/>
          </w:tcPr>
          <w:p w14:paraId="029BDC1E" w14:textId="4356D75F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16</w:t>
            </w:r>
          </w:p>
        </w:tc>
        <w:tc>
          <w:tcPr>
            <w:tcW w:w="715" w:type="dxa"/>
            <w:shd w:val="clear" w:color="auto" w:fill="auto"/>
            <w:noWrap/>
            <w:vAlign w:val="center"/>
            <w:hideMark/>
          </w:tcPr>
          <w:p w14:paraId="30580BDE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16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3CCC1A7E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52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7D213241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60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7D91E9AF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81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61BEEB5D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45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7458344F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47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76DBBF9E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109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67531997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36</w:t>
            </w:r>
          </w:p>
        </w:tc>
        <w:tc>
          <w:tcPr>
            <w:tcW w:w="937" w:type="dxa"/>
            <w:vAlign w:val="center"/>
          </w:tcPr>
          <w:p w14:paraId="2C543BD9" w14:textId="0FD133E8" w:rsidR="001955B3" w:rsidRPr="00D37206" w:rsidRDefault="001955B3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hAnsi="Times New Roman" w:cs="Times New Roman"/>
                <w:sz w:val="20"/>
                <w:szCs w:val="20"/>
              </w:rPr>
              <w:t>30,262</w:t>
            </w:r>
          </w:p>
        </w:tc>
      </w:tr>
      <w:tr w:rsidR="001955B3" w:rsidRPr="00D37206" w14:paraId="2E8B4A49" w14:textId="3688B9E4" w:rsidTr="002A4775">
        <w:trPr>
          <w:trHeight w:val="270"/>
        </w:trPr>
        <w:tc>
          <w:tcPr>
            <w:tcW w:w="639" w:type="dxa"/>
            <w:vAlign w:val="center"/>
          </w:tcPr>
          <w:p w14:paraId="33753541" w14:textId="2933FE6E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0</w:t>
            </w:r>
          </w:p>
        </w:tc>
        <w:tc>
          <w:tcPr>
            <w:tcW w:w="715" w:type="dxa"/>
            <w:shd w:val="clear" w:color="auto" w:fill="auto"/>
            <w:noWrap/>
            <w:vAlign w:val="center"/>
            <w:hideMark/>
          </w:tcPr>
          <w:p w14:paraId="5F38CA89" w14:textId="5D05680A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16</w:t>
            </w:r>
          </w:p>
        </w:tc>
        <w:tc>
          <w:tcPr>
            <w:tcW w:w="715" w:type="dxa"/>
            <w:shd w:val="clear" w:color="auto" w:fill="auto"/>
            <w:noWrap/>
            <w:vAlign w:val="center"/>
            <w:hideMark/>
          </w:tcPr>
          <w:p w14:paraId="20BEE0FC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77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55C9D6A6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356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3B3C7380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60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1927BD22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36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248F8DB5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45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323C0FC1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11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45351F07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18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21F42710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36</w:t>
            </w:r>
          </w:p>
        </w:tc>
        <w:tc>
          <w:tcPr>
            <w:tcW w:w="937" w:type="dxa"/>
            <w:vAlign w:val="center"/>
          </w:tcPr>
          <w:p w14:paraId="3650334D" w14:textId="67C0F5C3" w:rsidR="001955B3" w:rsidRPr="00D37206" w:rsidRDefault="001955B3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hAnsi="Times New Roman" w:cs="Times New Roman"/>
                <w:sz w:val="20"/>
                <w:szCs w:val="20"/>
              </w:rPr>
              <w:t>29,056</w:t>
            </w:r>
          </w:p>
        </w:tc>
      </w:tr>
      <w:tr w:rsidR="001955B3" w:rsidRPr="00D37206" w14:paraId="57905BAE" w14:textId="3DCCD1C9" w:rsidTr="002A4775">
        <w:trPr>
          <w:trHeight w:val="270"/>
        </w:trPr>
        <w:tc>
          <w:tcPr>
            <w:tcW w:w="639" w:type="dxa"/>
            <w:vAlign w:val="center"/>
          </w:tcPr>
          <w:p w14:paraId="45665D03" w14:textId="0D318001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1</w:t>
            </w:r>
          </w:p>
        </w:tc>
        <w:tc>
          <w:tcPr>
            <w:tcW w:w="715" w:type="dxa"/>
            <w:shd w:val="clear" w:color="auto" w:fill="auto"/>
            <w:noWrap/>
            <w:vAlign w:val="center"/>
            <w:hideMark/>
          </w:tcPr>
          <w:p w14:paraId="30AD9236" w14:textId="3288CE7D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5" w:type="dxa"/>
            <w:shd w:val="clear" w:color="auto" w:fill="auto"/>
            <w:noWrap/>
            <w:vAlign w:val="center"/>
            <w:hideMark/>
          </w:tcPr>
          <w:p w14:paraId="0DCEE43B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77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55167144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771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590422A1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0EB16E08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81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47D6DFD4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143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1955A754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0600F6CB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109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6E0882D7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937" w:type="dxa"/>
            <w:vAlign w:val="center"/>
          </w:tcPr>
          <w:p w14:paraId="7598EA6D" w14:textId="70A139AA" w:rsidR="001955B3" w:rsidRPr="00D37206" w:rsidRDefault="001955B3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hAnsi="Times New Roman" w:cs="Times New Roman"/>
                <w:sz w:val="20"/>
                <w:szCs w:val="20"/>
              </w:rPr>
              <w:t>16,781</w:t>
            </w:r>
          </w:p>
        </w:tc>
      </w:tr>
      <w:tr w:rsidR="001955B3" w:rsidRPr="00D37206" w14:paraId="1BA8B704" w14:textId="066652B5" w:rsidTr="002A4775">
        <w:trPr>
          <w:trHeight w:val="270"/>
        </w:trPr>
        <w:tc>
          <w:tcPr>
            <w:tcW w:w="639" w:type="dxa"/>
            <w:vAlign w:val="center"/>
          </w:tcPr>
          <w:p w14:paraId="5CEA6AE5" w14:textId="3C96D3DC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2</w:t>
            </w:r>
          </w:p>
        </w:tc>
        <w:tc>
          <w:tcPr>
            <w:tcW w:w="715" w:type="dxa"/>
            <w:shd w:val="clear" w:color="auto" w:fill="auto"/>
            <w:noWrap/>
            <w:vAlign w:val="center"/>
            <w:hideMark/>
          </w:tcPr>
          <w:p w14:paraId="5819F980" w14:textId="030B207F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16</w:t>
            </w:r>
          </w:p>
        </w:tc>
        <w:tc>
          <w:tcPr>
            <w:tcW w:w="715" w:type="dxa"/>
            <w:shd w:val="clear" w:color="auto" w:fill="auto"/>
            <w:noWrap/>
            <w:vAlign w:val="center"/>
            <w:hideMark/>
          </w:tcPr>
          <w:p w14:paraId="778594CA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16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5AA9FBCC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356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462DA909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60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60BA95A2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81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710B601C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45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5C730077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47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42E5BD75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109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02A1FE62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36</w:t>
            </w:r>
          </w:p>
        </w:tc>
        <w:tc>
          <w:tcPr>
            <w:tcW w:w="937" w:type="dxa"/>
            <w:vAlign w:val="center"/>
          </w:tcPr>
          <w:p w14:paraId="1E7FAE04" w14:textId="742E2A50" w:rsidR="001955B3" w:rsidRPr="00D37206" w:rsidRDefault="001955B3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hAnsi="Times New Roman" w:cs="Times New Roman"/>
                <w:sz w:val="20"/>
                <w:szCs w:val="20"/>
              </w:rPr>
              <w:t>31,667</w:t>
            </w:r>
          </w:p>
        </w:tc>
      </w:tr>
      <w:tr w:rsidR="001955B3" w:rsidRPr="00D37206" w14:paraId="2FE4DF1E" w14:textId="23439523" w:rsidTr="002A4775">
        <w:trPr>
          <w:trHeight w:val="270"/>
        </w:trPr>
        <w:tc>
          <w:tcPr>
            <w:tcW w:w="639" w:type="dxa"/>
            <w:vAlign w:val="center"/>
          </w:tcPr>
          <w:p w14:paraId="1AB8DCD8" w14:textId="1E24E3C0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3</w:t>
            </w:r>
          </w:p>
        </w:tc>
        <w:tc>
          <w:tcPr>
            <w:tcW w:w="715" w:type="dxa"/>
            <w:shd w:val="clear" w:color="auto" w:fill="auto"/>
            <w:noWrap/>
            <w:vAlign w:val="center"/>
            <w:hideMark/>
          </w:tcPr>
          <w:p w14:paraId="3281DDE3" w14:textId="2813CD54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84</w:t>
            </w:r>
          </w:p>
        </w:tc>
        <w:tc>
          <w:tcPr>
            <w:tcW w:w="715" w:type="dxa"/>
            <w:shd w:val="clear" w:color="auto" w:fill="auto"/>
            <w:noWrap/>
            <w:vAlign w:val="center"/>
            <w:hideMark/>
          </w:tcPr>
          <w:p w14:paraId="3B2A183E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16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58F0E700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356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2CDADB18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60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6313F75E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81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1005AE36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143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44F91805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47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231B5FD2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18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6C37B342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36</w:t>
            </w:r>
          </w:p>
        </w:tc>
        <w:tc>
          <w:tcPr>
            <w:tcW w:w="937" w:type="dxa"/>
            <w:vAlign w:val="center"/>
          </w:tcPr>
          <w:p w14:paraId="72BD36B4" w14:textId="2A1A2D22" w:rsidR="001955B3" w:rsidRPr="00D37206" w:rsidRDefault="001955B3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hAnsi="Times New Roman" w:cs="Times New Roman"/>
                <w:sz w:val="20"/>
                <w:szCs w:val="20"/>
              </w:rPr>
              <w:t>30,542</w:t>
            </w:r>
          </w:p>
        </w:tc>
      </w:tr>
      <w:tr w:rsidR="001955B3" w:rsidRPr="00D37206" w14:paraId="10F6D268" w14:textId="5FE8932C" w:rsidTr="002A4775">
        <w:trPr>
          <w:trHeight w:val="270"/>
        </w:trPr>
        <w:tc>
          <w:tcPr>
            <w:tcW w:w="639" w:type="dxa"/>
            <w:vAlign w:val="center"/>
          </w:tcPr>
          <w:p w14:paraId="4741E095" w14:textId="681676CC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4</w:t>
            </w:r>
          </w:p>
        </w:tc>
        <w:tc>
          <w:tcPr>
            <w:tcW w:w="715" w:type="dxa"/>
            <w:shd w:val="clear" w:color="auto" w:fill="auto"/>
            <w:noWrap/>
            <w:vAlign w:val="center"/>
            <w:hideMark/>
          </w:tcPr>
          <w:p w14:paraId="7A504A5A" w14:textId="40FD0F54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174</w:t>
            </w:r>
          </w:p>
        </w:tc>
        <w:tc>
          <w:tcPr>
            <w:tcW w:w="715" w:type="dxa"/>
            <w:shd w:val="clear" w:color="auto" w:fill="auto"/>
            <w:noWrap/>
            <w:vAlign w:val="center"/>
            <w:hideMark/>
          </w:tcPr>
          <w:p w14:paraId="75415155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16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65DA26C8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52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7D0EBF10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60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39C4C50B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81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4CC81721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143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332C288D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401C81B7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18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20A910D0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36</w:t>
            </w:r>
          </w:p>
        </w:tc>
        <w:tc>
          <w:tcPr>
            <w:tcW w:w="937" w:type="dxa"/>
            <w:vAlign w:val="center"/>
          </w:tcPr>
          <w:p w14:paraId="7862DB85" w14:textId="494244BF" w:rsidR="001955B3" w:rsidRPr="00D37206" w:rsidRDefault="001955B3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hAnsi="Times New Roman" w:cs="Times New Roman"/>
                <w:sz w:val="20"/>
                <w:szCs w:val="20"/>
              </w:rPr>
              <w:t>25,781</w:t>
            </w:r>
          </w:p>
        </w:tc>
      </w:tr>
      <w:tr w:rsidR="001955B3" w:rsidRPr="00D37206" w14:paraId="5493AED6" w14:textId="038C63AC" w:rsidTr="002A4775">
        <w:trPr>
          <w:trHeight w:val="270"/>
        </w:trPr>
        <w:tc>
          <w:tcPr>
            <w:tcW w:w="639" w:type="dxa"/>
            <w:vAlign w:val="center"/>
          </w:tcPr>
          <w:p w14:paraId="6521F05E" w14:textId="481648C2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5</w:t>
            </w:r>
          </w:p>
        </w:tc>
        <w:tc>
          <w:tcPr>
            <w:tcW w:w="715" w:type="dxa"/>
            <w:shd w:val="clear" w:color="auto" w:fill="auto"/>
            <w:noWrap/>
            <w:vAlign w:val="center"/>
            <w:hideMark/>
          </w:tcPr>
          <w:p w14:paraId="67F2A743" w14:textId="45519084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174</w:t>
            </w:r>
          </w:p>
        </w:tc>
        <w:tc>
          <w:tcPr>
            <w:tcW w:w="715" w:type="dxa"/>
            <w:shd w:val="clear" w:color="auto" w:fill="auto"/>
            <w:noWrap/>
            <w:vAlign w:val="center"/>
            <w:hideMark/>
          </w:tcPr>
          <w:p w14:paraId="63079A1E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77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35B05681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48F35207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69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399EB51A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81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18968921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621772EE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38A0FA4A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12AEBCF5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36</w:t>
            </w:r>
          </w:p>
        </w:tc>
        <w:tc>
          <w:tcPr>
            <w:tcW w:w="937" w:type="dxa"/>
            <w:vAlign w:val="center"/>
          </w:tcPr>
          <w:p w14:paraId="3BD875C2" w14:textId="0E543399" w:rsidR="001955B3" w:rsidRPr="00D37206" w:rsidRDefault="001955B3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hAnsi="Times New Roman" w:cs="Times New Roman"/>
                <w:sz w:val="20"/>
                <w:szCs w:val="20"/>
              </w:rPr>
              <w:t>17,936</w:t>
            </w:r>
          </w:p>
        </w:tc>
      </w:tr>
      <w:tr w:rsidR="001955B3" w:rsidRPr="00D37206" w14:paraId="6B026DA8" w14:textId="7A2A56C2" w:rsidTr="002A4775">
        <w:trPr>
          <w:trHeight w:val="270"/>
        </w:trPr>
        <w:tc>
          <w:tcPr>
            <w:tcW w:w="639" w:type="dxa"/>
            <w:vAlign w:val="center"/>
          </w:tcPr>
          <w:p w14:paraId="7B396856" w14:textId="7461975B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6</w:t>
            </w:r>
          </w:p>
        </w:tc>
        <w:tc>
          <w:tcPr>
            <w:tcW w:w="715" w:type="dxa"/>
            <w:shd w:val="clear" w:color="auto" w:fill="auto"/>
            <w:noWrap/>
            <w:vAlign w:val="center"/>
            <w:hideMark/>
          </w:tcPr>
          <w:p w14:paraId="40A72B8C" w14:textId="620F2CE0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16</w:t>
            </w:r>
          </w:p>
        </w:tc>
        <w:tc>
          <w:tcPr>
            <w:tcW w:w="715" w:type="dxa"/>
            <w:shd w:val="clear" w:color="auto" w:fill="auto"/>
            <w:noWrap/>
            <w:vAlign w:val="center"/>
            <w:hideMark/>
          </w:tcPr>
          <w:p w14:paraId="683E7199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16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3E98EF52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52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0C21F67B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69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0DF9906C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36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3A263A81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143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679F3456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47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61A7C066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109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7B8CFE3D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937" w:type="dxa"/>
            <w:vAlign w:val="center"/>
          </w:tcPr>
          <w:p w14:paraId="454F5506" w14:textId="4F4C30C0" w:rsidR="001955B3" w:rsidRPr="00D37206" w:rsidRDefault="001955B3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hAnsi="Times New Roman" w:cs="Times New Roman"/>
                <w:sz w:val="20"/>
                <w:szCs w:val="20"/>
              </w:rPr>
              <w:t>24,988</w:t>
            </w:r>
          </w:p>
        </w:tc>
      </w:tr>
      <w:tr w:rsidR="001955B3" w:rsidRPr="00D37206" w14:paraId="26DB3087" w14:textId="0F7DAD76" w:rsidTr="002A4775">
        <w:trPr>
          <w:trHeight w:val="270"/>
        </w:trPr>
        <w:tc>
          <w:tcPr>
            <w:tcW w:w="639" w:type="dxa"/>
            <w:vAlign w:val="center"/>
          </w:tcPr>
          <w:p w14:paraId="0243667F" w14:textId="7EC899CE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7</w:t>
            </w:r>
          </w:p>
        </w:tc>
        <w:tc>
          <w:tcPr>
            <w:tcW w:w="715" w:type="dxa"/>
            <w:shd w:val="clear" w:color="auto" w:fill="auto"/>
            <w:noWrap/>
            <w:vAlign w:val="center"/>
            <w:hideMark/>
          </w:tcPr>
          <w:p w14:paraId="5735BDD7" w14:textId="646498B6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16</w:t>
            </w:r>
          </w:p>
        </w:tc>
        <w:tc>
          <w:tcPr>
            <w:tcW w:w="715" w:type="dxa"/>
            <w:shd w:val="clear" w:color="auto" w:fill="auto"/>
            <w:noWrap/>
            <w:vAlign w:val="center"/>
            <w:hideMark/>
          </w:tcPr>
          <w:p w14:paraId="43C0CC07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77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56600A19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52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3D704DF4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60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186B608F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81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6A641C66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45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1DA255B7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11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77BF0D17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109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776633B9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36</w:t>
            </w:r>
          </w:p>
        </w:tc>
        <w:tc>
          <w:tcPr>
            <w:tcW w:w="937" w:type="dxa"/>
            <w:vAlign w:val="center"/>
          </w:tcPr>
          <w:p w14:paraId="63743905" w14:textId="38F70A1F" w:rsidR="001955B3" w:rsidRPr="00D37206" w:rsidRDefault="001955B3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hAnsi="Times New Roman" w:cs="Times New Roman"/>
                <w:sz w:val="20"/>
                <w:szCs w:val="20"/>
              </w:rPr>
              <w:t>27,687</w:t>
            </w:r>
          </w:p>
        </w:tc>
      </w:tr>
      <w:tr w:rsidR="001955B3" w:rsidRPr="00D37206" w14:paraId="6077383B" w14:textId="7CBC54A5" w:rsidTr="002A4775">
        <w:trPr>
          <w:trHeight w:val="270"/>
        </w:trPr>
        <w:tc>
          <w:tcPr>
            <w:tcW w:w="639" w:type="dxa"/>
            <w:vAlign w:val="center"/>
          </w:tcPr>
          <w:p w14:paraId="4ECBBC07" w14:textId="4A3F81ED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8</w:t>
            </w:r>
          </w:p>
        </w:tc>
        <w:tc>
          <w:tcPr>
            <w:tcW w:w="715" w:type="dxa"/>
            <w:shd w:val="clear" w:color="auto" w:fill="auto"/>
            <w:noWrap/>
            <w:vAlign w:val="center"/>
            <w:hideMark/>
          </w:tcPr>
          <w:p w14:paraId="41E1694F" w14:textId="6EBFCA96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16</w:t>
            </w:r>
          </w:p>
        </w:tc>
        <w:tc>
          <w:tcPr>
            <w:tcW w:w="715" w:type="dxa"/>
            <w:shd w:val="clear" w:color="auto" w:fill="auto"/>
            <w:noWrap/>
            <w:vAlign w:val="center"/>
            <w:hideMark/>
          </w:tcPr>
          <w:p w14:paraId="7F91D35D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77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1866848F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52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2FF81979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69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5BF60149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81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079C2E8E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45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0DB2B9AF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11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1C8A159D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109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786BF3DC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36</w:t>
            </w:r>
          </w:p>
        </w:tc>
        <w:tc>
          <w:tcPr>
            <w:tcW w:w="937" w:type="dxa"/>
            <w:vAlign w:val="center"/>
          </w:tcPr>
          <w:p w14:paraId="60084A5B" w14:textId="784C0EF7" w:rsidR="001955B3" w:rsidRPr="00D37206" w:rsidRDefault="001955B3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hAnsi="Times New Roman" w:cs="Times New Roman"/>
                <w:sz w:val="20"/>
                <w:szCs w:val="20"/>
              </w:rPr>
              <w:t>26,496</w:t>
            </w:r>
          </w:p>
        </w:tc>
      </w:tr>
      <w:tr w:rsidR="001955B3" w:rsidRPr="00D37206" w14:paraId="0D80363F" w14:textId="39196E2F" w:rsidTr="002A4775">
        <w:trPr>
          <w:trHeight w:val="270"/>
        </w:trPr>
        <w:tc>
          <w:tcPr>
            <w:tcW w:w="639" w:type="dxa"/>
            <w:vAlign w:val="center"/>
          </w:tcPr>
          <w:p w14:paraId="0C285E9A" w14:textId="176D5211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lastRenderedPageBreak/>
              <w:t>39</w:t>
            </w:r>
          </w:p>
        </w:tc>
        <w:tc>
          <w:tcPr>
            <w:tcW w:w="715" w:type="dxa"/>
            <w:shd w:val="clear" w:color="auto" w:fill="auto"/>
            <w:noWrap/>
            <w:vAlign w:val="center"/>
            <w:hideMark/>
          </w:tcPr>
          <w:p w14:paraId="58B50C45" w14:textId="78F939B9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174</w:t>
            </w:r>
          </w:p>
        </w:tc>
        <w:tc>
          <w:tcPr>
            <w:tcW w:w="715" w:type="dxa"/>
            <w:shd w:val="clear" w:color="auto" w:fill="auto"/>
            <w:noWrap/>
            <w:vAlign w:val="center"/>
            <w:hideMark/>
          </w:tcPr>
          <w:p w14:paraId="34A48EEE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000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280C0E77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52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7193A213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47BDB19B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817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53536724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143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41A8B621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47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005FF8F8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7CDEE18F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937" w:type="dxa"/>
            <w:vAlign w:val="center"/>
          </w:tcPr>
          <w:p w14:paraId="1FA4D4D9" w14:textId="18E7136B" w:rsidR="001955B3" w:rsidRPr="00D37206" w:rsidRDefault="001955B3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hAnsi="Times New Roman" w:cs="Times New Roman"/>
                <w:sz w:val="20"/>
                <w:szCs w:val="20"/>
              </w:rPr>
              <w:t>17,632</w:t>
            </w:r>
          </w:p>
        </w:tc>
      </w:tr>
      <w:tr w:rsidR="001955B3" w:rsidRPr="00D37206" w14:paraId="41B79F92" w14:textId="11863F29" w:rsidTr="002A4775">
        <w:trPr>
          <w:trHeight w:val="270"/>
        </w:trPr>
        <w:tc>
          <w:tcPr>
            <w:tcW w:w="639" w:type="dxa"/>
            <w:vAlign w:val="center"/>
          </w:tcPr>
          <w:p w14:paraId="44647B63" w14:textId="7F573B93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0</w:t>
            </w:r>
          </w:p>
        </w:tc>
        <w:tc>
          <w:tcPr>
            <w:tcW w:w="715" w:type="dxa"/>
            <w:shd w:val="clear" w:color="auto" w:fill="auto"/>
            <w:noWrap/>
            <w:vAlign w:val="center"/>
            <w:hideMark/>
          </w:tcPr>
          <w:p w14:paraId="0AADC42A" w14:textId="03C1FF1C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174</w:t>
            </w:r>
          </w:p>
        </w:tc>
        <w:tc>
          <w:tcPr>
            <w:tcW w:w="715" w:type="dxa"/>
            <w:shd w:val="clear" w:color="auto" w:fill="auto"/>
            <w:noWrap/>
            <w:vAlign w:val="center"/>
            <w:hideMark/>
          </w:tcPr>
          <w:p w14:paraId="474B385A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000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2BBDBE45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771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29393449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772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1297987C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5CC176DB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04F9970A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76240830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5F5B040F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937" w:type="dxa"/>
            <w:vAlign w:val="center"/>
          </w:tcPr>
          <w:p w14:paraId="6631AF74" w14:textId="73E0A2BF" w:rsidR="001955B3" w:rsidRPr="00D37206" w:rsidRDefault="001955B3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hAnsi="Times New Roman" w:cs="Times New Roman"/>
                <w:sz w:val="20"/>
                <w:szCs w:val="20"/>
              </w:rPr>
              <w:t>12,716</w:t>
            </w:r>
          </w:p>
        </w:tc>
      </w:tr>
      <w:tr w:rsidR="001955B3" w:rsidRPr="00D37206" w14:paraId="32ED31A2" w14:textId="1B24F1C0" w:rsidTr="002A4775">
        <w:trPr>
          <w:trHeight w:val="270"/>
        </w:trPr>
        <w:tc>
          <w:tcPr>
            <w:tcW w:w="639" w:type="dxa"/>
            <w:vAlign w:val="center"/>
          </w:tcPr>
          <w:p w14:paraId="34D12E90" w14:textId="0FA39944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1</w:t>
            </w:r>
          </w:p>
        </w:tc>
        <w:tc>
          <w:tcPr>
            <w:tcW w:w="715" w:type="dxa"/>
            <w:shd w:val="clear" w:color="auto" w:fill="auto"/>
            <w:noWrap/>
            <w:vAlign w:val="center"/>
            <w:hideMark/>
          </w:tcPr>
          <w:p w14:paraId="3C718200" w14:textId="5DDE50DE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174</w:t>
            </w:r>
          </w:p>
        </w:tc>
        <w:tc>
          <w:tcPr>
            <w:tcW w:w="715" w:type="dxa"/>
            <w:shd w:val="clear" w:color="auto" w:fill="auto"/>
            <w:noWrap/>
            <w:vAlign w:val="center"/>
            <w:hideMark/>
          </w:tcPr>
          <w:p w14:paraId="69950B4C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15DF3F86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771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3094B426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772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53CFDFAF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81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68C51A28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143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6C896BB6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11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6EF616A2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109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71CF25E2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937" w:type="dxa"/>
            <w:vAlign w:val="center"/>
          </w:tcPr>
          <w:p w14:paraId="735B08D8" w14:textId="0BD0600B" w:rsidR="001955B3" w:rsidRPr="00D37206" w:rsidRDefault="001955B3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hAnsi="Times New Roman" w:cs="Times New Roman"/>
                <w:sz w:val="20"/>
                <w:szCs w:val="20"/>
              </w:rPr>
              <w:t>18,060</w:t>
            </w:r>
          </w:p>
        </w:tc>
      </w:tr>
      <w:tr w:rsidR="001955B3" w:rsidRPr="00D37206" w14:paraId="5AFDF9DF" w14:textId="066F4C38" w:rsidTr="002A4775">
        <w:trPr>
          <w:trHeight w:val="270"/>
        </w:trPr>
        <w:tc>
          <w:tcPr>
            <w:tcW w:w="639" w:type="dxa"/>
            <w:vAlign w:val="center"/>
          </w:tcPr>
          <w:p w14:paraId="4BEDBFE9" w14:textId="0E2ED0B0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2</w:t>
            </w:r>
          </w:p>
        </w:tc>
        <w:tc>
          <w:tcPr>
            <w:tcW w:w="715" w:type="dxa"/>
            <w:shd w:val="clear" w:color="auto" w:fill="auto"/>
            <w:noWrap/>
            <w:vAlign w:val="center"/>
            <w:hideMark/>
          </w:tcPr>
          <w:p w14:paraId="5095E84C" w14:textId="57F422F4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16</w:t>
            </w:r>
          </w:p>
        </w:tc>
        <w:tc>
          <w:tcPr>
            <w:tcW w:w="715" w:type="dxa"/>
            <w:shd w:val="clear" w:color="auto" w:fill="auto"/>
            <w:noWrap/>
            <w:vAlign w:val="center"/>
            <w:hideMark/>
          </w:tcPr>
          <w:p w14:paraId="21FD7A49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16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144911B9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52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52399975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772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06C100A3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81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35422C9B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45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46B60369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11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4FADA976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18</w:t>
            </w:r>
          </w:p>
        </w:tc>
        <w:tc>
          <w:tcPr>
            <w:tcW w:w="716" w:type="dxa"/>
            <w:shd w:val="clear" w:color="auto" w:fill="auto"/>
            <w:noWrap/>
            <w:vAlign w:val="center"/>
            <w:hideMark/>
          </w:tcPr>
          <w:p w14:paraId="544AF74C" w14:textId="77777777" w:rsidR="001955B3" w:rsidRPr="00D37206" w:rsidRDefault="001955B3" w:rsidP="001955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937" w:type="dxa"/>
            <w:vAlign w:val="center"/>
          </w:tcPr>
          <w:p w14:paraId="76CBBCA8" w14:textId="540133C7" w:rsidR="001955B3" w:rsidRPr="00D37206" w:rsidRDefault="001955B3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hAnsi="Times New Roman" w:cs="Times New Roman"/>
                <w:sz w:val="20"/>
                <w:szCs w:val="20"/>
              </w:rPr>
              <w:t>26,711</w:t>
            </w:r>
          </w:p>
        </w:tc>
      </w:tr>
    </w:tbl>
    <w:p w14:paraId="2961C77B" w14:textId="4E146688" w:rsidR="00CA1338" w:rsidRPr="00D37206" w:rsidRDefault="00CA1338" w:rsidP="00CA1338"/>
    <w:p w14:paraId="7FAE60D8" w14:textId="5FC63ED2" w:rsidR="00EF78AD" w:rsidRPr="00D37206" w:rsidRDefault="00EF78AD" w:rsidP="00EF78AD"/>
    <w:p w14:paraId="5364DDF9" w14:textId="5FA47192" w:rsidR="00EF78AD" w:rsidRPr="00D37206" w:rsidRDefault="00EF78AD" w:rsidP="00EF78AD"/>
    <w:p w14:paraId="42A5DF42" w14:textId="7072AC0F" w:rsidR="00EF78AD" w:rsidRPr="00D37206" w:rsidRDefault="00EF78AD" w:rsidP="00EF78AD"/>
    <w:p w14:paraId="7A3FA76B" w14:textId="7706AA54" w:rsidR="00EF78AD" w:rsidRPr="00D37206" w:rsidRDefault="00EF78AD" w:rsidP="00EF78AD"/>
    <w:p w14:paraId="55C15F76" w14:textId="767810F3" w:rsidR="00EF78AD" w:rsidRPr="00D37206" w:rsidRDefault="00EF78AD" w:rsidP="00EF78AD"/>
    <w:p w14:paraId="772F275F" w14:textId="67065355" w:rsidR="00EF78AD" w:rsidRPr="00D37206" w:rsidRDefault="00EF78AD" w:rsidP="00EF78AD"/>
    <w:p w14:paraId="78B7CC67" w14:textId="3E29742B" w:rsidR="00EF78AD" w:rsidRPr="00D37206" w:rsidRDefault="00EF78AD" w:rsidP="00EF78AD"/>
    <w:p w14:paraId="575A6D10" w14:textId="4316D7AD" w:rsidR="00EF78AD" w:rsidRPr="00D37206" w:rsidRDefault="00EF78AD" w:rsidP="00EF78AD"/>
    <w:p w14:paraId="5E5CF205" w14:textId="2EBD926B" w:rsidR="00EF78AD" w:rsidRPr="00D37206" w:rsidRDefault="00EF78AD" w:rsidP="00EF78AD"/>
    <w:p w14:paraId="39A6DC3A" w14:textId="3BEDC5D4" w:rsidR="00EF78AD" w:rsidRPr="00D37206" w:rsidRDefault="00EF78AD" w:rsidP="00EF78AD">
      <w:pPr>
        <w:tabs>
          <w:tab w:val="left" w:pos="4555"/>
        </w:tabs>
      </w:pPr>
      <w:r w:rsidRPr="00D37206">
        <w:tab/>
      </w:r>
    </w:p>
    <w:p w14:paraId="2BCB1E8C" w14:textId="2A5FB41B" w:rsidR="00EF78AD" w:rsidRPr="00D37206" w:rsidRDefault="00EF78AD" w:rsidP="00EF78AD">
      <w:pPr>
        <w:tabs>
          <w:tab w:val="left" w:pos="4555"/>
        </w:tabs>
      </w:pPr>
    </w:p>
    <w:p w14:paraId="348D4215" w14:textId="2A2CE40A" w:rsidR="00EF78AD" w:rsidRPr="00D37206" w:rsidRDefault="00EF78AD" w:rsidP="00EF78AD">
      <w:pPr>
        <w:tabs>
          <w:tab w:val="left" w:pos="4555"/>
        </w:tabs>
      </w:pPr>
    </w:p>
    <w:p w14:paraId="17352741" w14:textId="6D2FB75C" w:rsidR="00EF78AD" w:rsidRPr="00D37206" w:rsidRDefault="00EF78AD" w:rsidP="00EF78AD">
      <w:pPr>
        <w:tabs>
          <w:tab w:val="left" w:pos="4555"/>
        </w:tabs>
      </w:pPr>
    </w:p>
    <w:p w14:paraId="5A9A40F4" w14:textId="6ABAA648" w:rsidR="00EF78AD" w:rsidRPr="00D37206" w:rsidRDefault="00EF78AD" w:rsidP="00EF78AD">
      <w:pPr>
        <w:tabs>
          <w:tab w:val="left" w:pos="4555"/>
        </w:tabs>
      </w:pPr>
    </w:p>
    <w:p w14:paraId="158A099A" w14:textId="6B9F0C92" w:rsidR="00EF78AD" w:rsidRPr="00D37206" w:rsidRDefault="00EF78AD" w:rsidP="00EF78AD">
      <w:pPr>
        <w:tabs>
          <w:tab w:val="left" w:pos="4555"/>
        </w:tabs>
      </w:pPr>
    </w:p>
    <w:p w14:paraId="4FB21CA6" w14:textId="7F01DD73" w:rsidR="00EF78AD" w:rsidRPr="00D37206" w:rsidRDefault="00EF78AD" w:rsidP="00EF78AD">
      <w:pPr>
        <w:tabs>
          <w:tab w:val="left" w:pos="4555"/>
        </w:tabs>
      </w:pPr>
    </w:p>
    <w:p w14:paraId="05997A1E" w14:textId="6BEE95C1" w:rsidR="00EF78AD" w:rsidRPr="00D37206" w:rsidRDefault="00EF78AD" w:rsidP="00EF78AD">
      <w:pPr>
        <w:tabs>
          <w:tab w:val="left" w:pos="4555"/>
        </w:tabs>
      </w:pPr>
    </w:p>
    <w:p w14:paraId="3AF40A8B" w14:textId="3F455308" w:rsidR="00EF78AD" w:rsidRPr="00D37206" w:rsidRDefault="00EF78AD" w:rsidP="00EF78AD">
      <w:pPr>
        <w:tabs>
          <w:tab w:val="left" w:pos="4555"/>
        </w:tabs>
      </w:pPr>
    </w:p>
    <w:p w14:paraId="618F4042" w14:textId="4FA10276" w:rsidR="00EF78AD" w:rsidRPr="00D37206" w:rsidRDefault="00EF78AD" w:rsidP="00EF78AD">
      <w:pPr>
        <w:tabs>
          <w:tab w:val="left" w:pos="4555"/>
        </w:tabs>
      </w:pPr>
    </w:p>
    <w:p w14:paraId="6EE84494" w14:textId="5F9BC831" w:rsidR="00EF78AD" w:rsidRPr="00D37206" w:rsidRDefault="00EF78AD" w:rsidP="00EF78AD">
      <w:pPr>
        <w:tabs>
          <w:tab w:val="left" w:pos="4555"/>
        </w:tabs>
      </w:pPr>
    </w:p>
    <w:p w14:paraId="765BE553" w14:textId="3E79A613" w:rsidR="00EF78AD" w:rsidRPr="00D37206" w:rsidRDefault="00EF78AD" w:rsidP="00EF78AD">
      <w:pPr>
        <w:tabs>
          <w:tab w:val="left" w:pos="4555"/>
        </w:tabs>
      </w:pPr>
    </w:p>
    <w:p w14:paraId="5BE509BB" w14:textId="7CB33B2C" w:rsidR="00EF78AD" w:rsidRPr="00D37206" w:rsidRDefault="00EF78AD" w:rsidP="00EF78AD">
      <w:pPr>
        <w:tabs>
          <w:tab w:val="left" w:pos="4555"/>
        </w:tabs>
      </w:pPr>
    </w:p>
    <w:p w14:paraId="02F20AF0" w14:textId="1A9A47B8" w:rsidR="00EF78AD" w:rsidRPr="00D37206" w:rsidRDefault="00EF78AD" w:rsidP="00EF78AD">
      <w:pPr>
        <w:tabs>
          <w:tab w:val="left" w:pos="4555"/>
        </w:tabs>
      </w:pPr>
    </w:p>
    <w:p w14:paraId="2BBE2FF8" w14:textId="3A430A92" w:rsidR="00EF78AD" w:rsidRPr="00D37206" w:rsidRDefault="00EF78AD" w:rsidP="00EF78AD">
      <w:pPr>
        <w:tabs>
          <w:tab w:val="left" w:pos="4555"/>
        </w:tabs>
      </w:pPr>
    </w:p>
    <w:p w14:paraId="38F955D6" w14:textId="505EC191" w:rsidR="00EF78AD" w:rsidRPr="00D37206" w:rsidRDefault="00EF78AD" w:rsidP="00EF78AD">
      <w:pPr>
        <w:tabs>
          <w:tab w:val="left" w:pos="4555"/>
        </w:tabs>
      </w:pPr>
    </w:p>
    <w:p w14:paraId="4BBA096D" w14:textId="68CB4A5F" w:rsidR="008A3BC0" w:rsidRPr="00D37206" w:rsidRDefault="0033670F" w:rsidP="0033670F">
      <w:pPr>
        <w:pStyle w:val="Caption"/>
        <w:spacing w:line="480" w:lineRule="auto"/>
        <w:jc w:val="both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</w:pPr>
      <w:bookmarkStart w:id="32" w:name="_Toc137435142"/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lastRenderedPageBreak/>
        <w:t xml:space="preserve">Lampiran </w:t>
      </w:r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instrText xml:space="preserve"> SEQ Lampiran \* ARABIC </w:instrText>
      </w:r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06743C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4"/>
          <w:szCs w:val="24"/>
        </w:rPr>
        <w:t>12</w:t>
      </w:r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br/>
        <w:t xml:space="preserve">                                      Data Uji MSI Beban Kerja (X2)</w:t>
      </w:r>
      <w:bookmarkEnd w:id="32"/>
    </w:p>
    <w:tbl>
      <w:tblPr>
        <w:tblW w:w="10750" w:type="dxa"/>
        <w:jc w:val="center"/>
        <w:tblLook w:val="04A0" w:firstRow="1" w:lastRow="0" w:firstColumn="1" w:lastColumn="0" w:noHBand="0" w:noVBand="1"/>
      </w:tblPr>
      <w:tblGrid>
        <w:gridCol w:w="597"/>
        <w:gridCol w:w="576"/>
        <w:gridCol w:w="576"/>
        <w:gridCol w:w="576"/>
        <w:gridCol w:w="576"/>
        <w:gridCol w:w="576"/>
        <w:gridCol w:w="576"/>
        <w:gridCol w:w="576"/>
        <w:gridCol w:w="576"/>
        <w:gridCol w:w="576"/>
        <w:gridCol w:w="576"/>
        <w:gridCol w:w="576"/>
        <w:gridCol w:w="576"/>
        <w:gridCol w:w="576"/>
        <w:gridCol w:w="576"/>
        <w:gridCol w:w="576"/>
        <w:gridCol w:w="576"/>
        <w:gridCol w:w="937"/>
      </w:tblGrid>
      <w:tr w:rsidR="002A4775" w:rsidRPr="00D37206" w14:paraId="60493D77" w14:textId="0C25496D" w:rsidTr="002A4775">
        <w:trPr>
          <w:trHeight w:val="330"/>
          <w:jc w:val="center"/>
        </w:trPr>
        <w:tc>
          <w:tcPr>
            <w:tcW w:w="0" w:type="auto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14:paraId="2DBCF2CD" w14:textId="2A2E066C" w:rsidR="002A4775" w:rsidRPr="00D37206" w:rsidRDefault="002A4775" w:rsidP="007D22F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0000"/>
                <w:sz w:val="18"/>
                <w:szCs w:val="18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ID"/>
              </w:rPr>
              <w:t>Resp</w:t>
            </w:r>
          </w:p>
        </w:tc>
        <w:tc>
          <w:tcPr>
            <w:tcW w:w="0" w:type="auto"/>
            <w:gridSpan w:val="1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54B24F" w14:textId="37AAC7BA" w:rsidR="002A4775" w:rsidRPr="00D37206" w:rsidRDefault="002A4775" w:rsidP="007D22F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FF0000"/>
                <w:sz w:val="20"/>
                <w:szCs w:val="20"/>
                <w:lang w:eastAsia="en-ID"/>
              </w:rPr>
              <w:t>Succesive Interval</w:t>
            </w:r>
          </w:p>
        </w:tc>
        <w:tc>
          <w:tcPr>
            <w:tcW w:w="937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14:paraId="0D7E8B61" w14:textId="0310E8D3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0000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  <w:t>Total Skor</w:t>
            </w:r>
          </w:p>
        </w:tc>
      </w:tr>
      <w:tr w:rsidR="002A4775" w:rsidRPr="00D37206" w14:paraId="71948C57" w14:textId="4AB5C53B" w:rsidTr="002A4775">
        <w:trPr>
          <w:trHeight w:val="270"/>
          <w:jc w:val="center"/>
        </w:trPr>
        <w:tc>
          <w:tcPr>
            <w:tcW w:w="0" w:type="auto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8325402" w14:textId="77777777" w:rsidR="002A4775" w:rsidRPr="00D37206" w:rsidRDefault="002A4775" w:rsidP="007D22F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ID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C7E3FB" w14:textId="0C96D701" w:rsidR="002A4775" w:rsidRPr="00D37206" w:rsidRDefault="002A4775" w:rsidP="007D22F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ID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8207A6" w14:textId="2568C24D" w:rsidR="002A4775" w:rsidRPr="00D37206" w:rsidRDefault="002A4775" w:rsidP="007D22F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ID"/>
              </w:rPr>
              <w:t>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6C41B3" w14:textId="3EF2D905" w:rsidR="002A4775" w:rsidRPr="00D37206" w:rsidRDefault="002A4775" w:rsidP="007D22F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213410" w14:textId="057C6585" w:rsidR="002A4775" w:rsidRPr="00D37206" w:rsidRDefault="002A4775" w:rsidP="007D22F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D720F5" w14:textId="104F447C" w:rsidR="002A4775" w:rsidRPr="00D37206" w:rsidRDefault="002A4775" w:rsidP="007D22F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1813FF" w14:textId="4C03001E" w:rsidR="002A4775" w:rsidRPr="00D37206" w:rsidRDefault="002A4775" w:rsidP="007D22F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ID"/>
              </w:rPr>
              <w:t>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C3F1EF" w14:textId="2A286C25" w:rsidR="002A4775" w:rsidRPr="00D37206" w:rsidRDefault="002A4775" w:rsidP="007D22F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ID"/>
              </w:rPr>
              <w:t>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251E8F" w14:textId="6BC99AD6" w:rsidR="002A4775" w:rsidRPr="00D37206" w:rsidRDefault="002A4775" w:rsidP="007D22F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ID"/>
              </w:rPr>
              <w:t>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1251C0" w14:textId="3045E3F4" w:rsidR="002A4775" w:rsidRPr="00D37206" w:rsidRDefault="002A4775" w:rsidP="007D22F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ID"/>
              </w:rPr>
              <w:t>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D7320E" w14:textId="0446C3D0" w:rsidR="002A4775" w:rsidRPr="00D37206" w:rsidRDefault="002A4775" w:rsidP="007D22F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ID"/>
              </w:rPr>
              <w:t>1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A80DDE" w14:textId="29D2B092" w:rsidR="002A4775" w:rsidRPr="00D37206" w:rsidRDefault="002A4775" w:rsidP="007D22F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ID"/>
              </w:rPr>
              <w:t>1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28BBC3" w14:textId="12CC98C0" w:rsidR="002A4775" w:rsidRPr="00D37206" w:rsidRDefault="002A4775" w:rsidP="007D22F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ID"/>
              </w:rPr>
              <w:t>1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B817EF" w14:textId="4E0CAAB5" w:rsidR="002A4775" w:rsidRPr="00D37206" w:rsidRDefault="002A4775" w:rsidP="007D22F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ID"/>
              </w:rPr>
              <w:t>1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7AFB79" w14:textId="56FDBAFE" w:rsidR="002A4775" w:rsidRPr="00D37206" w:rsidRDefault="002A4775" w:rsidP="007D22F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ID"/>
              </w:rPr>
              <w:t>1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0E2E04" w14:textId="5EFB88EC" w:rsidR="002A4775" w:rsidRPr="00D37206" w:rsidRDefault="002A4775" w:rsidP="007D22F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ID"/>
              </w:rPr>
              <w:t>1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084038" w14:textId="72C0C017" w:rsidR="002A4775" w:rsidRPr="00D37206" w:rsidRDefault="002A4775" w:rsidP="007D22F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ID"/>
              </w:rPr>
              <w:t>16</w:t>
            </w:r>
          </w:p>
        </w:tc>
        <w:tc>
          <w:tcPr>
            <w:tcW w:w="937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A5C3CBB" w14:textId="77777777" w:rsidR="002A4775" w:rsidRPr="00D37206" w:rsidRDefault="002A4775" w:rsidP="007D22F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ID"/>
              </w:rPr>
            </w:pPr>
          </w:p>
        </w:tc>
      </w:tr>
      <w:tr w:rsidR="002A4775" w:rsidRPr="00D37206" w14:paraId="053A2B95" w14:textId="7F9292AB" w:rsidTr="002A4775">
        <w:trPr>
          <w:trHeight w:val="270"/>
          <w:jc w:val="center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86573B6" w14:textId="36393D2A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D8EA4D" w14:textId="6DCDBA00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71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A18030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71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BF80CA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19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BC8692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57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8369EE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17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838F99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73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28CD01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45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4D72D5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59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3B3C8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58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8EF212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12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E97840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27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B715AD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45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C7734D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15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9F2890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32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E4031D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08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585178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401</w:t>
            </w:r>
          </w:p>
        </w:tc>
        <w:tc>
          <w:tcPr>
            <w:tcW w:w="9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511A7ED" w14:textId="3F9276EC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hAnsi="Times New Roman" w:cs="Times New Roman"/>
                <w:sz w:val="16"/>
                <w:szCs w:val="16"/>
              </w:rPr>
              <w:t>57,561</w:t>
            </w:r>
          </w:p>
        </w:tc>
      </w:tr>
      <w:tr w:rsidR="002A4775" w:rsidRPr="00D37206" w14:paraId="70ECCC60" w14:textId="0164080B" w:rsidTr="002A4775">
        <w:trPr>
          <w:trHeight w:val="270"/>
          <w:jc w:val="center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15E6234" w14:textId="4CEC561D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A6B571" w14:textId="3714BB33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33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8B8060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04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C8B1EC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19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5E9CC6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57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B14374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17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7585B7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1,92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97AFB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27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3E0C4C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22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6ABE9E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58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1F624D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89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0B18F0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22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C8777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45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9D017A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1,98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4E83F4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32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29114A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86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892211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401</w:t>
            </w:r>
          </w:p>
        </w:tc>
        <w:tc>
          <w:tcPr>
            <w:tcW w:w="9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5953269" w14:textId="70E9218F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hAnsi="Times New Roman" w:cs="Times New Roman"/>
                <w:sz w:val="16"/>
                <w:szCs w:val="16"/>
              </w:rPr>
              <w:t>47,473</w:t>
            </w:r>
          </w:p>
        </w:tc>
      </w:tr>
      <w:tr w:rsidR="002A4775" w:rsidRPr="00D37206" w14:paraId="1F897C8D" w14:textId="77BBCA9F" w:rsidTr="002A4775">
        <w:trPr>
          <w:trHeight w:val="270"/>
          <w:jc w:val="center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FDD2FF9" w14:textId="21B078EB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6975C9" w14:textId="0CEA3418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33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D8840D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71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4EAD02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1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4FE7BD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44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7A1878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42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09B97D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1,92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1DE106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45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4EA39C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E75809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1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292C3C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1,92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92C0E8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14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FF4637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45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35A630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1,98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356317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32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275987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08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A2404C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097</w:t>
            </w:r>
          </w:p>
        </w:tc>
        <w:tc>
          <w:tcPr>
            <w:tcW w:w="9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A593177" w14:textId="3AB96562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hAnsi="Times New Roman" w:cs="Times New Roman"/>
                <w:sz w:val="16"/>
                <w:szCs w:val="16"/>
              </w:rPr>
              <w:t>41,311</w:t>
            </w:r>
          </w:p>
        </w:tc>
      </w:tr>
      <w:tr w:rsidR="002A4775" w:rsidRPr="00D37206" w14:paraId="56E70327" w14:textId="4ACB9E3D" w:rsidTr="002A4775">
        <w:trPr>
          <w:trHeight w:val="270"/>
          <w:jc w:val="center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B8F1076" w14:textId="0A1B95CF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7BF7FF" w14:textId="3386203A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33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E5FC7B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71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13C47E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19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65C608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71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6AD37D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17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40147C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65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5E9191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45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0311A7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22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C9213C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78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0CBBE8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89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91AD91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27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BC57E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65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8657E0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15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E5DD01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22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5C44C8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86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C78931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097</w:t>
            </w:r>
          </w:p>
        </w:tc>
        <w:tc>
          <w:tcPr>
            <w:tcW w:w="9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0825551" w14:textId="757332F2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hAnsi="Times New Roman" w:cs="Times New Roman"/>
                <w:sz w:val="16"/>
                <w:szCs w:val="16"/>
              </w:rPr>
              <w:t>52,417</w:t>
            </w:r>
          </w:p>
        </w:tc>
      </w:tr>
      <w:tr w:rsidR="002A4775" w:rsidRPr="00D37206" w14:paraId="04FD1FBC" w14:textId="230FBF06" w:rsidTr="002A4775">
        <w:trPr>
          <w:trHeight w:val="270"/>
          <w:jc w:val="center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DAA3F69" w14:textId="5F4ECFC8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70CDA6" w14:textId="7A774BF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33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8E5B61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04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547EAB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19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8C2536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57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7C6035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42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83B80E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73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38D304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45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0429E0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59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C76605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58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A19A2A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12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A440FC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27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5DC39D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45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261D1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15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382C37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22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0520DB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08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CA5A76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097</w:t>
            </w:r>
          </w:p>
        </w:tc>
        <w:tc>
          <w:tcPr>
            <w:tcW w:w="9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E1FFE4E" w14:textId="5F765FA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hAnsi="Times New Roman" w:cs="Times New Roman"/>
                <w:sz w:val="16"/>
                <w:szCs w:val="16"/>
              </w:rPr>
              <w:t>56,370</w:t>
            </w:r>
          </w:p>
        </w:tc>
      </w:tr>
      <w:tr w:rsidR="002A4775" w:rsidRPr="00D37206" w14:paraId="65FEBAE9" w14:textId="1C6BD35D" w:rsidTr="002A4775">
        <w:trPr>
          <w:trHeight w:val="270"/>
          <w:jc w:val="center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0511CAA" w14:textId="6D86249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B731FB" w14:textId="174F8294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71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055D58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71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DB0038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19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A41292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57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696E03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17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AE61F4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73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F080AB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71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84EE58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22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B8A38D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58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671C2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1,92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B1073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27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6FE35E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31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723AB5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15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42F603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54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E4BD23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08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38BEDB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401</w:t>
            </w:r>
          </w:p>
        </w:tc>
        <w:tc>
          <w:tcPr>
            <w:tcW w:w="9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F984A85" w14:textId="5B407FAE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hAnsi="Times New Roman" w:cs="Times New Roman"/>
                <w:sz w:val="16"/>
                <w:szCs w:val="16"/>
              </w:rPr>
              <w:t>55,339</w:t>
            </w:r>
          </w:p>
        </w:tc>
      </w:tr>
      <w:tr w:rsidR="002A4775" w:rsidRPr="00D37206" w14:paraId="13154C43" w14:textId="406FCD8F" w:rsidTr="002A4775">
        <w:trPr>
          <w:trHeight w:val="270"/>
          <w:jc w:val="center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F1B927B" w14:textId="4E369523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55774D" w14:textId="22C588BD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71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CEAC14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71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AC2C57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01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2E04D7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71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7C60A2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42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93E6FE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65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116455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45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42E45A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22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3F1182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40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8F86A3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12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2CEFF5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27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FE748E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45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CA2A4C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15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C5A717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54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A7CC08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08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4B5555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401</w:t>
            </w:r>
          </w:p>
        </w:tc>
        <w:tc>
          <w:tcPr>
            <w:tcW w:w="9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C2DC523" w14:textId="546F1345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hAnsi="Times New Roman" w:cs="Times New Roman"/>
                <w:sz w:val="16"/>
                <w:szCs w:val="16"/>
              </w:rPr>
              <w:t>56,366</w:t>
            </w:r>
          </w:p>
        </w:tc>
      </w:tr>
      <w:tr w:rsidR="002A4775" w:rsidRPr="00D37206" w14:paraId="41EDCB84" w14:textId="22F08F8E" w:rsidTr="002A4775">
        <w:trPr>
          <w:trHeight w:val="270"/>
          <w:jc w:val="center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9317A54" w14:textId="1F04494B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1B6A87" w14:textId="2FCF27AA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71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D27BC2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71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E29C97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01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9E21E6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71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87549D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1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C5DFA0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73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210019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71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0DAC67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59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9BC5C8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78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FF65BE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89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EF0CEE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27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CFD74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45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83CB2B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15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15DF73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32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2A2CC6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08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047448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097</w:t>
            </w:r>
          </w:p>
        </w:tc>
        <w:tc>
          <w:tcPr>
            <w:tcW w:w="9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1C00B23" w14:textId="44432ED5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hAnsi="Times New Roman" w:cs="Times New Roman"/>
                <w:sz w:val="16"/>
                <w:szCs w:val="16"/>
              </w:rPr>
              <w:t>56,277</w:t>
            </w:r>
          </w:p>
        </w:tc>
      </w:tr>
      <w:tr w:rsidR="002A4775" w:rsidRPr="00D37206" w14:paraId="54BD0894" w14:textId="3F77FB4E" w:rsidTr="002A4775">
        <w:trPr>
          <w:trHeight w:val="270"/>
          <w:jc w:val="center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BA1543D" w14:textId="027C731A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A56D3B" w14:textId="3A2EACA0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33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5C47F4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04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41151C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01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D3B93A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57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75A8AE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17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D50769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65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8A05B6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27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09E44B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59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88058A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58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492F03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89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9D628D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14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DAA612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65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21DB21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1,98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E04B9E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32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C1C2F1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86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606985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097</w:t>
            </w:r>
          </w:p>
        </w:tc>
        <w:tc>
          <w:tcPr>
            <w:tcW w:w="9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8F0C503" w14:textId="60688961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hAnsi="Times New Roman" w:cs="Times New Roman"/>
                <w:sz w:val="16"/>
                <w:szCs w:val="16"/>
              </w:rPr>
              <w:t>49,218</w:t>
            </w:r>
          </w:p>
        </w:tc>
      </w:tr>
      <w:tr w:rsidR="002A4775" w:rsidRPr="00D37206" w14:paraId="305C6778" w14:textId="47C30797" w:rsidTr="002A4775">
        <w:trPr>
          <w:trHeight w:val="270"/>
          <w:jc w:val="center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97C4493" w14:textId="0ADD15F6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1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FEF9F1" w14:textId="6729610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33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C78D22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71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7E317D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01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3D3D9C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71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716229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17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CFAC97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65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1CF3B2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71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BDE183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22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811D02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78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4294F8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1,92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59AD42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14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589B8A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65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53B974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15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FE5315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32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C63276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08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8A86A5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097</w:t>
            </w:r>
          </w:p>
        </w:tc>
        <w:tc>
          <w:tcPr>
            <w:tcW w:w="9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006FD4E" w14:textId="256B2C93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hAnsi="Times New Roman" w:cs="Times New Roman"/>
                <w:sz w:val="16"/>
                <w:szCs w:val="16"/>
              </w:rPr>
              <w:t>52,725</w:t>
            </w:r>
          </w:p>
        </w:tc>
      </w:tr>
      <w:tr w:rsidR="002A4775" w:rsidRPr="00D37206" w14:paraId="341211EA" w14:textId="47305DD2" w:rsidTr="002A4775">
        <w:trPr>
          <w:trHeight w:val="270"/>
          <w:jc w:val="center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262EC62" w14:textId="4265BFFC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1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FA466D" w14:textId="6F5F9EFB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71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6CA9A7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04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B52E47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19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BD45FE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57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32DFD7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42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C20848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73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C48F72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45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BFC15C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69C20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78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4698E9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12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64E5DB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22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D2D9C6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65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F96B41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1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946CDD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54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21225E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1,92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303FF2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401</w:t>
            </w:r>
          </w:p>
        </w:tc>
        <w:tc>
          <w:tcPr>
            <w:tcW w:w="9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58C1BE1" w14:textId="1B99D12E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hAnsi="Times New Roman" w:cs="Times New Roman"/>
                <w:sz w:val="16"/>
                <w:szCs w:val="16"/>
              </w:rPr>
              <w:t>54,819</w:t>
            </w:r>
          </w:p>
        </w:tc>
      </w:tr>
      <w:tr w:rsidR="002A4775" w:rsidRPr="00D37206" w14:paraId="4F2ADD6E" w14:textId="0B16515F" w:rsidTr="002A4775">
        <w:trPr>
          <w:trHeight w:val="270"/>
          <w:jc w:val="center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67E502C" w14:textId="42B8105C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1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46002C" w14:textId="68134656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33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815A5E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71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74C5C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1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D53AD6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57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3F1D21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1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4D385B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73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77CBD5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1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D37CE0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6A76B1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40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582B8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1,92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8BDCD4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14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A35641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45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30E004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15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0EE294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32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171B89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1,92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883375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097</w:t>
            </w:r>
          </w:p>
        </w:tc>
        <w:tc>
          <w:tcPr>
            <w:tcW w:w="9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23C59B0" w14:textId="76FA9A04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hAnsi="Times New Roman" w:cs="Times New Roman"/>
                <w:sz w:val="16"/>
                <w:szCs w:val="16"/>
              </w:rPr>
              <w:t>39,798</w:t>
            </w:r>
          </w:p>
        </w:tc>
      </w:tr>
      <w:tr w:rsidR="002A4775" w:rsidRPr="00D37206" w14:paraId="021B6CF0" w14:textId="1049AD47" w:rsidTr="002A4775">
        <w:trPr>
          <w:trHeight w:val="270"/>
          <w:jc w:val="center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C84A13E" w14:textId="1C4AFA09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1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7D9B34" w14:textId="76D67648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33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B7F659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04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72BA14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19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5973F1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44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C1ED39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42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B6632D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65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07630E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45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6FE249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22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48C7F5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58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2C001C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12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0D009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14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DDB46C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31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5F52D9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1,98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FA30D6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32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307210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08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948E13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401</w:t>
            </w:r>
          </w:p>
        </w:tc>
        <w:tc>
          <w:tcPr>
            <w:tcW w:w="9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589257A" w14:textId="06F37029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hAnsi="Times New Roman" w:cs="Times New Roman"/>
                <w:sz w:val="16"/>
                <w:szCs w:val="16"/>
              </w:rPr>
              <w:t>51,749</w:t>
            </w:r>
          </w:p>
        </w:tc>
      </w:tr>
      <w:tr w:rsidR="002A4775" w:rsidRPr="00D37206" w14:paraId="38686E22" w14:textId="296FAB5D" w:rsidTr="002A4775">
        <w:trPr>
          <w:trHeight w:val="270"/>
          <w:jc w:val="center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6CB5D7F" w14:textId="1D1D0FD2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1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2EEB4E" w14:textId="272A8F62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33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06116A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1,71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D6E6A6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1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5B51AA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1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5894D7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1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52CAC9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1,92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3A29DB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45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64902B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22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FBCB1C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40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ABFD5D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12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23ACE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14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ADFFA1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45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347CC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1,98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A4E951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32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979347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1,92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F9F63D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000</w:t>
            </w:r>
          </w:p>
        </w:tc>
        <w:tc>
          <w:tcPr>
            <w:tcW w:w="9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C0DD3F2" w14:textId="44228D2A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hAnsi="Times New Roman" w:cs="Times New Roman"/>
                <w:sz w:val="16"/>
                <w:szCs w:val="16"/>
              </w:rPr>
              <w:t>38,018</w:t>
            </w:r>
          </w:p>
        </w:tc>
      </w:tr>
      <w:tr w:rsidR="002A4775" w:rsidRPr="00D37206" w14:paraId="281BA15E" w14:textId="7988B77D" w:rsidTr="002A4775">
        <w:trPr>
          <w:trHeight w:val="270"/>
          <w:jc w:val="center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C2ED9C1" w14:textId="095358B0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1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55DE61" w14:textId="62CEA222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71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40E26B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1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3AD8AB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01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9701FE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44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34605D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17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61A9A0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73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B530CD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27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1DDB7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22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7A8BBB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58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4F2A53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1,92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177E22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22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4E98D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31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4B7787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1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35720D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22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6527E1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1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B79D56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097</w:t>
            </w:r>
          </w:p>
        </w:tc>
        <w:tc>
          <w:tcPr>
            <w:tcW w:w="9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CF428AE" w14:textId="7C8E6DE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hAnsi="Times New Roman" w:cs="Times New Roman"/>
                <w:sz w:val="16"/>
                <w:szCs w:val="16"/>
              </w:rPr>
              <w:t>37,955</w:t>
            </w:r>
          </w:p>
        </w:tc>
      </w:tr>
      <w:tr w:rsidR="002A4775" w:rsidRPr="00D37206" w14:paraId="31ABABA7" w14:textId="0DC94ED7" w:rsidTr="002A4775">
        <w:trPr>
          <w:trHeight w:val="270"/>
          <w:jc w:val="center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8AAEA8E" w14:textId="4A5D129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1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0A64AC" w14:textId="1C648E11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33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C4E5E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04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B5FEA8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19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F73E30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57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197208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42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387866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65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6F8C36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45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62E56E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59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08A9DD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78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697B9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89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B851C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27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27643D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45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3D63A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15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25FD26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54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6D8D12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08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C9C588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097</w:t>
            </w:r>
          </w:p>
        </w:tc>
        <w:tc>
          <w:tcPr>
            <w:tcW w:w="9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EE24759" w14:textId="7F1B3B76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hAnsi="Times New Roman" w:cs="Times New Roman"/>
                <w:sz w:val="16"/>
                <w:szCs w:val="16"/>
              </w:rPr>
              <w:t>57,580</w:t>
            </w:r>
          </w:p>
        </w:tc>
      </w:tr>
      <w:tr w:rsidR="002A4775" w:rsidRPr="00D37206" w14:paraId="030F9BB2" w14:textId="49D818D8" w:rsidTr="002A4775">
        <w:trPr>
          <w:trHeight w:val="270"/>
          <w:jc w:val="center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D08FF7D" w14:textId="420B37C5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1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E4F6D1" w14:textId="2FF53542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33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DD7EE6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1,71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5A28A1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01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D5719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44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749F07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17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05A735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1,92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EC8A07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27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77E5FD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22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BF04A1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40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21A002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89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042899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14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962E14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31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7298F5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1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62B883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32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4D3455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1,92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DD8A4E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000</w:t>
            </w:r>
          </w:p>
        </w:tc>
        <w:tc>
          <w:tcPr>
            <w:tcW w:w="9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23DE586" w14:textId="52C52A82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hAnsi="Times New Roman" w:cs="Times New Roman"/>
                <w:sz w:val="16"/>
                <w:szCs w:val="16"/>
              </w:rPr>
              <w:t>37,119</w:t>
            </w:r>
          </w:p>
        </w:tc>
      </w:tr>
      <w:tr w:rsidR="002A4775" w:rsidRPr="00D37206" w14:paraId="16E51578" w14:textId="1B9AEAFF" w:rsidTr="002A4775">
        <w:trPr>
          <w:trHeight w:val="270"/>
          <w:jc w:val="center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96DA510" w14:textId="6C243A8F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1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D4A87A" w14:textId="0D3E4870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33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4FF543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1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80EADD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01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BF018C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71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AB027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1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8B832D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65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34224C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45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14AC5A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22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24E45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58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59C4BC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1,92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DD514B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1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845A6D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31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8DD993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1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E084F0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22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58CF4A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1,92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153D80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1,000</w:t>
            </w:r>
          </w:p>
        </w:tc>
        <w:tc>
          <w:tcPr>
            <w:tcW w:w="9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135FDA6" w14:textId="70FC94D1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hAnsi="Times New Roman" w:cs="Times New Roman"/>
                <w:sz w:val="16"/>
                <w:szCs w:val="16"/>
              </w:rPr>
              <w:t>35,384</w:t>
            </w:r>
          </w:p>
        </w:tc>
      </w:tr>
      <w:tr w:rsidR="002A4775" w:rsidRPr="00D37206" w14:paraId="5CB73FD5" w14:textId="2F509EF3" w:rsidTr="002A4775">
        <w:trPr>
          <w:trHeight w:val="270"/>
          <w:jc w:val="center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7C06A8A" w14:textId="7D3B0BCB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1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755862" w14:textId="6E622F60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71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CCA5DB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04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039EF2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19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F58254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57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95B73E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42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A3A07D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73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50A285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45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778A41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22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FFB376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78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948A2A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89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852E00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27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426714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65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794321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15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11332A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54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E49491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08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24755D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401</w:t>
            </w:r>
          </w:p>
        </w:tc>
        <w:tc>
          <w:tcPr>
            <w:tcW w:w="9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2EE9B5B" w14:textId="24E5FCBB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hAnsi="Times New Roman" w:cs="Times New Roman"/>
                <w:sz w:val="16"/>
                <w:szCs w:val="16"/>
              </w:rPr>
              <w:t>61,170</w:t>
            </w:r>
          </w:p>
        </w:tc>
      </w:tr>
      <w:tr w:rsidR="002A4775" w:rsidRPr="00D37206" w14:paraId="22E3A8B2" w14:textId="56CACC0C" w:rsidTr="002A4775">
        <w:trPr>
          <w:trHeight w:val="270"/>
          <w:jc w:val="center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9B13349" w14:textId="0D228922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18C06B" w14:textId="3BC402EE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71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9AB43E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71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019399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19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88560E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44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5A527E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17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1B8BE8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1,92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D31ED8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27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531CF6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22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8AD0B2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40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7539DE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89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39E77E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14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72B18D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45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1253D4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1,98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26AB2E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22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81E246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86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D253B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000</w:t>
            </w:r>
          </w:p>
        </w:tc>
        <w:tc>
          <w:tcPr>
            <w:tcW w:w="9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D02C7F8" w14:textId="261D4D81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hAnsi="Times New Roman" w:cs="Times New Roman"/>
                <w:sz w:val="16"/>
                <w:szCs w:val="16"/>
              </w:rPr>
              <w:t>42,624</w:t>
            </w:r>
          </w:p>
        </w:tc>
      </w:tr>
      <w:tr w:rsidR="002A4775" w:rsidRPr="00D37206" w14:paraId="79132672" w14:textId="2EBE463E" w:rsidTr="002A4775">
        <w:trPr>
          <w:trHeight w:val="270"/>
          <w:jc w:val="center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7018267" w14:textId="19449AFF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CB7422" w14:textId="4E0954A8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33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32EA0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04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4A13A6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19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E084B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44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516B20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17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879F5D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1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F98C79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45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8EE80E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6942B8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40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315A52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89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62CE96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22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9C1F51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31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6A4390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1,98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AEBCB0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54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896974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08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9F65DA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000</w:t>
            </w:r>
          </w:p>
        </w:tc>
        <w:tc>
          <w:tcPr>
            <w:tcW w:w="9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499877F" w14:textId="4D3310D9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hAnsi="Times New Roman" w:cs="Times New Roman"/>
                <w:sz w:val="16"/>
                <w:szCs w:val="16"/>
              </w:rPr>
              <w:t>43,110</w:t>
            </w:r>
          </w:p>
        </w:tc>
      </w:tr>
      <w:tr w:rsidR="002A4775" w:rsidRPr="00D37206" w14:paraId="769D8119" w14:textId="20EFFE36" w:rsidTr="002A4775">
        <w:trPr>
          <w:trHeight w:val="270"/>
          <w:jc w:val="center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3DD7B52" w14:textId="6D038B68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B6E3D7" w14:textId="6FF48D4B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71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4F95D4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04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33E76A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01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41C205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57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BD250A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42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42C7B3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73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F3FA6A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45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DA8CED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22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5D2076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58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B329D5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12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58977D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27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B85859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65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22222D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15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85FC01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54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217C2B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08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A5543E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401</w:t>
            </w:r>
          </w:p>
        </w:tc>
        <w:tc>
          <w:tcPr>
            <w:tcW w:w="9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1F826C0" w14:textId="3B1A3D82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hAnsi="Times New Roman" w:cs="Times New Roman"/>
                <w:sz w:val="16"/>
                <w:szCs w:val="16"/>
              </w:rPr>
              <w:t>60,021</w:t>
            </w:r>
          </w:p>
        </w:tc>
      </w:tr>
      <w:tr w:rsidR="002A4775" w:rsidRPr="00D37206" w14:paraId="680883B7" w14:textId="17F35205" w:rsidTr="002A4775">
        <w:trPr>
          <w:trHeight w:val="270"/>
          <w:jc w:val="center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DD75710" w14:textId="19D27F0F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6E8D3A" w14:textId="32D0C30B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33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2CA857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71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42C2E9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01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3C2C0E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44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72CC88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17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1D6722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65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0A4224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27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984128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22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0892D2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58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F53C5D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89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19667E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22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7DDE25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45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BFFA45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1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F11830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22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39AB39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86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6A95FA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000</w:t>
            </w:r>
          </w:p>
        </w:tc>
        <w:tc>
          <w:tcPr>
            <w:tcW w:w="9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C9E3B1E" w14:textId="78B6748C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hAnsi="Times New Roman" w:cs="Times New Roman"/>
                <w:sz w:val="16"/>
                <w:szCs w:val="16"/>
              </w:rPr>
              <w:t>40,073</w:t>
            </w:r>
          </w:p>
        </w:tc>
      </w:tr>
      <w:tr w:rsidR="002A4775" w:rsidRPr="00D37206" w14:paraId="6AD8D8D6" w14:textId="0D4EDBAC" w:rsidTr="002A4775">
        <w:trPr>
          <w:trHeight w:val="270"/>
          <w:jc w:val="center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180F691" w14:textId="19A97335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B1F2E7" w14:textId="1933C10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71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C03F37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71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45FCC5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01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FED89A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57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C846EA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42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5556F9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73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F671BE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45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762CFC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22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A8AAC6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58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AC1EA2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89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20093D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27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0F4D0B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45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0B576A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1,98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257518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1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09EFA9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86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3C0D59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097</w:t>
            </w:r>
          </w:p>
        </w:tc>
        <w:tc>
          <w:tcPr>
            <w:tcW w:w="9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54E0D02" w14:textId="0AA2144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hAnsi="Times New Roman" w:cs="Times New Roman"/>
                <w:sz w:val="16"/>
                <w:szCs w:val="16"/>
              </w:rPr>
              <w:t>49,002</w:t>
            </w:r>
          </w:p>
        </w:tc>
      </w:tr>
      <w:tr w:rsidR="002A4775" w:rsidRPr="00D37206" w14:paraId="79EB4300" w14:textId="3E55D00E" w:rsidTr="002A4775">
        <w:trPr>
          <w:trHeight w:val="270"/>
          <w:jc w:val="center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AB4D396" w14:textId="1184F8FE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036ADA" w14:textId="7B800E63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33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26F041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1,71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DBDD41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19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C3F92D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44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3B2923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17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A5EBD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1,92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56A0C7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45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62D92B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22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322F85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40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55E68C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12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7A4B8D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22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B106A9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45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596233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1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193272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32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B0F2D0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1,92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6006A2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097</w:t>
            </w:r>
          </w:p>
        </w:tc>
        <w:tc>
          <w:tcPr>
            <w:tcW w:w="9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D1B8A1D" w14:textId="06F08D30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hAnsi="Times New Roman" w:cs="Times New Roman"/>
                <w:sz w:val="16"/>
                <w:szCs w:val="16"/>
              </w:rPr>
              <w:t>42,030</w:t>
            </w:r>
          </w:p>
        </w:tc>
      </w:tr>
      <w:tr w:rsidR="002A4775" w:rsidRPr="00D37206" w14:paraId="3300AF67" w14:textId="248E835B" w:rsidTr="002A4775">
        <w:trPr>
          <w:trHeight w:val="270"/>
          <w:jc w:val="center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11DED73" w14:textId="7C472CAF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764226" w14:textId="062629CA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1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D47C0E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04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A7ED2B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1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425A6B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57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93A5DE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17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4F1E2D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73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4566BB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45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831197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1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4698DB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40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6302F1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12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74BB48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27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4189ED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31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5541F6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15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D02D51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32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676A0C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86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5C1E3B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401</w:t>
            </w:r>
          </w:p>
        </w:tc>
        <w:tc>
          <w:tcPr>
            <w:tcW w:w="9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A52079D" w14:textId="5565100D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hAnsi="Times New Roman" w:cs="Times New Roman"/>
                <w:sz w:val="16"/>
                <w:szCs w:val="16"/>
              </w:rPr>
              <w:t>46,855</w:t>
            </w:r>
          </w:p>
        </w:tc>
      </w:tr>
      <w:tr w:rsidR="002A4775" w:rsidRPr="00D37206" w14:paraId="09343962" w14:textId="07FAC571" w:rsidTr="002A4775">
        <w:trPr>
          <w:trHeight w:val="270"/>
          <w:jc w:val="center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F6D33DE" w14:textId="3C01DEB4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55C076" w14:textId="742AF7B1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1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C531A1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71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0DC142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1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BBDDA9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71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3390A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17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425FD1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65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62B162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71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3C0259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22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32F304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58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A19C66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12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F9B485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14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8F2664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31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C081AA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1,98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3B22D9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32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B4B6FD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86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DCC311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097</w:t>
            </w:r>
          </w:p>
        </w:tc>
        <w:tc>
          <w:tcPr>
            <w:tcW w:w="9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A752464" w14:textId="2125A39B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hAnsi="Times New Roman" w:cs="Times New Roman"/>
                <w:sz w:val="16"/>
                <w:szCs w:val="16"/>
              </w:rPr>
              <w:t>46,634</w:t>
            </w:r>
          </w:p>
        </w:tc>
      </w:tr>
      <w:tr w:rsidR="002A4775" w:rsidRPr="00D37206" w14:paraId="493E9A38" w14:textId="3B01EDD7" w:rsidTr="002A4775">
        <w:trPr>
          <w:trHeight w:val="270"/>
          <w:jc w:val="center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BE67C03" w14:textId="7E966822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8A2A66" w14:textId="0B6BA6B1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33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895951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71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345AD7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1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8DED87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44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DE44F7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17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0860F1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1,92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7BD3A6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27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732F77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22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F0CFDC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40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62FD6B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89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A0CB30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22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9FB7B3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45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56F78B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1,98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6334BD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22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EB0035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86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739C44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000</w:t>
            </w:r>
          </w:p>
        </w:tc>
        <w:tc>
          <w:tcPr>
            <w:tcW w:w="9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40E1EF4" w14:textId="3C0245D4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hAnsi="Times New Roman" w:cs="Times New Roman"/>
                <w:sz w:val="16"/>
                <w:szCs w:val="16"/>
              </w:rPr>
              <w:t>38,134</w:t>
            </w:r>
          </w:p>
        </w:tc>
      </w:tr>
      <w:tr w:rsidR="002A4775" w:rsidRPr="00D37206" w14:paraId="34B91C3F" w14:textId="3CC66C47" w:rsidTr="002A4775">
        <w:trPr>
          <w:trHeight w:val="270"/>
          <w:jc w:val="center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F5D224A" w14:textId="2691DFDB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AF350F" w14:textId="14306346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71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932457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04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E5F7AC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19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5B58B3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57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66B55A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42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480DF1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73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4BC4FE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71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D13A70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59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BB9F52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58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DBF550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12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5EE6D0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27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C99101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45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CCAC3A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15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F8173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54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A08E33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86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7C0AD9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401</w:t>
            </w:r>
          </w:p>
        </w:tc>
        <w:tc>
          <w:tcPr>
            <w:tcW w:w="9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334C061" w14:textId="3E3DABA9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hAnsi="Times New Roman" w:cs="Times New Roman"/>
                <w:sz w:val="16"/>
                <w:szCs w:val="16"/>
              </w:rPr>
              <w:t>61,416</w:t>
            </w:r>
          </w:p>
        </w:tc>
      </w:tr>
      <w:tr w:rsidR="002A4775" w:rsidRPr="00D37206" w14:paraId="1A36F58C" w14:textId="39C501E3" w:rsidTr="002A4775">
        <w:trPr>
          <w:trHeight w:val="270"/>
          <w:jc w:val="center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BE6243B" w14:textId="1A3273E8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7D6891" w14:textId="52F92AA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1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2147B0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1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C7E994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1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58A6E9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44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0811C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17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A011E1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1,92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DAE338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27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4BA632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22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33B79D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58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17C7A5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1,92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52D4F7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27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C0E145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45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8EF03B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1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A2CAF2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22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5072A4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86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4AD76A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097</w:t>
            </w:r>
          </w:p>
        </w:tc>
        <w:tc>
          <w:tcPr>
            <w:tcW w:w="9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5E6213A" w14:textId="5EEF3D79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hAnsi="Times New Roman" w:cs="Times New Roman"/>
                <w:sz w:val="16"/>
                <w:szCs w:val="16"/>
              </w:rPr>
              <w:t>37,453</w:t>
            </w:r>
          </w:p>
        </w:tc>
      </w:tr>
      <w:tr w:rsidR="002A4775" w:rsidRPr="00D37206" w14:paraId="3FDC1C31" w14:textId="78959E03" w:rsidTr="002A4775">
        <w:trPr>
          <w:trHeight w:val="270"/>
          <w:jc w:val="center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651226D" w14:textId="25C61C71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76AEE3" w14:textId="0708C3ED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33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2008B0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04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FA3A0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19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91F70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44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C001B2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42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0DDE42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73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146698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45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B075D1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22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A486EE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58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D90E2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89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0203FB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27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5F8507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31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7F5D5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15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2DDADB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54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31D921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1,92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638B1A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401</w:t>
            </w:r>
          </w:p>
        </w:tc>
        <w:tc>
          <w:tcPr>
            <w:tcW w:w="9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EDBC12B" w14:textId="1B1624F3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hAnsi="Times New Roman" w:cs="Times New Roman"/>
                <w:sz w:val="16"/>
                <w:szCs w:val="16"/>
              </w:rPr>
              <w:t>52,967</w:t>
            </w:r>
          </w:p>
        </w:tc>
      </w:tr>
      <w:tr w:rsidR="002A4775" w:rsidRPr="00D37206" w14:paraId="5D3992A4" w14:textId="6F8E4DA2" w:rsidTr="002A4775">
        <w:trPr>
          <w:trHeight w:val="270"/>
          <w:jc w:val="center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8CC2264" w14:textId="2D9E3AE2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326309" w14:textId="21A2ACCE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33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0E3BF0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71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1E6724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19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679AC9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71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A9C82B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42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70E77A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73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6CDC3B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71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49A405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59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260C76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58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B8F0F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89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023038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22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00960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45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897C63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15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75D1FB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54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05793A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08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088741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097</w:t>
            </w:r>
          </w:p>
        </w:tc>
        <w:tc>
          <w:tcPr>
            <w:tcW w:w="9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14536D7" w14:textId="3B943786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hAnsi="Times New Roman" w:cs="Times New Roman"/>
                <w:sz w:val="16"/>
                <w:szCs w:val="16"/>
              </w:rPr>
              <w:t>56,479</w:t>
            </w:r>
          </w:p>
        </w:tc>
      </w:tr>
      <w:tr w:rsidR="002A4775" w:rsidRPr="00D37206" w14:paraId="5B2D8ABC" w14:textId="17559AAB" w:rsidTr="002A4775">
        <w:trPr>
          <w:trHeight w:val="270"/>
          <w:jc w:val="center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403B48A" w14:textId="51D13AB0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BB891B" w14:textId="4A504213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71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877706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04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EDED15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19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AD188B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71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936523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42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9BC4FB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73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E0C626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71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1E681D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59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8CDEE1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78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4F1602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12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0C3460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27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422510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65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9496A7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15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645537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54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2602F0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08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4B70A8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097</w:t>
            </w:r>
          </w:p>
        </w:tc>
        <w:tc>
          <w:tcPr>
            <w:tcW w:w="9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A1B4D50" w14:textId="4022E0D4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hAnsi="Times New Roman" w:cs="Times New Roman"/>
                <w:sz w:val="16"/>
                <w:szCs w:val="16"/>
              </w:rPr>
              <w:t>64,881</w:t>
            </w:r>
          </w:p>
        </w:tc>
      </w:tr>
      <w:tr w:rsidR="002A4775" w:rsidRPr="00D37206" w14:paraId="5E01B62D" w14:textId="1471E2F0" w:rsidTr="002A4775">
        <w:trPr>
          <w:trHeight w:val="270"/>
          <w:jc w:val="center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79C78AF" w14:textId="4809CB2B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3046DA" w14:textId="1D31B93F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33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1B235D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71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287E86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01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8ACF6A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44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4415B6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17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01B8CA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1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1AF6C6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45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79D827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664249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58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09B680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89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AB0706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22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391F56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45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73FBE2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1,98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92FE8A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22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3BF47C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86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1F18A7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401</w:t>
            </w:r>
          </w:p>
        </w:tc>
        <w:tc>
          <w:tcPr>
            <w:tcW w:w="9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01BC1BD" w14:textId="1517F3FE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hAnsi="Times New Roman" w:cs="Times New Roman"/>
                <w:sz w:val="16"/>
                <w:szCs w:val="16"/>
              </w:rPr>
              <w:t>41,760</w:t>
            </w:r>
          </w:p>
        </w:tc>
      </w:tr>
      <w:tr w:rsidR="002A4775" w:rsidRPr="00D37206" w14:paraId="24021D49" w14:textId="73E46478" w:rsidTr="002A4775">
        <w:trPr>
          <w:trHeight w:val="270"/>
          <w:jc w:val="center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9EC4630" w14:textId="0F19D3CD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B6D1B0" w14:textId="68CEA066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71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9711A6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71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8CD670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19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0B5BF5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44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D3949B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17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F8C68B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1,92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E579D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27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811C67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59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2B84B1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40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8E5C02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12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6C8D2C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14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709FA9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65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A9E598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15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D9D1D5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54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53BB83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08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4D4FFC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097</w:t>
            </w:r>
          </w:p>
        </w:tc>
        <w:tc>
          <w:tcPr>
            <w:tcW w:w="9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BEF56B1" w14:textId="52F81BFB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hAnsi="Times New Roman" w:cs="Times New Roman"/>
                <w:sz w:val="16"/>
                <w:szCs w:val="16"/>
              </w:rPr>
              <w:t>52,253</w:t>
            </w:r>
          </w:p>
        </w:tc>
      </w:tr>
      <w:tr w:rsidR="002A4775" w:rsidRPr="00D37206" w14:paraId="101E0082" w14:textId="47DD8AF5" w:rsidTr="002A4775">
        <w:trPr>
          <w:trHeight w:val="270"/>
          <w:jc w:val="center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3AD56DD" w14:textId="436B5705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2A4FD7" w14:textId="584D972C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33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45A82B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1,71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517B3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19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F21141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44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8CBDB5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1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56B375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1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2F35CC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45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2F7F9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59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3FA631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40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D78A50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89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E225C8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14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D05A46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31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240991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15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8FED39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32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8C6C9C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86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2F92C2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097</w:t>
            </w:r>
          </w:p>
        </w:tc>
        <w:tc>
          <w:tcPr>
            <w:tcW w:w="9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928BDDC" w14:textId="13565BAE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hAnsi="Times New Roman" w:cs="Times New Roman"/>
                <w:sz w:val="16"/>
                <w:szCs w:val="16"/>
              </w:rPr>
              <w:t>42,951</w:t>
            </w:r>
          </w:p>
        </w:tc>
      </w:tr>
      <w:tr w:rsidR="002A4775" w:rsidRPr="00D37206" w14:paraId="654C197F" w14:textId="4B086721" w:rsidTr="002A4775">
        <w:trPr>
          <w:trHeight w:val="270"/>
          <w:jc w:val="center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3E612E5" w14:textId="0C4BD753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064182" w14:textId="1BEA3AFF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71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0C009B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71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7FEEC3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19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F76802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57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5E0545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42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FCFB29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73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3C3E97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71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3A19D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59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FF52F5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78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1E5DC3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12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FFFD18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14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9D7A35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65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65F9BB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15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2A306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32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90E053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08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FAC45E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401</w:t>
            </w:r>
          </w:p>
        </w:tc>
        <w:tc>
          <w:tcPr>
            <w:tcW w:w="9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C693E66" w14:textId="7307E079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hAnsi="Times New Roman" w:cs="Times New Roman"/>
                <w:sz w:val="16"/>
                <w:szCs w:val="16"/>
              </w:rPr>
              <w:t>61,356</w:t>
            </w:r>
          </w:p>
        </w:tc>
      </w:tr>
      <w:tr w:rsidR="002A4775" w:rsidRPr="00D37206" w14:paraId="6007D489" w14:textId="0C8B87A1" w:rsidTr="002A4775">
        <w:trPr>
          <w:trHeight w:val="270"/>
          <w:jc w:val="center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EC9A768" w14:textId="3FD314BA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7B04B0" w14:textId="2C6F8EE5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1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6FAED4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71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92BB28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01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22B398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57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507B54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1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980654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65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37A2ED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71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7232D8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22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154CA8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58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2A87BE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1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A68581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22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5C548C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45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24388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1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9A742E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32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67E552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86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D5681C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097</w:t>
            </w:r>
          </w:p>
        </w:tc>
        <w:tc>
          <w:tcPr>
            <w:tcW w:w="9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FDEE448" w14:textId="103B7FFD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hAnsi="Times New Roman" w:cs="Times New Roman"/>
                <w:sz w:val="16"/>
                <w:szCs w:val="16"/>
              </w:rPr>
              <w:t>41,443</w:t>
            </w:r>
          </w:p>
        </w:tc>
      </w:tr>
      <w:tr w:rsidR="002A4775" w:rsidRPr="00D37206" w14:paraId="2E20D8E6" w14:textId="04E89239" w:rsidTr="002A4775">
        <w:trPr>
          <w:trHeight w:val="270"/>
          <w:jc w:val="center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0A68D8D" w14:textId="604D144D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7167DC" w14:textId="29280DCF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1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AA1F77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71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85E914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01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4B7DBB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57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234420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42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F96D9E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73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EF391D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45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6EEAE6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22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363977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40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47881C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89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3D7A02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27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7E5E6B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31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F8F17C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15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54E7E1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22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5087AA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86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71784C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401</w:t>
            </w:r>
          </w:p>
        </w:tc>
        <w:tc>
          <w:tcPr>
            <w:tcW w:w="9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93E560B" w14:textId="55A9D4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hAnsi="Times New Roman" w:cs="Times New Roman"/>
                <w:sz w:val="16"/>
                <w:szCs w:val="16"/>
              </w:rPr>
              <w:t>47,680</w:t>
            </w:r>
          </w:p>
        </w:tc>
      </w:tr>
      <w:tr w:rsidR="002A4775" w:rsidRPr="00D37206" w14:paraId="1C5179E6" w14:textId="1777CCD3" w:rsidTr="002A4775">
        <w:trPr>
          <w:trHeight w:val="270"/>
          <w:jc w:val="center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9D56609" w14:textId="04C5C86D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lastRenderedPageBreak/>
              <w:t>4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2DA880" w14:textId="10911B6A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33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A61224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71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12A82C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1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CA898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57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0C0A2A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1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EED796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1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D13F60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27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793453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D9090D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40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3D1AB3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89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364348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27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BFFD8B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1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6E95EA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1,98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79F25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32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540179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86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C96C6D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097</w:t>
            </w:r>
          </w:p>
        </w:tc>
        <w:tc>
          <w:tcPr>
            <w:tcW w:w="9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9F9728C" w14:textId="6F48C4FA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hAnsi="Times New Roman" w:cs="Times New Roman"/>
                <w:sz w:val="16"/>
                <w:szCs w:val="16"/>
              </w:rPr>
              <w:t>37,741</w:t>
            </w:r>
          </w:p>
        </w:tc>
      </w:tr>
      <w:tr w:rsidR="002A4775" w:rsidRPr="00D37206" w14:paraId="6840AA8E" w14:textId="21AC5208" w:rsidTr="002A4775">
        <w:trPr>
          <w:trHeight w:val="270"/>
          <w:jc w:val="center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785E95B" w14:textId="3D60148B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BE4065" w14:textId="7AB832E8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71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B96CB6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71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8C4C12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19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4F3318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71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67F06B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42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7F0465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65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D89A7E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45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AB9ABB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22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5BD24B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58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9F89B3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12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7254A6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27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2615C2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65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1D88D2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15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16B5DB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32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4B7D08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86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087A18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,401</w:t>
            </w:r>
          </w:p>
        </w:tc>
        <w:tc>
          <w:tcPr>
            <w:tcW w:w="9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AD3C955" w14:textId="55B98C4D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hAnsi="Times New Roman" w:cs="Times New Roman"/>
                <w:sz w:val="16"/>
                <w:szCs w:val="16"/>
              </w:rPr>
              <w:t>57,484</w:t>
            </w:r>
          </w:p>
        </w:tc>
      </w:tr>
      <w:tr w:rsidR="002A4775" w:rsidRPr="00D37206" w14:paraId="6C5C5467" w14:textId="59DFA635" w:rsidTr="002A4775">
        <w:trPr>
          <w:trHeight w:val="270"/>
          <w:jc w:val="center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7BF5287" w14:textId="01A85B8E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4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DC0080" w14:textId="3755F5B1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33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0BEC16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71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6D1409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1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A6637B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44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4320BA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1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4B5E82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65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755A05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27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0B65E1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22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505070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40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2AC183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1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4E9CEC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14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E6FDD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2,31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A642A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1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58F1EA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32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457CA4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1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CB893B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  <w:t>3,097</w:t>
            </w:r>
          </w:p>
        </w:tc>
        <w:tc>
          <w:tcPr>
            <w:tcW w:w="9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3F8217B" w14:textId="4A484BF3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hAnsi="Times New Roman" w:cs="Times New Roman"/>
                <w:sz w:val="16"/>
                <w:szCs w:val="16"/>
              </w:rPr>
              <w:t>34,935</w:t>
            </w:r>
          </w:p>
        </w:tc>
      </w:tr>
    </w:tbl>
    <w:p w14:paraId="5B20F35F" w14:textId="1B89A39C" w:rsidR="00EF78AD" w:rsidRPr="00D37206" w:rsidRDefault="00EF78AD" w:rsidP="002A4775">
      <w:pPr>
        <w:rPr>
          <w:sz w:val="16"/>
          <w:szCs w:val="16"/>
        </w:rPr>
      </w:pPr>
    </w:p>
    <w:p w14:paraId="0A564C46" w14:textId="2BB8E08A" w:rsidR="00084EC4" w:rsidRPr="00D37206" w:rsidRDefault="00084EC4" w:rsidP="00084EC4">
      <w:pPr>
        <w:rPr>
          <w:sz w:val="16"/>
          <w:szCs w:val="16"/>
        </w:rPr>
      </w:pPr>
    </w:p>
    <w:p w14:paraId="6E8AD011" w14:textId="5E5D1662" w:rsidR="00084EC4" w:rsidRPr="00D37206" w:rsidRDefault="00084EC4" w:rsidP="00084EC4">
      <w:pPr>
        <w:rPr>
          <w:sz w:val="16"/>
          <w:szCs w:val="16"/>
        </w:rPr>
      </w:pPr>
    </w:p>
    <w:p w14:paraId="34309155" w14:textId="46443AA7" w:rsidR="00084EC4" w:rsidRPr="00D37206" w:rsidRDefault="00084EC4" w:rsidP="00084EC4">
      <w:pPr>
        <w:rPr>
          <w:sz w:val="16"/>
          <w:szCs w:val="16"/>
        </w:rPr>
      </w:pPr>
    </w:p>
    <w:p w14:paraId="428AEB2A" w14:textId="666C8392" w:rsidR="00084EC4" w:rsidRPr="00D37206" w:rsidRDefault="00084EC4" w:rsidP="00084EC4">
      <w:pPr>
        <w:rPr>
          <w:sz w:val="16"/>
          <w:szCs w:val="16"/>
        </w:rPr>
      </w:pPr>
    </w:p>
    <w:p w14:paraId="6C0065A8" w14:textId="6648D444" w:rsidR="00084EC4" w:rsidRPr="00D37206" w:rsidRDefault="00084EC4" w:rsidP="00084EC4">
      <w:pPr>
        <w:rPr>
          <w:sz w:val="16"/>
          <w:szCs w:val="16"/>
        </w:rPr>
      </w:pPr>
    </w:p>
    <w:p w14:paraId="130426D2" w14:textId="21521245" w:rsidR="00084EC4" w:rsidRPr="00D37206" w:rsidRDefault="00084EC4" w:rsidP="00084EC4">
      <w:pPr>
        <w:rPr>
          <w:sz w:val="16"/>
          <w:szCs w:val="16"/>
        </w:rPr>
      </w:pPr>
    </w:p>
    <w:p w14:paraId="64939B95" w14:textId="0DC49E04" w:rsidR="00084EC4" w:rsidRPr="00D37206" w:rsidRDefault="00084EC4" w:rsidP="00084EC4">
      <w:pPr>
        <w:rPr>
          <w:sz w:val="16"/>
          <w:szCs w:val="16"/>
        </w:rPr>
      </w:pPr>
    </w:p>
    <w:p w14:paraId="4AEEAEBC" w14:textId="41B22D60" w:rsidR="00084EC4" w:rsidRPr="00D37206" w:rsidRDefault="00084EC4" w:rsidP="00084EC4">
      <w:pPr>
        <w:rPr>
          <w:sz w:val="16"/>
          <w:szCs w:val="16"/>
        </w:rPr>
      </w:pPr>
    </w:p>
    <w:p w14:paraId="6B8395DD" w14:textId="32191EE5" w:rsidR="00084EC4" w:rsidRPr="00D37206" w:rsidRDefault="00084EC4" w:rsidP="00084EC4">
      <w:pPr>
        <w:rPr>
          <w:sz w:val="16"/>
          <w:szCs w:val="16"/>
        </w:rPr>
      </w:pPr>
    </w:p>
    <w:p w14:paraId="08C30858" w14:textId="3D23C095" w:rsidR="00084EC4" w:rsidRPr="00D37206" w:rsidRDefault="00084EC4" w:rsidP="00084EC4">
      <w:pPr>
        <w:rPr>
          <w:sz w:val="16"/>
          <w:szCs w:val="16"/>
        </w:rPr>
      </w:pPr>
    </w:p>
    <w:p w14:paraId="1F9FD8D7" w14:textId="524E793C" w:rsidR="00084EC4" w:rsidRPr="00D37206" w:rsidRDefault="00084EC4" w:rsidP="00084EC4">
      <w:pPr>
        <w:rPr>
          <w:sz w:val="16"/>
          <w:szCs w:val="16"/>
        </w:rPr>
      </w:pPr>
    </w:p>
    <w:p w14:paraId="278DD76D" w14:textId="078E4844" w:rsidR="00084EC4" w:rsidRPr="00D37206" w:rsidRDefault="00084EC4" w:rsidP="00084EC4">
      <w:pPr>
        <w:rPr>
          <w:sz w:val="16"/>
          <w:szCs w:val="16"/>
        </w:rPr>
      </w:pPr>
    </w:p>
    <w:p w14:paraId="7877201B" w14:textId="0D17AFFC" w:rsidR="00084EC4" w:rsidRPr="00D37206" w:rsidRDefault="00084EC4" w:rsidP="00084EC4">
      <w:pPr>
        <w:rPr>
          <w:sz w:val="16"/>
          <w:szCs w:val="16"/>
        </w:rPr>
      </w:pPr>
    </w:p>
    <w:p w14:paraId="60C719E8" w14:textId="5139BE6F" w:rsidR="00084EC4" w:rsidRPr="00D37206" w:rsidRDefault="00084EC4" w:rsidP="00084EC4">
      <w:pPr>
        <w:rPr>
          <w:sz w:val="16"/>
          <w:szCs w:val="16"/>
        </w:rPr>
      </w:pPr>
    </w:p>
    <w:p w14:paraId="2F4B8A68" w14:textId="000988B5" w:rsidR="00084EC4" w:rsidRPr="00D37206" w:rsidRDefault="00084EC4" w:rsidP="00084EC4">
      <w:pPr>
        <w:rPr>
          <w:sz w:val="16"/>
          <w:szCs w:val="16"/>
        </w:rPr>
      </w:pPr>
    </w:p>
    <w:p w14:paraId="08CE41D4" w14:textId="6BC00CB9" w:rsidR="00084EC4" w:rsidRPr="00D37206" w:rsidRDefault="00084EC4" w:rsidP="00084EC4">
      <w:pPr>
        <w:rPr>
          <w:sz w:val="16"/>
          <w:szCs w:val="16"/>
        </w:rPr>
      </w:pPr>
    </w:p>
    <w:p w14:paraId="41B5113B" w14:textId="5A62EE28" w:rsidR="00084EC4" w:rsidRPr="00D37206" w:rsidRDefault="00084EC4" w:rsidP="00084EC4">
      <w:pPr>
        <w:rPr>
          <w:sz w:val="16"/>
          <w:szCs w:val="16"/>
        </w:rPr>
      </w:pPr>
    </w:p>
    <w:p w14:paraId="205759B0" w14:textId="521870A8" w:rsidR="00084EC4" w:rsidRPr="00D37206" w:rsidRDefault="00084EC4" w:rsidP="00084EC4">
      <w:pPr>
        <w:rPr>
          <w:sz w:val="16"/>
          <w:szCs w:val="16"/>
        </w:rPr>
      </w:pPr>
    </w:p>
    <w:p w14:paraId="0EA6ADF5" w14:textId="2B6C4A13" w:rsidR="00084EC4" w:rsidRPr="00D37206" w:rsidRDefault="00084EC4" w:rsidP="00084EC4">
      <w:pPr>
        <w:rPr>
          <w:sz w:val="16"/>
          <w:szCs w:val="16"/>
        </w:rPr>
      </w:pPr>
    </w:p>
    <w:p w14:paraId="74628BF9" w14:textId="03A0BDD5" w:rsidR="00084EC4" w:rsidRPr="00D37206" w:rsidRDefault="00084EC4" w:rsidP="00084EC4">
      <w:pPr>
        <w:rPr>
          <w:sz w:val="16"/>
          <w:szCs w:val="16"/>
        </w:rPr>
      </w:pPr>
    </w:p>
    <w:p w14:paraId="489F36EC" w14:textId="1F0ACB76" w:rsidR="00084EC4" w:rsidRPr="00D37206" w:rsidRDefault="00084EC4" w:rsidP="00084EC4">
      <w:pPr>
        <w:rPr>
          <w:sz w:val="16"/>
          <w:szCs w:val="16"/>
        </w:rPr>
      </w:pPr>
    </w:p>
    <w:p w14:paraId="7C2C2B88" w14:textId="458EED0D" w:rsidR="00084EC4" w:rsidRPr="00D37206" w:rsidRDefault="00084EC4" w:rsidP="00084EC4">
      <w:pPr>
        <w:rPr>
          <w:sz w:val="16"/>
          <w:szCs w:val="16"/>
        </w:rPr>
      </w:pPr>
    </w:p>
    <w:p w14:paraId="1728F440" w14:textId="192EFDA4" w:rsidR="00084EC4" w:rsidRPr="00D37206" w:rsidRDefault="00084EC4" w:rsidP="00084EC4">
      <w:pPr>
        <w:rPr>
          <w:sz w:val="16"/>
          <w:szCs w:val="16"/>
        </w:rPr>
      </w:pPr>
    </w:p>
    <w:p w14:paraId="3AC52D82" w14:textId="396F9F28" w:rsidR="00084EC4" w:rsidRPr="00D37206" w:rsidRDefault="00084EC4" w:rsidP="00084EC4">
      <w:pPr>
        <w:rPr>
          <w:sz w:val="16"/>
          <w:szCs w:val="16"/>
        </w:rPr>
      </w:pPr>
    </w:p>
    <w:p w14:paraId="0A398D96" w14:textId="5CF974FA" w:rsidR="00084EC4" w:rsidRPr="00D37206" w:rsidRDefault="00084EC4" w:rsidP="00084EC4">
      <w:pPr>
        <w:rPr>
          <w:sz w:val="16"/>
          <w:szCs w:val="16"/>
        </w:rPr>
      </w:pPr>
    </w:p>
    <w:p w14:paraId="69099194" w14:textId="2F22D726" w:rsidR="00084EC4" w:rsidRPr="00D37206" w:rsidRDefault="00084EC4" w:rsidP="00084EC4">
      <w:pPr>
        <w:rPr>
          <w:sz w:val="16"/>
          <w:szCs w:val="16"/>
        </w:rPr>
      </w:pPr>
    </w:p>
    <w:p w14:paraId="66A4945C" w14:textId="52DC792B" w:rsidR="00084EC4" w:rsidRPr="00D37206" w:rsidRDefault="00084EC4" w:rsidP="00084EC4">
      <w:pPr>
        <w:rPr>
          <w:sz w:val="16"/>
          <w:szCs w:val="16"/>
        </w:rPr>
      </w:pPr>
    </w:p>
    <w:p w14:paraId="6F21481A" w14:textId="6AD7F358" w:rsidR="00084EC4" w:rsidRPr="00D37206" w:rsidRDefault="00084EC4" w:rsidP="00084EC4">
      <w:pPr>
        <w:rPr>
          <w:sz w:val="16"/>
          <w:szCs w:val="16"/>
        </w:rPr>
      </w:pPr>
    </w:p>
    <w:p w14:paraId="799F785E" w14:textId="3942189E" w:rsidR="00084EC4" w:rsidRPr="00D37206" w:rsidRDefault="00084EC4" w:rsidP="00084EC4">
      <w:pPr>
        <w:tabs>
          <w:tab w:val="left" w:pos="3368"/>
        </w:tabs>
        <w:rPr>
          <w:sz w:val="16"/>
          <w:szCs w:val="16"/>
        </w:rPr>
      </w:pPr>
      <w:r w:rsidRPr="00D37206">
        <w:rPr>
          <w:sz w:val="16"/>
          <w:szCs w:val="16"/>
        </w:rPr>
        <w:tab/>
      </w:r>
    </w:p>
    <w:p w14:paraId="37B73C8A" w14:textId="0B9A5D7E" w:rsidR="00084EC4" w:rsidRPr="00D37206" w:rsidRDefault="00084EC4" w:rsidP="00084EC4">
      <w:pPr>
        <w:tabs>
          <w:tab w:val="left" w:pos="3368"/>
        </w:tabs>
        <w:rPr>
          <w:sz w:val="16"/>
          <w:szCs w:val="16"/>
        </w:rPr>
      </w:pPr>
    </w:p>
    <w:p w14:paraId="3C0158B4" w14:textId="1AB4D87F" w:rsidR="00084EC4" w:rsidRPr="00D37206" w:rsidRDefault="00084EC4" w:rsidP="00084EC4">
      <w:pPr>
        <w:tabs>
          <w:tab w:val="left" w:pos="3368"/>
        </w:tabs>
        <w:rPr>
          <w:sz w:val="16"/>
          <w:szCs w:val="16"/>
        </w:rPr>
      </w:pPr>
    </w:p>
    <w:p w14:paraId="26E23137" w14:textId="44631A2D" w:rsidR="00084EC4" w:rsidRPr="00D37206" w:rsidRDefault="0033670F" w:rsidP="0033670F">
      <w:pPr>
        <w:pStyle w:val="Caption"/>
        <w:spacing w:line="480" w:lineRule="auto"/>
        <w:jc w:val="both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</w:pPr>
      <w:bookmarkStart w:id="33" w:name="_Toc137435143"/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lastRenderedPageBreak/>
        <w:t xml:space="preserve">Lampiran </w:t>
      </w:r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instrText xml:space="preserve"> SEQ Lampiran \* ARABIC </w:instrText>
      </w:r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06743C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4"/>
          <w:szCs w:val="24"/>
        </w:rPr>
        <w:t>13</w:t>
      </w:r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         </w:t>
      </w:r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br/>
        <w:t xml:space="preserve">                                          Data Uji MSI </w:t>
      </w:r>
      <w:r w:rsidRPr="00D37206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Job Insecurity</w:t>
      </w:r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(X3)</w:t>
      </w:r>
      <w:bookmarkEnd w:id="33"/>
    </w:p>
    <w:tbl>
      <w:tblPr>
        <w:tblW w:w="8509" w:type="dxa"/>
        <w:tblInd w:w="-113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681"/>
        <w:gridCol w:w="711"/>
        <w:gridCol w:w="711"/>
        <w:gridCol w:w="711"/>
        <w:gridCol w:w="711"/>
        <w:gridCol w:w="711"/>
        <w:gridCol w:w="711"/>
        <w:gridCol w:w="711"/>
        <w:gridCol w:w="711"/>
        <w:gridCol w:w="711"/>
        <w:gridCol w:w="711"/>
        <w:gridCol w:w="821"/>
      </w:tblGrid>
      <w:tr w:rsidR="002A4775" w:rsidRPr="00D37206" w14:paraId="44A9B10A" w14:textId="061AD28E" w:rsidTr="002A4775">
        <w:trPr>
          <w:trHeight w:val="330"/>
        </w:trPr>
        <w:tc>
          <w:tcPr>
            <w:tcW w:w="0" w:type="auto"/>
            <w:vMerge w:val="restart"/>
            <w:vAlign w:val="center"/>
          </w:tcPr>
          <w:p w14:paraId="6EA58BF2" w14:textId="32AA0592" w:rsidR="002A4775" w:rsidRPr="00D37206" w:rsidRDefault="002A4775" w:rsidP="00084E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  <w:t>Resp</w:t>
            </w:r>
          </w:p>
        </w:tc>
        <w:tc>
          <w:tcPr>
            <w:tcW w:w="0" w:type="auto"/>
            <w:gridSpan w:val="10"/>
            <w:shd w:val="clear" w:color="auto" w:fill="auto"/>
            <w:noWrap/>
            <w:vAlign w:val="center"/>
            <w:hideMark/>
          </w:tcPr>
          <w:p w14:paraId="78BB4DEF" w14:textId="2A6AF0D6" w:rsidR="002A4775" w:rsidRPr="00D37206" w:rsidRDefault="002A4775" w:rsidP="00084E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FF0000"/>
                <w:lang w:eastAsia="en-ID"/>
              </w:rPr>
              <w:t>Succesive Interval</w:t>
            </w:r>
          </w:p>
        </w:tc>
        <w:tc>
          <w:tcPr>
            <w:tcW w:w="718" w:type="dxa"/>
            <w:vMerge w:val="restart"/>
            <w:vAlign w:val="center"/>
          </w:tcPr>
          <w:p w14:paraId="4E0C3F11" w14:textId="2AF47384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000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  <w:t>Total Skor</w:t>
            </w:r>
          </w:p>
        </w:tc>
      </w:tr>
      <w:tr w:rsidR="002A4775" w:rsidRPr="00D37206" w14:paraId="0535F88F" w14:textId="46DC52D5" w:rsidTr="002A4775">
        <w:trPr>
          <w:trHeight w:val="330"/>
        </w:trPr>
        <w:tc>
          <w:tcPr>
            <w:tcW w:w="0" w:type="auto"/>
            <w:vMerge/>
            <w:vAlign w:val="center"/>
          </w:tcPr>
          <w:p w14:paraId="1896E86D" w14:textId="77777777" w:rsidR="002A4775" w:rsidRPr="00D37206" w:rsidRDefault="002A4775" w:rsidP="00084E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CF99B62" w14:textId="58A34FEE" w:rsidR="002A4775" w:rsidRPr="00D37206" w:rsidRDefault="002A4775" w:rsidP="00084E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ECAD4C5" w14:textId="0C3E38A7" w:rsidR="002A4775" w:rsidRPr="00D37206" w:rsidRDefault="002A4775" w:rsidP="00084E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6515F0F" w14:textId="4A101451" w:rsidR="002A4775" w:rsidRPr="00D37206" w:rsidRDefault="002A4775" w:rsidP="00084E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AB8A5F5" w14:textId="1A6D1BC2" w:rsidR="002A4775" w:rsidRPr="00D37206" w:rsidRDefault="002A4775" w:rsidP="00084E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8C363DF" w14:textId="66CE9433" w:rsidR="002A4775" w:rsidRPr="00D37206" w:rsidRDefault="002A4775" w:rsidP="00084E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ADB40DF" w14:textId="1E18679C" w:rsidR="002A4775" w:rsidRPr="00D37206" w:rsidRDefault="002A4775" w:rsidP="00084E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  <w:t>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8548334" w14:textId="294B818C" w:rsidR="002A4775" w:rsidRPr="00D37206" w:rsidRDefault="002A4775" w:rsidP="00084E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  <w:t>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D3A33B7" w14:textId="1453F311" w:rsidR="002A4775" w:rsidRPr="00D37206" w:rsidRDefault="002A4775" w:rsidP="00084E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  <w:t>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CDEB471" w14:textId="63A60627" w:rsidR="002A4775" w:rsidRPr="00D37206" w:rsidRDefault="002A4775" w:rsidP="00084E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  <w:t>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6BD3F65" w14:textId="7346F0CA" w:rsidR="002A4775" w:rsidRPr="00D37206" w:rsidRDefault="002A4775" w:rsidP="00084E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  <w:t>10</w:t>
            </w:r>
          </w:p>
        </w:tc>
        <w:tc>
          <w:tcPr>
            <w:tcW w:w="718" w:type="dxa"/>
            <w:vMerge/>
          </w:tcPr>
          <w:p w14:paraId="0D627F30" w14:textId="77777777" w:rsidR="002A4775" w:rsidRPr="00D37206" w:rsidRDefault="002A4775" w:rsidP="00084EC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</w:pPr>
          </w:p>
        </w:tc>
      </w:tr>
      <w:tr w:rsidR="002A4775" w:rsidRPr="00D37206" w14:paraId="633BBB0D" w14:textId="16B604B2" w:rsidTr="002A4775">
        <w:trPr>
          <w:trHeight w:val="270"/>
        </w:trPr>
        <w:tc>
          <w:tcPr>
            <w:tcW w:w="0" w:type="auto"/>
            <w:vAlign w:val="center"/>
          </w:tcPr>
          <w:p w14:paraId="12A503DD" w14:textId="79AF21A3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28D4AE3" w14:textId="705F49F4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34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17E9E24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24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1857CFB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05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91898F9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19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FB14F91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3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0462F9D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F9D6DE1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24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58D3465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51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51FD080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0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08E6EC1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020</w:t>
            </w:r>
          </w:p>
        </w:tc>
        <w:tc>
          <w:tcPr>
            <w:tcW w:w="718" w:type="dxa"/>
            <w:vAlign w:val="center"/>
          </w:tcPr>
          <w:p w14:paraId="5FDED33D" w14:textId="277BD55E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hAnsi="Times New Roman" w:cs="Times New Roman"/>
              </w:rPr>
              <w:t>24,058</w:t>
            </w:r>
          </w:p>
        </w:tc>
      </w:tr>
      <w:tr w:rsidR="002A4775" w:rsidRPr="00D37206" w14:paraId="05DF5393" w14:textId="025ABC4E" w:rsidTr="002A4775">
        <w:trPr>
          <w:trHeight w:val="270"/>
        </w:trPr>
        <w:tc>
          <w:tcPr>
            <w:tcW w:w="0" w:type="auto"/>
            <w:vAlign w:val="center"/>
          </w:tcPr>
          <w:p w14:paraId="7CBAC593" w14:textId="4EAA54D6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583D2DE" w14:textId="5F91F041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80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D3D4CC4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24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3B6C4E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2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5ADD479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19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8BD0304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71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629A139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17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61AC957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15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CAB134D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4,86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A106530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0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206B1C9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176</w:t>
            </w:r>
          </w:p>
        </w:tc>
        <w:tc>
          <w:tcPr>
            <w:tcW w:w="718" w:type="dxa"/>
            <w:vAlign w:val="center"/>
          </w:tcPr>
          <w:p w14:paraId="6DF6BA73" w14:textId="54B52E5F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hAnsi="Times New Roman" w:cs="Times New Roman"/>
              </w:rPr>
              <w:t>30,718</w:t>
            </w:r>
          </w:p>
        </w:tc>
      </w:tr>
      <w:tr w:rsidR="002A4775" w:rsidRPr="00D37206" w14:paraId="6255F317" w14:textId="2D5BBDE0" w:rsidTr="002A4775">
        <w:trPr>
          <w:trHeight w:val="270"/>
        </w:trPr>
        <w:tc>
          <w:tcPr>
            <w:tcW w:w="0" w:type="auto"/>
            <w:vAlign w:val="center"/>
          </w:tcPr>
          <w:p w14:paraId="786773C2" w14:textId="778581DC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395E313" w14:textId="243AA20C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34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8354458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E8BA1C8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2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DCA703D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A40B44A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3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F517CC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5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42DE9B2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24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06AF2A1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51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1EB07B1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092FF39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176</w:t>
            </w:r>
          </w:p>
        </w:tc>
        <w:tc>
          <w:tcPr>
            <w:tcW w:w="718" w:type="dxa"/>
            <w:vAlign w:val="center"/>
          </w:tcPr>
          <w:p w14:paraId="338FFABD" w14:textId="45C0C755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hAnsi="Times New Roman" w:cs="Times New Roman"/>
              </w:rPr>
              <w:t>24,440</w:t>
            </w:r>
          </w:p>
        </w:tc>
      </w:tr>
      <w:tr w:rsidR="002A4775" w:rsidRPr="00D37206" w14:paraId="371376D8" w14:textId="3592FFA0" w:rsidTr="002A4775">
        <w:trPr>
          <w:trHeight w:val="270"/>
        </w:trPr>
        <w:tc>
          <w:tcPr>
            <w:tcW w:w="0" w:type="auto"/>
            <w:vAlign w:val="center"/>
          </w:tcPr>
          <w:p w14:paraId="6C223210" w14:textId="57D3D93E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65B9AD7" w14:textId="33D0CBAB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34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34FE9A5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24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BC339FB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2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B942042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19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CA66829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3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6F69AC0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5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D9B97E3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15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51E94A9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51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13A1640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33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C745CA9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020</w:t>
            </w:r>
          </w:p>
        </w:tc>
        <w:tc>
          <w:tcPr>
            <w:tcW w:w="718" w:type="dxa"/>
            <w:vAlign w:val="center"/>
          </w:tcPr>
          <w:p w14:paraId="6365643B" w14:textId="0FABD309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hAnsi="Times New Roman" w:cs="Times New Roman"/>
              </w:rPr>
              <w:t>27,974</w:t>
            </w:r>
          </w:p>
        </w:tc>
      </w:tr>
      <w:tr w:rsidR="002A4775" w:rsidRPr="00D37206" w14:paraId="30AFE696" w14:textId="43C313BC" w:rsidTr="002A4775">
        <w:trPr>
          <w:trHeight w:val="270"/>
        </w:trPr>
        <w:tc>
          <w:tcPr>
            <w:tcW w:w="0" w:type="auto"/>
            <w:vAlign w:val="center"/>
          </w:tcPr>
          <w:p w14:paraId="2CFCD63C" w14:textId="75421755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0C2FFD5" w14:textId="76E792EF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80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3DD4D2B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24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BE64CB3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2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D1971C6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19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42EB7C8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71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F4D616E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17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69F7068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15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DA82F81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27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8334D18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33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3215469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176</w:t>
            </w:r>
          </w:p>
        </w:tc>
        <w:tc>
          <w:tcPr>
            <w:tcW w:w="718" w:type="dxa"/>
            <w:vAlign w:val="center"/>
          </w:tcPr>
          <w:p w14:paraId="2DD8E725" w14:textId="4DCBBADD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hAnsi="Times New Roman" w:cs="Times New Roman"/>
              </w:rPr>
              <w:t>29,384</w:t>
            </w:r>
          </w:p>
        </w:tc>
      </w:tr>
      <w:tr w:rsidR="002A4775" w:rsidRPr="00D37206" w14:paraId="3C9BB5AB" w14:textId="752833BB" w:rsidTr="002A4775">
        <w:trPr>
          <w:trHeight w:val="270"/>
        </w:trPr>
        <w:tc>
          <w:tcPr>
            <w:tcW w:w="0" w:type="auto"/>
            <w:vAlign w:val="center"/>
          </w:tcPr>
          <w:p w14:paraId="51B2173D" w14:textId="038602BB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72DC2F0" w14:textId="7AB37590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80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19C55BD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24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5922AB9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05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37DC6BD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27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B3DF7BB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3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355AE2D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5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907EE1B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15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0466218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51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72DF5DB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33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93DA2C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020</w:t>
            </w:r>
          </w:p>
        </w:tc>
        <w:tc>
          <w:tcPr>
            <w:tcW w:w="718" w:type="dxa"/>
            <w:vAlign w:val="center"/>
          </w:tcPr>
          <w:p w14:paraId="22557D1A" w14:textId="1BCC8BC6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hAnsi="Times New Roman" w:cs="Times New Roman"/>
              </w:rPr>
              <w:t>29,264</w:t>
            </w:r>
          </w:p>
        </w:tc>
      </w:tr>
      <w:tr w:rsidR="002A4775" w:rsidRPr="00D37206" w14:paraId="67292484" w14:textId="44AD2523" w:rsidTr="002A4775">
        <w:trPr>
          <w:trHeight w:val="270"/>
        </w:trPr>
        <w:tc>
          <w:tcPr>
            <w:tcW w:w="0" w:type="auto"/>
            <w:vAlign w:val="center"/>
          </w:tcPr>
          <w:p w14:paraId="7E5F28BD" w14:textId="4723744F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C952C20" w14:textId="383257CD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80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1CA9AA5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0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49B8FAD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2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EE38A42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27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A3BD878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71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4EC7346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5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E0F0BB0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24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2402ED0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51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350AD2A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33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91008AA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176</w:t>
            </w:r>
          </w:p>
        </w:tc>
        <w:tc>
          <w:tcPr>
            <w:tcW w:w="718" w:type="dxa"/>
            <w:vAlign w:val="center"/>
          </w:tcPr>
          <w:p w14:paraId="41768FA0" w14:textId="111AFC74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hAnsi="Times New Roman" w:cs="Times New Roman"/>
              </w:rPr>
              <w:t>32,968</w:t>
            </w:r>
          </w:p>
        </w:tc>
      </w:tr>
      <w:tr w:rsidR="002A4775" w:rsidRPr="00D37206" w14:paraId="0FF265C0" w14:textId="7C70B3C7" w:rsidTr="002A4775">
        <w:trPr>
          <w:trHeight w:val="270"/>
        </w:trPr>
        <w:tc>
          <w:tcPr>
            <w:tcW w:w="0" w:type="auto"/>
            <w:vAlign w:val="center"/>
          </w:tcPr>
          <w:p w14:paraId="6AEBF56E" w14:textId="3631D344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06AD616" w14:textId="23AACFA0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34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DA3E6A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24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3D56F22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05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E1567F6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27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641FE77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3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CCBFA9E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5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85A3BA5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15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8AEDDEB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4,86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78443F5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33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82FE1B2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176</w:t>
            </w:r>
          </w:p>
        </w:tc>
        <w:tc>
          <w:tcPr>
            <w:tcW w:w="718" w:type="dxa"/>
            <w:vAlign w:val="center"/>
          </w:tcPr>
          <w:p w14:paraId="0AADE483" w14:textId="5353B998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hAnsi="Times New Roman" w:cs="Times New Roman"/>
              </w:rPr>
              <w:t>30,304</w:t>
            </w:r>
          </w:p>
        </w:tc>
      </w:tr>
      <w:tr w:rsidR="002A4775" w:rsidRPr="00D37206" w14:paraId="07AACEF0" w14:textId="4C243BF2" w:rsidTr="002A4775">
        <w:trPr>
          <w:trHeight w:val="270"/>
        </w:trPr>
        <w:tc>
          <w:tcPr>
            <w:tcW w:w="0" w:type="auto"/>
            <w:vAlign w:val="center"/>
          </w:tcPr>
          <w:p w14:paraId="43369564" w14:textId="3082A601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136226E" w14:textId="793361A9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80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4D3D230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D3381C8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05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C06C9B9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B757F9E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3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5ADC032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5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5B2F1F1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24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CF871BB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51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2300233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0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6D154B0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8" w:type="dxa"/>
            <w:vAlign w:val="center"/>
          </w:tcPr>
          <w:p w14:paraId="251CA242" w14:textId="4E03D2AF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hAnsi="Times New Roman" w:cs="Times New Roman"/>
              </w:rPr>
              <w:t>23,560</w:t>
            </w:r>
          </w:p>
        </w:tc>
      </w:tr>
      <w:tr w:rsidR="002A4775" w:rsidRPr="00D37206" w14:paraId="6F3EE3F8" w14:textId="568994AB" w:rsidTr="002A4775">
        <w:trPr>
          <w:trHeight w:val="270"/>
        </w:trPr>
        <w:tc>
          <w:tcPr>
            <w:tcW w:w="0" w:type="auto"/>
            <w:vAlign w:val="center"/>
          </w:tcPr>
          <w:p w14:paraId="553162E0" w14:textId="40DEDED9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ED18F59" w14:textId="200E070E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34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8753216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0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30F26EC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2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754F6AA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19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187A3D0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3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BA4240C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5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307D720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15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ED4965B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4,86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C98EF96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33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22C0EC2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176</w:t>
            </w:r>
          </w:p>
        </w:tc>
        <w:tc>
          <w:tcPr>
            <w:tcW w:w="718" w:type="dxa"/>
            <w:vAlign w:val="center"/>
          </w:tcPr>
          <w:p w14:paraId="77194407" w14:textId="03B674F2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hAnsi="Times New Roman" w:cs="Times New Roman"/>
              </w:rPr>
              <w:t>29,315</w:t>
            </w:r>
          </w:p>
        </w:tc>
      </w:tr>
      <w:tr w:rsidR="002A4775" w:rsidRPr="00D37206" w14:paraId="48FE6C84" w14:textId="1F53AD91" w:rsidTr="002A4775">
        <w:trPr>
          <w:trHeight w:val="270"/>
        </w:trPr>
        <w:tc>
          <w:tcPr>
            <w:tcW w:w="0" w:type="auto"/>
            <w:vAlign w:val="center"/>
          </w:tcPr>
          <w:p w14:paraId="5730126D" w14:textId="52949F5A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1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ABC837A" w14:textId="62AB0D74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80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D0CBCC2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24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CB2255C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2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9500DD2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27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F2EEB23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71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5FF59E2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5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0280779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15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AB374AA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51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18F7115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33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6F1E581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8" w:type="dxa"/>
            <w:vAlign w:val="center"/>
          </w:tcPr>
          <w:p w14:paraId="6836523D" w14:textId="09B11493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hAnsi="Times New Roman" w:cs="Times New Roman"/>
              </w:rPr>
              <w:t>30,860</w:t>
            </w:r>
          </w:p>
        </w:tc>
      </w:tr>
      <w:tr w:rsidR="002A4775" w:rsidRPr="00D37206" w14:paraId="252811E6" w14:textId="06FDE1B4" w:rsidTr="002A4775">
        <w:trPr>
          <w:trHeight w:val="270"/>
        </w:trPr>
        <w:tc>
          <w:tcPr>
            <w:tcW w:w="0" w:type="auto"/>
            <w:vAlign w:val="center"/>
          </w:tcPr>
          <w:p w14:paraId="2AB6C3FB" w14:textId="0F92B709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1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395D7F2" w14:textId="6A3FC00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80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68A5082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33F4CCB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2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E71B8C0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BC96FA6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71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9CD123D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17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B418D52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CD7507E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51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B37B31D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2DF21F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176</w:t>
            </w:r>
          </w:p>
        </w:tc>
        <w:tc>
          <w:tcPr>
            <w:tcW w:w="718" w:type="dxa"/>
            <w:vAlign w:val="center"/>
          </w:tcPr>
          <w:p w14:paraId="54C86D50" w14:textId="696F08C4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hAnsi="Times New Roman" w:cs="Times New Roman"/>
              </w:rPr>
              <w:t>23,695</w:t>
            </w:r>
          </w:p>
        </w:tc>
      </w:tr>
      <w:tr w:rsidR="002A4775" w:rsidRPr="00D37206" w14:paraId="4D7D390E" w14:textId="28167560" w:rsidTr="002A4775">
        <w:trPr>
          <w:trHeight w:val="270"/>
        </w:trPr>
        <w:tc>
          <w:tcPr>
            <w:tcW w:w="0" w:type="auto"/>
            <w:vAlign w:val="center"/>
          </w:tcPr>
          <w:p w14:paraId="6BD6ECA1" w14:textId="1C7A77FB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1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D436B5E" w14:textId="40893C31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80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E7A9B36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24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0A14AF2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2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6C50824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FD6525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3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C230C1C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5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79462EA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24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2A3958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51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8AD4DA9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33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B894DD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020</w:t>
            </w:r>
          </w:p>
        </w:tc>
        <w:tc>
          <w:tcPr>
            <w:tcW w:w="718" w:type="dxa"/>
            <w:vAlign w:val="center"/>
          </w:tcPr>
          <w:p w14:paraId="00A19927" w14:textId="63B03E56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hAnsi="Times New Roman" w:cs="Times New Roman"/>
              </w:rPr>
              <w:t>29,320</w:t>
            </w:r>
          </w:p>
        </w:tc>
      </w:tr>
      <w:tr w:rsidR="002A4775" w:rsidRPr="00D37206" w14:paraId="3EC46798" w14:textId="527D2643" w:rsidTr="002A4775">
        <w:trPr>
          <w:trHeight w:val="270"/>
        </w:trPr>
        <w:tc>
          <w:tcPr>
            <w:tcW w:w="0" w:type="auto"/>
            <w:vAlign w:val="center"/>
          </w:tcPr>
          <w:p w14:paraId="63CFE188" w14:textId="036982E8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802AE25" w14:textId="2F40CB9C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80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9DF9608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18BB3E2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05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780AC0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19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E5595D0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46128A7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17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E614B35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58F2777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27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FE9D9C4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0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95436BA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020</w:t>
            </w:r>
          </w:p>
        </w:tc>
        <w:tc>
          <w:tcPr>
            <w:tcW w:w="718" w:type="dxa"/>
            <w:vAlign w:val="center"/>
          </w:tcPr>
          <w:p w14:paraId="2631C1EB" w14:textId="7B546219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hAnsi="Times New Roman" w:cs="Times New Roman"/>
              </w:rPr>
              <w:t>19,615</w:t>
            </w:r>
          </w:p>
        </w:tc>
      </w:tr>
      <w:tr w:rsidR="002A4775" w:rsidRPr="00D37206" w14:paraId="55E93CC2" w14:textId="5DE910B0" w:rsidTr="002A4775">
        <w:trPr>
          <w:trHeight w:val="270"/>
        </w:trPr>
        <w:tc>
          <w:tcPr>
            <w:tcW w:w="0" w:type="auto"/>
            <w:vAlign w:val="center"/>
          </w:tcPr>
          <w:p w14:paraId="1F0DCEB8" w14:textId="1802CFBB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1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FC70CE3" w14:textId="390C11A6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80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2460BB2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24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43BA473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2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F20A21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1F87101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71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3140303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17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1C46726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6B60D93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51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133821D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33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01377D7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176</w:t>
            </w:r>
          </w:p>
        </w:tc>
        <w:tc>
          <w:tcPr>
            <w:tcW w:w="718" w:type="dxa"/>
            <w:vAlign w:val="center"/>
          </w:tcPr>
          <w:p w14:paraId="5132123E" w14:textId="6F4458C2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hAnsi="Times New Roman" w:cs="Times New Roman"/>
              </w:rPr>
              <w:t>28,274</w:t>
            </w:r>
          </w:p>
        </w:tc>
      </w:tr>
      <w:tr w:rsidR="002A4775" w:rsidRPr="00D37206" w14:paraId="4FC81198" w14:textId="08F2BA5B" w:rsidTr="002A4775">
        <w:trPr>
          <w:trHeight w:val="270"/>
        </w:trPr>
        <w:tc>
          <w:tcPr>
            <w:tcW w:w="0" w:type="auto"/>
            <w:vAlign w:val="center"/>
          </w:tcPr>
          <w:p w14:paraId="3B558192" w14:textId="6148CD9F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FCCCD85" w14:textId="6FC03245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80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EF54880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24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2EB209B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05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14EA66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27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153DF24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71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9A45AB9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5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1391B3C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15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6D6B733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51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63ED04E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2CA23B0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176</w:t>
            </w:r>
          </w:p>
        </w:tc>
        <w:tc>
          <w:tcPr>
            <w:tcW w:w="718" w:type="dxa"/>
            <w:vAlign w:val="center"/>
          </w:tcPr>
          <w:p w14:paraId="62E3E2C3" w14:textId="2C0DF819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hAnsi="Times New Roman" w:cs="Times New Roman"/>
              </w:rPr>
              <w:t>29,455</w:t>
            </w:r>
          </w:p>
        </w:tc>
      </w:tr>
      <w:tr w:rsidR="002A4775" w:rsidRPr="00D37206" w14:paraId="1750BF99" w14:textId="5B7F4B66" w:rsidTr="002A4775">
        <w:trPr>
          <w:trHeight w:val="270"/>
        </w:trPr>
        <w:tc>
          <w:tcPr>
            <w:tcW w:w="0" w:type="auto"/>
            <w:vAlign w:val="center"/>
          </w:tcPr>
          <w:p w14:paraId="10FE847C" w14:textId="7FDFDA02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957DB65" w14:textId="5A58854B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80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A88901A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0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40D0A30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05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34CBDFD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22151C7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71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34B01FA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17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F97C6FD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15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CB9926E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27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6335A7C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0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B22F654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020</w:t>
            </w:r>
          </w:p>
        </w:tc>
        <w:tc>
          <w:tcPr>
            <w:tcW w:w="718" w:type="dxa"/>
            <w:vAlign w:val="center"/>
          </w:tcPr>
          <w:p w14:paraId="3D7C6BDC" w14:textId="2EF3A708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hAnsi="Times New Roman" w:cs="Times New Roman"/>
              </w:rPr>
              <w:t>23,378</w:t>
            </w:r>
          </w:p>
        </w:tc>
      </w:tr>
      <w:tr w:rsidR="002A4775" w:rsidRPr="00D37206" w14:paraId="1758E401" w14:textId="6942AEA9" w:rsidTr="002A4775">
        <w:trPr>
          <w:trHeight w:val="270"/>
        </w:trPr>
        <w:tc>
          <w:tcPr>
            <w:tcW w:w="0" w:type="auto"/>
            <w:vAlign w:val="center"/>
          </w:tcPr>
          <w:p w14:paraId="591548B5" w14:textId="376354D5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1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FD30436" w14:textId="0F2D54A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34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D5544DD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0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B3FA36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05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36DA84D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0DE56AE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3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CB040B5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0AF1E05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91F7D7B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51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81DC574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92CD0F4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8" w:type="dxa"/>
            <w:vAlign w:val="center"/>
          </w:tcPr>
          <w:p w14:paraId="3E337E22" w14:textId="545BB07A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hAnsi="Times New Roman" w:cs="Times New Roman"/>
              </w:rPr>
              <w:t>17,356</w:t>
            </w:r>
          </w:p>
        </w:tc>
      </w:tr>
      <w:tr w:rsidR="002A4775" w:rsidRPr="00D37206" w14:paraId="48C70451" w14:textId="587AB80A" w:rsidTr="002A4775">
        <w:trPr>
          <w:trHeight w:val="270"/>
        </w:trPr>
        <w:tc>
          <w:tcPr>
            <w:tcW w:w="0" w:type="auto"/>
            <w:vAlign w:val="center"/>
          </w:tcPr>
          <w:p w14:paraId="49C6FB82" w14:textId="1B83F2F2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1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82FB927" w14:textId="209330E1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80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9DEEF3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24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88D3B2D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2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D23E76B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19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571C4F1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71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89D3FEC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17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3AA09A4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15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D40A84E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51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4857600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33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F0CCAA6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176</w:t>
            </w:r>
          </w:p>
        </w:tc>
        <w:tc>
          <w:tcPr>
            <w:tcW w:w="718" w:type="dxa"/>
            <w:vAlign w:val="center"/>
          </w:tcPr>
          <w:p w14:paraId="76F341BA" w14:textId="5C8E189A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hAnsi="Times New Roman" w:cs="Times New Roman"/>
              </w:rPr>
              <w:t>30,628</w:t>
            </w:r>
          </w:p>
        </w:tc>
      </w:tr>
      <w:tr w:rsidR="002A4775" w:rsidRPr="00D37206" w14:paraId="4E15D0E2" w14:textId="6D2D8490" w:rsidTr="002A4775">
        <w:trPr>
          <w:trHeight w:val="270"/>
        </w:trPr>
        <w:tc>
          <w:tcPr>
            <w:tcW w:w="0" w:type="auto"/>
            <w:vAlign w:val="center"/>
          </w:tcPr>
          <w:p w14:paraId="5C638CEF" w14:textId="5209540D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5FD723E" w14:textId="71AB86E9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34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7146DB2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24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5C10FD8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2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A89A490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D7B1304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3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59526BE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5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5FC19E6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15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37A3BFC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27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35C0B8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33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D346510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176</w:t>
            </w:r>
          </w:p>
        </w:tc>
        <w:tc>
          <w:tcPr>
            <w:tcW w:w="718" w:type="dxa"/>
            <w:vAlign w:val="center"/>
          </w:tcPr>
          <w:p w14:paraId="06437C3B" w14:textId="5252B572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hAnsi="Times New Roman" w:cs="Times New Roman"/>
              </w:rPr>
              <w:t>26,687</w:t>
            </w:r>
          </w:p>
        </w:tc>
      </w:tr>
      <w:tr w:rsidR="002A4775" w:rsidRPr="00D37206" w14:paraId="33805163" w14:textId="660196E8" w:rsidTr="002A4775">
        <w:trPr>
          <w:trHeight w:val="270"/>
        </w:trPr>
        <w:tc>
          <w:tcPr>
            <w:tcW w:w="0" w:type="auto"/>
            <w:vAlign w:val="center"/>
          </w:tcPr>
          <w:p w14:paraId="310AFFA3" w14:textId="1D0CD45D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5FB3F2D" w14:textId="72228310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2B3695C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0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7DD90E4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A0C4396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19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389AA48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3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3566F5C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5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5FB0926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A9A996D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27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7FC9AED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0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0D05601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8" w:type="dxa"/>
            <w:vAlign w:val="center"/>
          </w:tcPr>
          <w:p w14:paraId="66073A50" w14:textId="4A07A6A9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hAnsi="Times New Roman" w:cs="Times New Roman"/>
              </w:rPr>
              <w:t>18,501</w:t>
            </w:r>
          </w:p>
        </w:tc>
      </w:tr>
      <w:tr w:rsidR="002A4775" w:rsidRPr="00D37206" w14:paraId="4777BE16" w14:textId="3E550ED1" w:rsidTr="002A4775">
        <w:trPr>
          <w:trHeight w:val="270"/>
        </w:trPr>
        <w:tc>
          <w:tcPr>
            <w:tcW w:w="0" w:type="auto"/>
            <w:vAlign w:val="center"/>
          </w:tcPr>
          <w:p w14:paraId="61E362ED" w14:textId="5BE2C321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CBF0174" w14:textId="0DFDEFC0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34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6A7ABB7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0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9734687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665619E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A5EA332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3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BA782DE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4543FFD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F278F5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51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BB40DC6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0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5812BBE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176</w:t>
            </w:r>
          </w:p>
        </w:tc>
        <w:tc>
          <w:tcPr>
            <w:tcW w:w="718" w:type="dxa"/>
            <w:vAlign w:val="center"/>
          </w:tcPr>
          <w:p w14:paraId="60263626" w14:textId="22918FD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hAnsi="Times New Roman" w:cs="Times New Roman"/>
              </w:rPr>
              <w:t>19,564</w:t>
            </w:r>
          </w:p>
        </w:tc>
      </w:tr>
      <w:tr w:rsidR="002A4775" w:rsidRPr="00D37206" w14:paraId="4B412110" w14:textId="34F841EC" w:rsidTr="002A4775">
        <w:trPr>
          <w:trHeight w:val="270"/>
        </w:trPr>
        <w:tc>
          <w:tcPr>
            <w:tcW w:w="0" w:type="auto"/>
            <w:vAlign w:val="center"/>
          </w:tcPr>
          <w:p w14:paraId="072F8D4A" w14:textId="252E3DFE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7C43652" w14:textId="6B57178E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80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D64C9F3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EA420CE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2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98B5B26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19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2349241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3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5DB8C1A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17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29A75AB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AA1121D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040B915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0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E09063D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8" w:type="dxa"/>
            <w:vAlign w:val="center"/>
          </w:tcPr>
          <w:p w14:paraId="3305C6B6" w14:textId="4547FAE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hAnsi="Times New Roman" w:cs="Times New Roman"/>
              </w:rPr>
              <w:t>19,912</w:t>
            </w:r>
          </w:p>
        </w:tc>
      </w:tr>
      <w:tr w:rsidR="002A4775" w:rsidRPr="00D37206" w14:paraId="591CC73C" w14:textId="7FA514FF" w:rsidTr="002A4775">
        <w:trPr>
          <w:trHeight w:val="315"/>
        </w:trPr>
        <w:tc>
          <w:tcPr>
            <w:tcW w:w="0" w:type="auto"/>
            <w:vAlign w:val="center"/>
          </w:tcPr>
          <w:p w14:paraId="6B2FC8DA" w14:textId="61F0D939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C9E2EF1" w14:textId="464BF62C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34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B7B9C01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0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01CC501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2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ABE8DE7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B56CF40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C59BFAA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17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A1AA883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15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BBF7591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51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B0E1C8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33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76A6E78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8" w:type="dxa"/>
            <w:vAlign w:val="center"/>
          </w:tcPr>
          <w:p w14:paraId="7B237584" w14:textId="75715AEA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hAnsi="Times New Roman" w:cs="Times New Roman"/>
              </w:rPr>
              <w:t>21,923</w:t>
            </w:r>
          </w:p>
        </w:tc>
      </w:tr>
      <w:tr w:rsidR="002A4775" w:rsidRPr="00D37206" w14:paraId="13BCBDB4" w14:textId="1A6044F6" w:rsidTr="002A4775">
        <w:trPr>
          <w:trHeight w:val="315"/>
        </w:trPr>
        <w:tc>
          <w:tcPr>
            <w:tcW w:w="0" w:type="auto"/>
            <w:vAlign w:val="center"/>
          </w:tcPr>
          <w:p w14:paraId="68A608C8" w14:textId="3FC8D698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0143A3D" w14:textId="23394F5B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80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30B1026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0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A77616A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2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0E0F0A9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27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07D2C02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3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D0E0D6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5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F264AD2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24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B11188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27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9E7D740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33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E39A005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176</w:t>
            </w:r>
          </w:p>
        </w:tc>
        <w:tc>
          <w:tcPr>
            <w:tcW w:w="718" w:type="dxa"/>
            <w:vAlign w:val="center"/>
          </w:tcPr>
          <w:p w14:paraId="7A425C84" w14:textId="18B9AB89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hAnsi="Times New Roman" w:cs="Times New Roman"/>
              </w:rPr>
              <w:t>30,353</w:t>
            </w:r>
          </w:p>
        </w:tc>
      </w:tr>
      <w:tr w:rsidR="002A4775" w:rsidRPr="00D37206" w14:paraId="2D7B47C4" w14:textId="5EE43B46" w:rsidTr="002A4775">
        <w:trPr>
          <w:trHeight w:val="330"/>
        </w:trPr>
        <w:tc>
          <w:tcPr>
            <w:tcW w:w="0" w:type="auto"/>
            <w:vAlign w:val="center"/>
          </w:tcPr>
          <w:p w14:paraId="10B30B89" w14:textId="47777E65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AC66CB8" w14:textId="44ABDFBC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34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945AFE0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0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17906D5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05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B07E6C7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92D527C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3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AC231FE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17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704BA09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15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B61C02A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27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015DD62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33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1DAAF13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020</w:t>
            </w:r>
          </w:p>
        </w:tc>
        <w:tc>
          <w:tcPr>
            <w:tcW w:w="718" w:type="dxa"/>
            <w:vAlign w:val="center"/>
          </w:tcPr>
          <w:p w14:paraId="74C2C810" w14:textId="25F6693C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hAnsi="Times New Roman" w:cs="Times New Roman"/>
              </w:rPr>
              <w:t>21,802</w:t>
            </w:r>
          </w:p>
        </w:tc>
      </w:tr>
      <w:tr w:rsidR="002A4775" w:rsidRPr="00D37206" w14:paraId="5D73A81D" w14:textId="6F8213A2" w:rsidTr="002A4775">
        <w:trPr>
          <w:trHeight w:val="270"/>
        </w:trPr>
        <w:tc>
          <w:tcPr>
            <w:tcW w:w="0" w:type="auto"/>
            <w:vAlign w:val="center"/>
          </w:tcPr>
          <w:p w14:paraId="690FCCDA" w14:textId="723570F5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D7CF833" w14:textId="3FCE5140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E4AC019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0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4B87DC9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4BE67DA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7A2FC3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71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2B3E603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17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A8BD4DC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171D89C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27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78FA699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33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CF711D2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8" w:type="dxa"/>
            <w:vAlign w:val="center"/>
          </w:tcPr>
          <w:p w14:paraId="6C381793" w14:textId="792FDAB1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hAnsi="Times New Roman" w:cs="Times New Roman"/>
              </w:rPr>
              <w:t>18,596</w:t>
            </w:r>
          </w:p>
        </w:tc>
      </w:tr>
      <w:tr w:rsidR="002A4775" w:rsidRPr="00D37206" w14:paraId="2272A88D" w14:textId="3EED47A2" w:rsidTr="002A4775">
        <w:trPr>
          <w:trHeight w:val="270"/>
        </w:trPr>
        <w:tc>
          <w:tcPr>
            <w:tcW w:w="0" w:type="auto"/>
            <w:vAlign w:val="center"/>
          </w:tcPr>
          <w:p w14:paraId="1D26C515" w14:textId="0869E241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9054012" w14:textId="1E32C7C6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80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977BCB9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0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18FB1F1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05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0AA2EE3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19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BD5871E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71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9AD5CC6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5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ACCC75C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15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D08ED6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27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A89B36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33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FB589C1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020</w:t>
            </w:r>
          </w:p>
        </w:tc>
        <w:tc>
          <w:tcPr>
            <w:tcW w:w="718" w:type="dxa"/>
            <w:vAlign w:val="center"/>
          </w:tcPr>
          <w:p w14:paraId="2FE1D49D" w14:textId="3BE5A579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hAnsi="Times New Roman" w:cs="Times New Roman"/>
              </w:rPr>
              <w:t>27,157</w:t>
            </w:r>
          </w:p>
        </w:tc>
      </w:tr>
      <w:tr w:rsidR="002A4775" w:rsidRPr="00D37206" w14:paraId="3F97AEF3" w14:textId="05A65ECF" w:rsidTr="002A4775">
        <w:trPr>
          <w:trHeight w:val="270"/>
        </w:trPr>
        <w:tc>
          <w:tcPr>
            <w:tcW w:w="0" w:type="auto"/>
            <w:vAlign w:val="center"/>
          </w:tcPr>
          <w:p w14:paraId="4A82619B" w14:textId="297E7F9C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3B8F161" w14:textId="73637B69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80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910ED02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0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961263D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2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F04DB0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27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854B3AE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3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47DDCE6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5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B90305B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24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59BF3DE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51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AE75934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33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855D34A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176</w:t>
            </w:r>
          </w:p>
        </w:tc>
        <w:tc>
          <w:tcPr>
            <w:tcW w:w="718" w:type="dxa"/>
            <w:vAlign w:val="center"/>
          </w:tcPr>
          <w:p w14:paraId="5A8FE185" w14:textId="7409DF75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hAnsi="Times New Roman" w:cs="Times New Roman"/>
              </w:rPr>
              <w:t>31,597</w:t>
            </w:r>
          </w:p>
        </w:tc>
      </w:tr>
      <w:tr w:rsidR="002A4775" w:rsidRPr="00D37206" w14:paraId="201AE472" w14:textId="5CCB9F9B" w:rsidTr="002A4775">
        <w:trPr>
          <w:trHeight w:val="270"/>
        </w:trPr>
        <w:tc>
          <w:tcPr>
            <w:tcW w:w="0" w:type="auto"/>
            <w:vAlign w:val="center"/>
          </w:tcPr>
          <w:p w14:paraId="7423A4D6" w14:textId="0F6AAE3E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91F7DCA" w14:textId="06E757E5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80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8297C3D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0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A8FD912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05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B87681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19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4B24C45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724D931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BAD1CB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15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B348D18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51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A15DD63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0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3DAE89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176</w:t>
            </w:r>
          </w:p>
        </w:tc>
        <w:tc>
          <w:tcPr>
            <w:tcW w:w="718" w:type="dxa"/>
            <w:vAlign w:val="center"/>
          </w:tcPr>
          <w:p w14:paraId="0AB6D38E" w14:textId="39CE76CD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hAnsi="Times New Roman" w:cs="Times New Roman"/>
              </w:rPr>
              <w:t>23,079</w:t>
            </w:r>
          </w:p>
        </w:tc>
      </w:tr>
      <w:tr w:rsidR="002A4775" w:rsidRPr="00D37206" w14:paraId="066E7329" w14:textId="22DEA4B0" w:rsidTr="002A4775">
        <w:trPr>
          <w:trHeight w:val="270"/>
        </w:trPr>
        <w:tc>
          <w:tcPr>
            <w:tcW w:w="0" w:type="auto"/>
            <w:vAlign w:val="center"/>
          </w:tcPr>
          <w:p w14:paraId="033DB3AC" w14:textId="6483BAD8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2BAA43C" w14:textId="16778BDF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80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D3B5BD4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0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93E992D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05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1871FED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7E09300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3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D7440E9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5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FEB29A6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BA99AA7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27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49EA7D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33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59B007C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020</w:t>
            </w:r>
          </w:p>
        </w:tc>
        <w:tc>
          <w:tcPr>
            <w:tcW w:w="718" w:type="dxa"/>
            <w:vAlign w:val="center"/>
          </w:tcPr>
          <w:p w14:paraId="5260ACF5" w14:textId="40B07482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hAnsi="Times New Roman" w:cs="Times New Roman"/>
              </w:rPr>
              <w:t>23,432</w:t>
            </w:r>
          </w:p>
        </w:tc>
      </w:tr>
      <w:tr w:rsidR="002A4775" w:rsidRPr="00D37206" w14:paraId="32D1846A" w14:textId="61D8159C" w:rsidTr="002A4775">
        <w:trPr>
          <w:trHeight w:val="270"/>
        </w:trPr>
        <w:tc>
          <w:tcPr>
            <w:tcW w:w="0" w:type="auto"/>
            <w:vAlign w:val="center"/>
          </w:tcPr>
          <w:p w14:paraId="5127ECA8" w14:textId="2438B77E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644A4C4" w14:textId="71226FCD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80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271C7E0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24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20D9998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2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ECA1F0E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27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B1636D4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71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E422C38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5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BA74BF0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24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C193018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51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D56F6F0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0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C4C3672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176</w:t>
            </w:r>
          </w:p>
        </w:tc>
        <w:tc>
          <w:tcPr>
            <w:tcW w:w="718" w:type="dxa"/>
            <w:vAlign w:val="center"/>
          </w:tcPr>
          <w:p w14:paraId="39C1DD03" w14:textId="4C72777E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hAnsi="Times New Roman" w:cs="Times New Roman"/>
              </w:rPr>
              <w:t>32,871</w:t>
            </w:r>
          </w:p>
        </w:tc>
      </w:tr>
      <w:tr w:rsidR="002A4775" w:rsidRPr="00D37206" w14:paraId="1694A556" w14:textId="5D487FAC" w:rsidTr="002A4775">
        <w:trPr>
          <w:trHeight w:val="270"/>
        </w:trPr>
        <w:tc>
          <w:tcPr>
            <w:tcW w:w="0" w:type="auto"/>
            <w:vAlign w:val="center"/>
          </w:tcPr>
          <w:p w14:paraId="638AAA44" w14:textId="0010A4C0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AD1978C" w14:textId="03AECA11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80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5AFA2D0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E05CDF1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2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FBA8239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1229F4B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71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845F13D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5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E4487B5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24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616D65C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4,86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52A7CA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33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9FE29C1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176</w:t>
            </w:r>
          </w:p>
        </w:tc>
        <w:tc>
          <w:tcPr>
            <w:tcW w:w="718" w:type="dxa"/>
            <w:vAlign w:val="center"/>
          </w:tcPr>
          <w:p w14:paraId="4156E38B" w14:textId="5E5EF590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hAnsi="Times New Roman" w:cs="Times New Roman"/>
              </w:rPr>
              <w:t>30,944</w:t>
            </w:r>
          </w:p>
        </w:tc>
      </w:tr>
      <w:tr w:rsidR="002A4775" w:rsidRPr="00D37206" w14:paraId="61B6D1D2" w14:textId="3D642137" w:rsidTr="002A4775">
        <w:trPr>
          <w:trHeight w:val="270"/>
        </w:trPr>
        <w:tc>
          <w:tcPr>
            <w:tcW w:w="0" w:type="auto"/>
            <w:vAlign w:val="center"/>
          </w:tcPr>
          <w:p w14:paraId="3F40556C" w14:textId="54946C7B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F978E03" w14:textId="59B2E6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80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42FE4A7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C63B328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2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7DCF33A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19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26BCEE9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3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CEDAE7D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17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54BD631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964D50A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51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C4DC629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0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EB7F175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020</w:t>
            </w:r>
          </w:p>
        </w:tc>
        <w:tc>
          <w:tcPr>
            <w:tcW w:w="718" w:type="dxa"/>
            <w:vAlign w:val="center"/>
          </w:tcPr>
          <w:p w14:paraId="455B0D07" w14:textId="7BFF7884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hAnsi="Times New Roman" w:cs="Times New Roman"/>
              </w:rPr>
              <w:t>23,451</w:t>
            </w:r>
          </w:p>
        </w:tc>
      </w:tr>
      <w:tr w:rsidR="002A4775" w:rsidRPr="00D37206" w14:paraId="29896001" w14:textId="510F9B69" w:rsidTr="002A4775">
        <w:trPr>
          <w:trHeight w:val="270"/>
        </w:trPr>
        <w:tc>
          <w:tcPr>
            <w:tcW w:w="0" w:type="auto"/>
            <w:vAlign w:val="center"/>
          </w:tcPr>
          <w:p w14:paraId="562D3879" w14:textId="2E4AA613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D9C4798" w14:textId="2219E32F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34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F73780C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BD1386D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46EA629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19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3E93069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3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3F30ADA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17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DF43DC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DF42EA1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BAD96DA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D810429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176</w:t>
            </w:r>
          </w:p>
        </w:tc>
        <w:tc>
          <w:tcPr>
            <w:tcW w:w="718" w:type="dxa"/>
            <w:vAlign w:val="center"/>
          </w:tcPr>
          <w:p w14:paraId="5EC9EB20" w14:textId="12BF4CAD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hAnsi="Times New Roman" w:cs="Times New Roman"/>
              </w:rPr>
              <w:t>17,250</w:t>
            </w:r>
          </w:p>
        </w:tc>
      </w:tr>
      <w:tr w:rsidR="002A4775" w:rsidRPr="00D37206" w14:paraId="34EB22A0" w14:textId="034E1E9E" w:rsidTr="002A4775">
        <w:trPr>
          <w:trHeight w:val="270"/>
        </w:trPr>
        <w:tc>
          <w:tcPr>
            <w:tcW w:w="0" w:type="auto"/>
            <w:vAlign w:val="center"/>
          </w:tcPr>
          <w:p w14:paraId="61C9D351" w14:textId="0EB92125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634C84E" w14:textId="1FDC4EDA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34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1F505D2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FED0695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05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3224BF0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19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5C7FD72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3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452CE4A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17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7C0B87D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7725173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51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7AB91E7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0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C091EA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176</w:t>
            </w:r>
          </w:p>
        </w:tc>
        <w:tc>
          <w:tcPr>
            <w:tcW w:w="718" w:type="dxa"/>
            <w:vAlign w:val="center"/>
          </w:tcPr>
          <w:p w14:paraId="66F94DC4" w14:textId="4FED51E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hAnsi="Times New Roman" w:cs="Times New Roman"/>
              </w:rPr>
              <w:t>21,905</w:t>
            </w:r>
          </w:p>
        </w:tc>
      </w:tr>
      <w:tr w:rsidR="002A4775" w:rsidRPr="00D37206" w14:paraId="5AF9ADB4" w14:textId="05294528" w:rsidTr="002A4775">
        <w:trPr>
          <w:trHeight w:val="270"/>
        </w:trPr>
        <w:tc>
          <w:tcPr>
            <w:tcW w:w="0" w:type="auto"/>
            <w:vAlign w:val="center"/>
          </w:tcPr>
          <w:p w14:paraId="5E699133" w14:textId="02F5D574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B9C2220" w14:textId="16BCA744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80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FD602D5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24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037A416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2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19E9976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27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C7229EB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3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2BF13BB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5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764D469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24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2359423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27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C80F44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0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A293C43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020</w:t>
            </w:r>
          </w:p>
        </w:tc>
        <w:tc>
          <w:tcPr>
            <w:tcW w:w="718" w:type="dxa"/>
            <w:vAlign w:val="center"/>
          </w:tcPr>
          <w:p w14:paraId="1B4EB7B2" w14:textId="5E6BE894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hAnsi="Times New Roman" w:cs="Times New Roman"/>
              </w:rPr>
              <w:t>29,102</w:t>
            </w:r>
          </w:p>
        </w:tc>
      </w:tr>
      <w:tr w:rsidR="002A4775" w:rsidRPr="00D37206" w14:paraId="367A1B2E" w14:textId="35E9E8ED" w:rsidTr="002A4775">
        <w:trPr>
          <w:trHeight w:val="270"/>
        </w:trPr>
        <w:tc>
          <w:tcPr>
            <w:tcW w:w="0" w:type="auto"/>
            <w:vAlign w:val="center"/>
          </w:tcPr>
          <w:p w14:paraId="402A190A" w14:textId="2686F352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789CAA7" w14:textId="12F445E5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34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C30309A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24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FC545C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05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E13E313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BFB37AE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3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F93D7B7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17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5C76897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E042BEA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27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1159FA7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33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59A9606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020</w:t>
            </w:r>
          </w:p>
        </w:tc>
        <w:tc>
          <w:tcPr>
            <w:tcW w:w="718" w:type="dxa"/>
            <w:vAlign w:val="center"/>
          </w:tcPr>
          <w:p w14:paraId="6999ADF4" w14:textId="6CC6518D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hAnsi="Times New Roman" w:cs="Times New Roman"/>
              </w:rPr>
              <w:t>21,802</w:t>
            </w:r>
          </w:p>
        </w:tc>
      </w:tr>
      <w:tr w:rsidR="002A4775" w:rsidRPr="00D37206" w14:paraId="1F61EEA7" w14:textId="47B34C05" w:rsidTr="002A4775">
        <w:trPr>
          <w:trHeight w:val="270"/>
        </w:trPr>
        <w:tc>
          <w:tcPr>
            <w:tcW w:w="0" w:type="auto"/>
            <w:vAlign w:val="center"/>
          </w:tcPr>
          <w:p w14:paraId="2CD46C38" w14:textId="5773921B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lastRenderedPageBreak/>
              <w:t>3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57173A1" w14:textId="2A0F6CFA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34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C6D98A4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385AB69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A0DC145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19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CBC6402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25588F3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5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673C599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270209A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27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29F7941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AFB8D20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020</w:t>
            </w:r>
          </w:p>
        </w:tc>
        <w:tc>
          <w:tcPr>
            <w:tcW w:w="718" w:type="dxa"/>
            <w:vAlign w:val="center"/>
          </w:tcPr>
          <w:p w14:paraId="4478489D" w14:textId="0F337B9F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hAnsi="Times New Roman" w:cs="Times New Roman"/>
              </w:rPr>
              <w:t>17,351</w:t>
            </w:r>
          </w:p>
        </w:tc>
      </w:tr>
      <w:tr w:rsidR="002A4775" w:rsidRPr="00D37206" w14:paraId="118597FF" w14:textId="55867EFC" w:rsidTr="002A4775">
        <w:trPr>
          <w:trHeight w:val="270"/>
        </w:trPr>
        <w:tc>
          <w:tcPr>
            <w:tcW w:w="0" w:type="auto"/>
            <w:vAlign w:val="center"/>
          </w:tcPr>
          <w:p w14:paraId="2E8DA7E9" w14:textId="5F5B079E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4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B0D310C" w14:textId="6C485910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34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41F4B90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FA2A19E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D1ED6C1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3219855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ADDD636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B6FAD95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6631069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27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1795978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76A3BD2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8" w:type="dxa"/>
            <w:vAlign w:val="center"/>
          </w:tcPr>
          <w:p w14:paraId="23C25C1F" w14:textId="451A3DBB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hAnsi="Times New Roman" w:cs="Times New Roman"/>
              </w:rPr>
              <w:t>12,625</w:t>
            </w:r>
          </w:p>
        </w:tc>
      </w:tr>
      <w:tr w:rsidR="002A4775" w:rsidRPr="00D37206" w14:paraId="3D6950B9" w14:textId="7254CB2E" w:rsidTr="002A4775">
        <w:trPr>
          <w:trHeight w:val="270"/>
        </w:trPr>
        <w:tc>
          <w:tcPr>
            <w:tcW w:w="0" w:type="auto"/>
            <w:vAlign w:val="center"/>
          </w:tcPr>
          <w:p w14:paraId="4A06DCE5" w14:textId="3280B7DF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4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D24C7A9" w14:textId="0B6F5B1B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34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70C76D0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0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436C9ED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4ED640F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22480EC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D729FAC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17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1645D54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25D432C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27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EE6B8F0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0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451B3BE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8" w:type="dxa"/>
            <w:vAlign w:val="center"/>
          </w:tcPr>
          <w:p w14:paraId="3A038D36" w14:textId="1ABF06E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hAnsi="Times New Roman" w:cs="Times New Roman"/>
              </w:rPr>
              <w:t>15,975</w:t>
            </w:r>
          </w:p>
        </w:tc>
      </w:tr>
      <w:tr w:rsidR="002A4775" w:rsidRPr="00D37206" w14:paraId="521B907A" w14:textId="354D20DE" w:rsidTr="002A4775">
        <w:trPr>
          <w:trHeight w:val="270"/>
        </w:trPr>
        <w:tc>
          <w:tcPr>
            <w:tcW w:w="0" w:type="auto"/>
            <w:vAlign w:val="center"/>
          </w:tcPr>
          <w:p w14:paraId="509211DE" w14:textId="0F110D73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4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C4A94BD" w14:textId="04551EFA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34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438CDBC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24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2396C2E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2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FF7F41B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65C9004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3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80DCBFB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17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45756EA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24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5AE3D14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3,51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869FBAA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2,0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4E8629A" w14:textId="77777777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lang w:eastAsia="en-ID"/>
              </w:rPr>
              <w:t>1,000</w:t>
            </w:r>
          </w:p>
        </w:tc>
        <w:tc>
          <w:tcPr>
            <w:tcW w:w="718" w:type="dxa"/>
            <w:vAlign w:val="center"/>
          </w:tcPr>
          <w:p w14:paraId="6AF2ACBA" w14:textId="2D7888D6" w:rsidR="002A4775" w:rsidRPr="00D37206" w:rsidRDefault="002A4775" w:rsidP="002A477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D37206">
              <w:rPr>
                <w:rFonts w:ascii="Times New Roman" w:hAnsi="Times New Roman" w:cs="Times New Roman"/>
              </w:rPr>
              <w:t>24,263</w:t>
            </w:r>
          </w:p>
        </w:tc>
      </w:tr>
    </w:tbl>
    <w:p w14:paraId="40554ED2" w14:textId="39BE4272" w:rsidR="00084EC4" w:rsidRPr="00D37206" w:rsidRDefault="00084EC4" w:rsidP="00084EC4"/>
    <w:p w14:paraId="5307D5EC" w14:textId="6EA695A6" w:rsidR="009E40E8" w:rsidRPr="00D37206" w:rsidRDefault="009E40E8" w:rsidP="009E40E8"/>
    <w:p w14:paraId="07C7F61F" w14:textId="1D39BDA2" w:rsidR="009E40E8" w:rsidRPr="00D37206" w:rsidRDefault="009E40E8" w:rsidP="009E40E8"/>
    <w:p w14:paraId="4B2CB66F" w14:textId="0D5F9E36" w:rsidR="009E40E8" w:rsidRPr="00D37206" w:rsidRDefault="009E40E8" w:rsidP="009E40E8"/>
    <w:p w14:paraId="284547F3" w14:textId="04E5EFF3" w:rsidR="009E40E8" w:rsidRPr="00D37206" w:rsidRDefault="009E40E8" w:rsidP="009E40E8"/>
    <w:p w14:paraId="0432F960" w14:textId="32957EEA" w:rsidR="009E40E8" w:rsidRPr="00D37206" w:rsidRDefault="009E40E8" w:rsidP="009E40E8"/>
    <w:p w14:paraId="2C32A2D6" w14:textId="2D9DBEB0" w:rsidR="009E40E8" w:rsidRPr="00D37206" w:rsidRDefault="009E40E8" w:rsidP="009E40E8"/>
    <w:p w14:paraId="17A942B4" w14:textId="5370A1EC" w:rsidR="009E40E8" w:rsidRPr="00D37206" w:rsidRDefault="009E40E8" w:rsidP="009E40E8"/>
    <w:p w14:paraId="2300ACDC" w14:textId="6BF42A64" w:rsidR="009E40E8" w:rsidRPr="00D37206" w:rsidRDefault="009E40E8" w:rsidP="009E40E8"/>
    <w:p w14:paraId="110B408F" w14:textId="77B855BC" w:rsidR="009E40E8" w:rsidRPr="00D37206" w:rsidRDefault="009E40E8" w:rsidP="009E40E8"/>
    <w:p w14:paraId="75BDF871" w14:textId="13F0FDAA" w:rsidR="009E40E8" w:rsidRPr="00D37206" w:rsidRDefault="009E40E8" w:rsidP="009E40E8"/>
    <w:p w14:paraId="1F402AEB" w14:textId="7BBB29C5" w:rsidR="009E40E8" w:rsidRPr="00D37206" w:rsidRDefault="009E40E8" w:rsidP="009E40E8"/>
    <w:p w14:paraId="563E77CE" w14:textId="358702D0" w:rsidR="009E40E8" w:rsidRPr="00D37206" w:rsidRDefault="009E40E8" w:rsidP="009E40E8"/>
    <w:p w14:paraId="1783AB66" w14:textId="3153269F" w:rsidR="009E40E8" w:rsidRPr="00D37206" w:rsidRDefault="009E40E8" w:rsidP="009E40E8"/>
    <w:p w14:paraId="5DFD6EF0" w14:textId="5E95CA79" w:rsidR="009E40E8" w:rsidRPr="00D37206" w:rsidRDefault="009E40E8" w:rsidP="009E40E8"/>
    <w:p w14:paraId="33856344" w14:textId="1F3E0358" w:rsidR="009E40E8" w:rsidRPr="00D37206" w:rsidRDefault="009E40E8" w:rsidP="009E40E8"/>
    <w:p w14:paraId="29130011" w14:textId="58F64F63" w:rsidR="009E40E8" w:rsidRPr="00D37206" w:rsidRDefault="009E40E8" w:rsidP="009E40E8"/>
    <w:p w14:paraId="7C50602E" w14:textId="3286AF09" w:rsidR="009E40E8" w:rsidRPr="00D37206" w:rsidRDefault="009E40E8" w:rsidP="009E40E8"/>
    <w:p w14:paraId="73F5BC84" w14:textId="354E0266" w:rsidR="009E40E8" w:rsidRPr="00D37206" w:rsidRDefault="009E40E8" w:rsidP="009E40E8"/>
    <w:p w14:paraId="0CBED302" w14:textId="0FB19FF0" w:rsidR="009E40E8" w:rsidRPr="00D37206" w:rsidRDefault="009E40E8" w:rsidP="009E40E8"/>
    <w:p w14:paraId="2C51741C" w14:textId="4BE0194F" w:rsidR="009E40E8" w:rsidRPr="00D37206" w:rsidRDefault="009E40E8" w:rsidP="009E40E8"/>
    <w:p w14:paraId="6F37BBF2" w14:textId="4636965F" w:rsidR="009E40E8" w:rsidRPr="00D37206" w:rsidRDefault="009E40E8" w:rsidP="009E40E8">
      <w:pPr>
        <w:tabs>
          <w:tab w:val="left" w:pos="3092"/>
        </w:tabs>
      </w:pPr>
      <w:r w:rsidRPr="00D37206">
        <w:tab/>
      </w:r>
    </w:p>
    <w:p w14:paraId="37338D15" w14:textId="4FB83EE9" w:rsidR="009E40E8" w:rsidRPr="00D37206" w:rsidRDefault="009E40E8" w:rsidP="009E40E8">
      <w:pPr>
        <w:tabs>
          <w:tab w:val="left" w:pos="3092"/>
        </w:tabs>
      </w:pPr>
    </w:p>
    <w:p w14:paraId="6A525A24" w14:textId="74590DB0" w:rsidR="009E40E8" w:rsidRPr="00D37206" w:rsidRDefault="009E40E8" w:rsidP="009E40E8">
      <w:pPr>
        <w:tabs>
          <w:tab w:val="left" w:pos="3092"/>
        </w:tabs>
      </w:pPr>
    </w:p>
    <w:p w14:paraId="176F0762" w14:textId="6ACD3157" w:rsidR="00EF6638" w:rsidRPr="00D37206" w:rsidRDefault="00EF6638" w:rsidP="00EF6638">
      <w:pPr>
        <w:tabs>
          <w:tab w:val="left" w:pos="3092"/>
        </w:tabs>
        <w:jc w:val="center"/>
      </w:pPr>
    </w:p>
    <w:p w14:paraId="2F0EEE00" w14:textId="6B580E46" w:rsidR="00EF6638" w:rsidRPr="00D37206" w:rsidRDefault="00EF6638" w:rsidP="00EF6638">
      <w:r w:rsidRPr="00D37206">
        <w:br w:type="page"/>
      </w:r>
    </w:p>
    <w:p w14:paraId="2C287E5B" w14:textId="7FE2A1D4" w:rsidR="00E028BA" w:rsidRPr="00D37206" w:rsidRDefault="00E028BA" w:rsidP="00E028BA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D37206">
        <w:rPr>
          <w:rFonts w:ascii="Times New Roman" w:hAnsi="Times New Roman" w:cs="Times New Roman"/>
          <w:b/>
          <w:bCs/>
          <w:sz w:val="24"/>
          <w:szCs w:val="24"/>
        </w:rPr>
        <w:lastRenderedPageBreak/>
        <w:t>Lampiran 1</w:t>
      </w:r>
      <w:r w:rsidR="00BB18A2" w:rsidRPr="00D37206">
        <w:rPr>
          <w:rFonts w:ascii="Times New Roman" w:hAnsi="Times New Roman" w:cs="Times New Roman"/>
          <w:b/>
          <w:bCs/>
          <w:sz w:val="24"/>
          <w:szCs w:val="24"/>
        </w:rPr>
        <w:t>5</w:t>
      </w:r>
    </w:p>
    <w:p w14:paraId="42450E94" w14:textId="70F15D80" w:rsidR="00E028BA" w:rsidRPr="00D37206" w:rsidRDefault="00E028BA" w:rsidP="00E028BA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D37206">
        <w:rPr>
          <w:rFonts w:ascii="Times New Roman" w:hAnsi="Times New Roman" w:cs="Times New Roman"/>
          <w:b/>
          <w:bCs/>
          <w:sz w:val="24"/>
          <w:szCs w:val="24"/>
        </w:rPr>
        <w:t xml:space="preserve">                                                             </w:t>
      </w:r>
      <w:r w:rsidR="007C67E9" w:rsidRPr="00D37206">
        <w:rPr>
          <w:rFonts w:ascii="Times New Roman" w:hAnsi="Times New Roman" w:cs="Times New Roman"/>
          <w:b/>
          <w:bCs/>
          <w:sz w:val="24"/>
          <w:szCs w:val="24"/>
        </w:rPr>
        <w:t>r</w:t>
      </w:r>
      <w:r w:rsidRPr="00D37206">
        <w:rPr>
          <w:rFonts w:ascii="Times New Roman" w:hAnsi="Times New Roman" w:cs="Times New Roman"/>
          <w:b/>
          <w:bCs/>
          <w:sz w:val="24"/>
          <w:szCs w:val="24"/>
        </w:rPr>
        <w:t xml:space="preserve"> Tabel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565"/>
        <w:gridCol w:w="1564"/>
        <w:gridCol w:w="1186"/>
        <w:gridCol w:w="1186"/>
        <w:gridCol w:w="1240"/>
        <w:gridCol w:w="1186"/>
      </w:tblGrid>
      <w:tr w:rsidR="00E028BA" w:rsidRPr="00D37206" w14:paraId="5189ECBF" w14:textId="77777777" w:rsidTr="000A50BE">
        <w:tc>
          <w:tcPr>
            <w:tcW w:w="1565" w:type="dxa"/>
            <w:vMerge w:val="restart"/>
            <w:vAlign w:val="center"/>
          </w:tcPr>
          <w:p w14:paraId="71B6F3DB" w14:textId="4CF7BB9A" w:rsidR="00E028BA" w:rsidRPr="00D37206" w:rsidRDefault="00E028BA" w:rsidP="00EF663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df = (N-2)</w:t>
            </w:r>
          </w:p>
        </w:tc>
        <w:tc>
          <w:tcPr>
            <w:tcW w:w="6362" w:type="dxa"/>
            <w:gridSpan w:val="5"/>
            <w:vAlign w:val="center"/>
          </w:tcPr>
          <w:p w14:paraId="36EA31EC" w14:textId="079D3E78" w:rsidR="00E028BA" w:rsidRPr="00D37206" w:rsidRDefault="00E028BA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Tingkat signifikan untuk uji satu arah</w:t>
            </w:r>
          </w:p>
        </w:tc>
      </w:tr>
      <w:tr w:rsidR="00E028BA" w:rsidRPr="00D37206" w14:paraId="50AAC001" w14:textId="77777777" w:rsidTr="00EF6638">
        <w:tc>
          <w:tcPr>
            <w:tcW w:w="1565" w:type="dxa"/>
            <w:vMerge/>
            <w:vAlign w:val="center"/>
          </w:tcPr>
          <w:p w14:paraId="10715DAC" w14:textId="77777777" w:rsidR="00E028BA" w:rsidRPr="00D37206" w:rsidRDefault="00E028BA" w:rsidP="00EF663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</w:p>
        </w:tc>
        <w:tc>
          <w:tcPr>
            <w:tcW w:w="1564" w:type="dxa"/>
            <w:vAlign w:val="center"/>
          </w:tcPr>
          <w:p w14:paraId="682352C5" w14:textId="317AE99E" w:rsidR="00E028BA" w:rsidRPr="00D37206" w:rsidRDefault="00E028BA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0,05</w:t>
            </w:r>
          </w:p>
        </w:tc>
        <w:tc>
          <w:tcPr>
            <w:tcW w:w="1186" w:type="dxa"/>
            <w:vAlign w:val="center"/>
          </w:tcPr>
          <w:p w14:paraId="2E2B2DC1" w14:textId="6F1CD25C" w:rsidR="00E028BA" w:rsidRPr="00D37206" w:rsidRDefault="00E028BA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0,025</w:t>
            </w:r>
          </w:p>
        </w:tc>
        <w:tc>
          <w:tcPr>
            <w:tcW w:w="1186" w:type="dxa"/>
            <w:vAlign w:val="center"/>
          </w:tcPr>
          <w:p w14:paraId="498704F4" w14:textId="47FB9FAE" w:rsidR="00E028BA" w:rsidRPr="00D37206" w:rsidRDefault="00E028BA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0,01</w:t>
            </w:r>
          </w:p>
        </w:tc>
        <w:tc>
          <w:tcPr>
            <w:tcW w:w="1240" w:type="dxa"/>
            <w:vAlign w:val="center"/>
          </w:tcPr>
          <w:p w14:paraId="5BD5D530" w14:textId="483A6111" w:rsidR="00E028BA" w:rsidRPr="00D37206" w:rsidRDefault="00E028BA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0,005</w:t>
            </w:r>
          </w:p>
        </w:tc>
        <w:tc>
          <w:tcPr>
            <w:tcW w:w="1186" w:type="dxa"/>
            <w:vAlign w:val="center"/>
          </w:tcPr>
          <w:p w14:paraId="35607665" w14:textId="6C164B8E" w:rsidR="00E028BA" w:rsidRPr="00D37206" w:rsidRDefault="00E028BA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0,0005</w:t>
            </w:r>
          </w:p>
        </w:tc>
      </w:tr>
      <w:tr w:rsidR="00E028BA" w:rsidRPr="00D37206" w14:paraId="49BCC85A" w14:textId="77777777" w:rsidTr="00F86037">
        <w:tc>
          <w:tcPr>
            <w:tcW w:w="1565" w:type="dxa"/>
            <w:vMerge/>
            <w:vAlign w:val="center"/>
          </w:tcPr>
          <w:p w14:paraId="3A74AC09" w14:textId="77777777" w:rsidR="00E028BA" w:rsidRPr="00D37206" w:rsidRDefault="00E028BA" w:rsidP="00EF663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</w:p>
        </w:tc>
        <w:tc>
          <w:tcPr>
            <w:tcW w:w="6362" w:type="dxa"/>
            <w:gridSpan w:val="5"/>
            <w:vAlign w:val="center"/>
          </w:tcPr>
          <w:p w14:paraId="456EE10F" w14:textId="6D0D20AF" w:rsidR="00E028BA" w:rsidRPr="00D37206" w:rsidRDefault="00E028BA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Tingkat signifikan untuk uji dua arah</w:t>
            </w:r>
          </w:p>
        </w:tc>
      </w:tr>
      <w:tr w:rsidR="00E028BA" w:rsidRPr="00D37206" w14:paraId="0C57B955" w14:textId="77777777" w:rsidTr="00EF6638">
        <w:tc>
          <w:tcPr>
            <w:tcW w:w="1565" w:type="dxa"/>
            <w:vMerge/>
            <w:vAlign w:val="center"/>
          </w:tcPr>
          <w:p w14:paraId="450AF670" w14:textId="77777777" w:rsidR="00E028BA" w:rsidRPr="00D37206" w:rsidRDefault="00E028BA" w:rsidP="00EF663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</w:p>
        </w:tc>
        <w:tc>
          <w:tcPr>
            <w:tcW w:w="1564" w:type="dxa"/>
            <w:vAlign w:val="center"/>
          </w:tcPr>
          <w:p w14:paraId="509CF43D" w14:textId="51CF89FE" w:rsidR="00E028BA" w:rsidRPr="00D37206" w:rsidRDefault="00E028BA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0,1</w:t>
            </w:r>
          </w:p>
        </w:tc>
        <w:tc>
          <w:tcPr>
            <w:tcW w:w="1186" w:type="dxa"/>
            <w:vAlign w:val="center"/>
          </w:tcPr>
          <w:p w14:paraId="3052A1ED" w14:textId="38B31CEB" w:rsidR="00E028BA" w:rsidRPr="00D37206" w:rsidRDefault="00E028BA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0,05</w:t>
            </w:r>
          </w:p>
        </w:tc>
        <w:tc>
          <w:tcPr>
            <w:tcW w:w="1186" w:type="dxa"/>
            <w:vAlign w:val="center"/>
          </w:tcPr>
          <w:p w14:paraId="6D1ACBCC" w14:textId="4B76B2B5" w:rsidR="00E028BA" w:rsidRPr="00D37206" w:rsidRDefault="00E028BA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0,02</w:t>
            </w:r>
          </w:p>
        </w:tc>
        <w:tc>
          <w:tcPr>
            <w:tcW w:w="1240" w:type="dxa"/>
            <w:vAlign w:val="center"/>
          </w:tcPr>
          <w:p w14:paraId="380954FC" w14:textId="60C00364" w:rsidR="00E028BA" w:rsidRPr="00D37206" w:rsidRDefault="00E028BA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0,01</w:t>
            </w:r>
          </w:p>
        </w:tc>
        <w:tc>
          <w:tcPr>
            <w:tcW w:w="1186" w:type="dxa"/>
            <w:vAlign w:val="center"/>
          </w:tcPr>
          <w:p w14:paraId="590E1565" w14:textId="17C93113" w:rsidR="00E028BA" w:rsidRPr="00D37206" w:rsidRDefault="00E028BA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0,001</w:t>
            </w:r>
          </w:p>
        </w:tc>
      </w:tr>
      <w:tr w:rsidR="00EF6638" w:rsidRPr="00D37206" w14:paraId="462491AB" w14:textId="77777777" w:rsidTr="00EF6638">
        <w:tc>
          <w:tcPr>
            <w:tcW w:w="1565" w:type="dxa"/>
            <w:vAlign w:val="center"/>
            <w:hideMark/>
          </w:tcPr>
          <w:p w14:paraId="4573297F" w14:textId="0150A88F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1564" w:type="dxa"/>
            <w:vAlign w:val="center"/>
            <w:hideMark/>
          </w:tcPr>
          <w:p w14:paraId="6E0BC194" w14:textId="0E5F2F46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9877</w:t>
            </w:r>
          </w:p>
        </w:tc>
        <w:tc>
          <w:tcPr>
            <w:tcW w:w="1186" w:type="dxa"/>
            <w:vAlign w:val="center"/>
            <w:hideMark/>
          </w:tcPr>
          <w:p w14:paraId="540E3FCD" w14:textId="74A5422E" w:rsidR="00EF6638" w:rsidRPr="00D37206" w:rsidRDefault="00E028BA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en-ID"/>
              </w:rPr>
              <mc:AlternateContent>
                <mc:Choice Requires="wps">
                  <w:drawing>
                    <wp:anchor distT="0" distB="0" distL="114300" distR="114300" simplePos="0" relativeHeight="251769856" behindDoc="0" locked="0" layoutInCell="1" allowOverlap="1" wp14:anchorId="6748EB44" wp14:editId="48D40001">
                      <wp:simplePos x="0" y="0"/>
                      <wp:positionH relativeFrom="column">
                        <wp:posOffset>255270</wp:posOffset>
                      </wp:positionH>
                      <wp:positionV relativeFrom="paragraph">
                        <wp:posOffset>13335</wp:posOffset>
                      </wp:positionV>
                      <wp:extent cx="45085" cy="4132580"/>
                      <wp:effectExtent l="38100" t="0" r="69215" b="58420"/>
                      <wp:wrapNone/>
                      <wp:docPr id="13" name="Straight Arrow Connector 13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45085" cy="4132580"/>
                              </a:xfrm>
                              <a:prstGeom prst="straightConnector1">
                                <a:avLst/>
                              </a:prstGeom>
                              <a:ln>
                                <a:tailEnd type="triangle"/>
                              </a:ln>
                            </wps:spPr>
                            <wps:style>
                              <a:lnRef idx="3">
                                <a:schemeClr val="accent2"/>
                              </a:lnRef>
                              <a:fillRef idx="0">
                                <a:schemeClr val="accent2"/>
                              </a:fillRef>
                              <a:effectRef idx="2">
                                <a:schemeClr val="accent2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oel="http://schemas.microsoft.com/office/2019/extlst">
                  <w:pict>
                    <v:shape w14:anchorId="39AEC1A6" id="Straight Arrow Connector 13" o:spid="_x0000_s1026" type="#_x0000_t32" style="position:absolute;margin-left:20.1pt;margin-top:1.05pt;width:3.55pt;height:325.4pt;z-index:2517698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" strokecolor="#ed7d31 [3205]" strokeweight="1.5pt">
                      <v:stroke endarrow="block" joinstyle="miter"/>
                    </v:shape>
                  </w:pict>
                </mc:Fallback>
              </mc:AlternateContent>
            </w:r>
            <w:r w:rsidR="00EF6638"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9969</w:t>
            </w:r>
          </w:p>
        </w:tc>
        <w:tc>
          <w:tcPr>
            <w:tcW w:w="1186" w:type="dxa"/>
            <w:vAlign w:val="center"/>
            <w:hideMark/>
          </w:tcPr>
          <w:p w14:paraId="41B2912F" w14:textId="02E8DB6F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9995</w:t>
            </w:r>
          </w:p>
        </w:tc>
        <w:tc>
          <w:tcPr>
            <w:tcW w:w="1240" w:type="dxa"/>
            <w:vAlign w:val="center"/>
            <w:hideMark/>
          </w:tcPr>
          <w:p w14:paraId="7A789F9F" w14:textId="3A36DECE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9999</w:t>
            </w:r>
          </w:p>
        </w:tc>
        <w:tc>
          <w:tcPr>
            <w:tcW w:w="1186" w:type="dxa"/>
            <w:vAlign w:val="center"/>
            <w:hideMark/>
          </w:tcPr>
          <w:p w14:paraId="00909804" w14:textId="77777777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.0000</w:t>
            </w:r>
          </w:p>
        </w:tc>
      </w:tr>
      <w:tr w:rsidR="00EF6638" w:rsidRPr="00D37206" w14:paraId="15C7A8D3" w14:textId="77777777" w:rsidTr="00EF6638">
        <w:tc>
          <w:tcPr>
            <w:tcW w:w="1565" w:type="dxa"/>
            <w:vAlign w:val="center"/>
            <w:hideMark/>
          </w:tcPr>
          <w:p w14:paraId="03F51A27" w14:textId="660E687E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1564" w:type="dxa"/>
            <w:vAlign w:val="center"/>
            <w:hideMark/>
          </w:tcPr>
          <w:p w14:paraId="6CF8FE9E" w14:textId="51CB8A94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9000</w:t>
            </w:r>
          </w:p>
        </w:tc>
        <w:tc>
          <w:tcPr>
            <w:tcW w:w="1186" w:type="dxa"/>
            <w:vAlign w:val="center"/>
            <w:hideMark/>
          </w:tcPr>
          <w:p w14:paraId="274CD2EF" w14:textId="089043AF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9500</w:t>
            </w:r>
          </w:p>
        </w:tc>
        <w:tc>
          <w:tcPr>
            <w:tcW w:w="1186" w:type="dxa"/>
            <w:vAlign w:val="center"/>
            <w:hideMark/>
          </w:tcPr>
          <w:p w14:paraId="4944E514" w14:textId="218143FA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9800</w:t>
            </w:r>
          </w:p>
        </w:tc>
        <w:tc>
          <w:tcPr>
            <w:tcW w:w="1240" w:type="dxa"/>
            <w:vAlign w:val="center"/>
            <w:hideMark/>
          </w:tcPr>
          <w:p w14:paraId="73150A54" w14:textId="77199885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9900</w:t>
            </w:r>
          </w:p>
        </w:tc>
        <w:tc>
          <w:tcPr>
            <w:tcW w:w="1186" w:type="dxa"/>
            <w:vAlign w:val="center"/>
            <w:hideMark/>
          </w:tcPr>
          <w:p w14:paraId="093A1F19" w14:textId="77777777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9990</w:t>
            </w:r>
          </w:p>
        </w:tc>
      </w:tr>
      <w:tr w:rsidR="00EF6638" w:rsidRPr="00D37206" w14:paraId="08B6C81A" w14:textId="77777777" w:rsidTr="00EF6638">
        <w:tc>
          <w:tcPr>
            <w:tcW w:w="1565" w:type="dxa"/>
            <w:vAlign w:val="center"/>
            <w:hideMark/>
          </w:tcPr>
          <w:p w14:paraId="27A4569C" w14:textId="2BFD2A31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1564" w:type="dxa"/>
            <w:vAlign w:val="center"/>
            <w:hideMark/>
          </w:tcPr>
          <w:p w14:paraId="669B5BBD" w14:textId="2A4867A7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8054</w:t>
            </w:r>
          </w:p>
        </w:tc>
        <w:tc>
          <w:tcPr>
            <w:tcW w:w="1186" w:type="dxa"/>
            <w:vAlign w:val="center"/>
            <w:hideMark/>
          </w:tcPr>
          <w:p w14:paraId="711B3CEC" w14:textId="36BD40F1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8783</w:t>
            </w:r>
          </w:p>
        </w:tc>
        <w:tc>
          <w:tcPr>
            <w:tcW w:w="1186" w:type="dxa"/>
            <w:vAlign w:val="center"/>
            <w:hideMark/>
          </w:tcPr>
          <w:p w14:paraId="3CFD0CB7" w14:textId="15713E23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9343</w:t>
            </w:r>
          </w:p>
        </w:tc>
        <w:tc>
          <w:tcPr>
            <w:tcW w:w="1240" w:type="dxa"/>
            <w:vAlign w:val="center"/>
            <w:hideMark/>
          </w:tcPr>
          <w:p w14:paraId="52DDA05F" w14:textId="34697D5D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9587</w:t>
            </w:r>
          </w:p>
        </w:tc>
        <w:tc>
          <w:tcPr>
            <w:tcW w:w="1186" w:type="dxa"/>
            <w:vAlign w:val="center"/>
            <w:hideMark/>
          </w:tcPr>
          <w:p w14:paraId="1B5E38D3" w14:textId="77777777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9911</w:t>
            </w:r>
          </w:p>
        </w:tc>
      </w:tr>
      <w:tr w:rsidR="00EF6638" w:rsidRPr="00D37206" w14:paraId="116A825B" w14:textId="77777777" w:rsidTr="00EF6638">
        <w:tc>
          <w:tcPr>
            <w:tcW w:w="1565" w:type="dxa"/>
            <w:vAlign w:val="center"/>
            <w:hideMark/>
          </w:tcPr>
          <w:p w14:paraId="672751ED" w14:textId="4DFB188C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1564" w:type="dxa"/>
            <w:vAlign w:val="center"/>
            <w:hideMark/>
          </w:tcPr>
          <w:p w14:paraId="6A7EF20C" w14:textId="34E9A2CE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7293</w:t>
            </w:r>
          </w:p>
        </w:tc>
        <w:tc>
          <w:tcPr>
            <w:tcW w:w="1186" w:type="dxa"/>
            <w:vAlign w:val="center"/>
            <w:hideMark/>
          </w:tcPr>
          <w:p w14:paraId="2318A75A" w14:textId="02177A8D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8114</w:t>
            </w:r>
          </w:p>
        </w:tc>
        <w:tc>
          <w:tcPr>
            <w:tcW w:w="1186" w:type="dxa"/>
            <w:vAlign w:val="center"/>
            <w:hideMark/>
          </w:tcPr>
          <w:p w14:paraId="03D8FE3E" w14:textId="59C53229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8822</w:t>
            </w:r>
          </w:p>
        </w:tc>
        <w:tc>
          <w:tcPr>
            <w:tcW w:w="1240" w:type="dxa"/>
            <w:vAlign w:val="center"/>
            <w:hideMark/>
          </w:tcPr>
          <w:p w14:paraId="369E3C22" w14:textId="7D223EE9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9172</w:t>
            </w:r>
          </w:p>
        </w:tc>
        <w:tc>
          <w:tcPr>
            <w:tcW w:w="1186" w:type="dxa"/>
            <w:vAlign w:val="center"/>
            <w:hideMark/>
          </w:tcPr>
          <w:p w14:paraId="6F75B340" w14:textId="77777777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9741</w:t>
            </w:r>
          </w:p>
        </w:tc>
      </w:tr>
      <w:tr w:rsidR="00EF6638" w:rsidRPr="00D37206" w14:paraId="08A18AA2" w14:textId="77777777" w:rsidTr="00EF6638">
        <w:tc>
          <w:tcPr>
            <w:tcW w:w="1565" w:type="dxa"/>
            <w:vAlign w:val="center"/>
            <w:hideMark/>
          </w:tcPr>
          <w:p w14:paraId="3E17AA4F" w14:textId="25D476B1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1564" w:type="dxa"/>
            <w:vAlign w:val="center"/>
            <w:hideMark/>
          </w:tcPr>
          <w:p w14:paraId="2CED7CF4" w14:textId="62DA3C7D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6694</w:t>
            </w:r>
          </w:p>
        </w:tc>
        <w:tc>
          <w:tcPr>
            <w:tcW w:w="1186" w:type="dxa"/>
            <w:vAlign w:val="center"/>
            <w:hideMark/>
          </w:tcPr>
          <w:p w14:paraId="2DDF77D4" w14:textId="694F7F98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7545</w:t>
            </w:r>
          </w:p>
        </w:tc>
        <w:tc>
          <w:tcPr>
            <w:tcW w:w="1186" w:type="dxa"/>
            <w:vAlign w:val="center"/>
            <w:hideMark/>
          </w:tcPr>
          <w:p w14:paraId="7104DC06" w14:textId="29DED18C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8329</w:t>
            </w:r>
          </w:p>
        </w:tc>
        <w:tc>
          <w:tcPr>
            <w:tcW w:w="1240" w:type="dxa"/>
            <w:vAlign w:val="center"/>
            <w:hideMark/>
          </w:tcPr>
          <w:p w14:paraId="6279D47A" w14:textId="6419ADD7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8745</w:t>
            </w:r>
          </w:p>
        </w:tc>
        <w:tc>
          <w:tcPr>
            <w:tcW w:w="1186" w:type="dxa"/>
            <w:vAlign w:val="center"/>
            <w:hideMark/>
          </w:tcPr>
          <w:p w14:paraId="76D947B9" w14:textId="77777777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9509</w:t>
            </w:r>
          </w:p>
        </w:tc>
      </w:tr>
      <w:tr w:rsidR="00EF6638" w:rsidRPr="00D37206" w14:paraId="3C175226" w14:textId="77777777" w:rsidTr="00EF6638">
        <w:tc>
          <w:tcPr>
            <w:tcW w:w="1565" w:type="dxa"/>
            <w:vAlign w:val="center"/>
            <w:hideMark/>
          </w:tcPr>
          <w:p w14:paraId="3850173C" w14:textId="482F03F8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6</w:t>
            </w:r>
          </w:p>
        </w:tc>
        <w:tc>
          <w:tcPr>
            <w:tcW w:w="1564" w:type="dxa"/>
            <w:vAlign w:val="center"/>
            <w:hideMark/>
          </w:tcPr>
          <w:p w14:paraId="73981CFB" w14:textId="4EB82C64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6215</w:t>
            </w:r>
          </w:p>
        </w:tc>
        <w:tc>
          <w:tcPr>
            <w:tcW w:w="1186" w:type="dxa"/>
            <w:vAlign w:val="center"/>
            <w:hideMark/>
          </w:tcPr>
          <w:p w14:paraId="2D9CAE43" w14:textId="0A8BD65E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7067</w:t>
            </w:r>
          </w:p>
        </w:tc>
        <w:tc>
          <w:tcPr>
            <w:tcW w:w="1186" w:type="dxa"/>
            <w:vAlign w:val="center"/>
            <w:hideMark/>
          </w:tcPr>
          <w:p w14:paraId="6ED61B86" w14:textId="31AB860D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7887</w:t>
            </w:r>
          </w:p>
        </w:tc>
        <w:tc>
          <w:tcPr>
            <w:tcW w:w="1240" w:type="dxa"/>
            <w:vAlign w:val="center"/>
            <w:hideMark/>
          </w:tcPr>
          <w:p w14:paraId="26EAE60F" w14:textId="1C427984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8343</w:t>
            </w:r>
          </w:p>
        </w:tc>
        <w:tc>
          <w:tcPr>
            <w:tcW w:w="1186" w:type="dxa"/>
            <w:vAlign w:val="center"/>
            <w:hideMark/>
          </w:tcPr>
          <w:p w14:paraId="1C888307" w14:textId="77777777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9249</w:t>
            </w:r>
          </w:p>
        </w:tc>
      </w:tr>
      <w:tr w:rsidR="00EF6638" w:rsidRPr="00D37206" w14:paraId="3C39F3D1" w14:textId="77777777" w:rsidTr="00EF6638">
        <w:tc>
          <w:tcPr>
            <w:tcW w:w="1565" w:type="dxa"/>
            <w:vAlign w:val="center"/>
            <w:hideMark/>
          </w:tcPr>
          <w:p w14:paraId="65B754E4" w14:textId="3D3C79CC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7</w:t>
            </w:r>
          </w:p>
        </w:tc>
        <w:tc>
          <w:tcPr>
            <w:tcW w:w="1564" w:type="dxa"/>
            <w:vAlign w:val="center"/>
            <w:hideMark/>
          </w:tcPr>
          <w:p w14:paraId="4540ADE8" w14:textId="54194D77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5822</w:t>
            </w:r>
          </w:p>
        </w:tc>
        <w:tc>
          <w:tcPr>
            <w:tcW w:w="1186" w:type="dxa"/>
            <w:vAlign w:val="center"/>
            <w:hideMark/>
          </w:tcPr>
          <w:p w14:paraId="5D5C7984" w14:textId="69BDBD92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6664</w:t>
            </w:r>
          </w:p>
        </w:tc>
        <w:tc>
          <w:tcPr>
            <w:tcW w:w="1186" w:type="dxa"/>
            <w:vAlign w:val="center"/>
            <w:hideMark/>
          </w:tcPr>
          <w:p w14:paraId="3FAEADCC" w14:textId="2F1E8719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7498</w:t>
            </w:r>
          </w:p>
        </w:tc>
        <w:tc>
          <w:tcPr>
            <w:tcW w:w="1240" w:type="dxa"/>
            <w:vAlign w:val="center"/>
            <w:hideMark/>
          </w:tcPr>
          <w:p w14:paraId="2B4E33B7" w14:textId="413183A1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7977</w:t>
            </w:r>
          </w:p>
        </w:tc>
        <w:tc>
          <w:tcPr>
            <w:tcW w:w="1186" w:type="dxa"/>
            <w:vAlign w:val="center"/>
            <w:hideMark/>
          </w:tcPr>
          <w:p w14:paraId="7222CDB1" w14:textId="77777777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8983</w:t>
            </w:r>
          </w:p>
        </w:tc>
      </w:tr>
      <w:tr w:rsidR="00EF6638" w:rsidRPr="00D37206" w14:paraId="57925223" w14:textId="77777777" w:rsidTr="00EF6638">
        <w:tc>
          <w:tcPr>
            <w:tcW w:w="1565" w:type="dxa"/>
            <w:vAlign w:val="center"/>
            <w:hideMark/>
          </w:tcPr>
          <w:p w14:paraId="164B5DCA" w14:textId="23937E26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8</w:t>
            </w:r>
          </w:p>
        </w:tc>
        <w:tc>
          <w:tcPr>
            <w:tcW w:w="1564" w:type="dxa"/>
            <w:vAlign w:val="center"/>
            <w:hideMark/>
          </w:tcPr>
          <w:p w14:paraId="6459BF16" w14:textId="6C5B364B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5494</w:t>
            </w:r>
          </w:p>
        </w:tc>
        <w:tc>
          <w:tcPr>
            <w:tcW w:w="1186" w:type="dxa"/>
            <w:vAlign w:val="center"/>
            <w:hideMark/>
          </w:tcPr>
          <w:p w14:paraId="62048B61" w14:textId="023EC7D2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6319</w:t>
            </w:r>
          </w:p>
        </w:tc>
        <w:tc>
          <w:tcPr>
            <w:tcW w:w="1186" w:type="dxa"/>
            <w:vAlign w:val="center"/>
            <w:hideMark/>
          </w:tcPr>
          <w:p w14:paraId="6363E0A7" w14:textId="3D847E68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7155</w:t>
            </w:r>
          </w:p>
        </w:tc>
        <w:tc>
          <w:tcPr>
            <w:tcW w:w="1240" w:type="dxa"/>
            <w:vAlign w:val="center"/>
            <w:hideMark/>
          </w:tcPr>
          <w:p w14:paraId="09AE4D66" w14:textId="1EF241B0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7646</w:t>
            </w:r>
          </w:p>
        </w:tc>
        <w:tc>
          <w:tcPr>
            <w:tcW w:w="1186" w:type="dxa"/>
            <w:vAlign w:val="center"/>
            <w:hideMark/>
          </w:tcPr>
          <w:p w14:paraId="7EDBF6A7" w14:textId="77777777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8721</w:t>
            </w:r>
          </w:p>
        </w:tc>
      </w:tr>
      <w:tr w:rsidR="00EF6638" w:rsidRPr="00D37206" w14:paraId="0A593D29" w14:textId="77777777" w:rsidTr="00EF6638">
        <w:tc>
          <w:tcPr>
            <w:tcW w:w="1565" w:type="dxa"/>
            <w:vAlign w:val="center"/>
            <w:hideMark/>
          </w:tcPr>
          <w:p w14:paraId="2365F118" w14:textId="4ECEC89D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9</w:t>
            </w:r>
          </w:p>
        </w:tc>
        <w:tc>
          <w:tcPr>
            <w:tcW w:w="1564" w:type="dxa"/>
            <w:vAlign w:val="center"/>
            <w:hideMark/>
          </w:tcPr>
          <w:p w14:paraId="18DEDA2C" w14:textId="6DF31A68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5214</w:t>
            </w:r>
          </w:p>
        </w:tc>
        <w:tc>
          <w:tcPr>
            <w:tcW w:w="1186" w:type="dxa"/>
            <w:vAlign w:val="center"/>
            <w:hideMark/>
          </w:tcPr>
          <w:p w14:paraId="38648328" w14:textId="2248ECC9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6021</w:t>
            </w:r>
          </w:p>
        </w:tc>
        <w:tc>
          <w:tcPr>
            <w:tcW w:w="1186" w:type="dxa"/>
            <w:vAlign w:val="center"/>
            <w:hideMark/>
          </w:tcPr>
          <w:p w14:paraId="03085FB7" w14:textId="62B0AF2A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6851</w:t>
            </w:r>
          </w:p>
        </w:tc>
        <w:tc>
          <w:tcPr>
            <w:tcW w:w="1240" w:type="dxa"/>
            <w:vAlign w:val="center"/>
            <w:hideMark/>
          </w:tcPr>
          <w:p w14:paraId="734C9C36" w14:textId="2F3CB76D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7348</w:t>
            </w:r>
          </w:p>
        </w:tc>
        <w:tc>
          <w:tcPr>
            <w:tcW w:w="1186" w:type="dxa"/>
            <w:vAlign w:val="center"/>
            <w:hideMark/>
          </w:tcPr>
          <w:p w14:paraId="5D11AE51" w14:textId="77777777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8470</w:t>
            </w:r>
          </w:p>
        </w:tc>
      </w:tr>
      <w:tr w:rsidR="00EF6638" w:rsidRPr="00D37206" w14:paraId="742887D5" w14:textId="77777777" w:rsidTr="00EF6638">
        <w:tc>
          <w:tcPr>
            <w:tcW w:w="1565" w:type="dxa"/>
            <w:vAlign w:val="center"/>
            <w:hideMark/>
          </w:tcPr>
          <w:p w14:paraId="1C8BF84E" w14:textId="475589EB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10</w:t>
            </w:r>
          </w:p>
        </w:tc>
        <w:tc>
          <w:tcPr>
            <w:tcW w:w="1564" w:type="dxa"/>
            <w:vAlign w:val="center"/>
            <w:hideMark/>
          </w:tcPr>
          <w:p w14:paraId="40C19AD5" w14:textId="3798D47D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4973</w:t>
            </w:r>
          </w:p>
        </w:tc>
        <w:tc>
          <w:tcPr>
            <w:tcW w:w="1186" w:type="dxa"/>
            <w:vAlign w:val="center"/>
            <w:hideMark/>
          </w:tcPr>
          <w:p w14:paraId="5E5DB6B1" w14:textId="7D1C8A43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5760</w:t>
            </w:r>
          </w:p>
        </w:tc>
        <w:tc>
          <w:tcPr>
            <w:tcW w:w="1186" w:type="dxa"/>
            <w:vAlign w:val="center"/>
            <w:hideMark/>
          </w:tcPr>
          <w:p w14:paraId="4C3691EC" w14:textId="4AF117C9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6581</w:t>
            </w:r>
          </w:p>
        </w:tc>
        <w:tc>
          <w:tcPr>
            <w:tcW w:w="1240" w:type="dxa"/>
            <w:vAlign w:val="center"/>
            <w:hideMark/>
          </w:tcPr>
          <w:p w14:paraId="6488DA9B" w14:textId="1E2A6625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7079</w:t>
            </w:r>
          </w:p>
        </w:tc>
        <w:tc>
          <w:tcPr>
            <w:tcW w:w="1186" w:type="dxa"/>
            <w:vAlign w:val="center"/>
            <w:hideMark/>
          </w:tcPr>
          <w:p w14:paraId="71375E46" w14:textId="77777777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8233</w:t>
            </w:r>
          </w:p>
        </w:tc>
      </w:tr>
      <w:tr w:rsidR="00EF6638" w:rsidRPr="00D37206" w14:paraId="360BE089" w14:textId="77777777" w:rsidTr="00EF6638">
        <w:tc>
          <w:tcPr>
            <w:tcW w:w="1565" w:type="dxa"/>
            <w:vAlign w:val="center"/>
            <w:hideMark/>
          </w:tcPr>
          <w:p w14:paraId="51EFDF81" w14:textId="5B9D5109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11</w:t>
            </w:r>
          </w:p>
        </w:tc>
        <w:tc>
          <w:tcPr>
            <w:tcW w:w="1564" w:type="dxa"/>
            <w:vAlign w:val="center"/>
            <w:hideMark/>
          </w:tcPr>
          <w:p w14:paraId="7A5E2BB4" w14:textId="3D3ABDEE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4762</w:t>
            </w:r>
          </w:p>
        </w:tc>
        <w:tc>
          <w:tcPr>
            <w:tcW w:w="1186" w:type="dxa"/>
            <w:vAlign w:val="center"/>
            <w:hideMark/>
          </w:tcPr>
          <w:p w14:paraId="09BFA26A" w14:textId="11953060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5529</w:t>
            </w:r>
          </w:p>
        </w:tc>
        <w:tc>
          <w:tcPr>
            <w:tcW w:w="1186" w:type="dxa"/>
            <w:vAlign w:val="center"/>
            <w:hideMark/>
          </w:tcPr>
          <w:p w14:paraId="17C6601A" w14:textId="236D8F58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6339</w:t>
            </w:r>
          </w:p>
        </w:tc>
        <w:tc>
          <w:tcPr>
            <w:tcW w:w="1240" w:type="dxa"/>
            <w:vAlign w:val="center"/>
            <w:hideMark/>
          </w:tcPr>
          <w:p w14:paraId="306183A3" w14:textId="3D20ECD9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6835</w:t>
            </w:r>
          </w:p>
        </w:tc>
        <w:tc>
          <w:tcPr>
            <w:tcW w:w="1186" w:type="dxa"/>
            <w:vAlign w:val="center"/>
            <w:hideMark/>
          </w:tcPr>
          <w:p w14:paraId="2803D4EA" w14:textId="77777777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8010</w:t>
            </w:r>
          </w:p>
        </w:tc>
      </w:tr>
      <w:tr w:rsidR="00EF6638" w:rsidRPr="00D37206" w14:paraId="1D09A6EB" w14:textId="77777777" w:rsidTr="00EF6638">
        <w:tc>
          <w:tcPr>
            <w:tcW w:w="1565" w:type="dxa"/>
            <w:vAlign w:val="center"/>
            <w:hideMark/>
          </w:tcPr>
          <w:p w14:paraId="00B1C536" w14:textId="332B1E6B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12</w:t>
            </w:r>
          </w:p>
        </w:tc>
        <w:tc>
          <w:tcPr>
            <w:tcW w:w="1564" w:type="dxa"/>
            <w:vAlign w:val="center"/>
            <w:hideMark/>
          </w:tcPr>
          <w:p w14:paraId="3EE74923" w14:textId="183AC3B1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4575</w:t>
            </w:r>
          </w:p>
        </w:tc>
        <w:tc>
          <w:tcPr>
            <w:tcW w:w="1186" w:type="dxa"/>
            <w:vAlign w:val="center"/>
            <w:hideMark/>
          </w:tcPr>
          <w:p w14:paraId="49ED971C" w14:textId="21722875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5324</w:t>
            </w:r>
          </w:p>
        </w:tc>
        <w:tc>
          <w:tcPr>
            <w:tcW w:w="1186" w:type="dxa"/>
            <w:vAlign w:val="center"/>
            <w:hideMark/>
          </w:tcPr>
          <w:p w14:paraId="3ACAF8D8" w14:textId="3386CB19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6120</w:t>
            </w:r>
          </w:p>
        </w:tc>
        <w:tc>
          <w:tcPr>
            <w:tcW w:w="1240" w:type="dxa"/>
            <w:vAlign w:val="center"/>
            <w:hideMark/>
          </w:tcPr>
          <w:p w14:paraId="17B950FC" w14:textId="552A5992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6614</w:t>
            </w:r>
          </w:p>
        </w:tc>
        <w:tc>
          <w:tcPr>
            <w:tcW w:w="1186" w:type="dxa"/>
            <w:vAlign w:val="center"/>
            <w:hideMark/>
          </w:tcPr>
          <w:p w14:paraId="3B649735" w14:textId="77777777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7800</w:t>
            </w:r>
          </w:p>
        </w:tc>
      </w:tr>
      <w:tr w:rsidR="00EF6638" w:rsidRPr="00D37206" w14:paraId="53A8A387" w14:textId="77777777" w:rsidTr="00EF6638">
        <w:tc>
          <w:tcPr>
            <w:tcW w:w="1565" w:type="dxa"/>
            <w:vAlign w:val="center"/>
            <w:hideMark/>
          </w:tcPr>
          <w:p w14:paraId="165556F9" w14:textId="54BB078F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13</w:t>
            </w:r>
          </w:p>
        </w:tc>
        <w:tc>
          <w:tcPr>
            <w:tcW w:w="1564" w:type="dxa"/>
            <w:vAlign w:val="center"/>
            <w:hideMark/>
          </w:tcPr>
          <w:p w14:paraId="62F63A83" w14:textId="261DEAC4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4409</w:t>
            </w:r>
          </w:p>
        </w:tc>
        <w:tc>
          <w:tcPr>
            <w:tcW w:w="1186" w:type="dxa"/>
            <w:vAlign w:val="center"/>
            <w:hideMark/>
          </w:tcPr>
          <w:p w14:paraId="1B2FAC4D" w14:textId="64C437AB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5140</w:t>
            </w:r>
          </w:p>
        </w:tc>
        <w:tc>
          <w:tcPr>
            <w:tcW w:w="1186" w:type="dxa"/>
            <w:vAlign w:val="center"/>
            <w:hideMark/>
          </w:tcPr>
          <w:p w14:paraId="0EF1D15B" w14:textId="56988C7D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5923</w:t>
            </w:r>
          </w:p>
        </w:tc>
        <w:tc>
          <w:tcPr>
            <w:tcW w:w="1240" w:type="dxa"/>
            <w:vAlign w:val="center"/>
            <w:hideMark/>
          </w:tcPr>
          <w:p w14:paraId="6DF93931" w14:textId="35526A6F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6411</w:t>
            </w:r>
          </w:p>
        </w:tc>
        <w:tc>
          <w:tcPr>
            <w:tcW w:w="1186" w:type="dxa"/>
            <w:vAlign w:val="center"/>
            <w:hideMark/>
          </w:tcPr>
          <w:p w14:paraId="0D14024B" w14:textId="77777777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7604</w:t>
            </w:r>
          </w:p>
        </w:tc>
      </w:tr>
      <w:tr w:rsidR="00EF6638" w:rsidRPr="00D37206" w14:paraId="1B146CF7" w14:textId="77777777" w:rsidTr="00EF6638">
        <w:tc>
          <w:tcPr>
            <w:tcW w:w="1565" w:type="dxa"/>
            <w:vAlign w:val="center"/>
            <w:hideMark/>
          </w:tcPr>
          <w:p w14:paraId="0796594C" w14:textId="35C9E1B1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14</w:t>
            </w:r>
          </w:p>
        </w:tc>
        <w:tc>
          <w:tcPr>
            <w:tcW w:w="1564" w:type="dxa"/>
            <w:vAlign w:val="center"/>
            <w:hideMark/>
          </w:tcPr>
          <w:p w14:paraId="2DEC77A0" w14:textId="1CE41413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4259</w:t>
            </w:r>
          </w:p>
        </w:tc>
        <w:tc>
          <w:tcPr>
            <w:tcW w:w="1186" w:type="dxa"/>
            <w:vAlign w:val="center"/>
            <w:hideMark/>
          </w:tcPr>
          <w:p w14:paraId="63B605BF" w14:textId="74E2EF65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4973</w:t>
            </w:r>
          </w:p>
        </w:tc>
        <w:tc>
          <w:tcPr>
            <w:tcW w:w="1186" w:type="dxa"/>
            <w:vAlign w:val="center"/>
            <w:hideMark/>
          </w:tcPr>
          <w:p w14:paraId="59075B4F" w14:textId="4106F55F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5742</w:t>
            </w:r>
          </w:p>
        </w:tc>
        <w:tc>
          <w:tcPr>
            <w:tcW w:w="1240" w:type="dxa"/>
            <w:vAlign w:val="center"/>
            <w:hideMark/>
          </w:tcPr>
          <w:p w14:paraId="0A46C742" w14:textId="430004C5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6226</w:t>
            </w:r>
          </w:p>
        </w:tc>
        <w:tc>
          <w:tcPr>
            <w:tcW w:w="1186" w:type="dxa"/>
            <w:vAlign w:val="center"/>
            <w:hideMark/>
          </w:tcPr>
          <w:p w14:paraId="5856F57C" w14:textId="77777777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7419</w:t>
            </w:r>
          </w:p>
        </w:tc>
      </w:tr>
      <w:tr w:rsidR="00EF6638" w:rsidRPr="00D37206" w14:paraId="4B82BEC3" w14:textId="77777777" w:rsidTr="00EF6638">
        <w:tc>
          <w:tcPr>
            <w:tcW w:w="1565" w:type="dxa"/>
            <w:vAlign w:val="center"/>
            <w:hideMark/>
          </w:tcPr>
          <w:p w14:paraId="79A50E2D" w14:textId="72C3C970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15</w:t>
            </w:r>
          </w:p>
        </w:tc>
        <w:tc>
          <w:tcPr>
            <w:tcW w:w="1564" w:type="dxa"/>
            <w:vAlign w:val="center"/>
            <w:hideMark/>
          </w:tcPr>
          <w:p w14:paraId="4C1DDB5E" w14:textId="5C13BFA7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4124</w:t>
            </w:r>
          </w:p>
        </w:tc>
        <w:tc>
          <w:tcPr>
            <w:tcW w:w="1186" w:type="dxa"/>
            <w:vAlign w:val="center"/>
            <w:hideMark/>
          </w:tcPr>
          <w:p w14:paraId="30758B47" w14:textId="7CAC4E25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4821</w:t>
            </w:r>
          </w:p>
        </w:tc>
        <w:tc>
          <w:tcPr>
            <w:tcW w:w="1186" w:type="dxa"/>
            <w:vAlign w:val="center"/>
            <w:hideMark/>
          </w:tcPr>
          <w:p w14:paraId="286CEC60" w14:textId="793ED188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5577</w:t>
            </w:r>
          </w:p>
        </w:tc>
        <w:tc>
          <w:tcPr>
            <w:tcW w:w="1240" w:type="dxa"/>
            <w:vAlign w:val="center"/>
            <w:hideMark/>
          </w:tcPr>
          <w:p w14:paraId="75B4E096" w14:textId="79F9446A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6055</w:t>
            </w:r>
          </w:p>
        </w:tc>
        <w:tc>
          <w:tcPr>
            <w:tcW w:w="1186" w:type="dxa"/>
            <w:vAlign w:val="center"/>
            <w:hideMark/>
          </w:tcPr>
          <w:p w14:paraId="3718BFCC" w14:textId="77777777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7247</w:t>
            </w:r>
          </w:p>
        </w:tc>
      </w:tr>
      <w:tr w:rsidR="00EF6638" w:rsidRPr="00D37206" w14:paraId="7F71F42F" w14:textId="77777777" w:rsidTr="00EF6638">
        <w:tc>
          <w:tcPr>
            <w:tcW w:w="1565" w:type="dxa"/>
            <w:vAlign w:val="center"/>
            <w:hideMark/>
          </w:tcPr>
          <w:p w14:paraId="71DD2DE1" w14:textId="6AC29A01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16</w:t>
            </w:r>
          </w:p>
        </w:tc>
        <w:tc>
          <w:tcPr>
            <w:tcW w:w="1564" w:type="dxa"/>
            <w:vAlign w:val="center"/>
            <w:hideMark/>
          </w:tcPr>
          <w:p w14:paraId="4D361848" w14:textId="469B102C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4000</w:t>
            </w:r>
          </w:p>
        </w:tc>
        <w:tc>
          <w:tcPr>
            <w:tcW w:w="1186" w:type="dxa"/>
            <w:vAlign w:val="center"/>
            <w:hideMark/>
          </w:tcPr>
          <w:p w14:paraId="2F4E72A0" w14:textId="45C852D5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4683</w:t>
            </w:r>
          </w:p>
        </w:tc>
        <w:tc>
          <w:tcPr>
            <w:tcW w:w="1186" w:type="dxa"/>
            <w:vAlign w:val="center"/>
            <w:hideMark/>
          </w:tcPr>
          <w:p w14:paraId="6F903040" w14:textId="311E8FF8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5425</w:t>
            </w:r>
          </w:p>
        </w:tc>
        <w:tc>
          <w:tcPr>
            <w:tcW w:w="1240" w:type="dxa"/>
            <w:vAlign w:val="center"/>
            <w:hideMark/>
          </w:tcPr>
          <w:p w14:paraId="0997F613" w14:textId="7C85E7B8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5897</w:t>
            </w:r>
          </w:p>
        </w:tc>
        <w:tc>
          <w:tcPr>
            <w:tcW w:w="1186" w:type="dxa"/>
            <w:vAlign w:val="center"/>
            <w:hideMark/>
          </w:tcPr>
          <w:p w14:paraId="25C7DCE5" w14:textId="77777777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7084</w:t>
            </w:r>
          </w:p>
        </w:tc>
      </w:tr>
      <w:tr w:rsidR="00EF6638" w:rsidRPr="00D37206" w14:paraId="4054B2BA" w14:textId="77777777" w:rsidTr="00EF6638">
        <w:tc>
          <w:tcPr>
            <w:tcW w:w="1565" w:type="dxa"/>
            <w:vAlign w:val="center"/>
            <w:hideMark/>
          </w:tcPr>
          <w:p w14:paraId="51B1BBB7" w14:textId="38177AC0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17</w:t>
            </w:r>
          </w:p>
        </w:tc>
        <w:tc>
          <w:tcPr>
            <w:tcW w:w="1564" w:type="dxa"/>
            <w:vAlign w:val="center"/>
            <w:hideMark/>
          </w:tcPr>
          <w:p w14:paraId="2A7B3313" w14:textId="77CCE9CB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3887</w:t>
            </w:r>
          </w:p>
        </w:tc>
        <w:tc>
          <w:tcPr>
            <w:tcW w:w="1186" w:type="dxa"/>
            <w:vAlign w:val="center"/>
            <w:hideMark/>
          </w:tcPr>
          <w:p w14:paraId="53632057" w14:textId="0B320CFB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4555</w:t>
            </w:r>
          </w:p>
        </w:tc>
        <w:tc>
          <w:tcPr>
            <w:tcW w:w="1186" w:type="dxa"/>
            <w:vAlign w:val="center"/>
            <w:hideMark/>
          </w:tcPr>
          <w:p w14:paraId="1CDC8B8A" w14:textId="1A28B2F5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5285</w:t>
            </w:r>
          </w:p>
        </w:tc>
        <w:tc>
          <w:tcPr>
            <w:tcW w:w="1240" w:type="dxa"/>
            <w:vAlign w:val="center"/>
            <w:hideMark/>
          </w:tcPr>
          <w:p w14:paraId="53E1F01E" w14:textId="26661634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5751</w:t>
            </w:r>
          </w:p>
        </w:tc>
        <w:tc>
          <w:tcPr>
            <w:tcW w:w="1186" w:type="dxa"/>
            <w:vAlign w:val="center"/>
            <w:hideMark/>
          </w:tcPr>
          <w:p w14:paraId="1DC59793" w14:textId="77777777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6932</w:t>
            </w:r>
          </w:p>
        </w:tc>
      </w:tr>
      <w:tr w:rsidR="00EF6638" w:rsidRPr="00D37206" w14:paraId="1733F769" w14:textId="77777777" w:rsidTr="00EF6638">
        <w:tc>
          <w:tcPr>
            <w:tcW w:w="1565" w:type="dxa"/>
            <w:vAlign w:val="center"/>
            <w:hideMark/>
          </w:tcPr>
          <w:p w14:paraId="0C5958A0" w14:textId="356EA162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18</w:t>
            </w:r>
          </w:p>
        </w:tc>
        <w:tc>
          <w:tcPr>
            <w:tcW w:w="1564" w:type="dxa"/>
            <w:vAlign w:val="center"/>
            <w:hideMark/>
          </w:tcPr>
          <w:p w14:paraId="5AA99770" w14:textId="7031F3EE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3783</w:t>
            </w:r>
          </w:p>
        </w:tc>
        <w:tc>
          <w:tcPr>
            <w:tcW w:w="1186" w:type="dxa"/>
            <w:vAlign w:val="center"/>
            <w:hideMark/>
          </w:tcPr>
          <w:p w14:paraId="37238F10" w14:textId="4767EEAA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4438</w:t>
            </w:r>
          </w:p>
        </w:tc>
        <w:tc>
          <w:tcPr>
            <w:tcW w:w="1186" w:type="dxa"/>
            <w:vAlign w:val="center"/>
            <w:hideMark/>
          </w:tcPr>
          <w:p w14:paraId="6A341773" w14:textId="793BDDAD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5155</w:t>
            </w:r>
          </w:p>
        </w:tc>
        <w:tc>
          <w:tcPr>
            <w:tcW w:w="1240" w:type="dxa"/>
            <w:vAlign w:val="center"/>
            <w:hideMark/>
          </w:tcPr>
          <w:p w14:paraId="6B749148" w14:textId="08B42199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5614</w:t>
            </w:r>
          </w:p>
        </w:tc>
        <w:tc>
          <w:tcPr>
            <w:tcW w:w="1186" w:type="dxa"/>
            <w:vAlign w:val="center"/>
            <w:hideMark/>
          </w:tcPr>
          <w:p w14:paraId="71F676AE" w14:textId="77777777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6788</w:t>
            </w:r>
          </w:p>
        </w:tc>
      </w:tr>
      <w:tr w:rsidR="00EF6638" w:rsidRPr="00D37206" w14:paraId="67AD7B1A" w14:textId="77777777" w:rsidTr="00EF6638">
        <w:tc>
          <w:tcPr>
            <w:tcW w:w="1565" w:type="dxa"/>
            <w:vAlign w:val="center"/>
            <w:hideMark/>
          </w:tcPr>
          <w:p w14:paraId="3FA736E9" w14:textId="0179A5DB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19</w:t>
            </w:r>
          </w:p>
        </w:tc>
        <w:tc>
          <w:tcPr>
            <w:tcW w:w="1564" w:type="dxa"/>
            <w:vAlign w:val="center"/>
            <w:hideMark/>
          </w:tcPr>
          <w:p w14:paraId="0CF2523A" w14:textId="32DC69AC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3687</w:t>
            </w:r>
          </w:p>
        </w:tc>
        <w:tc>
          <w:tcPr>
            <w:tcW w:w="1186" w:type="dxa"/>
            <w:vAlign w:val="center"/>
            <w:hideMark/>
          </w:tcPr>
          <w:p w14:paraId="47493CC8" w14:textId="4CCEBE48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4329</w:t>
            </w:r>
          </w:p>
        </w:tc>
        <w:tc>
          <w:tcPr>
            <w:tcW w:w="1186" w:type="dxa"/>
            <w:vAlign w:val="center"/>
            <w:hideMark/>
          </w:tcPr>
          <w:p w14:paraId="5FADA9F5" w14:textId="3266AA7C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5034</w:t>
            </w:r>
          </w:p>
        </w:tc>
        <w:tc>
          <w:tcPr>
            <w:tcW w:w="1240" w:type="dxa"/>
            <w:vAlign w:val="center"/>
            <w:hideMark/>
          </w:tcPr>
          <w:p w14:paraId="245E0C06" w14:textId="27A71C6F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5487</w:t>
            </w:r>
          </w:p>
        </w:tc>
        <w:tc>
          <w:tcPr>
            <w:tcW w:w="1186" w:type="dxa"/>
            <w:vAlign w:val="center"/>
            <w:hideMark/>
          </w:tcPr>
          <w:p w14:paraId="47000ADC" w14:textId="77777777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6652</w:t>
            </w:r>
          </w:p>
        </w:tc>
      </w:tr>
      <w:tr w:rsidR="00EF6638" w:rsidRPr="00D37206" w14:paraId="3A640BDE" w14:textId="77777777" w:rsidTr="00EF6638">
        <w:tc>
          <w:tcPr>
            <w:tcW w:w="1565" w:type="dxa"/>
            <w:vAlign w:val="center"/>
            <w:hideMark/>
          </w:tcPr>
          <w:p w14:paraId="055884D7" w14:textId="50FA8971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20</w:t>
            </w:r>
          </w:p>
        </w:tc>
        <w:tc>
          <w:tcPr>
            <w:tcW w:w="1564" w:type="dxa"/>
            <w:vAlign w:val="center"/>
            <w:hideMark/>
          </w:tcPr>
          <w:p w14:paraId="2FECF144" w14:textId="367799F4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3598</w:t>
            </w:r>
          </w:p>
        </w:tc>
        <w:tc>
          <w:tcPr>
            <w:tcW w:w="1186" w:type="dxa"/>
            <w:vAlign w:val="center"/>
            <w:hideMark/>
          </w:tcPr>
          <w:p w14:paraId="2FF08A48" w14:textId="255A00AE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4227</w:t>
            </w:r>
          </w:p>
        </w:tc>
        <w:tc>
          <w:tcPr>
            <w:tcW w:w="1186" w:type="dxa"/>
            <w:vAlign w:val="center"/>
            <w:hideMark/>
          </w:tcPr>
          <w:p w14:paraId="39F5B80F" w14:textId="08D8E14A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4921</w:t>
            </w:r>
          </w:p>
        </w:tc>
        <w:tc>
          <w:tcPr>
            <w:tcW w:w="1240" w:type="dxa"/>
            <w:vAlign w:val="center"/>
            <w:hideMark/>
          </w:tcPr>
          <w:p w14:paraId="22A2F15E" w14:textId="034791B4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5368</w:t>
            </w:r>
          </w:p>
        </w:tc>
        <w:tc>
          <w:tcPr>
            <w:tcW w:w="1186" w:type="dxa"/>
            <w:vAlign w:val="center"/>
            <w:hideMark/>
          </w:tcPr>
          <w:p w14:paraId="6012556C" w14:textId="77777777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6524</w:t>
            </w:r>
          </w:p>
        </w:tc>
      </w:tr>
      <w:tr w:rsidR="00EF6638" w:rsidRPr="00D37206" w14:paraId="4A7BE249" w14:textId="77777777" w:rsidTr="00EF6638">
        <w:tc>
          <w:tcPr>
            <w:tcW w:w="1565" w:type="dxa"/>
            <w:vAlign w:val="center"/>
            <w:hideMark/>
          </w:tcPr>
          <w:p w14:paraId="2B281240" w14:textId="6BAD543F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21</w:t>
            </w:r>
          </w:p>
        </w:tc>
        <w:tc>
          <w:tcPr>
            <w:tcW w:w="1564" w:type="dxa"/>
            <w:vAlign w:val="center"/>
            <w:hideMark/>
          </w:tcPr>
          <w:p w14:paraId="3B50E97B" w14:textId="7385D505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3515</w:t>
            </w:r>
          </w:p>
        </w:tc>
        <w:tc>
          <w:tcPr>
            <w:tcW w:w="1186" w:type="dxa"/>
            <w:vAlign w:val="center"/>
            <w:hideMark/>
          </w:tcPr>
          <w:p w14:paraId="2A19F16C" w14:textId="704A1361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4132</w:t>
            </w:r>
          </w:p>
        </w:tc>
        <w:tc>
          <w:tcPr>
            <w:tcW w:w="1186" w:type="dxa"/>
            <w:vAlign w:val="center"/>
            <w:hideMark/>
          </w:tcPr>
          <w:p w14:paraId="404F78A0" w14:textId="64D66619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4815</w:t>
            </w:r>
          </w:p>
        </w:tc>
        <w:tc>
          <w:tcPr>
            <w:tcW w:w="1240" w:type="dxa"/>
            <w:vAlign w:val="center"/>
            <w:hideMark/>
          </w:tcPr>
          <w:p w14:paraId="43D37B66" w14:textId="1017C2A6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5256</w:t>
            </w:r>
          </w:p>
        </w:tc>
        <w:tc>
          <w:tcPr>
            <w:tcW w:w="1186" w:type="dxa"/>
            <w:vAlign w:val="center"/>
            <w:hideMark/>
          </w:tcPr>
          <w:p w14:paraId="2331D9C3" w14:textId="77777777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6402</w:t>
            </w:r>
          </w:p>
        </w:tc>
      </w:tr>
      <w:tr w:rsidR="00EF6638" w:rsidRPr="00D37206" w14:paraId="4B303E37" w14:textId="77777777" w:rsidTr="00EF6638">
        <w:tc>
          <w:tcPr>
            <w:tcW w:w="1565" w:type="dxa"/>
            <w:vAlign w:val="center"/>
            <w:hideMark/>
          </w:tcPr>
          <w:p w14:paraId="0DA4D933" w14:textId="7A930D8D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22</w:t>
            </w:r>
          </w:p>
        </w:tc>
        <w:tc>
          <w:tcPr>
            <w:tcW w:w="1564" w:type="dxa"/>
            <w:vAlign w:val="center"/>
            <w:hideMark/>
          </w:tcPr>
          <w:p w14:paraId="082D225E" w14:textId="767BE3B7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3438</w:t>
            </w:r>
          </w:p>
        </w:tc>
        <w:tc>
          <w:tcPr>
            <w:tcW w:w="1186" w:type="dxa"/>
            <w:vAlign w:val="center"/>
            <w:hideMark/>
          </w:tcPr>
          <w:p w14:paraId="468C2366" w14:textId="09DBC950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4044</w:t>
            </w:r>
          </w:p>
        </w:tc>
        <w:tc>
          <w:tcPr>
            <w:tcW w:w="1186" w:type="dxa"/>
            <w:vAlign w:val="center"/>
            <w:hideMark/>
          </w:tcPr>
          <w:p w14:paraId="0936E330" w14:textId="4FC6AFD8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4716</w:t>
            </w:r>
          </w:p>
        </w:tc>
        <w:tc>
          <w:tcPr>
            <w:tcW w:w="1240" w:type="dxa"/>
            <w:vAlign w:val="center"/>
            <w:hideMark/>
          </w:tcPr>
          <w:p w14:paraId="19B667D4" w14:textId="1454CAA3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5151</w:t>
            </w:r>
          </w:p>
        </w:tc>
        <w:tc>
          <w:tcPr>
            <w:tcW w:w="1186" w:type="dxa"/>
            <w:vAlign w:val="center"/>
            <w:hideMark/>
          </w:tcPr>
          <w:p w14:paraId="05B9FD1F" w14:textId="77777777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6287</w:t>
            </w:r>
          </w:p>
        </w:tc>
      </w:tr>
      <w:tr w:rsidR="00EF6638" w:rsidRPr="00D37206" w14:paraId="3660DF9E" w14:textId="77777777" w:rsidTr="00EF6638">
        <w:tc>
          <w:tcPr>
            <w:tcW w:w="1565" w:type="dxa"/>
            <w:vAlign w:val="center"/>
            <w:hideMark/>
          </w:tcPr>
          <w:p w14:paraId="14CFA76A" w14:textId="13EE888A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23</w:t>
            </w:r>
          </w:p>
        </w:tc>
        <w:tc>
          <w:tcPr>
            <w:tcW w:w="1564" w:type="dxa"/>
            <w:vAlign w:val="center"/>
            <w:hideMark/>
          </w:tcPr>
          <w:p w14:paraId="7D564267" w14:textId="40F8C7E3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3365</w:t>
            </w:r>
          </w:p>
        </w:tc>
        <w:tc>
          <w:tcPr>
            <w:tcW w:w="1186" w:type="dxa"/>
            <w:vAlign w:val="center"/>
            <w:hideMark/>
          </w:tcPr>
          <w:p w14:paraId="713E72C2" w14:textId="23191A52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3961</w:t>
            </w:r>
          </w:p>
        </w:tc>
        <w:tc>
          <w:tcPr>
            <w:tcW w:w="1186" w:type="dxa"/>
            <w:vAlign w:val="center"/>
            <w:hideMark/>
          </w:tcPr>
          <w:p w14:paraId="03C57ABC" w14:textId="151380E0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4622</w:t>
            </w:r>
          </w:p>
        </w:tc>
        <w:tc>
          <w:tcPr>
            <w:tcW w:w="1240" w:type="dxa"/>
            <w:vAlign w:val="center"/>
            <w:hideMark/>
          </w:tcPr>
          <w:p w14:paraId="4A023452" w14:textId="2843D6FC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5052</w:t>
            </w:r>
          </w:p>
        </w:tc>
        <w:tc>
          <w:tcPr>
            <w:tcW w:w="1186" w:type="dxa"/>
            <w:vAlign w:val="center"/>
            <w:hideMark/>
          </w:tcPr>
          <w:p w14:paraId="519E0634" w14:textId="77777777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6178</w:t>
            </w:r>
          </w:p>
        </w:tc>
      </w:tr>
      <w:tr w:rsidR="00EF6638" w:rsidRPr="00D37206" w14:paraId="6FF15A84" w14:textId="77777777" w:rsidTr="00EF6638">
        <w:tc>
          <w:tcPr>
            <w:tcW w:w="1565" w:type="dxa"/>
            <w:vAlign w:val="center"/>
            <w:hideMark/>
          </w:tcPr>
          <w:p w14:paraId="3D6F8B5D" w14:textId="4D9B5192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24</w:t>
            </w:r>
          </w:p>
        </w:tc>
        <w:tc>
          <w:tcPr>
            <w:tcW w:w="1564" w:type="dxa"/>
            <w:vAlign w:val="center"/>
            <w:hideMark/>
          </w:tcPr>
          <w:p w14:paraId="7B4235E4" w14:textId="5A952794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3297</w:t>
            </w:r>
          </w:p>
        </w:tc>
        <w:tc>
          <w:tcPr>
            <w:tcW w:w="1186" w:type="dxa"/>
            <w:vAlign w:val="center"/>
            <w:hideMark/>
          </w:tcPr>
          <w:p w14:paraId="361A5421" w14:textId="271C34EE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3882</w:t>
            </w:r>
          </w:p>
        </w:tc>
        <w:tc>
          <w:tcPr>
            <w:tcW w:w="1186" w:type="dxa"/>
            <w:vAlign w:val="center"/>
            <w:hideMark/>
          </w:tcPr>
          <w:p w14:paraId="2B1A49D6" w14:textId="002751FA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4534</w:t>
            </w:r>
          </w:p>
        </w:tc>
        <w:tc>
          <w:tcPr>
            <w:tcW w:w="1240" w:type="dxa"/>
            <w:vAlign w:val="center"/>
            <w:hideMark/>
          </w:tcPr>
          <w:p w14:paraId="2A8F5409" w14:textId="7F808A2E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4958</w:t>
            </w:r>
          </w:p>
        </w:tc>
        <w:tc>
          <w:tcPr>
            <w:tcW w:w="1186" w:type="dxa"/>
            <w:vAlign w:val="center"/>
            <w:hideMark/>
          </w:tcPr>
          <w:p w14:paraId="5797A713" w14:textId="77777777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6074</w:t>
            </w:r>
          </w:p>
        </w:tc>
      </w:tr>
      <w:tr w:rsidR="00EF6638" w:rsidRPr="00D37206" w14:paraId="7E6EB734" w14:textId="77777777" w:rsidTr="00EF6638">
        <w:tc>
          <w:tcPr>
            <w:tcW w:w="1565" w:type="dxa"/>
            <w:vAlign w:val="center"/>
            <w:hideMark/>
          </w:tcPr>
          <w:p w14:paraId="192A7942" w14:textId="014206EB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25</w:t>
            </w:r>
          </w:p>
        </w:tc>
        <w:tc>
          <w:tcPr>
            <w:tcW w:w="1564" w:type="dxa"/>
            <w:vAlign w:val="center"/>
            <w:hideMark/>
          </w:tcPr>
          <w:p w14:paraId="0D7AA3D5" w14:textId="5D101F24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3233</w:t>
            </w:r>
          </w:p>
        </w:tc>
        <w:tc>
          <w:tcPr>
            <w:tcW w:w="1186" w:type="dxa"/>
            <w:vAlign w:val="center"/>
            <w:hideMark/>
          </w:tcPr>
          <w:p w14:paraId="34EBE777" w14:textId="4E8783A4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3809</w:t>
            </w:r>
          </w:p>
        </w:tc>
        <w:tc>
          <w:tcPr>
            <w:tcW w:w="1186" w:type="dxa"/>
            <w:vAlign w:val="center"/>
            <w:hideMark/>
          </w:tcPr>
          <w:p w14:paraId="591B85D6" w14:textId="3FD20E88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4451</w:t>
            </w:r>
          </w:p>
        </w:tc>
        <w:tc>
          <w:tcPr>
            <w:tcW w:w="1240" w:type="dxa"/>
            <w:vAlign w:val="center"/>
            <w:hideMark/>
          </w:tcPr>
          <w:p w14:paraId="0FEA5922" w14:textId="78845D15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4869</w:t>
            </w:r>
          </w:p>
        </w:tc>
        <w:tc>
          <w:tcPr>
            <w:tcW w:w="1186" w:type="dxa"/>
            <w:vAlign w:val="center"/>
            <w:hideMark/>
          </w:tcPr>
          <w:p w14:paraId="2C6A2087" w14:textId="77777777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5974</w:t>
            </w:r>
          </w:p>
        </w:tc>
      </w:tr>
      <w:tr w:rsidR="00EF6638" w:rsidRPr="00D37206" w14:paraId="6BC3CCD6" w14:textId="77777777" w:rsidTr="00EF6638">
        <w:tc>
          <w:tcPr>
            <w:tcW w:w="1565" w:type="dxa"/>
            <w:vAlign w:val="center"/>
            <w:hideMark/>
          </w:tcPr>
          <w:p w14:paraId="78772FC3" w14:textId="08F3DB21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26</w:t>
            </w:r>
          </w:p>
        </w:tc>
        <w:tc>
          <w:tcPr>
            <w:tcW w:w="1564" w:type="dxa"/>
            <w:vAlign w:val="center"/>
            <w:hideMark/>
          </w:tcPr>
          <w:p w14:paraId="0F703F02" w14:textId="0E2A3511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3172</w:t>
            </w:r>
          </w:p>
        </w:tc>
        <w:tc>
          <w:tcPr>
            <w:tcW w:w="1186" w:type="dxa"/>
            <w:vAlign w:val="center"/>
            <w:hideMark/>
          </w:tcPr>
          <w:p w14:paraId="602DEA3E" w14:textId="044289DF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3739</w:t>
            </w:r>
          </w:p>
        </w:tc>
        <w:tc>
          <w:tcPr>
            <w:tcW w:w="1186" w:type="dxa"/>
            <w:vAlign w:val="center"/>
            <w:hideMark/>
          </w:tcPr>
          <w:p w14:paraId="5C804768" w14:textId="07AFE870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4372</w:t>
            </w:r>
          </w:p>
        </w:tc>
        <w:tc>
          <w:tcPr>
            <w:tcW w:w="1240" w:type="dxa"/>
            <w:vAlign w:val="center"/>
            <w:hideMark/>
          </w:tcPr>
          <w:p w14:paraId="4040366D" w14:textId="0274BB8D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4785</w:t>
            </w:r>
          </w:p>
        </w:tc>
        <w:tc>
          <w:tcPr>
            <w:tcW w:w="1186" w:type="dxa"/>
            <w:vAlign w:val="center"/>
            <w:hideMark/>
          </w:tcPr>
          <w:p w14:paraId="7A74BEAC" w14:textId="77777777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5880</w:t>
            </w:r>
          </w:p>
        </w:tc>
      </w:tr>
      <w:tr w:rsidR="00EF6638" w:rsidRPr="00D37206" w14:paraId="7EC4A4BF" w14:textId="77777777" w:rsidTr="00EF6638">
        <w:tc>
          <w:tcPr>
            <w:tcW w:w="1565" w:type="dxa"/>
            <w:vAlign w:val="center"/>
            <w:hideMark/>
          </w:tcPr>
          <w:p w14:paraId="51960D6D" w14:textId="534BBFCD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27</w:t>
            </w:r>
          </w:p>
        </w:tc>
        <w:tc>
          <w:tcPr>
            <w:tcW w:w="1564" w:type="dxa"/>
            <w:vAlign w:val="center"/>
            <w:hideMark/>
          </w:tcPr>
          <w:p w14:paraId="048DE6CB" w14:textId="1C0A026E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3115</w:t>
            </w:r>
          </w:p>
        </w:tc>
        <w:tc>
          <w:tcPr>
            <w:tcW w:w="1186" w:type="dxa"/>
            <w:vAlign w:val="center"/>
            <w:hideMark/>
          </w:tcPr>
          <w:p w14:paraId="52DBA534" w14:textId="470BF01B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3673</w:t>
            </w:r>
          </w:p>
        </w:tc>
        <w:tc>
          <w:tcPr>
            <w:tcW w:w="1186" w:type="dxa"/>
            <w:vAlign w:val="center"/>
            <w:hideMark/>
          </w:tcPr>
          <w:p w14:paraId="4F5DA337" w14:textId="300713DA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4297</w:t>
            </w:r>
          </w:p>
        </w:tc>
        <w:tc>
          <w:tcPr>
            <w:tcW w:w="1240" w:type="dxa"/>
            <w:vAlign w:val="center"/>
            <w:hideMark/>
          </w:tcPr>
          <w:p w14:paraId="564B6153" w14:textId="1A915615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4705</w:t>
            </w:r>
          </w:p>
        </w:tc>
        <w:tc>
          <w:tcPr>
            <w:tcW w:w="1186" w:type="dxa"/>
            <w:vAlign w:val="center"/>
            <w:hideMark/>
          </w:tcPr>
          <w:p w14:paraId="24E1A005" w14:textId="77777777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5790</w:t>
            </w:r>
          </w:p>
        </w:tc>
      </w:tr>
      <w:tr w:rsidR="00EF6638" w:rsidRPr="00D37206" w14:paraId="2BAF0D8D" w14:textId="77777777" w:rsidTr="00EF6638">
        <w:tc>
          <w:tcPr>
            <w:tcW w:w="1565" w:type="dxa"/>
            <w:vAlign w:val="center"/>
            <w:hideMark/>
          </w:tcPr>
          <w:p w14:paraId="58F137C9" w14:textId="6363AD2D" w:rsidR="00EF6638" w:rsidRPr="00D37206" w:rsidRDefault="00E028BA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noProof/>
                <w:color w:val="000000"/>
                <w:sz w:val="20"/>
                <w:szCs w:val="20"/>
                <w:lang w:eastAsia="en-ID"/>
              </w:rPr>
              <mc:AlternateContent>
                <mc:Choice Requires="wps">
                  <w:drawing>
                    <wp:anchor distT="0" distB="0" distL="114300" distR="114300" simplePos="0" relativeHeight="251770880" behindDoc="0" locked="0" layoutInCell="1" allowOverlap="1" wp14:anchorId="01F77829" wp14:editId="2AC81023">
                      <wp:simplePos x="0" y="0"/>
                      <wp:positionH relativeFrom="column">
                        <wp:posOffset>707389</wp:posOffset>
                      </wp:positionH>
                      <wp:positionV relativeFrom="paragraph">
                        <wp:posOffset>50165</wp:posOffset>
                      </wp:positionV>
                      <wp:extent cx="1343025" cy="19050"/>
                      <wp:effectExtent l="0" t="57150" r="9525" b="95250"/>
                      <wp:wrapNone/>
                      <wp:docPr id="21" name="Straight Arrow Connector 2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1343025" cy="19050"/>
                              </a:xfrm>
                              <a:prstGeom prst="straightConnector1">
                                <a:avLst/>
                              </a:prstGeom>
                              <a:ln>
                                <a:tailEnd type="triangle"/>
                              </a:ln>
                            </wps:spPr>
                            <wps:style>
                              <a:lnRef idx="3">
                                <a:schemeClr val="accent2"/>
                              </a:lnRef>
                              <a:fillRef idx="0">
                                <a:schemeClr val="accent2"/>
                              </a:fillRef>
                              <a:effectRef idx="2">
                                <a:schemeClr val="accent2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</wp:anchor>
                  </w:drawing>
                </mc:Choice>
                <mc:Fallback xmlns:oel="http://schemas.microsoft.com/office/2019/extlst">
                  <w:pict>
                    <v:shape w14:anchorId="5DE4EA5F" id="Straight Arrow Connector 21" o:spid="_x0000_s1026" type="#_x0000_t32" style="position:absolute;margin-left:55.7pt;margin-top:3.95pt;width:105.75pt;height:1.5pt;z-index:25177088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" strokecolor="#ed7d31 [3205]" strokeweight="1.5pt">
                      <v:stroke endarrow="block" joinstyle="miter"/>
                    </v:shape>
                  </w:pict>
                </mc:Fallback>
              </mc:AlternateContent>
            </w:r>
            <w:r w:rsidR="00EF6638" w:rsidRPr="00D3720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28</w:t>
            </w:r>
          </w:p>
        </w:tc>
        <w:tc>
          <w:tcPr>
            <w:tcW w:w="1564" w:type="dxa"/>
            <w:vAlign w:val="center"/>
            <w:hideMark/>
          </w:tcPr>
          <w:p w14:paraId="38F5F25C" w14:textId="1FE4D2FA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3061</w:t>
            </w:r>
          </w:p>
        </w:tc>
        <w:tc>
          <w:tcPr>
            <w:tcW w:w="1186" w:type="dxa"/>
            <w:vAlign w:val="center"/>
            <w:hideMark/>
          </w:tcPr>
          <w:p w14:paraId="4E5F932E" w14:textId="287E945E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3610</w:t>
            </w:r>
          </w:p>
        </w:tc>
        <w:tc>
          <w:tcPr>
            <w:tcW w:w="1186" w:type="dxa"/>
            <w:vAlign w:val="center"/>
            <w:hideMark/>
          </w:tcPr>
          <w:p w14:paraId="439E2ACC" w14:textId="1B0EA1EF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4226</w:t>
            </w:r>
          </w:p>
        </w:tc>
        <w:tc>
          <w:tcPr>
            <w:tcW w:w="1240" w:type="dxa"/>
            <w:vAlign w:val="center"/>
            <w:hideMark/>
          </w:tcPr>
          <w:p w14:paraId="25DC9AD8" w14:textId="1B6701C1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4629</w:t>
            </w:r>
          </w:p>
        </w:tc>
        <w:tc>
          <w:tcPr>
            <w:tcW w:w="1186" w:type="dxa"/>
            <w:vAlign w:val="center"/>
            <w:hideMark/>
          </w:tcPr>
          <w:p w14:paraId="1B2D15EE" w14:textId="77777777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5703</w:t>
            </w:r>
          </w:p>
        </w:tc>
      </w:tr>
      <w:tr w:rsidR="00EF6638" w:rsidRPr="00D37206" w14:paraId="04E7DF1A" w14:textId="77777777" w:rsidTr="00EF6638">
        <w:tc>
          <w:tcPr>
            <w:tcW w:w="1565" w:type="dxa"/>
            <w:vAlign w:val="center"/>
            <w:hideMark/>
          </w:tcPr>
          <w:p w14:paraId="75A795A3" w14:textId="7A865A00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29</w:t>
            </w:r>
          </w:p>
        </w:tc>
        <w:tc>
          <w:tcPr>
            <w:tcW w:w="1564" w:type="dxa"/>
            <w:vAlign w:val="center"/>
            <w:hideMark/>
          </w:tcPr>
          <w:p w14:paraId="39248FFE" w14:textId="74C3E6AC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3009</w:t>
            </w:r>
          </w:p>
        </w:tc>
        <w:tc>
          <w:tcPr>
            <w:tcW w:w="1186" w:type="dxa"/>
            <w:vAlign w:val="center"/>
            <w:hideMark/>
          </w:tcPr>
          <w:p w14:paraId="4AB4CDD4" w14:textId="1A754B53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3550</w:t>
            </w:r>
          </w:p>
        </w:tc>
        <w:tc>
          <w:tcPr>
            <w:tcW w:w="1186" w:type="dxa"/>
            <w:vAlign w:val="center"/>
            <w:hideMark/>
          </w:tcPr>
          <w:p w14:paraId="15490D98" w14:textId="20D765ED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4158</w:t>
            </w:r>
          </w:p>
        </w:tc>
        <w:tc>
          <w:tcPr>
            <w:tcW w:w="1240" w:type="dxa"/>
            <w:vAlign w:val="center"/>
            <w:hideMark/>
          </w:tcPr>
          <w:p w14:paraId="2E9B2FF3" w14:textId="026E0679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4556</w:t>
            </w:r>
          </w:p>
        </w:tc>
        <w:tc>
          <w:tcPr>
            <w:tcW w:w="1186" w:type="dxa"/>
            <w:vAlign w:val="center"/>
            <w:hideMark/>
          </w:tcPr>
          <w:p w14:paraId="128B4BCE" w14:textId="77777777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5620</w:t>
            </w:r>
          </w:p>
        </w:tc>
      </w:tr>
      <w:tr w:rsidR="00EF6638" w:rsidRPr="00D37206" w14:paraId="35D61290" w14:textId="77777777" w:rsidTr="00EF6638">
        <w:tc>
          <w:tcPr>
            <w:tcW w:w="1565" w:type="dxa"/>
            <w:vAlign w:val="center"/>
            <w:hideMark/>
          </w:tcPr>
          <w:p w14:paraId="4E66A3F0" w14:textId="51FB0D79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30</w:t>
            </w:r>
          </w:p>
        </w:tc>
        <w:tc>
          <w:tcPr>
            <w:tcW w:w="1564" w:type="dxa"/>
            <w:vAlign w:val="center"/>
            <w:hideMark/>
          </w:tcPr>
          <w:p w14:paraId="52AC1091" w14:textId="2740B9AC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2960</w:t>
            </w:r>
          </w:p>
        </w:tc>
        <w:tc>
          <w:tcPr>
            <w:tcW w:w="1186" w:type="dxa"/>
            <w:vAlign w:val="center"/>
            <w:hideMark/>
          </w:tcPr>
          <w:p w14:paraId="2E047779" w14:textId="791FB660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3494</w:t>
            </w:r>
          </w:p>
        </w:tc>
        <w:tc>
          <w:tcPr>
            <w:tcW w:w="1186" w:type="dxa"/>
            <w:vAlign w:val="center"/>
            <w:hideMark/>
          </w:tcPr>
          <w:p w14:paraId="7C682CE7" w14:textId="50A4783C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4093</w:t>
            </w:r>
          </w:p>
        </w:tc>
        <w:tc>
          <w:tcPr>
            <w:tcW w:w="1240" w:type="dxa"/>
            <w:vAlign w:val="center"/>
            <w:hideMark/>
          </w:tcPr>
          <w:p w14:paraId="438F92DA" w14:textId="50A57D46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4487</w:t>
            </w:r>
          </w:p>
        </w:tc>
        <w:tc>
          <w:tcPr>
            <w:tcW w:w="1186" w:type="dxa"/>
            <w:vAlign w:val="center"/>
            <w:hideMark/>
          </w:tcPr>
          <w:p w14:paraId="760195A0" w14:textId="77777777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5541</w:t>
            </w:r>
          </w:p>
        </w:tc>
      </w:tr>
      <w:tr w:rsidR="00EF6638" w:rsidRPr="00D37206" w14:paraId="06BD5220" w14:textId="77777777" w:rsidTr="00EF6638">
        <w:tc>
          <w:tcPr>
            <w:tcW w:w="1565" w:type="dxa"/>
            <w:vAlign w:val="center"/>
            <w:hideMark/>
          </w:tcPr>
          <w:p w14:paraId="7092E677" w14:textId="77C3BA59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31</w:t>
            </w:r>
          </w:p>
        </w:tc>
        <w:tc>
          <w:tcPr>
            <w:tcW w:w="1564" w:type="dxa"/>
            <w:vAlign w:val="center"/>
            <w:hideMark/>
          </w:tcPr>
          <w:p w14:paraId="4EA0605C" w14:textId="2AD0D2F5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2913</w:t>
            </w:r>
          </w:p>
        </w:tc>
        <w:tc>
          <w:tcPr>
            <w:tcW w:w="1186" w:type="dxa"/>
            <w:vAlign w:val="center"/>
            <w:hideMark/>
          </w:tcPr>
          <w:p w14:paraId="799D9072" w14:textId="2839C6C4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3440</w:t>
            </w:r>
          </w:p>
        </w:tc>
        <w:tc>
          <w:tcPr>
            <w:tcW w:w="1186" w:type="dxa"/>
            <w:vAlign w:val="center"/>
            <w:hideMark/>
          </w:tcPr>
          <w:p w14:paraId="2CBB5C40" w14:textId="4B8B04CD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4032</w:t>
            </w:r>
          </w:p>
        </w:tc>
        <w:tc>
          <w:tcPr>
            <w:tcW w:w="1240" w:type="dxa"/>
            <w:vAlign w:val="center"/>
            <w:hideMark/>
          </w:tcPr>
          <w:p w14:paraId="2ACEE063" w14:textId="2F43FDC5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4421</w:t>
            </w:r>
          </w:p>
        </w:tc>
        <w:tc>
          <w:tcPr>
            <w:tcW w:w="1186" w:type="dxa"/>
            <w:vAlign w:val="center"/>
            <w:hideMark/>
          </w:tcPr>
          <w:p w14:paraId="5D830756" w14:textId="77777777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5465</w:t>
            </w:r>
          </w:p>
        </w:tc>
      </w:tr>
      <w:tr w:rsidR="00EF6638" w:rsidRPr="00D37206" w14:paraId="70B07FB6" w14:textId="77777777" w:rsidTr="00EF6638">
        <w:tc>
          <w:tcPr>
            <w:tcW w:w="1565" w:type="dxa"/>
            <w:vAlign w:val="center"/>
            <w:hideMark/>
          </w:tcPr>
          <w:p w14:paraId="28044DF9" w14:textId="5E6B4B7A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32</w:t>
            </w:r>
          </w:p>
        </w:tc>
        <w:tc>
          <w:tcPr>
            <w:tcW w:w="1564" w:type="dxa"/>
            <w:vAlign w:val="center"/>
            <w:hideMark/>
          </w:tcPr>
          <w:p w14:paraId="483013B6" w14:textId="553B6A26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2869</w:t>
            </w:r>
          </w:p>
        </w:tc>
        <w:tc>
          <w:tcPr>
            <w:tcW w:w="1186" w:type="dxa"/>
            <w:vAlign w:val="center"/>
            <w:hideMark/>
          </w:tcPr>
          <w:p w14:paraId="7771072E" w14:textId="6364240C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3388</w:t>
            </w:r>
          </w:p>
        </w:tc>
        <w:tc>
          <w:tcPr>
            <w:tcW w:w="1186" w:type="dxa"/>
            <w:vAlign w:val="center"/>
            <w:hideMark/>
          </w:tcPr>
          <w:p w14:paraId="462D564A" w14:textId="13C7BDF3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3972</w:t>
            </w:r>
          </w:p>
        </w:tc>
        <w:tc>
          <w:tcPr>
            <w:tcW w:w="1240" w:type="dxa"/>
            <w:vAlign w:val="center"/>
            <w:hideMark/>
          </w:tcPr>
          <w:p w14:paraId="545421FC" w14:textId="70CEC1BB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4357</w:t>
            </w:r>
          </w:p>
        </w:tc>
        <w:tc>
          <w:tcPr>
            <w:tcW w:w="1186" w:type="dxa"/>
            <w:vAlign w:val="center"/>
            <w:hideMark/>
          </w:tcPr>
          <w:p w14:paraId="3AA896DD" w14:textId="77777777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5392</w:t>
            </w:r>
          </w:p>
        </w:tc>
      </w:tr>
      <w:tr w:rsidR="00EF6638" w:rsidRPr="00D37206" w14:paraId="5C195A7B" w14:textId="77777777" w:rsidTr="00EF6638">
        <w:tc>
          <w:tcPr>
            <w:tcW w:w="1565" w:type="dxa"/>
            <w:vAlign w:val="center"/>
            <w:hideMark/>
          </w:tcPr>
          <w:p w14:paraId="3E206ABE" w14:textId="46EB1473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33</w:t>
            </w:r>
          </w:p>
        </w:tc>
        <w:tc>
          <w:tcPr>
            <w:tcW w:w="1564" w:type="dxa"/>
            <w:vAlign w:val="center"/>
            <w:hideMark/>
          </w:tcPr>
          <w:p w14:paraId="7CABDE26" w14:textId="437C60CF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2826</w:t>
            </w:r>
          </w:p>
        </w:tc>
        <w:tc>
          <w:tcPr>
            <w:tcW w:w="1186" w:type="dxa"/>
            <w:vAlign w:val="center"/>
            <w:hideMark/>
          </w:tcPr>
          <w:p w14:paraId="687663EB" w14:textId="159AC7A8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3338</w:t>
            </w:r>
          </w:p>
        </w:tc>
        <w:tc>
          <w:tcPr>
            <w:tcW w:w="1186" w:type="dxa"/>
            <w:vAlign w:val="center"/>
            <w:hideMark/>
          </w:tcPr>
          <w:p w14:paraId="20E421FD" w14:textId="6DEA456E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3916</w:t>
            </w:r>
          </w:p>
        </w:tc>
        <w:tc>
          <w:tcPr>
            <w:tcW w:w="1240" w:type="dxa"/>
            <w:vAlign w:val="center"/>
            <w:hideMark/>
          </w:tcPr>
          <w:p w14:paraId="6AF8A4CC" w14:textId="4F767F27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4296</w:t>
            </w:r>
          </w:p>
        </w:tc>
        <w:tc>
          <w:tcPr>
            <w:tcW w:w="1186" w:type="dxa"/>
            <w:vAlign w:val="center"/>
            <w:hideMark/>
          </w:tcPr>
          <w:p w14:paraId="5FD727A9" w14:textId="77777777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5322</w:t>
            </w:r>
          </w:p>
        </w:tc>
      </w:tr>
      <w:tr w:rsidR="00EF6638" w:rsidRPr="00D37206" w14:paraId="40153219" w14:textId="77777777" w:rsidTr="00EF6638">
        <w:tc>
          <w:tcPr>
            <w:tcW w:w="1565" w:type="dxa"/>
            <w:vAlign w:val="center"/>
            <w:hideMark/>
          </w:tcPr>
          <w:p w14:paraId="53B10397" w14:textId="0FF8CE1E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34</w:t>
            </w:r>
          </w:p>
        </w:tc>
        <w:tc>
          <w:tcPr>
            <w:tcW w:w="1564" w:type="dxa"/>
            <w:vAlign w:val="center"/>
            <w:hideMark/>
          </w:tcPr>
          <w:p w14:paraId="48E388B4" w14:textId="57080B4C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2785</w:t>
            </w:r>
          </w:p>
        </w:tc>
        <w:tc>
          <w:tcPr>
            <w:tcW w:w="1186" w:type="dxa"/>
            <w:vAlign w:val="center"/>
            <w:hideMark/>
          </w:tcPr>
          <w:p w14:paraId="5C003ADB" w14:textId="6AA63780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3291</w:t>
            </w:r>
          </w:p>
        </w:tc>
        <w:tc>
          <w:tcPr>
            <w:tcW w:w="1186" w:type="dxa"/>
            <w:vAlign w:val="center"/>
            <w:hideMark/>
          </w:tcPr>
          <w:p w14:paraId="0FDEB8C1" w14:textId="05AC21FD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3862</w:t>
            </w:r>
          </w:p>
        </w:tc>
        <w:tc>
          <w:tcPr>
            <w:tcW w:w="1240" w:type="dxa"/>
            <w:vAlign w:val="center"/>
            <w:hideMark/>
          </w:tcPr>
          <w:p w14:paraId="6E628BBE" w14:textId="37A09D62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4238</w:t>
            </w:r>
          </w:p>
        </w:tc>
        <w:tc>
          <w:tcPr>
            <w:tcW w:w="1186" w:type="dxa"/>
            <w:vAlign w:val="center"/>
            <w:hideMark/>
          </w:tcPr>
          <w:p w14:paraId="5597EABD" w14:textId="77777777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5254</w:t>
            </w:r>
          </w:p>
        </w:tc>
      </w:tr>
      <w:tr w:rsidR="00EF6638" w:rsidRPr="00D37206" w14:paraId="77F6EA49" w14:textId="77777777" w:rsidTr="00EF6638">
        <w:tc>
          <w:tcPr>
            <w:tcW w:w="1565" w:type="dxa"/>
            <w:vAlign w:val="center"/>
            <w:hideMark/>
          </w:tcPr>
          <w:p w14:paraId="082FAFF8" w14:textId="27C29477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35</w:t>
            </w:r>
          </w:p>
        </w:tc>
        <w:tc>
          <w:tcPr>
            <w:tcW w:w="1564" w:type="dxa"/>
            <w:vAlign w:val="center"/>
            <w:hideMark/>
          </w:tcPr>
          <w:p w14:paraId="287E6A21" w14:textId="6EC6673A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2746</w:t>
            </w:r>
          </w:p>
        </w:tc>
        <w:tc>
          <w:tcPr>
            <w:tcW w:w="1186" w:type="dxa"/>
            <w:vAlign w:val="center"/>
            <w:hideMark/>
          </w:tcPr>
          <w:p w14:paraId="14BA2DD6" w14:textId="4C731FA5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3246</w:t>
            </w:r>
          </w:p>
        </w:tc>
        <w:tc>
          <w:tcPr>
            <w:tcW w:w="1186" w:type="dxa"/>
            <w:vAlign w:val="center"/>
            <w:hideMark/>
          </w:tcPr>
          <w:p w14:paraId="457D26E9" w14:textId="7791D547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3810</w:t>
            </w:r>
          </w:p>
        </w:tc>
        <w:tc>
          <w:tcPr>
            <w:tcW w:w="1240" w:type="dxa"/>
            <w:vAlign w:val="center"/>
            <w:hideMark/>
          </w:tcPr>
          <w:p w14:paraId="6D4A8D03" w14:textId="30B00AEA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4182</w:t>
            </w:r>
          </w:p>
        </w:tc>
        <w:tc>
          <w:tcPr>
            <w:tcW w:w="1186" w:type="dxa"/>
            <w:vAlign w:val="center"/>
            <w:hideMark/>
          </w:tcPr>
          <w:p w14:paraId="60109A28" w14:textId="77777777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5189</w:t>
            </w:r>
          </w:p>
        </w:tc>
      </w:tr>
      <w:tr w:rsidR="00EF6638" w:rsidRPr="00D37206" w14:paraId="2837D971" w14:textId="77777777" w:rsidTr="00EF6638">
        <w:tc>
          <w:tcPr>
            <w:tcW w:w="1565" w:type="dxa"/>
            <w:vAlign w:val="center"/>
            <w:hideMark/>
          </w:tcPr>
          <w:p w14:paraId="5686F917" w14:textId="6C9F923D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36</w:t>
            </w:r>
          </w:p>
        </w:tc>
        <w:tc>
          <w:tcPr>
            <w:tcW w:w="1564" w:type="dxa"/>
            <w:vAlign w:val="center"/>
            <w:hideMark/>
          </w:tcPr>
          <w:p w14:paraId="130EC9E4" w14:textId="40BA2931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2709</w:t>
            </w:r>
          </w:p>
        </w:tc>
        <w:tc>
          <w:tcPr>
            <w:tcW w:w="1186" w:type="dxa"/>
            <w:vAlign w:val="center"/>
            <w:hideMark/>
          </w:tcPr>
          <w:p w14:paraId="3963DDD6" w14:textId="40CB2088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3202</w:t>
            </w:r>
          </w:p>
        </w:tc>
        <w:tc>
          <w:tcPr>
            <w:tcW w:w="1186" w:type="dxa"/>
            <w:vAlign w:val="center"/>
            <w:hideMark/>
          </w:tcPr>
          <w:p w14:paraId="47422273" w14:textId="4BABD22E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3760</w:t>
            </w:r>
          </w:p>
        </w:tc>
        <w:tc>
          <w:tcPr>
            <w:tcW w:w="1240" w:type="dxa"/>
            <w:vAlign w:val="center"/>
            <w:hideMark/>
          </w:tcPr>
          <w:p w14:paraId="4F306919" w14:textId="19AB0136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4128</w:t>
            </w:r>
          </w:p>
        </w:tc>
        <w:tc>
          <w:tcPr>
            <w:tcW w:w="1186" w:type="dxa"/>
            <w:vAlign w:val="center"/>
            <w:hideMark/>
          </w:tcPr>
          <w:p w14:paraId="0F3CBD53" w14:textId="77777777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5126</w:t>
            </w:r>
          </w:p>
        </w:tc>
      </w:tr>
      <w:tr w:rsidR="00EF6638" w:rsidRPr="00D37206" w14:paraId="55E5AE86" w14:textId="77777777" w:rsidTr="00EF6638">
        <w:tc>
          <w:tcPr>
            <w:tcW w:w="1565" w:type="dxa"/>
            <w:vAlign w:val="center"/>
            <w:hideMark/>
          </w:tcPr>
          <w:p w14:paraId="019D980D" w14:textId="505A2791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37</w:t>
            </w:r>
          </w:p>
        </w:tc>
        <w:tc>
          <w:tcPr>
            <w:tcW w:w="1564" w:type="dxa"/>
            <w:vAlign w:val="center"/>
            <w:hideMark/>
          </w:tcPr>
          <w:p w14:paraId="15DECF97" w14:textId="2DACD34C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2673</w:t>
            </w:r>
          </w:p>
        </w:tc>
        <w:tc>
          <w:tcPr>
            <w:tcW w:w="1186" w:type="dxa"/>
            <w:vAlign w:val="center"/>
            <w:hideMark/>
          </w:tcPr>
          <w:p w14:paraId="1FCE956C" w14:textId="5A32DA7B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3160</w:t>
            </w:r>
          </w:p>
        </w:tc>
        <w:tc>
          <w:tcPr>
            <w:tcW w:w="1186" w:type="dxa"/>
            <w:vAlign w:val="center"/>
            <w:hideMark/>
          </w:tcPr>
          <w:p w14:paraId="53470CBD" w14:textId="6BF492A6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3712</w:t>
            </w:r>
          </w:p>
        </w:tc>
        <w:tc>
          <w:tcPr>
            <w:tcW w:w="1240" w:type="dxa"/>
            <w:vAlign w:val="center"/>
            <w:hideMark/>
          </w:tcPr>
          <w:p w14:paraId="67C08F34" w14:textId="20AACEB6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4076</w:t>
            </w:r>
          </w:p>
        </w:tc>
        <w:tc>
          <w:tcPr>
            <w:tcW w:w="1186" w:type="dxa"/>
            <w:vAlign w:val="center"/>
            <w:hideMark/>
          </w:tcPr>
          <w:p w14:paraId="6142ACA2" w14:textId="77777777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5066</w:t>
            </w:r>
          </w:p>
        </w:tc>
      </w:tr>
      <w:tr w:rsidR="00EF6638" w:rsidRPr="00D37206" w14:paraId="3B336AA0" w14:textId="77777777" w:rsidTr="00EF6638">
        <w:tc>
          <w:tcPr>
            <w:tcW w:w="1565" w:type="dxa"/>
            <w:vAlign w:val="center"/>
            <w:hideMark/>
          </w:tcPr>
          <w:p w14:paraId="67652531" w14:textId="53C8DEE1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38</w:t>
            </w:r>
          </w:p>
        </w:tc>
        <w:tc>
          <w:tcPr>
            <w:tcW w:w="1564" w:type="dxa"/>
            <w:vAlign w:val="center"/>
            <w:hideMark/>
          </w:tcPr>
          <w:p w14:paraId="2E50B2D3" w14:textId="5C1B3182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2638</w:t>
            </w:r>
          </w:p>
        </w:tc>
        <w:tc>
          <w:tcPr>
            <w:tcW w:w="1186" w:type="dxa"/>
            <w:vAlign w:val="center"/>
            <w:hideMark/>
          </w:tcPr>
          <w:p w14:paraId="68E92350" w14:textId="1A4724EA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3120</w:t>
            </w:r>
          </w:p>
        </w:tc>
        <w:tc>
          <w:tcPr>
            <w:tcW w:w="1186" w:type="dxa"/>
            <w:vAlign w:val="center"/>
            <w:hideMark/>
          </w:tcPr>
          <w:p w14:paraId="52FCAC06" w14:textId="365FF2EF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3665</w:t>
            </w:r>
          </w:p>
        </w:tc>
        <w:tc>
          <w:tcPr>
            <w:tcW w:w="1240" w:type="dxa"/>
            <w:vAlign w:val="center"/>
            <w:hideMark/>
          </w:tcPr>
          <w:p w14:paraId="4260349A" w14:textId="19F79112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4026</w:t>
            </w:r>
          </w:p>
        </w:tc>
        <w:tc>
          <w:tcPr>
            <w:tcW w:w="1186" w:type="dxa"/>
            <w:vAlign w:val="center"/>
            <w:hideMark/>
          </w:tcPr>
          <w:p w14:paraId="7FCECA4A" w14:textId="77777777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5007</w:t>
            </w:r>
          </w:p>
        </w:tc>
      </w:tr>
      <w:tr w:rsidR="00EF6638" w:rsidRPr="00D37206" w14:paraId="0B2B5891" w14:textId="77777777" w:rsidTr="00EF6638">
        <w:tc>
          <w:tcPr>
            <w:tcW w:w="1565" w:type="dxa"/>
            <w:vAlign w:val="center"/>
            <w:hideMark/>
          </w:tcPr>
          <w:p w14:paraId="3E8E4BC6" w14:textId="498515A3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39</w:t>
            </w:r>
          </w:p>
        </w:tc>
        <w:tc>
          <w:tcPr>
            <w:tcW w:w="1564" w:type="dxa"/>
            <w:vAlign w:val="center"/>
            <w:hideMark/>
          </w:tcPr>
          <w:p w14:paraId="73FDC7FD" w14:textId="119BED9A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2605</w:t>
            </w:r>
          </w:p>
        </w:tc>
        <w:tc>
          <w:tcPr>
            <w:tcW w:w="1186" w:type="dxa"/>
            <w:vAlign w:val="center"/>
            <w:hideMark/>
          </w:tcPr>
          <w:p w14:paraId="69EE25AD" w14:textId="25F6E931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3081</w:t>
            </w:r>
          </w:p>
        </w:tc>
        <w:tc>
          <w:tcPr>
            <w:tcW w:w="1186" w:type="dxa"/>
            <w:vAlign w:val="center"/>
            <w:hideMark/>
          </w:tcPr>
          <w:p w14:paraId="702845EC" w14:textId="0C5CB1C7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3621</w:t>
            </w:r>
          </w:p>
        </w:tc>
        <w:tc>
          <w:tcPr>
            <w:tcW w:w="1240" w:type="dxa"/>
            <w:vAlign w:val="center"/>
            <w:hideMark/>
          </w:tcPr>
          <w:p w14:paraId="540F5409" w14:textId="5B1CE2E1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3978</w:t>
            </w:r>
          </w:p>
        </w:tc>
        <w:tc>
          <w:tcPr>
            <w:tcW w:w="1186" w:type="dxa"/>
            <w:vAlign w:val="center"/>
            <w:hideMark/>
          </w:tcPr>
          <w:p w14:paraId="6B17CD49" w14:textId="77777777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4950</w:t>
            </w:r>
          </w:p>
        </w:tc>
      </w:tr>
      <w:tr w:rsidR="00EF6638" w:rsidRPr="00D37206" w14:paraId="17FDAFA8" w14:textId="77777777" w:rsidTr="00EF6638">
        <w:tc>
          <w:tcPr>
            <w:tcW w:w="1565" w:type="dxa"/>
            <w:vAlign w:val="center"/>
            <w:hideMark/>
          </w:tcPr>
          <w:p w14:paraId="18F16DA6" w14:textId="7E38A56E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40</w:t>
            </w:r>
          </w:p>
        </w:tc>
        <w:tc>
          <w:tcPr>
            <w:tcW w:w="1564" w:type="dxa"/>
            <w:vAlign w:val="center"/>
            <w:hideMark/>
          </w:tcPr>
          <w:p w14:paraId="01082AE9" w14:textId="5E2F690A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2573</w:t>
            </w:r>
          </w:p>
        </w:tc>
        <w:tc>
          <w:tcPr>
            <w:tcW w:w="1186" w:type="dxa"/>
            <w:vAlign w:val="center"/>
            <w:hideMark/>
          </w:tcPr>
          <w:p w14:paraId="3162E990" w14:textId="5BDD9D0B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3044</w:t>
            </w:r>
          </w:p>
        </w:tc>
        <w:tc>
          <w:tcPr>
            <w:tcW w:w="1186" w:type="dxa"/>
            <w:vAlign w:val="center"/>
            <w:hideMark/>
          </w:tcPr>
          <w:p w14:paraId="3AA706A4" w14:textId="5FDE84DD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3578</w:t>
            </w:r>
          </w:p>
        </w:tc>
        <w:tc>
          <w:tcPr>
            <w:tcW w:w="1240" w:type="dxa"/>
            <w:vAlign w:val="center"/>
            <w:hideMark/>
          </w:tcPr>
          <w:p w14:paraId="34B691F1" w14:textId="769BF244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3932</w:t>
            </w:r>
          </w:p>
        </w:tc>
        <w:tc>
          <w:tcPr>
            <w:tcW w:w="1186" w:type="dxa"/>
            <w:vAlign w:val="center"/>
            <w:hideMark/>
          </w:tcPr>
          <w:p w14:paraId="5B0989F0" w14:textId="77777777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4896</w:t>
            </w:r>
          </w:p>
        </w:tc>
      </w:tr>
      <w:tr w:rsidR="00EF6638" w:rsidRPr="00D37206" w14:paraId="031B800E" w14:textId="77777777" w:rsidTr="00EF6638">
        <w:tc>
          <w:tcPr>
            <w:tcW w:w="1565" w:type="dxa"/>
            <w:vAlign w:val="center"/>
            <w:hideMark/>
          </w:tcPr>
          <w:p w14:paraId="7A486FFB" w14:textId="57AA0EB1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41</w:t>
            </w:r>
          </w:p>
        </w:tc>
        <w:tc>
          <w:tcPr>
            <w:tcW w:w="1564" w:type="dxa"/>
            <w:vAlign w:val="center"/>
            <w:hideMark/>
          </w:tcPr>
          <w:p w14:paraId="47FCF9FA" w14:textId="32027D09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2542</w:t>
            </w:r>
          </w:p>
        </w:tc>
        <w:tc>
          <w:tcPr>
            <w:tcW w:w="1186" w:type="dxa"/>
            <w:vAlign w:val="center"/>
            <w:hideMark/>
          </w:tcPr>
          <w:p w14:paraId="4F0EC728" w14:textId="248388DB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3008</w:t>
            </w:r>
          </w:p>
        </w:tc>
        <w:tc>
          <w:tcPr>
            <w:tcW w:w="1186" w:type="dxa"/>
            <w:vAlign w:val="center"/>
            <w:hideMark/>
          </w:tcPr>
          <w:p w14:paraId="04FB337C" w14:textId="6525F114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3536</w:t>
            </w:r>
          </w:p>
        </w:tc>
        <w:tc>
          <w:tcPr>
            <w:tcW w:w="1240" w:type="dxa"/>
            <w:vAlign w:val="center"/>
            <w:hideMark/>
          </w:tcPr>
          <w:p w14:paraId="33F2C961" w14:textId="7B9E7CF4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3887</w:t>
            </w:r>
          </w:p>
        </w:tc>
        <w:tc>
          <w:tcPr>
            <w:tcW w:w="1186" w:type="dxa"/>
            <w:vAlign w:val="center"/>
            <w:hideMark/>
          </w:tcPr>
          <w:p w14:paraId="042463F6" w14:textId="77777777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4843</w:t>
            </w:r>
          </w:p>
        </w:tc>
      </w:tr>
      <w:tr w:rsidR="00EF6638" w:rsidRPr="00D37206" w14:paraId="12A20068" w14:textId="77777777" w:rsidTr="00EF6638">
        <w:tc>
          <w:tcPr>
            <w:tcW w:w="1565" w:type="dxa"/>
            <w:vAlign w:val="center"/>
            <w:hideMark/>
          </w:tcPr>
          <w:p w14:paraId="510C4897" w14:textId="0A2CA40A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42</w:t>
            </w:r>
          </w:p>
        </w:tc>
        <w:tc>
          <w:tcPr>
            <w:tcW w:w="1564" w:type="dxa"/>
            <w:vAlign w:val="center"/>
            <w:hideMark/>
          </w:tcPr>
          <w:p w14:paraId="5F49A8D7" w14:textId="6D9DCFCC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2512</w:t>
            </w:r>
          </w:p>
        </w:tc>
        <w:tc>
          <w:tcPr>
            <w:tcW w:w="1186" w:type="dxa"/>
            <w:vAlign w:val="center"/>
            <w:hideMark/>
          </w:tcPr>
          <w:p w14:paraId="27DF24BC" w14:textId="5A39BFD7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2973</w:t>
            </w:r>
          </w:p>
        </w:tc>
        <w:tc>
          <w:tcPr>
            <w:tcW w:w="1186" w:type="dxa"/>
            <w:vAlign w:val="center"/>
            <w:hideMark/>
          </w:tcPr>
          <w:p w14:paraId="369117F7" w14:textId="74818952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3496</w:t>
            </w:r>
          </w:p>
        </w:tc>
        <w:tc>
          <w:tcPr>
            <w:tcW w:w="1240" w:type="dxa"/>
            <w:vAlign w:val="center"/>
            <w:hideMark/>
          </w:tcPr>
          <w:p w14:paraId="77512622" w14:textId="287E1669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3843</w:t>
            </w:r>
          </w:p>
        </w:tc>
        <w:tc>
          <w:tcPr>
            <w:tcW w:w="1186" w:type="dxa"/>
            <w:vAlign w:val="center"/>
            <w:hideMark/>
          </w:tcPr>
          <w:p w14:paraId="7F30EA86" w14:textId="77777777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4791</w:t>
            </w:r>
          </w:p>
        </w:tc>
      </w:tr>
      <w:tr w:rsidR="00EF6638" w:rsidRPr="00D37206" w14:paraId="1B4395E9" w14:textId="77777777" w:rsidTr="00EF6638">
        <w:tc>
          <w:tcPr>
            <w:tcW w:w="1565" w:type="dxa"/>
            <w:vAlign w:val="center"/>
            <w:hideMark/>
          </w:tcPr>
          <w:p w14:paraId="6BF654A5" w14:textId="082E8B4C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43</w:t>
            </w:r>
          </w:p>
        </w:tc>
        <w:tc>
          <w:tcPr>
            <w:tcW w:w="1564" w:type="dxa"/>
            <w:vAlign w:val="center"/>
            <w:hideMark/>
          </w:tcPr>
          <w:p w14:paraId="641A26FD" w14:textId="7CA28B38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2483</w:t>
            </w:r>
          </w:p>
        </w:tc>
        <w:tc>
          <w:tcPr>
            <w:tcW w:w="1186" w:type="dxa"/>
            <w:vAlign w:val="center"/>
            <w:hideMark/>
          </w:tcPr>
          <w:p w14:paraId="5A56AB39" w14:textId="02C3CE6C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2940</w:t>
            </w:r>
          </w:p>
        </w:tc>
        <w:tc>
          <w:tcPr>
            <w:tcW w:w="1186" w:type="dxa"/>
            <w:vAlign w:val="center"/>
            <w:hideMark/>
          </w:tcPr>
          <w:p w14:paraId="49F39873" w14:textId="2CD2A814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3457</w:t>
            </w:r>
          </w:p>
        </w:tc>
        <w:tc>
          <w:tcPr>
            <w:tcW w:w="1240" w:type="dxa"/>
            <w:vAlign w:val="center"/>
            <w:hideMark/>
          </w:tcPr>
          <w:p w14:paraId="212C5F74" w14:textId="2886CC81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3801</w:t>
            </w:r>
          </w:p>
        </w:tc>
        <w:tc>
          <w:tcPr>
            <w:tcW w:w="1186" w:type="dxa"/>
            <w:vAlign w:val="center"/>
            <w:hideMark/>
          </w:tcPr>
          <w:p w14:paraId="3E56994B" w14:textId="77777777" w:rsidR="00EF6638" w:rsidRPr="00D37206" w:rsidRDefault="00EF6638" w:rsidP="00E028B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0.4742</w:t>
            </w:r>
          </w:p>
        </w:tc>
      </w:tr>
    </w:tbl>
    <w:p w14:paraId="467348EB" w14:textId="43393D32" w:rsidR="0033670F" w:rsidRPr="00D37206" w:rsidRDefault="0033670F" w:rsidP="0033670F">
      <w:pPr>
        <w:pStyle w:val="Caption"/>
        <w:spacing w:line="480" w:lineRule="auto"/>
        <w:jc w:val="both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</w:pPr>
      <w:bookmarkStart w:id="34" w:name="_Toc137435144"/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lastRenderedPageBreak/>
        <w:t xml:space="preserve">Lampiran </w:t>
      </w:r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instrText xml:space="preserve"> SEQ Lampiran \* ARABIC </w:instrText>
      </w:r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06743C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4"/>
          <w:szCs w:val="24"/>
        </w:rPr>
        <w:t>14</w:t>
      </w:r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                   </w:t>
      </w:r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br/>
        <w:t xml:space="preserve">                                                   t Tabel</w:t>
      </w:r>
      <w:bookmarkEnd w:id="34"/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650"/>
        <w:gridCol w:w="939"/>
        <w:gridCol w:w="939"/>
        <w:gridCol w:w="939"/>
        <w:gridCol w:w="1051"/>
        <w:gridCol w:w="1051"/>
        <w:gridCol w:w="1051"/>
        <w:gridCol w:w="1162"/>
      </w:tblGrid>
      <w:tr w:rsidR="009E40E8" w:rsidRPr="00D37206" w14:paraId="6C96991E" w14:textId="77777777" w:rsidTr="004A0B87">
        <w:trPr>
          <w:trHeight w:val="470"/>
        </w:trPr>
        <w:tc>
          <w:tcPr>
            <w:tcW w:w="0" w:type="auto"/>
            <w:vAlign w:val="center"/>
            <w:hideMark/>
          </w:tcPr>
          <w:p w14:paraId="032DD26A" w14:textId="7A57B53B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ID"/>
              </w:rPr>
              <w:t xml:space="preserve">    Pr </w:t>
            </w:r>
          </w:p>
          <w:p w14:paraId="1A1EAA6D" w14:textId="0FEDDC51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ID"/>
              </w:rPr>
              <w:t xml:space="preserve">df </w:t>
            </w:r>
          </w:p>
        </w:tc>
        <w:tc>
          <w:tcPr>
            <w:tcW w:w="0" w:type="auto"/>
            <w:vAlign w:val="center"/>
            <w:hideMark/>
          </w:tcPr>
          <w:p w14:paraId="088D75D3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ID"/>
              </w:rPr>
              <w:t xml:space="preserve">0.25 </w:t>
            </w:r>
          </w:p>
          <w:p w14:paraId="257CD2B8" w14:textId="35EDD30E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ID"/>
              </w:rPr>
              <w:t xml:space="preserve">0.50 </w:t>
            </w:r>
          </w:p>
        </w:tc>
        <w:tc>
          <w:tcPr>
            <w:tcW w:w="0" w:type="auto"/>
            <w:vAlign w:val="center"/>
            <w:hideMark/>
          </w:tcPr>
          <w:p w14:paraId="567D55C0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ID"/>
              </w:rPr>
              <w:t xml:space="preserve">0.10 </w:t>
            </w:r>
          </w:p>
          <w:p w14:paraId="40AC9C62" w14:textId="214F7A39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ID"/>
              </w:rPr>
              <w:t xml:space="preserve">0.20 </w:t>
            </w:r>
          </w:p>
        </w:tc>
        <w:tc>
          <w:tcPr>
            <w:tcW w:w="0" w:type="auto"/>
            <w:vAlign w:val="center"/>
            <w:hideMark/>
          </w:tcPr>
          <w:p w14:paraId="5F9324C4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ID"/>
              </w:rPr>
              <w:t xml:space="preserve">0.05 </w:t>
            </w:r>
          </w:p>
          <w:p w14:paraId="38F836A4" w14:textId="2AF6647F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ID"/>
              </w:rPr>
              <w:t xml:space="preserve">0.10 </w:t>
            </w:r>
          </w:p>
        </w:tc>
        <w:tc>
          <w:tcPr>
            <w:tcW w:w="0" w:type="auto"/>
            <w:vAlign w:val="center"/>
            <w:hideMark/>
          </w:tcPr>
          <w:p w14:paraId="31FB4E6F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ID"/>
              </w:rPr>
              <w:t xml:space="preserve">0.025 </w:t>
            </w:r>
          </w:p>
          <w:p w14:paraId="2554FFA8" w14:textId="10FCBED6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ID"/>
              </w:rPr>
              <w:t xml:space="preserve">0.050 </w:t>
            </w:r>
          </w:p>
        </w:tc>
        <w:tc>
          <w:tcPr>
            <w:tcW w:w="0" w:type="auto"/>
            <w:vAlign w:val="center"/>
            <w:hideMark/>
          </w:tcPr>
          <w:p w14:paraId="0758C901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ID"/>
              </w:rPr>
              <w:t xml:space="preserve">0.01 </w:t>
            </w:r>
          </w:p>
          <w:p w14:paraId="48E08DD9" w14:textId="7423D09A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ID"/>
              </w:rPr>
              <w:t xml:space="preserve">0.02 </w:t>
            </w:r>
          </w:p>
        </w:tc>
        <w:tc>
          <w:tcPr>
            <w:tcW w:w="0" w:type="auto"/>
            <w:vAlign w:val="center"/>
            <w:hideMark/>
          </w:tcPr>
          <w:p w14:paraId="2CB81442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ID"/>
              </w:rPr>
              <w:t xml:space="preserve">0.005 </w:t>
            </w:r>
          </w:p>
          <w:p w14:paraId="69AE920D" w14:textId="2CEDE0B3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ID"/>
              </w:rPr>
              <w:t xml:space="preserve">0.010 </w:t>
            </w:r>
          </w:p>
        </w:tc>
        <w:tc>
          <w:tcPr>
            <w:tcW w:w="0" w:type="auto"/>
            <w:vAlign w:val="center"/>
            <w:hideMark/>
          </w:tcPr>
          <w:p w14:paraId="61867E60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ID"/>
              </w:rPr>
              <w:t>0.001</w:t>
            </w:r>
          </w:p>
          <w:p w14:paraId="6925DCDA" w14:textId="7FAB0555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ID"/>
              </w:rPr>
              <w:t>0.002</w:t>
            </w:r>
          </w:p>
        </w:tc>
      </w:tr>
      <w:tr w:rsidR="009E40E8" w:rsidRPr="00D37206" w14:paraId="159BD7B5" w14:textId="77777777" w:rsidTr="009E40E8">
        <w:tc>
          <w:tcPr>
            <w:tcW w:w="0" w:type="auto"/>
            <w:vAlign w:val="center"/>
            <w:hideMark/>
          </w:tcPr>
          <w:p w14:paraId="0D0D5D99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ID"/>
              </w:rPr>
              <w:t xml:space="preserve">1 </w:t>
            </w:r>
          </w:p>
        </w:tc>
        <w:tc>
          <w:tcPr>
            <w:tcW w:w="0" w:type="auto"/>
            <w:vAlign w:val="center"/>
            <w:hideMark/>
          </w:tcPr>
          <w:p w14:paraId="54CC61F7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1.00000 </w:t>
            </w:r>
          </w:p>
        </w:tc>
        <w:tc>
          <w:tcPr>
            <w:tcW w:w="0" w:type="auto"/>
            <w:vAlign w:val="center"/>
            <w:hideMark/>
          </w:tcPr>
          <w:p w14:paraId="3FD72117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3.07768 </w:t>
            </w:r>
          </w:p>
        </w:tc>
        <w:tc>
          <w:tcPr>
            <w:tcW w:w="0" w:type="auto"/>
            <w:vAlign w:val="center"/>
            <w:hideMark/>
          </w:tcPr>
          <w:p w14:paraId="3B1D3976" w14:textId="32EA1825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  <w:lang w:eastAsia="en-ID"/>
              </w:rPr>
              <mc:AlternateContent>
                <mc:Choice Requires="wps">
                  <w:drawing>
                    <wp:anchor distT="0" distB="0" distL="114300" distR="114300" simplePos="0" relativeHeight="251763712" behindDoc="0" locked="0" layoutInCell="1" allowOverlap="1" wp14:anchorId="59AD02E8" wp14:editId="1CECD14A">
                      <wp:simplePos x="0" y="0"/>
                      <wp:positionH relativeFrom="column">
                        <wp:posOffset>235585</wp:posOffset>
                      </wp:positionH>
                      <wp:positionV relativeFrom="paragraph">
                        <wp:posOffset>71194</wp:posOffset>
                      </wp:positionV>
                      <wp:extent cx="8965" cy="5585011"/>
                      <wp:effectExtent l="76200" t="0" r="67310" b="53975"/>
                      <wp:wrapNone/>
                      <wp:docPr id="56" name="Straight Arrow Connector 5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 flipH="1">
                                <a:off x="0" y="0"/>
                                <a:ext cx="8965" cy="5585011"/>
                              </a:xfrm>
                              <a:prstGeom prst="straightConnector1">
                                <a:avLst/>
                              </a:prstGeom>
                              <a:ln>
                                <a:tailEnd type="triangle"/>
                              </a:ln>
                            </wps:spPr>
                            <wps:style>
                              <a:lnRef idx="3">
                                <a:schemeClr val="accent2"/>
                              </a:lnRef>
                              <a:fillRef idx="0">
                                <a:schemeClr val="accent2"/>
                              </a:fillRef>
                              <a:effectRef idx="2">
                                <a:schemeClr val="accent2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</wp:anchor>
                  </w:drawing>
                </mc:Choice>
                <mc:Fallback xmlns:oel="http://schemas.microsoft.com/office/2019/extlst">
                  <w:pict>
                    <v:shape w14:anchorId="4A9780BD" id="Straight Arrow Connector 56" o:spid="_x0000_s1026" type="#_x0000_t32" style="position:absolute;margin-left:18.55pt;margin-top:5.6pt;width:.7pt;height:439.75pt;flip:x;z-index:2517637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" strokecolor="#ed7d31 [3205]" strokeweight="1.5pt">
                      <v:stroke endarrow="block" joinstyle="miter"/>
                    </v:shape>
                  </w:pict>
                </mc:Fallback>
              </mc:AlternateContent>
            </w: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6.31375 </w:t>
            </w:r>
          </w:p>
        </w:tc>
        <w:tc>
          <w:tcPr>
            <w:tcW w:w="0" w:type="auto"/>
            <w:vAlign w:val="center"/>
            <w:hideMark/>
          </w:tcPr>
          <w:p w14:paraId="6B322FFE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12.70620 </w:t>
            </w:r>
          </w:p>
        </w:tc>
        <w:tc>
          <w:tcPr>
            <w:tcW w:w="0" w:type="auto"/>
            <w:vAlign w:val="center"/>
            <w:hideMark/>
          </w:tcPr>
          <w:p w14:paraId="7F681217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31.82052 </w:t>
            </w:r>
          </w:p>
        </w:tc>
        <w:tc>
          <w:tcPr>
            <w:tcW w:w="0" w:type="auto"/>
            <w:vAlign w:val="center"/>
            <w:hideMark/>
          </w:tcPr>
          <w:p w14:paraId="568AEF12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63.65674 </w:t>
            </w:r>
          </w:p>
        </w:tc>
        <w:tc>
          <w:tcPr>
            <w:tcW w:w="0" w:type="auto"/>
            <w:vAlign w:val="center"/>
            <w:hideMark/>
          </w:tcPr>
          <w:p w14:paraId="2B0262FA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>318.30884</w:t>
            </w:r>
          </w:p>
        </w:tc>
      </w:tr>
      <w:tr w:rsidR="009E40E8" w:rsidRPr="00D37206" w14:paraId="16AA7D32" w14:textId="77777777" w:rsidTr="009E40E8">
        <w:tc>
          <w:tcPr>
            <w:tcW w:w="0" w:type="auto"/>
            <w:vAlign w:val="center"/>
            <w:hideMark/>
          </w:tcPr>
          <w:p w14:paraId="16AEE7CA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ID"/>
              </w:rPr>
              <w:t xml:space="preserve">2 </w:t>
            </w:r>
          </w:p>
        </w:tc>
        <w:tc>
          <w:tcPr>
            <w:tcW w:w="0" w:type="auto"/>
            <w:vAlign w:val="center"/>
            <w:hideMark/>
          </w:tcPr>
          <w:p w14:paraId="4EFEEA3A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0.81650 </w:t>
            </w:r>
          </w:p>
        </w:tc>
        <w:tc>
          <w:tcPr>
            <w:tcW w:w="0" w:type="auto"/>
            <w:vAlign w:val="center"/>
            <w:hideMark/>
          </w:tcPr>
          <w:p w14:paraId="246C959A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1.88562 </w:t>
            </w:r>
          </w:p>
        </w:tc>
        <w:tc>
          <w:tcPr>
            <w:tcW w:w="0" w:type="auto"/>
            <w:vAlign w:val="center"/>
            <w:hideMark/>
          </w:tcPr>
          <w:p w14:paraId="74B40950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2.91999 </w:t>
            </w:r>
          </w:p>
        </w:tc>
        <w:tc>
          <w:tcPr>
            <w:tcW w:w="0" w:type="auto"/>
            <w:vAlign w:val="center"/>
            <w:hideMark/>
          </w:tcPr>
          <w:p w14:paraId="39D63022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4.30265 </w:t>
            </w:r>
          </w:p>
        </w:tc>
        <w:tc>
          <w:tcPr>
            <w:tcW w:w="0" w:type="auto"/>
            <w:vAlign w:val="center"/>
            <w:hideMark/>
          </w:tcPr>
          <w:p w14:paraId="69015BBF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6.96456 </w:t>
            </w:r>
          </w:p>
        </w:tc>
        <w:tc>
          <w:tcPr>
            <w:tcW w:w="0" w:type="auto"/>
            <w:vAlign w:val="center"/>
            <w:hideMark/>
          </w:tcPr>
          <w:p w14:paraId="74298E97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9.92484 </w:t>
            </w:r>
          </w:p>
        </w:tc>
        <w:tc>
          <w:tcPr>
            <w:tcW w:w="0" w:type="auto"/>
            <w:vAlign w:val="center"/>
            <w:hideMark/>
          </w:tcPr>
          <w:p w14:paraId="79503FBF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>22.32712</w:t>
            </w:r>
          </w:p>
        </w:tc>
      </w:tr>
      <w:tr w:rsidR="009E40E8" w:rsidRPr="00D37206" w14:paraId="2C3223FA" w14:textId="77777777" w:rsidTr="009E40E8">
        <w:tc>
          <w:tcPr>
            <w:tcW w:w="0" w:type="auto"/>
            <w:vAlign w:val="center"/>
            <w:hideMark/>
          </w:tcPr>
          <w:p w14:paraId="2591B5EA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ID"/>
              </w:rPr>
              <w:t xml:space="preserve">3 </w:t>
            </w:r>
          </w:p>
        </w:tc>
        <w:tc>
          <w:tcPr>
            <w:tcW w:w="0" w:type="auto"/>
            <w:vAlign w:val="center"/>
            <w:hideMark/>
          </w:tcPr>
          <w:p w14:paraId="61FCA82C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0.76489 </w:t>
            </w:r>
          </w:p>
        </w:tc>
        <w:tc>
          <w:tcPr>
            <w:tcW w:w="0" w:type="auto"/>
            <w:vAlign w:val="center"/>
            <w:hideMark/>
          </w:tcPr>
          <w:p w14:paraId="34CC9BD8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1.63774 </w:t>
            </w:r>
          </w:p>
        </w:tc>
        <w:tc>
          <w:tcPr>
            <w:tcW w:w="0" w:type="auto"/>
            <w:vAlign w:val="center"/>
            <w:hideMark/>
          </w:tcPr>
          <w:p w14:paraId="28836A9D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2.35336 </w:t>
            </w:r>
          </w:p>
        </w:tc>
        <w:tc>
          <w:tcPr>
            <w:tcW w:w="0" w:type="auto"/>
            <w:vAlign w:val="center"/>
            <w:hideMark/>
          </w:tcPr>
          <w:p w14:paraId="549DC4E7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3.18245 </w:t>
            </w:r>
          </w:p>
        </w:tc>
        <w:tc>
          <w:tcPr>
            <w:tcW w:w="0" w:type="auto"/>
            <w:vAlign w:val="center"/>
            <w:hideMark/>
          </w:tcPr>
          <w:p w14:paraId="4397B0C7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4.54070 </w:t>
            </w:r>
          </w:p>
        </w:tc>
        <w:tc>
          <w:tcPr>
            <w:tcW w:w="0" w:type="auto"/>
            <w:vAlign w:val="center"/>
            <w:hideMark/>
          </w:tcPr>
          <w:p w14:paraId="2D659A7C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5.84091 </w:t>
            </w:r>
          </w:p>
        </w:tc>
        <w:tc>
          <w:tcPr>
            <w:tcW w:w="0" w:type="auto"/>
            <w:vAlign w:val="center"/>
            <w:hideMark/>
          </w:tcPr>
          <w:p w14:paraId="2DE458DF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>10.21453</w:t>
            </w:r>
          </w:p>
        </w:tc>
      </w:tr>
      <w:tr w:rsidR="009E40E8" w:rsidRPr="00D37206" w14:paraId="4EDEB72D" w14:textId="77777777" w:rsidTr="009E40E8">
        <w:tc>
          <w:tcPr>
            <w:tcW w:w="0" w:type="auto"/>
            <w:vAlign w:val="center"/>
            <w:hideMark/>
          </w:tcPr>
          <w:p w14:paraId="1A9AF3CE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ID"/>
              </w:rPr>
              <w:t xml:space="preserve">4 </w:t>
            </w:r>
          </w:p>
        </w:tc>
        <w:tc>
          <w:tcPr>
            <w:tcW w:w="0" w:type="auto"/>
            <w:vAlign w:val="center"/>
            <w:hideMark/>
          </w:tcPr>
          <w:p w14:paraId="4587F256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0.74070 </w:t>
            </w:r>
          </w:p>
        </w:tc>
        <w:tc>
          <w:tcPr>
            <w:tcW w:w="0" w:type="auto"/>
            <w:vAlign w:val="center"/>
            <w:hideMark/>
          </w:tcPr>
          <w:p w14:paraId="0B68B88B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1.53321 </w:t>
            </w:r>
          </w:p>
        </w:tc>
        <w:tc>
          <w:tcPr>
            <w:tcW w:w="0" w:type="auto"/>
            <w:vAlign w:val="center"/>
            <w:hideMark/>
          </w:tcPr>
          <w:p w14:paraId="4B7C642B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2.13185 </w:t>
            </w:r>
          </w:p>
        </w:tc>
        <w:tc>
          <w:tcPr>
            <w:tcW w:w="0" w:type="auto"/>
            <w:vAlign w:val="center"/>
            <w:hideMark/>
          </w:tcPr>
          <w:p w14:paraId="7E1B9DE2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2.77645 </w:t>
            </w:r>
          </w:p>
        </w:tc>
        <w:tc>
          <w:tcPr>
            <w:tcW w:w="0" w:type="auto"/>
            <w:vAlign w:val="center"/>
            <w:hideMark/>
          </w:tcPr>
          <w:p w14:paraId="0484E642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3.74695 </w:t>
            </w:r>
          </w:p>
        </w:tc>
        <w:tc>
          <w:tcPr>
            <w:tcW w:w="0" w:type="auto"/>
            <w:vAlign w:val="center"/>
            <w:hideMark/>
          </w:tcPr>
          <w:p w14:paraId="79822EE4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4.60409 </w:t>
            </w:r>
          </w:p>
        </w:tc>
        <w:tc>
          <w:tcPr>
            <w:tcW w:w="0" w:type="auto"/>
            <w:vAlign w:val="center"/>
            <w:hideMark/>
          </w:tcPr>
          <w:p w14:paraId="124DD485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>7.17318</w:t>
            </w:r>
          </w:p>
        </w:tc>
      </w:tr>
      <w:tr w:rsidR="009E40E8" w:rsidRPr="00D37206" w14:paraId="1410F677" w14:textId="77777777" w:rsidTr="009E40E8">
        <w:tc>
          <w:tcPr>
            <w:tcW w:w="0" w:type="auto"/>
            <w:vAlign w:val="center"/>
            <w:hideMark/>
          </w:tcPr>
          <w:p w14:paraId="5126106A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ID"/>
              </w:rPr>
              <w:t xml:space="preserve">5 </w:t>
            </w:r>
          </w:p>
        </w:tc>
        <w:tc>
          <w:tcPr>
            <w:tcW w:w="0" w:type="auto"/>
            <w:vAlign w:val="center"/>
            <w:hideMark/>
          </w:tcPr>
          <w:p w14:paraId="3C508EE5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0.72669 </w:t>
            </w:r>
          </w:p>
        </w:tc>
        <w:tc>
          <w:tcPr>
            <w:tcW w:w="0" w:type="auto"/>
            <w:vAlign w:val="center"/>
            <w:hideMark/>
          </w:tcPr>
          <w:p w14:paraId="7986BF9B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1.47588 </w:t>
            </w:r>
          </w:p>
        </w:tc>
        <w:tc>
          <w:tcPr>
            <w:tcW w:w="0" w:type="auto"/>
            <w:vAlign w:val="center"/>
            <w:hideMark/>
          </w:tcPr>
          <w:p w14:paraId="41718409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2.01505 </w:t>
            </w:r>
          </w:p>
        </w:tc>
        <w:tc>
          <w:tcPr>
            <w:tcW w:w="0" w:type="auto"/>
            <w:vAlign w:val="center"/>
            <w:hideMark/>
          </w:tcPr>
          <w:p w14:paraId="3AE3284F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2.57058 </w:t>
            </w:r>
          </w:p>
        </w:tc>
        <w:tc>
          <w:tcPr>
            <w:tcW w:w="0" w:type="auto"/>
            <w:vAlign w:val="center"/>
            <w:hideMark/>
          </w:tcPr>
          <w:p w14:paraId="378E2CC6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3.36493 </w:t>
            </w:r>
          </w:p>
        </w:tc>
        <w:tc>
          <w:tcPr>
            <w:tcW w:w="0" w:type="auto"/>
            <w:vAlign w:val="center"/>
            <w:hideMark/>
          </w:tcPr>
          <w:p w14:paraId="64588C1B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4.03214 </w:t>
            </w:r>
          </w:p>
        </w:tc>
        <w:tc>
          <w:tcPr>
            <w:tcW w:w="0" w:type="auto"/>
            <w:vAlign w:val="center"/>
            <w:hideMark/>
          </w:tcPr>
          <w:p w14:paraId="3403E264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>5.89343</w:t>
            </w:r>
          </w:p>
        </w:tc>
      </w:tr>
      <w:tr w:rsidR="009E40E8" w:rsidRPr="00D37206" w14:paraId="46B967DB" w14:textId="77777777" w:rsidTr="009E40E8">
        <w:tc>
          <w:tcPr>
            <w:tcW w:w="0" w:type="auto"/>
            <w:vAlign w:val="center"/>
            <w:hideMark/>
          </w:tcPr>
          <w:p w14:paraId="69CBE86D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ID"/>
              </w:rPr>
              <w:t xml:space="preserve">6 </w:t>
            </w:r>
          </w:p>
        </w:tc>
        <w:tc>
          <w:tcPr>
            <w:tcW w:w="0" w:type="auto"/>
            <w:vAlign w:val="center"/>
            <w:hideMark/>
          </w:tcPr>
          <w:p w14:paraId="4EA09C73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0.71756 </w:t>
            </w:r>
          </w:p>
        </w:tc>
        <w:tc>
          <w:tcPr>
            <w:tcW w:w="0" w:type="auto"/>
            <w:vAlign w:val="center"/>
            <w:hideMark/>
          </w:tcPr>
          <w:p w14:paraId="029ED57A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1.43976 </w:t>
            </w:r>
          </w:p>
        </w:tc>
        <w:tc>
          <w:tcPr>
            <w:tcW w:w="0" w:type="auto"/>
            <w:vAlign w:val="center"/>
            <w:hideMark/>
          </w:tcPr>
          <w:p w14:paraId="227059CD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1.94318 </w:t>
            </w:r>
          </w:p>
        </w:tc>
        <w:tc>
          <w:tcPr>
            <w:tcW w:w="0" w:type="auto"/>
            <w:vAlign w:val="center"/>
            <w:hideMark/>
          </w:tcPr>
          <w:p w14:paraId="4B31D4F5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2.44691 </w:t>
            </w:r>
          </w:p>
        </w:tc>
        <w:tc>
          <w:tcPr>
            <w:tcW w:w="0" w:type="auto"/>
            <w:vAlign w:val="center"/>
            <w:hideMark/>
          </w:tcPr>
          <w:p w14:paraId="51C3906C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3.14267 </w:t>
            </w:r>
          </w:p>
        </w:tc>
        <w:tc>
          <w:tcPr>
            <w:tcW w:w="0" w:type="auto"/>
            <w:vAlign w:val="center"/>
            <w:hideMark/>
          </w:tcPr>
          <w:p w14:paraId="56885BC5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3.70743 </w:t>
            </w:r>
          </w:p>
        </w:tc>
        <w:tc>
          <w:tcPr>
            <w:tcW w:w="0" w:type="auto"/>
            <w:vAlign w:val="center"/>
            <w:hideMark/>
          </w:tcPr>
          <w:p w14:paraId="48357AEB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>5.20763</w:t>
            </w:r>
          </w:p>
        </w:tc>
      </w:tr>
      <w:tr w:rsidR="009E40E8" w:rsidRPr="00D37206" w14:paraId="2A995B85" w14:textId="77777777" w:rsidTr="009E40E8">
        <w:tc>
          <w:tcPr>
            <w:tcW w:w="0" w:type="auto"/>
            <w:vAlign w:val="center"/>
            <w:hideMark/>
          </w:tcPr>
          <w:p w14:paraId="51D21845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ID"/>
              </w:rPr>
              <w:t xml:space="preserve">7 </w:t>
            </w:r>
          </w:p>
        </w:tc>
        <w:tc>
          <w:tcPr>
            <w:tcW w:w="0" w:type="auto"/>
            <w:vAlign w:val="center"/>
            <w:hideMark/>
          </w:tcPr>
          <w:p w14:paraId="03F9F57F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0.71114 </w:t>
            </w:r>
          </w:p>
        </w:tc>
        <w:tc>
          <w:tcPr>
            <w:tcW w:w="0" w:type="auto"/>
            <w:vAlign w:val="center"/>
            <w:hideMark/>
          </w:tcPr>
          <w:p w14:paraId="274BC83A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1.41492 </w:t>
            </w:r>
          </w:p>
        </w:tc>
        <w:tc>
          <w:tcPr>
            <w:tcW w:w="0" w:type="auto"/>
            <w:vAlign w:val="center"/>
            <w:hideMark/>
          </w:tcPr>
          <w:p w14:paraId="214D30AA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1.89458 </w:t>
            </w:r>
          </w:p>
        </w:tc>
        <w:tc>
          <w:tcPr>
            <w:tcW w:w="0" w:type="auto"/>
            <w:vAlign w:val="center"/>
            <w:hideMark/>
          </w:tcPr>
          <w:p w14:paraId="2950AA33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2.36462 </w:t>
            </w:r>
          </w:p>
        </w:tc>
        <w:tc>
          <w:tcPr>
            <w:tcW w:w="0" w:type="auto"/>
            <w:vAlign w:val="center"/>
            <w:hideMark/>
          </w:tcPr>
          <w:p w14:paraId="169E2219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2.99795 </w:t>
            </w:r>
          </w:p>
        </w:tc>
        <w:tc>
          <w:tcPr>
            <w:tcW w:w="0" w:type="auto"/>
            <w:vAlign w:val="center"/>
            <w:hideMark/>
          </w:tcPr>
          <w:p w14:paraId="4B8EDC11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3.49948 </w:t>
            </w:r>
          </w:p>
        </w:tc>
        <w:tc>
          <w:tcPr>
            <w:tcW w:w="0" w:type="auto"/>
            <w:vAlign w:val="center"/>
            <w:hideMark/>
          </w:tcPr>
          <w:p w14:paraId="429D60DA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>4.78529</w:t>
            </w:r>
          </w:p>
        </w:tc>
      </w:tr>
      <w:tr w:rsidR="009E40E8" w:rsidRPr="00D37206" w14:paraId="40A7657A" w14:textId="77777777" w:rsidTr="009E40E8">
        <w:tc>
          <w:tcPr>
            <w:tcW w:w="0" w:type="auto"/>
            <w:vAlign w:val="center"/>
            <w:hideMark/>
          </w:tcPr>
          <w:p w14:paraId="5858CC5D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ID"/>
              </w:rPr>
              <w:t xml:space="preserve">8 </w:t>
            </w:r>
          </w:p>
        </w:tc>
        <w:tc>
          <w:tcPr>
            <w:tcW w:w="0" w:type="auto"/>
            <w:vAlign w:val="center"/>
            <w:hideMark/>
          </w:tcPr>
          <w:p w14:paraId="61A4FDD3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0.70639 </w:t>
            </w:r>
          </w:p>
        </w:tc>
        <w:tc>
          <w:tcPr>
            <w:tcW w:w="0" w:type="auto"/>
            <w:vAlign w:val="center"/>
            <w:hideMark/>
          </w:tcPr>
          <w:p w14:paraId="11AA7307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1.39682 </w:t>
            </w:r>
          </w:p>
        </w:tc>
        <w:tc>
          <w:tcPr>
            <w:tcW w:w="0" w:type="auto"/>
            <w:vAlign w:val="center"/>
            <w:hideMark/>
          </w:tcPr>
          <w:p w14:paraId="530B922F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1.85955 </w:t>
            </w:r>
          </w:p>
        </w:tc>
        <w:tc>
          <w:tcPr>
            <w:tcW w:w="0" w:type="auto"/>
            <w:vAlign w:val="center"/>
            <w:hideMark/>
          </w:tcPr>
          <w:p w14:paraId="7DF3E937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2.30600 </w:t>
            </w:r>
          </w:p>
        </w:tc>
        <w:tc>
          <w:tcPr>
            <w:tcW w:w="0" w:type="auto"/>
            <w:vAlign w:val="center"/>
            <w:hideMark/>
          </w:tcPr>
          <w:p w14:paraId="1146E283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2.89646 </w:t>
            </w:r>
          </w:p>
        </w:tc>
        <w:tc>
          <w:tcPr>
            <w:tcW w:w="0" w:type="auto"/>
            <w:vAlign w:val="center"/>
            <w:hideMark/>
          </w:tcPr>
          <w:p w14:paraId="676C750F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3.35539 </w:t>
            </w:r>
          </w:p>
        </w:tc>
        <w:tc>
          <w:tcPr>
            <w:tcW w:w="0" w:type="auto"/>
            <w:vAlign w:val="center"/>
            <w:hideMark/>
          </w:tcPr>
          <w:p w14:paraId="46D3A680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>4.50079</w:t>
            </w:r>
          </w:p>
        </w:tc>
      </w:tr>
      <w:tr w:rsidR="009E40E8" w:rsidRPr="00D37206" w14:paraId="37983D58" w14:textId="77777777" w:rsidTr="009E40E8">
        <w:tc>
          <w:tcPr>
            <w:tcW w:w="0" w:type="auto"/>
            <w:vAlign w:val="center"/>
            <w:hideMark/>
          </w:tcPr>
          <w:p w14:paraId="70ECBF27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ID"/>
              </w:rPr>
              <w:t xml:space="preserve">9 </w:t>
            </w:r>
          </w:p>
        </w:tc>
        <w:tc>
          <w:tcPr>
            <w:tcW w:w="0" w:type="auto"/>
            <w:vAlign w:val="center"/>
            <w:hideMark/>
          </w:tcPr>
          <w:p w14:paraId="456E2019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0.70272 </w:t>
            </w:r>
          </w:p>
        </w:tc>
        <w:tc>
          <w:tcPr>
            <w:tcW w:w="0" w:type="auto"/>
            <w:vAlign w:val="center"/>
            <w:hideMark/>
          </w:tcPr>
          <w:p w14:paraId="2CD22C56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1.38303 </w:t>
            </w:r>
          </w:p>
        </w:tc>
        <w:tc>
          <w:tcPr>
            <w:tcW w:w="0" w:type="auto"/>
            <w:vAlign w:val="center"/>
            <w:hideMark/>
          </w:tcPr>
          <w:p w14:paraId="15FB9D23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1.83311 </w:t>
            </w:r>
          </w:p>
        </w:tc>
        <w:tc>
          <w:tcPr>
            <w:tcW w:w="0" w:type="auto"/>
            <w:vAlign w:val="center"/>
            <w:hideMark/>
          </w:tcPr>
          <w:p w14:paraId="70C7FC89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2.26216 </w:t>
            </w:r>
          </w:p>
        </w:tc>
        <w:tc>
          <w:tcPr>
            <w:tcW w:w="0" w:type="auto"/>
            <w:vAlign w:val="center"/>
            <w:hideMark/>
          </w:tcPr>
          <w:p w14:paraId="43301625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2.82144 </w:t>
            </w:r>
          </w:p>
        </w:tc>
        <w:tc>
          <w:tcPr>
            <w:tcW w:w="0" w:type="auto"/>
            <w:vAlign w:val="center"/>
            <w:hideMark/>
          </w:tcPr>
          <w:p w14:paraId="26CE6561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3.24984 </w:t>
            </w:r>
          </w:p>
        </w:tc>
        <w:tc>
          <w:tcPr>
            <w:tcW w:w="0" w:type="auto"/>
            <w:vAlign w:val="center"/>
            <w:hideMark/>
          </w:tcPr>
          <w:p w14:paraId="57140F35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>4.29681</w:t>
            </w:r>
          </w:p>
        </w:tc>
      </w:tr>
      <w:tr w:rsidR="009E40E8" w:rsidRPr="00D37206" w14:paraId="66C4E9A3" w14:textId="77777777" w:rsidTr="009E40E8">
        <w:tc>
          <w:tcPr>
            <w:tcW w:w="0" w:type="auto"/>
            <w:vAlign w:val="center"/>
            <w:hideMark/>
          </w:tcPr>
          <w:p w14:paraId="667631AF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ID"/>
              </w:rPr>
              <w:t xml:space="preserve">10 </w:t>
            </w:r>
          </w:p>
        </w:tc>
        <w:tc>
          <w:tcPr>
            <w:tcW w:w="0" w:type="auto"/>
            <w:vAlign w:val="center"/>
            <w:hideMark/>
          </w:tcPr>
          <w:p w14:paraId="5F5CE2CF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0.69981 </w:t>
            </w:r>
          </w:p>
        </w:tc>
        <w:tc>
          <w:tcPr>
            <w:tcW w:w="0" w:type="auto"/>
            <w:vAlign w:val="center"/>
            <w:hideMark/>
          </w:tcPr>
          <w:p w14:paraId="0976100B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1.37218 </w:t>
            </w:r>
          </w:p>
        </w:tc>
        <w:tc>
          <w:tcPr>
            <w:tcW w:w="0" w:type="auto"/>
            <w:vAlign w:val="center"/>
            <w:hideMark/>
          </w:tcPr>
          <w:p w14:paraId="11523E9B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1.81246 </w:t>
            </w:r>
          </w:p>
        </w:tc>
        <w:tc>
          <w:tcPr>
            <w:tcW w:w="0" w:type="auto"/>
            <w:vAlign w:val="center"/>
            <w:hideMark/>
          </w:tcPr>
          <w:p w14:paraId="1B387429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2.22814 </w:t>
            </w:r>
          </w:p>
        </w:tc>
        <w:tc>
          <w:tcPr>
            <w:tcW w:w="0" w:type="auto"/>
            <w:vAlign w:val="center"/>
            <w:hideMark/>
          </w:tcPr>
          <w:p w14:paraId="5FCD170B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2.76377 </w:t>
            </w:r>
          </w:p>
        </w:tc>
        <w:tc>
          <w:tcPr>
            <w:tcW w:w="0" w:type="auto"/>
            <w:vAlign w:val="center"/>
            <w:hideMark/>
          </w:tcPr>
          <w:p w14:paraId="59F9EC24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3.16927 </w:t>
            </w:r>
          </w:p>
        </w:tc>
        <w:tc>
          <w:tcPr>
            <w:tcW w:w="0" w:type="auto"/>
            <w:vAlign w:val="center"/>
            <w:hideMark/>
          </w:tcPr>
          <w:p w14:paraId="63E5178A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>4.14370</w:t>
            </w:r>
          </w:p>
        </w:tc>
      </w:tr>
      <w:tr w:rsidR="009E40E8" w:rsidRPr="00D37206" w14:paraId="6F485979" w14:textId="77777777" w:rsidTr="009E40E8">
        <w:tc>
          <w:tcPr>
            <w:tcW w:w="0" w:type="auto"/>
            <w:vAlign w:val="center"/>
            <w:hideMark/>
          </w:tcPr>
          <w:p w14:paraId="2B44109F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ID"/>
              </w:rPr>
              <w:t xml:space="preserve">11 </w:t>
            </w:r>
          </w:p>
        </w:tc>
        <w:tc>
          <w:tcPr>
            <w:tcW w:w="0" w:type="auto"/>
            <w:vAlign w:val="center"/>
            <w:hideMark/>
          </w:tcPr>
          <w:p w14:paraId="6D3E67A5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0.69745 </w:t>
            </w:r>
          </w:p>
        </w:tc>
        <w:tc>
          <w:tcPr>
            <w:tcW w:w="0" w:type="auto"/>
            <w:vAlign w:val="center"/>
            <w:hideMark/>
          </w:tcPr>
          <w:p w14:paraId="0E1B1483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1.36343 </w:t>
            </w:r>
          </w:p>
        </w:tc>
        <w:tc>
          <w:tcPr>
            <w:tcW w:w="0" w:type="auto"/>
            <w:vAlign w:val="center"/>
            <w:hideMark/>
          </w:tcPr>
          <w:p w14:paraId="3FEEAAE6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1.79588 </w:t>
            </w:r>
          </w:p>
        </w:tc>
        <w:tc>
          <w:tcPr>
            <w:tcW w:w="0" w:type="auto"/>
            <w:vAlign w:val="center"/>
            <w:hideMark/>
          </w:tcPr>
          <w:p w14:paraId="421F1411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2.20099 </w:t>
            </w:r>
          </w:p>
        </w:tc>
        <w:tc>
          <w:tcPr>
            <w:tcW w:w="0" w:type="auto"/>
            <w:vAlign w:val="center"/>
            <w:hideMark/>
          </w:tcPr>
          <w:p w14:paraId="3D51BA33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2.71808 </w:t>
            </w:r>
          </w:p>
        </w:tc>
        <w:tc>
          <w:tcPr>
            <w:tcW w:w="0" w:type="auto"/>
            <w:vAlign w:val="center"/>
            <w:hideMark/>
          </w:tcPr>
          <w:p w14:paraId="03611132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3.10581 </w:t>
            </w:r>
          </w:p>
        </w:tc>
        <w:tc>
          <w:tcPr>
            <w:tcW w:w="0" w:type="auto"/>
            <w:vAlign w:val="center"/>
            <w:hideMark/>
          </w:tcPr>
          <w:p w14:paraId="3DDD5666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>4.02470</w:t>
            </w:r>
          </w:p>
        </w:tc>
      </w:tr>
      <w:tr w:rsidR="009E40E8" w:rsidRPr="00D37206" w14:paraId="3DA4365A" w14:textId="77777777" w:rsidTr="009E40E8">
        <w:tc>
          <w:tcPr>
            <w:tcW w:w="0" w:type="auto"/>
            <w:vAlign w:val="center"/>
            <w:hideMark/>
          </w:tcPr>
          <w:p w14:paraId="459D6FAB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ID"/>
              </w:rPr>
              <w:t xml:space="preserve">12 </w:t>
            </w:r>
          </w:p>
        </w:tc>
        <w:tc>
          <w:tcPr>
            <w:tcW w:w="0" w:type="auto"/>
            <w:vAlign w:val="center"/>
            <w:hideMark/>
          </w:tcPr>
          <w:p w14:paraId="43D1BE93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0.69548 </w:t>
            </w:r>
          </w:p>
        </w:tc>
        <w:tc>
          <w:tcPr>
            <w:tcW w:w="0" w:type="auto"/>
            <w:vAlign w:val="center"/>
            <w:hideMark/>
          </w:tcPr>
          <w:p w14:paraId="6088E3DE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1.35622 </w:t>
            </w:r>
          </w:p>
        </w:tc>
        <w:tc>
          <w:tcPr>
            <w:tcW w:w="0" w:type="auto"/>
            <w:vAlign w:val="center"/>
            <w:hideMark/>
          </w:tcPr>
          <w:p w14:paraId="7E9AAD03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1.78229 </w:t>
            </w:r>
          </w:p>
        </w:tc>
        <w:tc>
          <w:tcPr>
            <w:tcW w:w="0" w:type="auto"/>
            <w:vAlign w:val="center"/>
            <w:hideMark/>
          </w:tcPr>
          <w:p w14:paraId="0EEC457A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2.17881 </w:t>
            </w:r>
          </w:p>
        </w:tc>
        <w:tc>
          <w:tcPr>
            <w:tcW w:w="0" w:type="auto"/>
            <w:vAlign w:val="center"/>
            <w:hideMark/>
          </w:tcPr>
          <w:p w14:paraId="193216B0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2.68100 </w:t>
            </w:r>
          </w:p>
        </w:tc>
        <w:tc>
          <w:tcPr>
            <w:tcW w:w="0" w:type="auto"/>
            <w:vAlign w:val="center"/>
            <w:hideMark/>
          </w:tcPr>
          <w:p w14:paraId="319D2EB6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3.05454 </w:t>
            </w:r>
          </w:p>
        </w:tc>
        <w:tc>
          <w:tcPr>
            <w:tcW w:w="0" w:type="auto"/>
            <w:vAlign w:val="center"/>
            <w:hideMark/>
          </w:tcPr>
          <w:p w14:paraId="7615CE9C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>3.92963</w:t>
            </w:r>
          </w:p>
        </w:tc>
      </w:tr>
      <w:tr w:rsidR="009E40E8" w:rsidRPr="00D37206" w14:paraId="307F88B9" w14:textId="77777777" w:rsidTr="009E40E8">
        <w:tc>
          <w:tcPr>
            <w:tcW w:w="0" w:type="auto"/>
            <w:vAlign w:val="center"/>
            <w:hideMark/>
          </w:tcPr>
          <w:p w14:paraId="5FC5E1F3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ID"/>
              </w:rPr>
              <w:t xml:space="preserve">13 </w:t>
            </w:r>
          </w:p>
        </w:tc>
        <w:tc>
          <w:tcPr>
            <w:tcW w:w="0" w:type="auto"/>
            <w:vAlign w:val="center"/>
            <w:hideMark/>
          </w:tcPr>
          <w:p w14:paraId="457A1D84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0.69383 </w:t>
            </w:r>
          </w:p>
        </w:tc>
        <w:tc>
          <w:tcPr>
            <w:tcW w:w="0" w:type="auto"/>
            <w:vAlign w:val="center"/>
            <w:hideMark/>
          </w:tcPr>
          <w:p w14:paraId="78CB1C8D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1.35017 </w:t>
            </w:r>
          </w:p>
        </w:tc>
        <w:tc>
          <w:tcPr>
            <w:tcW w:w="0" w:type="auto"/>
            <w:vAlign w:val="center"/>
            <w:hideMark/>
          </w:tcPr>
          <w:p w14:paraId="231357FE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1.77093 </w:t>
            </w:r>
          </w:p>
        </w:tc>
        <w:tc>
          <w:tcPr>
            <w:tcW w:w="0" w:type="auto"/>
            <w:vAlign w:val="center"/>
            <w:hideMark/>
          </w:tcPr>
          <w:p w14:paraId="38236E09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2.16037 </w:t>
            </w:r>
          </w:p>
        </w:tc>
        <w:tc>
          <w:tcPr>
            <w:tcW w:w="0" w:type="auto"/>
            <w:vAlign w:val="center"/>
            <w:hideMark/>
          </w:tcPr>
          <w:p w14:paraId="4241230A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2.65031 </w:t>
            </w:r>
          </w:p>
        </w:tc>
        <w:tc>
          <w:tcPr>
            <w:tcW w:w="0" w:type="auto"/>
            <w:vAlign w:val="center"/>
            <w:hideMark/>
          </w:tcPr>
          <w:p w14:paraId="57EA1351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3.01228 </w:t>
            </w:r>
          </w:p>
        </w:tc>
        <w:tc>
          <w:tcPr>
            <w:tcW w:w="0" w:type="auto"/>
            <w:vAlign w:val="center"/>
            <w:hideMark/>
          </w:tcPr>
          <w:p w14:paraId="49F3FEB7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>3.85198</w:t>
            </w:r>
          </w:p>
        </w:tc>
      </w:tr>
      <w:tr w:rsidR="009E40E8" w:rsidRPr="00D37206" w14:paraId="658631E5" w14:textId="77777777" w:rsidTr="009E40E8">
        <w:tc>
          <w:tcPr>
            <w:tcW w:w="0" w:type="auto"/>
            <w:vAlign w:val="center"/>
            <w:hideMark/>
          </w:tcPr>
          <w:p w14:paraId="27ACFDAC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ID"/>
              </w:rPr>
              <w:t xml:space="preserve">14 </w:t>
            </w:r>
          </w:p>
        </w:tc>
        <w:tc>
          <w:tcPr>
            <w:tcW w:w="0" w:type="auto"/>
            <w:vAlign w:val="center"/>
            <w:hideMark/>
          </w:tcPr>
          <w:p w14:paraId="328C6882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0.69242 </w:t>
            </w:r>
          </w:p>
        </w:tc>
        <w:tc>
          <w:tcPr>
            <w:tcW w:w="0" w:type="auto"/>
            <w:vAlign w:val="center"/>
            <w:hideMark/>
          </w:tcPr>
          <w:p w14:paraId="4F91FF78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1.34503 </w:t>
            </w:r>
          </w:p>
        </w:tc>
        <w:tc>
          <w:tcPr>
            <w:tcW w:w="0" w:type="auto"/>
            <w:vAlign w:val="center"/>
            <w:hideMark/>
          </w:tcPr>
          <w:p w14:paraId="2F0279EF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1.76131 </w:t>
            </w:r>
          </w:p>
        </w:tc>
        <w:tc>
          <w:tcPr>
            <w:tcW w:w="0" w:type="auto"/>
            <w:vAlign w:val="center"/>
            <w:hideMark/>
          </w:tcPr>
          <w:p w14:paraId="0D0C896A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2.14479 </w:t>
            </w:r>
          </w:p>
        </w:tc>
        <w:tc>
          <w:tcPr>
            <w:tcW w:w="0" w:type="auto"/>
            <w:vAlign w:val="center"/>
            <w:hideMark/>
          </w:tcPr>
          <w:p w14:paraId="350054D7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2.62449 </w:t>
            </w:r>
          </w:p>
        </w:tc>
        <w:tc>
          <w:tcPr>
            <w:tcW w:w="0" w:type="auto"/>
            <w:vAlign w:val="center"/>
            <w:hideMark/>
          </w:tcPr>
          <w:p w14:paraId="68C391D2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2.97684 </w:t>
            </w:r>
          </w:p>
        </w:tc>
        <w:tc>
          <w:tcPr>
            <w:tcW w:w="0" w:type="auto"/>
            <w:vAlign w:val="center"/>
            <w:hideMark/>
          </w:tcPr>
          <w:p w14:paraId="31BE1DB3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>3.78739</w:t>
            </w:r>
          </w:p>
        </w:tc>
      </w:tr>
      <w:tr w:rsidR="009E40E8" w:rsidRPr="00D37206" w14:paraId="292B1CE1" w14:textId="77777777" w:rsidTr="009E40E8">
        <w:tc>
          <w:tcPr>
            <w:tcW w:w="0" w:type="auto"/>
            <w:vAlign w:val="center"/>
            <w:hideMark/>
          </w:tcPr>
          <w:p w14:paraId="6834FE2C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ID"/>
              </w:rPr>
              <w:t xml:space="preserve">15 </w:t>
            </w:r>
          </w:p>
        </w:tc>
        <w:tc>
          <w:tcPr>
            <w:tcW w:w="0" w:type="auto"/>
            <w:vAlign w:val="center"/>
            <w:hideMark/>
          </w:tcPr>
          <w:p w14:paraId="5407D1F9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0.69120 </w:t>
            </w:r>
          </w:p>
        </w:tc>
        <w:tc>
          <w:tcPr>
            <w:tcW w:w="0" w:type="auto"/>
            <w:vAlign w:val="center"/>
            <w:hideMark/>
          </w:tcPr>
          <w:p w14:paraId="4B0F1E30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1.34061 </w:t>
            </w:r>
          </w:p>
        </w:tc>
        <w:tc>
          <w:tcPr>
            <w:tcW w:w="0" w:type="auto"/>
            <w:vAlign w:val="center"/>
            <w:hideMark/>
          </w:tcPr>
          <w:p w14:paraId="1E060463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1.75305 </w:t>
            </w:r>
          </w:p>
        </w:tc>
        <w:tc>
          <w:tcPr>
            <w:tcW w:w="0" w:type="auto"/>
            <w:vAlign w:val="center"/>
            <w:hideMark/>
          </w:tcPr>
          <w:p w14:paraId="67E3017C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2.13145 </w:t>
            </w:r>
          </w:p>
        </w:tc>
        <w:tc>
          <w:tcPr>
            <w:tcW w:w="0" w:type="auto"/>
            <w:vAlign w:val="center"/>
            <w:hideMark/>
          </w:tcPr>
          <w:p w14:paraId="0ABCE2BE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2.60248 </w:t>
            </w:r>
          </w:p>
        </w:tc>
        <w:tc>
          <w:tcPr>
            <w:tcW w:w="0" w:type="auto"/>
            <w:vAlign w:val="center"/>
            <w:hideMark/>
          </w:tcPr>
          <w:p w14:paraId="0B534DB2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2.94671 </w:t>
            </w:r>
          </w:p>
        </w:tc>
        <w:tc>
          <w:tcPr>
            <w:tcW w:w="0" w:type="auto"/>
            <w:vAlign w:val="center"/>
            <w:hideMark/>
          </w:tcPr>
          <w:p w14:paraId="15D861C2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>3.73283</w:t>
            </w:r>
          </w:p>
        </w:tc>
      </w:tr>
      <w:tr w:rsidR="009E40E8" w:rsidRPr="00D37206" w14:paraId="37E9055F" w14:textId="77777777" w:rsidTr="009E40E8">
        <w:tc>
          <w:tcPr>
            <w:tcW w:w="0" w:type="auto"/>
            <w:vAlign w:val="center"/>
            <w:hideMark/>
          </w:tcPr>
          <w:p w14:paraId="75FFAF90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ID"/>
              </w:rPr>
              <w:t xml:space="preserve">16 </w:t>
            </w:r>
          </w:p>
        </w:tc>
        <w:tc>
          <w:tcPr>
            <w:tcW w:w="0" w:type="auto"/>
            <w:vAlign w:val="center"/>
            <w:hideMark/>
          </w:tcPr>
          <w:p w14:paraId="6CFF209E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0.69013 </w:t>
            </w:r>
          </w:p>
        </w:tc>
        <w:tc>
          <w:tcPr>
            <w:tcW w:w="0" w:type="auto"/>
            <w:vAlign w:val="center"/>
            <w:hideMark/>
          </w:tcPr>
          <w:p w14:paraId="1293509A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1.33676 </w:t>
            </w:r>
          </w:p>
        </w:tc>
        <w:tc>
          <w:tcPr>
            <w:tcW w:w="0" w:type="auto"/>
            <w:vAlign w:val="center"/>
            <w:hideMark/>
          </w:tcPr>
          <w:p w14:paraId="3887D985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1.74588 </w:t>
            </w:r>
          </w:p>
        </w:tc>
        <w:tc>
          <w:tcPr>
            <w:tcW w:w="0" w:type="auto"/>
            <w:vAlign w:val="center"/>
            <w:hideMark/>
          </w:tcPr>
          <w:p w14:paraId="4EB09849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2.11991 </w:t>
            </w:r>
          </w:p>
        </w:tc>
        <w:tc>
          <w:tcPr>
            <w:tcW w:w="0" w:type="auto"/>
            <w:vAlign w:val="center"/>
            <w:hideMark/>
          </w:tcPr>
          <w:p w14:paraId="67CF019B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2.58349 </w:t>
            </w:r>
          </w:p>
        </w:tc>
        <w:tc>
          <w:tcPr>
            <w:tcW w:w="0" w:type="auto"/>
            <w:vAlign w:val="center"/>
            <w:hideMark/>
          </w:tcPr>
          <w:p w14:paraId="0B7D9664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2.92078 </w:t>
            </w:r>
          </w:p>
        </w:tc>
        <w:tc>
          <w:tcPr>
            <w:tcW w:w="0" w:type="auto"/>
            <w:vAlign w:val="center"/>
            <w:hideMark/>
          </w:tcPr>
          <w:p w14:paraId="6BFF3033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>3.68615</w:t>
            </w:r>
          </w:p>
        </w:tc>
      </w:tr>
      <w:tr w:rsidR="009E40E8" w:rsidRPr="00D37206" w14:paraId="1736B03C" w14:textId="77777777" w:rsidTr="009E40E8">
        <w:tc>
          <w:tcPr>
            <w:tcW w:w="0" w:type="auto"/>
            <w:vAlign w:val="center"/>
            <w:hideMark/>
          </w:tcPr>
          <w:p w14:paraId="017FD645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ID"/>
              </w:rPr>
              <w:t xml:space="preserve">17 </w:t>
            </w:r>
          </w:p>
        </w:tc>
        <w:tc>
          <w:tcPr>
            <w:tcW w:w="0" w:type="auto"/>
            <w:vAlign w:val="center"/>
            <w:hideMark/>
          </w:tcPr>
          <w:p w14:paraId="204BD6DB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0.68920 </w:t>
            </w:r>
          </w:p>
        </w:tc>
        <w:tc>
          <w:tcPr>
            <w:tcW w:w="0" w:type="auto"/>
            <w:vAlign w:val="center"/>
            <w:hideMark/>
          </w:tcPr>
          <w:p w14:paraId="187E5578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1.33338 </w:t>
            </w:r>
          </w:p>
        </w:tc>
        <w:tc>
          <w:tcPr>
            <w:tcW w:w="0" w:type="auto"/>
            <w:vAlign w:val="center"/>
            <w:hideMark/>
          </w:tcPr>
          <w:p w14:paraId="41A1ADA1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1.73961 </w:t>
            </w:r>
          </w:p>
        </w:tc>
        <w:tc>
          <w:tcPr>
            <w:tcW w:w="0" w:type="auto"/>
            <w:vAlign w:val="center"/>
            <w:hideMark/>
          </w:tcPr>
          <w:p w14:paraId="728ED130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2.10982 </w:t>
            </w:r>
          </w:p>
        </w:tc>
        <w:tc>
          <w:tcPr>
            <w:tcW w:w="0" w:type="auto"/>
            <w:vAlign w:val="center"/>
            <w:hideMark/>
          </w:tcPr>
          <w:p w14:paraId="6BFC22E9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2.56693 </w:t>
            </w:r>
          </w:p>
        </w:tc>
        <w:tc>
          <w:tcPr>
            <w:tcW w:w="0" w:type="auto"/>
            <w:vAlign w:val="center"/>
            <w:hideMark/>
          </w:tcPr>
          <w:p w14:paraId="42D423E1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2.89823 </w:t>
            </w:r>
          </w:p>
        </w:tc>
        <w:tc>
          <w:tcPr>
            <w:tcW w:w="0" w:type="auto"/>
            <w:vAlign w:val="center"/>
            <w:hideMark/>
          </w:tcPr>
          <w:p w14:paraId="5F71437B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>3.64577</w:t>
            </w:r>
          </w:p>
        </w:tc>
      </w:tr>
      <w:tr w:rsidR="009E40E8" w:rsidRPr="00D37206" w14:paraId="043AE720" w14:textId="77777777" w:rsidTr="009E40E8">
        <w:tc>
          <w:tcPr>
            <w:tcW w:w="0" w:type="auto"/>
            <w:vAlign w:val="center"/>
            <w:hideMark/>
          </w:tcPr>
          <w:p w14:paraId="2813AC83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ID"/>
              </w:rPr>
              <w:t xml:space="preserve">18 </w:t>
            </w:r>
          </w:p>
        </w:tc>
        <w:tc>
          <w:tcPr>
            <w:tcW w:w="0" w:type="auto"/>
            <w:vAlign w:val="center"/>
            <w:hideMark/>
          </w:tcPr>
          <w:p w14:paraId="15CDF8B5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0.68836 </w:t>
            </w:r>
          </w:p>
        </w:tc>
        <w:tc>
          <w:tcPr>
            <w:tcW w:w="0" w:type="auto"/>
            <w:vAlign w:val="center"/>
            <w:hideMark/>
          </w:tcPr>
          <w:p w14:paraId="19CAE670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1.33039 </w:t>
            </w:r>
          </w:p>
        </w:tc>
        <w:tc>
          <w:tcPr>
            <w:tcW w:w="0" w:type="auto"/>
            <w:vAlign w:val="center"/>
            <w:hideMark/>
          </w:tcPr>
          <w:p w14:paraId="17F71063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1.73406 </w:t>
            </w:r>
          </w:p>
        </w:tc>
        <w:tc>
          <w:tcPr>
            <w:tcW w:w="0" w:type="auto"/>
            <w:vAlign w:val="center"/>
            <w:hideMark/>
          </w:tcPr>
          <w:p w14:paraId="7C3C5431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2.10092 </w:t>
            </w:r>
          </w:p>
        </w:tc>
        <w:tc>
          <w:tcPr>
            <w:tcW w:w="0" w:type="auto"/>
            <w:vAlign w:val="center"/>
            <w:hideMark/>
          </w:tcPr>
          <w:p w14:paraId="3176DEC7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2.55238 </w:t>
            </w:r>
          </w:p>
        </w:tc>
        <w:tc>
          <w:tcPr>
            <w:tcW w:w="0" w:type="auto"/>
            <w:vAlign w:val="center"/>
            <w:hideMark/>
          </w:tcPr>
          <w:p w14:paraId="384D3F40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2.87844 </w:t>
            </w:r>
          </w:p>
        </w:tc>
        <w:tc>
          <w:tcPr>
            <w:tcW w:w="0" w:type="auto"/>
            <w:vAlign w:val="center"/>
            <w:hideMark/>
          </w:tcPr>
          <w:p w14:paraId="0680549E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>3.61048</w:t>
            </w:r>
          </w:p>
        </w:tc>
      </w:tr>
      <w:tr w:rsidR="009E40E8" w:rsidRPr="00D37206" w14:paraId="4EC7E3AE" w14:textId="77777777" w:rsidTr="009E40E8">
        <w:tc>
          <w:tcPr>
            <w:tcW w:w="0" w:type="auto"/>
            <w:vAlign w:val="center"/>
            <w:hideMark/>
          </w:tcPr>
          <w:p w14:paraId="62C1732A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ID"/>
              </w:rPr>
              <w:t xml:space="preserve">19 </w:t>
            </w:r>
          </w:p>
        </w:tc>
        <w:tc>
          <w:tcPr>
            <w:tcW w:w="0" w:type="auto"/>
            <w:vAlign w:val="center"/>
            <w:hideMark/>
          </w:tcPr>
          <w:p w14:paraId="326C0978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0.68762 </w:t>
            </w:r>
          </w:p>
        </w:tc>
        <w:tc>
          <w:tcPr>
            <w:tcW w:w="0" w:type="auto"/>
            <w:vAlign w:val="center"/>
            <w:hideMark/>
          </w:tcPr>
          <w:p w14:paraId="75B41A0E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1.32773 </w:t>
            </w:r>
          </w:p>
        </w:tc>
        <w:tc>
          <w:tcPr>
            <w:tcW w:w="0" w:type="auto"/>
            <w:vAlign w:val="center"/>
            <w:hideMark/>
          </w:tcPr>
          <w:p w14:paraId="195886A5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1.72913 </w:t>
            </w:r>
          </w:p>
        </w:tc>
        <w:tc>
          <w:tcPr>
            <w:tcW w:w="0" w:type="auto"/>
            <w:vAlign w:val="center"/>
            <w:hideMark/>
          </w:tcPr>
          <w:p w14:paraId="74322FA5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2.09302 </w:t>
            </w:r>
          </w:p>
        </w:tc>
        <w:tc>
          <w:tcPr>
            <w:tcW w:w="0" w:type="auto"/>
            <w:vAlign w:val="center"/>
            <w:hideMark/>
          </w:tcPr>
          <w:p w14:paraId="445AC6A0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2.53948 </w:t>
            </w:r>
          </w:p>
        </w:tc>
        <w:tc>
          <w:tcPr>
            <w:tcW w:w="0" w:type="auto"/>
            <w:vAlign w:val="center"/>
            <w:hideMark/>
          </w:tcPr>
          <w:p w14:paraId="6982C15D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2.86093 </w:t>
            </w:r>
          </w:p>
        </w:tc>
        <w:tc>
          <w:tcPr>
            <w:tcW w:w="0" w:type="auto"/>
            <w:vAlign w:val="center"/>
            <w:hideMark/>
          </w:tcPr>
          <w:p w14:paraId="5840F370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>3.57940</w:t>
            </w:r>
          </w:p>
        </w:tc>
      </w:tr>
      <w:tr w:rsidR="009E40E8" w:rsidRPr="00D37206" w14:paraId="28783683" w14:textId="77777777" w:rsidTr="009E40E8">
        <w:tc>
          <w:tcPr>
            <w:tcW w:w="0" w:type="auto"/>
            <w:vAlign w:val="center"/>
            <w:hideMark/>
          </w:tcPr>
          <w:p w14:paraId="65767BCD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ID"/>
              </w:rPr>
              <w:t xml:space="preserve">20 </w:t>
            </w:r>
          </w:p>
        </w:tc>
        <w:tc>
          <w:tcPr>
            <w:tcW w:w="0" w:type="auto"/>
            <w:vAlign w:val="center"/>
            <w:hideMark/>
          </w:tcPr>
          <w:p w14:paraId="0D784F67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0.68695 </w:t>
            </w:r>
          </w:p>
        </w:tc>
        <w:tc>
          <w:tcPr>
            <w:tcW w:w="0" w:type="auto"/>
            <w:vAlign w:val="center"/>
            <w:hideMark/>
          </w:tcPr>
          <w:p w14:paraId="5B8AD36B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1.32534 </w:t>
            </w:r>
          </w:p>
        </w:tc>
        <w:tc>
          <w:tcPr>
            <w:tcW w:w="0" w:type="auto"/>
            <w:vAlign w:val="center"/>
            <w:hideMark/>
          </w:tcPr>
          <w:p w14:paraId="77DDA821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1.72472 </w:t>
            </w:r>
          </w:p>
        </w:tc>
        <w:tc>
          <w:tcPr>
            <w:tcW w:w="0" w:type="auto"/>
            <w:vAlign w:val="center"/>
            <w:hideMark/>
          </w:tcPr>
          <w:p w14:paraId="0D87E849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2.08596 </w:t>
            </w:r>
          </w:p>
        </w:tc>
        <w:tc>
          <w:tcPr>
            <w:tcW w:w="0" w:type="auto"/>
            <w:vAlign w:val="center"/>
            <w:hideMark/>
          </w:tcPr>
          <w:p w14:paraId="31E6FA62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2.52798 </w:t>
            </w:r>
          </w:p>
        </w:tc>
        <w:tc>
          <w:tcPr>
            <w:tcW w:w="0" w:type="auto"/>
            <w:vAlign w:val="center"/>
            <w:hideMark/>
          </w:tcPr>
          <w:p w14:paraId="05204E7B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2.84534 </w:t>
            </w:r>
          </w:p>
        </w:tc>
        <w:tc>
          <w:tcPr>
            <w:tcW w:w="0" w:type="auto"/>
            <w:vAlign w:val="center"/>
            <w:hideMark/>
          </w:tcPr>
          <w:p w14:paraId="436F8619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>3.55181</w:t>
            </w:r>
          </w:p>
        </w:tc>
      </w:tr>
      <w:tr w:rsidR="009E40E8" w:rsidRPr="00D37206" w14:paraId="771409AA" w14:textId="77777777" w:rsidTr="009E40E8">
        <w:tc>
          <w:tcPr>
            <w:tcW w:w="0" w:type="auto"/>
            <w:vAlign w:val="center"/>
            <w:hideMark/>
          </w:tcPr>
          <w:p w14:paraId="26D019BB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ID"/>
              </w:rPr>
              <w:t xml:space="preserve">21 </w:t>
            </w:r>
          </w:p>
        </w:tc>
        <w:tc>
          <w:tcPr>
            <w:tcW w:w="0" w:type="auto"/>
            <w:vAlign w:val="center"/>
            <w:hideMark/>
          </w:tcPr>
          <w:p w14:paraId="1877E21E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0.68635 </w:t>
            </w:r>
          </w:p>
        </w:tc>
        <w:tc>
          <w:tcPr>
            <w:tcW w:w="0" w:type="auto"/>
            <w:vAlign w:val="center"/>
            <w:hideMark/>
          </w:tcPr>
          <w:p w14:paraId="4A2A61CE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1.32319 </w:t>
            </w:r>
          </w:p>
        </w:tc>
        <w:tc>
          <w:tcPr>
            <w:tcW w:w="0" w:type="auto"/>
            <w:vAlign w:val="center"/>
            <w:hideMark/>
          </w:tcPr>
          <w:p w14:paraId="56F6EB8F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1.72074 </w:t>
            </w:r>
          </w:p>
        </w:tc>
        <w:tc>
          <w:tcPr>
            <w:tcW w:w="0" w:type="auto"/>
            <w:vAlign w:val="center"/>
            <w:hideMark/>
          </w:tcPr>
          <w:p w14:paraId="59B7B0FA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2.07961 </w:t>
            </w:r>
          </w:p>
        </w:tc>
        <w:tc>
          <w:tcPr>
            <w:tcW w:w="0" w:type="auto"/>
            <w:vAlign w:val="center"/>
            <w:hideMark/>
          </w:tcPr>
          <w:p w14:paraId="770D5377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2.51765 </w:t>
            </w:r>
          </w:p>
        </w:tc>
        <w:tc>
          <w:tcPr>
            <w:tcW w:w="0" w:type="auto"/>
            <w:vAlign w:val="center"/>
            <w:hideMark/>
          </w:tcPr>
          <w:p w14:paraId="5547E49B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2.83136 </w:t>
            </w:r>
          </w:p>
        </w:tc>
        <w:tc>
          <w:tcPr>
            <w:tcW w:w="0" w:type="auto"/>
            <w:vAlign w:val="center"/>
            <w:hideMark/>
          </w:tcPr>
          <w:p w14:paraId="4219E932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>3.52715</w:t>
            </w:r>
          </w:p>
        </w:tc>
      </w:tr>
      <w:tr w:rsidR="009E40E8" w:rsidRPr="00D37206" w14:paraId="010E1F70" w14:textId="77777777" w:rsidTr="009E40E8">
        <w:tc>
          <w:tcPr>
            <w:tcW w:w="0" w:type="auto"/>
            <w:vAlign w:val="center"/>
            <w:hideMark/>
          </w:tcPr>
          <w:p w14:paraId="56C3AB2E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ID"/>
              </w:rPr>
              <w:t xml:space="preserve">22 </w:t>
            </w:r>
          </w:p>
        </w:tc>
        <w:tc>
          <w:tcPr>
            <w:tcW w:w="0" w:type="auto"/>
            <w:vAlign w:val="center"/>
            <w:hideMark/>
          </w:tcPr>
          <w:p w14:paraId="2B8AD742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0.68581 </w:t>
            </w:r>
          </w:p>
        </w:tc>
        <w:tc>
          <w:tcPr>
            <w:tcW w:w="0" w:type="auto"/>
            <w:vAlign w:val="center"/>
            <w:hideMark/>
          </w:tcPr>
          <w:p w14:paraId="0870C6C3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1.32124 </w:t>
            </w:r>
          </w:p>
        </w:tc>
        <w:tc>
          <w:tcPr>
            <w:tcW w:w="0" w:type="auto"/>
            <w:vAlign w:val="center"/>
            <w:hideMark/>
          </w:tcPr>
          <w:p w14:paraId="6985DAC3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1.71714 </w:t>
            </w:r>
          </w:p>
        </w:tc>
        <w:tc>
          <w:tcPr>
            <w:tcW w:w="0" w:type="auto"/>
            <w:vAlign w:val="center"/>
            <w:hideMark/>
          </w:tcPr>
          <w:p w14:paraId="4F266652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2.07387 </w:t>
            </w:r>
          </w:p>
        </w:tc>
        <w:tc>
          <w:tcPr>
            <w:tcW w:w="0" w:type="auto"/>
            <w:vAlign w:val="center"/>
            <w:hideMark/>
          </w:tcPr>
          <w:p w14:paraId="0F303ED2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2.50832 </w:t>
            </w:r>
          </w:p>
        </w:tc>
        <w:tc>
          <w:tcPr>
            <w:tcW w:w="0" w:type="auto"/>
            <w:vAlign w:val="center"/>
            <w:hideMark/>
          </w:tcPr>
          <w:p w14:paraId="48E6A866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2.81876 </w:t>
            </w:r>
          </w:p>
        </w:tc>
        <w:tc>
          <w:tcPr>
            <w:tcW w:w="0" w:type="auto"/>
            <w:vAlign w:val="center"/>
            <w:hideMark/>
          </w:tcPr>
          <w:p w14:paraId="53D72E0A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>3.50499</w:t>
            </w:r>
          </w:p>
        </w:tc>
      </w:tr>
      <w:tr w:rsidR="009E40E8" w:rsidRPr="00D37206" w14:paraId="0F9876ED" w14:textId="77777777" w:rsidTr="009E40E8">
        <w:tc>
          <w:tcPr>
            <w:tcW w:w="0" w:type="auto"/>
            <w:vAlign w:val="center"/>
            <w:hideMark/>
          </w:tcPr>
          <w:p w14:paraId="15D8AB16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ID"/>
              </w:rPr>
              <w:t xml:space="preserve">23 </w:t>
            </w:r>
          </w:p>
        </w:tc>
        <w:tc>
          <w:tcPr>
            <w:tcW w:w="0" w:type="auto"/>
            <w:vAlign w:val="center"/>
            <w:hideMark/>
          </w:tcPr>
          <w:p w14:paraId="34282297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0.68531 </w:t>
            </w:r>
          </w:p>
        </w:tc>
        <w:tc>
          <w:tcPr>
            <w:tcW w:w="0" w:type="auto"/>
            <w:vAlign w:val="center"/>
            <w:hideMark/>
          </w:tcPr>
          <w:p w14:paraId="02C3D7A9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1.31946 </w:t>
            </w:r>
          </w:p>
        </w:tc>
        <w:tc>
          <w:tcPr>
            <w:tcW w:w="0" w:type="auto"/>
            <w:vAlign w:val="center"/>
            <w:hideMark/>
          </w:tcPr>
          <w:p w14:paraId="2E350D3B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1.71387 </w:t>
            </w:r>
          </w:p>
        </w:tc>
        <w:tc>
          <w:tcPr>
            <w:tcW w:w="0" w:type="auto"/>
            <w:vAlign w:val="center"/>
            <w:hideMark/>
          </w:tcPr>
          <w:p w14:paraId="44494D51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2.06866 </w:t>
            </w:r>
          </w:p>
        </w:tc>
        <w:tc>
          <w:tcPr>
            <w:tcW w:w="0" w:type="auto"/>
            <w:vAlign w:val="center"/>
            <w:hideMark/>
          </w:tcPr>
          <w:p w14:paraId="4B27EA17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2.49987 </w:t>
            </w:r>
          </w:p>
        </w:tc>
        <w:tc>
          <w:tcPr>
            <w:tcW w:w="0" w:type="auto"/>
            <w:vAlign w:val="center"/>
            <w:hideMark/>
          </w:tcPr>
          <w:p w14:paraId="554C456D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2.80734 </w:t>
            </w:r>
          </w:p>
        </w:tc>
        <w:tc>
          <w:tcPr>
            <w:tcW w:w="0" w:type="auto"/>
            <w:vAlign w:val="center"/>
            <w:hideMark/>
          </w:tcPr>
          <w:p w14:paraId="6A1054F7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>3.48496</w:t>
            </w:r>
          </w:p>
        </w:tc>
      </w:tr>
      <w:tr w:rsidR="009E40E8" w:rsidRPr="00D37206" w14:paraId="5A594F1A" w14:textId="77777777" w:rsidTr="009E40E8">
        <w:tc>
          <w:tcPr>
            <w:tcW w:w="0" w:type="auto"/>
            <w:vAlign w:val="center"/>
            <w:hideMark/>
          </w:tcPr>
          <w:p w14:paraId="67172ADA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ID"/>
              </w:rPr>
              <w:t xml:space="preserve">24 </w:t>
            </w:r>
          </w:p>
        </w:tc>
        <w:tc>
          <w:tcPr>
            <w:tcW w:w="0" w:type="auto"/>
            <w:vAlign w:val="center"/>
            <w:hideMark/>
          </w:tcPr>
          <w:p w14:paraId="7ED3D558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0.68485 </w:t>
            </w:r>
          </w:p>
        </w:tc>
        <w:tc>
          <w:tcPr>
            <w:tcW w:w="0" w:type="auto"/>
            <w:vAlign w:val="center"/>
            <w:hideMark/>
          </w:tcPr>
          <w:p w14:paraId="1FAC7D3E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1.31784 </w:t>
            </w:r>
          </w:p>
        </w:tc>
        <w:tc>
          <w:tcPr>
            <w:tcW w:w="0" w:type="auto"/>
            <w:vAlign w:val="center"/>
            <w:hideMark/>
          </w:tcPr>
          <w:p w14:paraId="374D7922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1.71088 </w:t>
            </w:r>
          </w:p>
        </w:tc>
        <w:tc>
          <w:tcPr>
            <w:tcW w:w="0" w:type="auto"/>
            <w:vAlign w:val="center"/>
            <w:hideMark/>
          </w:tcPr>
          <w:p w14:paraId="322CDD60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2.06390 </w:t>
            </w:r>
          </w:p>
        </w:tc>
        <w:tc>
          <w:tcPr>
            <w:tcW w:w="0" w:type="auto"/>
            <w:vAlign w:val="center"/>
            <w:hideMark/>
          </w:tcPr>
          <w:p w14:paraId="7E358569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2.49216 </w:t>
            </w:r>
          </w:p>
        </w:tc>
        <w:tc>
          <w:tcPr>
            <w:tcW w:w="0" w:type="auto"/>
            <w:vAlign w:val="center"/>
            <w:hideMark/>
          </w:tcPr>
          <w:p w14:paraId="664C0FAB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2.79694 </w:t>
            </w:r>
          </w:p>
        </w:tc>
        <w:tc>
          <w:tcPr>
            <w:tcW w:w="0" w:type="auto"/>
            <w:vAlign w:val="center"/>
            <w:hideMark/>
          </w:tcPr>
          <w:p w14:paraId="0F01FD26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>3.46678</w:t>
            </w:r>
          </w:p>
        </w:tc>
      </w:tr>
      <w:tr w:rsidR="009E40E8" w:rsidRPr="00D37206" w14:paraId="77BE170F" w14:textId="77777777" w:rsidTr="009E40E8">
        <w:tc>
          <w:tcPr>
            <w:tcW w:w="0" w:type="auto"/>
            <w:vAlign w:val="center"/>
            <w:hideMark/>
          </w:tcPr>
          <w:p w14:paraId="2F3C9068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ID"/>
              </w:rPr>
              <w:t xml:space="preserve">25 </w:t>
            </w:r>
          </w:p>
        </w:tc>
        <w:tc>
          <w:tcPr>
            <w:tcW w:w="0" w:type="auto"/>
            <w:vAlign w:val="center"/>
            <w:hideMark/>
          </w:tcPr>
          <w:p w14:paraId="417CB834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0.68443 </w:t>
            </w:r>
          </w:p>
        </w:tc>
        <w:tc>
          <w:tcPr>
            <w:tcW w:w="0" w:type="auto"/>
            <w:vAlign w:val="center"/>
            <w:hideMark/>
          </w:tcPr>
          <w:p w14:paraId="68B3753C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1.31635 </w:t>
            </w:r>
          </w:p>
        </w:tc>
        <w:tc>
          <w:tcPr>
            <w:tcW w:w="0" w:type="auto"/>
            <w:vAlign w:val="center"/>
            <w:hideMark/>
          </w:tcPr>
          <w:p w14:paraId="47A5708A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1.70814 </w:t>
            </w:r>
          </w:p>
        </w:tc>
        <w:tc>
          <w:tcPr>
            <w:tcW w:w="0" w:type="auto"/>
            <w:vAlign w:val="center"/>
            <w:hideMark/>
          </w:tcPr>
          <w:p w14:paraId="30DB2DA2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2.05954 </w:t>
            </w:r>
          </w:p>
        </w:tc>
        <w:tc>
          <w:tcPr>
            <w:tcW w:w="0" w:type="auto"/>
            <w:vAlign w:val="center"/>
            <w:hideMark/>
          </w:tcPr>
          <w:p w14:paraId="63726EF9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2.48511 </w:t>
            </w:r>
          </w:p>
        </w:tc>
        <w:tc>
          <w:tcPr>
            <w:tcW w:w="0" w:type="auto"/>
            <w:vAlign w:val="center"/>
            <w:hideMark/>
          </w:tcPr>
          <w:p w14:paraId="38183F78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2.78744 </w:t>
            </w:r>
          </w:p>
        </w:tc>
        <w:tc>
          <w:tcPr>
            <w:tcW w:w="0" w:type="auto"/>
            <w:vAlign w:val="center"/>
            <w:hideMark/>
          </w:tcPr>
          <w:p w14:paraId="15479F7C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>3.45019</w:t>
            </w:r>
          </w:p>
        </w:tc>
      </w:tr>
      <w:tr w:rsidR="009E40E8" w:rsidRPr="00D37206" w14:paraId="083C8653" w14:textId="77777777" w:rsidTr="009E40E8">
        <w:tc>
          <w:tcPr>
            <w:tcW w:w="0" w:type="auto"/>
            <w:vAlign w:val="center"/>
            <w:hideMark/>
          </w:tcPr>
          <w:p w14:paraId="5287916F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ID"/>
              </w:rPr>
              <w:t xml:space="preserve">26 </w:t>
            </w:r>
          </w:p>
        </w:tc>
        <w:tc>
          <w:tcPr>
            <w:tcW w:w="0" w:type="auto"/>
            <w:vAlign w:val="center"/>
            <w:hideMark/>
          </w:tcPr>
          <w:p w14:paraId="35E33A3F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0.68404 </w:t>
            </w:r>
          </w:p>
        </w:tc>
        <w:tc>
          <w:tcPr>
            <w:tcW w:w="0" w:type="auto"/>
            <w:vAlign w:val="center"/>
            <w:hideMark/>
          </w:tcPr>
          <w:p w14:paraId="693E6471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1.31497 </w:t>
            </w:r>
          </w:p>
        </w:tc>
        <w:tc>
          <w:tcPr>
            <w:tcW w:w="0" w:type="auto"/>
            <w:vAlign w:val="center"/>
            <w:hideMark/>
          </w:tcPr>
          <w:p w14:paraId="19A02FED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1.70562 </w:t>
            </w:r>
          </w:p>
        </w:tc>
        <w:tc>
          <w:tcPr>
            <w:tcW w:w="0" w:type="auto"/>
            <w:vAlign w:val="center"/>
            <w:hideMark/>
          </w:tcPr>
          <w:p w14:paraId="315B47A7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2.05553 </w:t>
            </w:r>
          </w:p>
        </w:tc>
        <w:tc>
          <w:tcPr>
            <w:tcW w:w="0" w:type="auto"/>
            <w:vAlign w:val="center"/>
            <w:hideMark/>
          </w:tcPr>
          <w:p w14:paraId="15D8A01F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2.47863 </w:t>
            </w:r>
          </w:p>
        </w:tc>
        <w:tc>
          <w:tcPr>
            <w:tcW w:w="0" w:type="auto"/>
            <w:vAlign w:val="center"/>
            <w:hideMark/>
          </w:tcPr>
          <w:p w14:paraId="32837F8F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2.77871 </w:t>
            </w:r>
          </w:p>
        </w:tc>
        <w:tc>
          <w:tcPr>
            <w:tcW w:w="0" w:type="auto"/>
            <w:vAlign w:val="center"/>
            <w:hideMark/>
          </w:tcPr>
          <w:p w14:paraId="79C1508F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>3.43500</w:t>
            </w:r>
          </w:p>
        </w:tc>
      </w:tr>
      <w:tr w:rsidR="009E40E8" w:rsidRPr="00D37206" w14:paraId="5983220C" w14:textId="77777777" w:rsidTr="009E40E8">
        <w:tc>
          <w:tcPr>
            <w:tcW w:w="0" w:type="auto"/>
            <w:vAlign w:val="center"/>
            <w:hideMark/>
          </w:tcPr>
          <w:p w14:paraId="14F9C1BF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ID"/>
              </w:rPr>
              <w:t xml:space="preserve">27 </w:t>
            </w:r>
          </w:p>
        </w:tc>
        <w:tc>
          <w:tcPr>
            <w:tcW w:w="0" w:type="auto"/>
            <w:vAlign w:val="center"/>
            <w:hideMark/>
          </w:tcPr>
          <w:p w14:paraId="4C8A7A94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0.68368 </w:t>
            </w:r>
          </w:p>
        </w:tc>
        <w:tc>
          <w:tcPr>
            <w:tcW w:w="0" w:type="auto"/>
            <w:vAlign w:val="center"/>
            <w:hideMark/>
          </w:tcPr>
          <w:p w14:paraId="778D5076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1.31370 </w:t>
            </w:r>
          </w:p>
        </w:tc>
        <w:tc>
          <w:tcPr>
            <w:tcW w:w="0" w:type="auto"/>
            <w:vAlign w:val="center"/>
            <w:hideMark/>
          </w:tcPr>
          <w:p w14:paraId="0354B0C3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1.70329 </w:t>
            </w:r>
          </w:p>
        </w:tc>
        <w:tc>
          <w:tcPr>
            <w:tcW w:w="0" w:type="auto"/>
            <w:vAlign w:val="center"/>
            <w:hideMark/>
          </w:tcPr>
          <w:p w14:paraId="630DDFE9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2.05183 </w:t>
            </w:r>
          </w:p>
        </w:tc>
        <w:tc>
          <w:tcPr>
            <w:tcW w:w="0" w:type="auto"/>
            <w:vAlign w:val="center"/>
            <w:hideMark/>
          </w:tcPr>
          <w:p w14:paraId="2653DAE5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2.47266 </w:t>
            </w:r>
          </w:p>
        </w:tc>
        <w:tc>
          <w:tcPr>
            <w:tcW w:w="0" w:type="auto"/>
            <w:vAlign w:val="center"/>
            <w:hideMark/>
          </w:tcPr>
          <w:p w14:paraId="7A014739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2.77068 </w:t>
            </w:r>
          </w:p>
        </w:tc>
        <w:tc>
          <w:tcPr>
            <w:tcW w:w="0" w:type="auto"/>
            <w:vAlign w:val="center"/>
            <w:hideMark/>
          </w:tcPr>
          <w:p w14:paraId="1E165337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>3.42103</w:t>
            </w:r>
          </w:p>
        </w:tc>
      </w:tr>
      <w:tr w:rsidR="009E40E8" w:rsidRPr="00D37206" w14:paraId="1953FAA9" w14:textId="77777777" w:rsidTr="009E40E8">
        <w:tc>
          <w:tcPr>
            <w:tcW w:w="0" w:type="auto"/>
            <w:vAlign w:val="center"/>
            <w:hideMark/>
          </w:tcPr>
          <w:p w14:paraId="16BE01A0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ID"/>
              </w:rPr>
              <w:t xml:space="preserve">28 </w:t>
            </w:r>
          </w:p>
        </w:tc>
        <w:tc>
          <w:tcPr>
            <w:tcW w:w="0" w:type="auto"/>
            <w:vAlign w:val="center"/>
            <w:hideMark/>
          </w:tcPr>
          <w:p w14:paraId="125113BF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0.68335 </w:t>
            </w:r>
          </w:p>
        </w:tc>
        <w:tc>
          <w:tcPr>
            <w:tcW w:w="0" w:type="auto"/>
            <w:vAlign w:val="center"/>
            <w:hideMark/>
          </w:tcPr>
          <w:p w14:paraId="4B6F37D7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1.31253 </w:t>
            </w:r>
          </w:p>
        </w:tc>
        <w:tc>
          <w:tcPr>
            <w:tcW w:w="0" w:type="auto"/>
            <w:vAlign w:val="center"/>
            <w:hideMark/>
          </w:tcPr>
          <w:p w14:paraId="04BE0874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1.70113 </w:t>
            </w:r>
          </w:p>
        </w:tc>
        <w:tc>
          <w:tcPr>
            <w:tcW w:w="0" w:type="auto"/>
            <w:vAlign w:val="center"/>
            <w:hideMark/>
          </w:tcPr>
          <w:p w14:paraId="0956F959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2.04841 </w:t>
            </w:r>
          </w:p>
        </w:tc>
        <w:tc>
          <w:tcPr>
            <w:tcW w:w="0" w:type="auto"/>
            <w:vAlign w:val="center"/>
            <w:hideMark/>
          </w:tcPr>
          <w:p w14:paraId="68A88F71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2.46714 </w:t>
            </w:r>
          </w:p>
        </w:tc>
        <w:tc>
          <w:tcPr>
            <w:tcW w:w="0" w:type="auto"/>
            <w:vAlign w:val="center"/>
            <w:hideMark/>
          </w:tcPr>
          <w:p w14:paraId="2593C02A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2.76326 </w:t>
            </w:r>
          </w:p>
        </w:tc>
        <w:tc>
          <w:tcPr>
            <w:tcW w:w="0" w:type="auto"/>
            <w:vAlign w:val="center"/>
            <w:hideMark/>
          </w:tcPr>
          <w:p w14:paraId="303FC421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>3.40816</w:t>
            </w:r>
          </w:p>
        </w:tc>
      </w:tr>
      <w:tr w:rsidR="009E40E8" w:rsidRPr="00D37206" w14:paraId="52E6028A" w14:textId="77777777" w:rsidTr="009E40E8">
        <w:tc>
          <w:tcPr>
            <w:tcW w:w="0" w:type="auto"/>
            <w:vAlign w:val="center"/>
            <w:hideMark/>
          </w:tcPr>
          <w:p w14:paraId="45C3E29C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ID"/>
              </w:rPr>
              <w:t xml:space="preserve">29 </w:t>
            </w:r>
          </w:p>
        </w:tc>
        <w:tc>
          <w:tcPr>
            <w:tcW w:w="0" w:type="auto"/>
            <w:vAlign w:val="center"/>
            <w:hideMark/>
          </w:tcPr>
          <w:p w14:paraId="06D963E0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0.68304 </w:t>
            </w:r>
          </w:p>
        </w:tc>
        <w:tc>
          <w:tcPr>
            <w:tcW w:w="0" w:type="auto"/>
            <w:vAlign w:val="center"/>
            <w:hideMark/>
          </w:tcPr>
          <w:p w14:paraId="5CD93CC0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1.31143 </w:t>
            </w:r>
          </w:p>
        </w:tc>
        <w:tc>
          <w:tcPr>
            <w:tcW w:w="0" w:type="auto"/>
            <w:vAlign w:val="center"/>
            <w:hideMark/>
          </w:tcPr>
          <w:p w14:paraId="14FC6A51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1.69913 </w:t>
            </w:r>
          </w:p>
        </w:tc>
        <w:tc>
          <w:tcPr>
            <w:tcW w:w="0" w:type="auto"/>
            <w:vAlign w:val="center"/>
            <w:hideMark/>
          </w:tcPr>
          <w:p w14:paraId="328773BA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2.04523 </w:t>
            </w:r>
          </w:p>
        </w:tc>
        <w:tc>
          <w:tcPr>
            <w:tcW w:w="0" w:type="auto"/>
            <w:vAlign w:val="center"/>
            <w:hideMark/>
          </w:tcPr>
          <w:p w14:paraId="116F794B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2.46202 </w:t>
            </w:r>
          </w:p>
        </w:tc>
        <w:tc>
          <w:tcPr>
            <w:tcW w:w="0" w:type="auto"/>
            <w:vAlign w:val="center"/>
            <w:hideMark/>
          </w:tcPr>
          <w:p w14:paraId="7C8CFA19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2.75639 </w:t>
            </w:r>
          </w:p>
        </w:tc>
        <w:tc>
          <w:tcPr>
            <w:tcW w:w="0" w:type="auto"/>
            <w:vAlign w:val="center"/>
            <w:hideMark/>
          </w:tcPr>
          <w:p w14:paraId="476398B4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>3.39624</w:t>
            </w:r>
          </w:p>
        </w:tc>
      </w:tr>
      <w:tr w:rsidR="009E40E8" w:rsidRPr="00D37206" w14:paraId="0A4D3157" w14:textId="77777777" w:rsidTr="009E40E8">
        <w:tc>
          <w:tcPr>
            <w:tcW w:w="0" w:type="auto"/>
            <w:vAlign w:val="center"/>
            <w:hideMark/>
          </w:tcPr>
          <w:p w14:paraId="5CFC371B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ID"/>
              </w:rPr>
              <w:t xml:space="preserve">30 </w:t>
            </w:r>
          </w:p>
        </w:tc>
        <w:tc>
          <w:tcPr>
            <w:tcW w:w="0" w:type="auto"/>
            <w:vAlign w:val="center"/>
            <w:hideMark/>
          </w:tcPr>
          <w:p w14:paraId="52DAF1E1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0.68276 </w:t>
            </w:r>
          </w:p>
        </w:tc>
        <w:tc>
          <w:tcPr>
            <w:tcW w:w="0" w:type="auto"/>
            <w:vAlign w:val="center"/>
            <w:hideMark/>
          </w:tcPr>
          <w:p w14:paraId="347E343C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1.31042 </w:t>
            </w:r>
          </w:p>
        </w:tc>
        <w:tc>
          <w:tcPr>
            <w:tcW w:w="0" w:type="auto"/>
            <w:vAlign w:val="center"/>
            <w:hideMark/>
          </w:tcPr>
          <w:p w14:paraId="68A6A00F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1.69726 </w:t>
            </w:r>
          </w:p>
        </w:tc>
        <w:tc>
          <w:tcPr>
            <w:tcW w:w="0" w:type="auto"/>
            <w:vAlign w:val="center"/>
            <w:hideMark/>
          </w:tcPr>
          <w:p w14:paraId="5B575D7A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2.04227 </w:t>
            </w:r>
          </w:p>
        </w:tc>
        <w:tc>
          <w:tcPr>
            <w:tcW w:w="0" w:type="auto"/>
            <w:vAlign w:val="center"/>
            <w:hideMark/>
          </w:tcPr>
          <w:p w14:paraId="41A9FF17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2.45726 </w:t>
            </w:r>
          </w:p>
        </w:tc>
        <w:tc>
          <w:tcPr>
            <w:tcW w:w="0" w:type="auto"/>
            <w:vAlign w:val="center"/>
            <w:hideMark/>
          </w:tcPr>
          <w:p w14:paraId="31ABF32B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2.75000 </w:t>
            </w:r>
          </w:p>
        </w:tc>
        <w:tc>
          <w:tcPr>
            <w:tcW w:w="0" w:type="auto"/>
            <w:vAlign w:val="center"/>
            <w:hideMark/>
          </w:tcPr>
          <w:p w14:paraId="2C9C7BFC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>3.38518</w:t>
            </w:r>
          </w:p>
        </w:tc>
      </w:tr>
      <w:tr w:rsidR="009E40E8" w:rsidRPr="00D37206" w14:paraId="27C7F144" w14:textId="77777777" w:rsidTr="009E40E8">
        <w:tc>
          <w:tcPr>
            <w:tcW w:w="0" w:type="auto"/>
            <w:vAlign w:val="center"/>
            <w:hideMark/>
          </w:tcPr>
          <w:p w14:paraId="4E6A9253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ID"/>
              </w:rPr>
              <w:t xml:space="preserve">31 </w:t>
            </w:r>
          </w:p>
        </w:tc>
        <w:tc>
          <w:tcPr>
            <w:tcW w:w="0" w:type="auto"/>
            <w:vAlign w:val="center"/>
            <w:hideMark/>
          </w:tcPr>
          <w:p w14:paraId="697C4B13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0.68249 </w:t>
            </w:r>
          </w:p>
        </w:tc>
        <w:tc>
          <w:tcPr>
            <w:tcW w:w="0" w:type="auto"/>
            <w:vAlign w:val="center"/>
            <w:hideMark/>
          </w:tcPr>
          <w:p w14:paraId="6058F855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1.30946 </w:t>
            </w:r>
          </w:p>
        </w:tc>
        <w:tc>
          <w:tcPr>
            <w:tcW w:w="0" w:type="auto"/>
            <w:vAlign w:val="center"/>
            <w:hideMark/>
          </w:tcPr>
          <w:p w14:paraId="503BCC50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1.69552 </w:t>
            </w:r>
          </w:p>
        </w:tc>
        <w:tc>
          <w:tcPr>
            <w:tcW w:w="0" w:type="auto"/>
            <w:vAlign w:val="center"/>
            <w:hideMark/>
          </w:tcPr>
          <w:p w14:paraId="211A076F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2.03951 </w:t>
            </w:r>
          </w:p>
        </w:tc>
        <w:tc>
          <w:tcPr>
            <w:tcW w:w="0" w:type="auto"/>
            <w:vAlign w:val="center"/>
            <w:hideMark/>
          </w:tcPr>
          <w:p w14:paraId="7E9BF627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2.45282 </w:t>
            </w:r>
          </w:p>
        </w:tc>
        <w:tc>
          <w:tcPr>
            <w:tcW w:w="0" w:type="auto"/>
            <w:vAlign w:val="center"/>
            <w:hideMark/>
          </w:tcPr>
          <w:p w14:paraId="403F2549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2.74404 </w:t>
            </w:r>
          </w:p>
        </w:tc>
        <w:tc>
          <w:tcPr>
            <w:tcW w:w="0" w:type="auto"/>
            <w:vAlign w:val="center"/>
            <w:hideMark/>
          </w:tcPr>
          <w:p w14:paraId="518649BE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>3.37490</w:t>
            </w:r>
          </w:p>
        </w:tc>
      </w:tr>
      <w:tr w:rsidR="009E40E8" w:rsidRPr="00D37206" w14:paraId="130EFF09" w14:textId="77777777" w:rsidTr="009E40E8">
        <w:tc>
          <w:tcPr>
            <w:tcW w:w="0" w:type="auto"/>
            <w:vAlign w:val="center"/>
            <w:hideMark/>
          </w:tcPr>
          <w:p w14:paraId="3C7F7F1E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ID"/>
              </w:rPr>
              <w:t xml:space="preserve">32 </w:t>
            </w:r>
          </w:p>
        </w:tc>
        <w:tc>
          <w:tcPr>
            <w:tcW w:w="0" w:type="auto"/>
            <w:vAlign w:val="center"/>
            <w:hideMark/>
          </w:tcPr>
          <w:p w14:paraId="023C6B55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0.68223 </w:t>
            </w:r>
          </w:p>
        </w:tc>
        <w:tc>
          <w:tcPr>
            <w:tcW w:w="0" w:type="auto"/>
            <w:vAlign w:val="center"/>
            <w:hideMark/>
          </w:tcPr>
          <w:p w14:paraId="62EE4FA7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1.30857 </w:t>
            </w:r>
          </w:p>
        </w:tc>
        <w:tc>
          <w:tcPr>
            <w:tcW w:w="0" w:type="auto"/>
            <w:vAlign w:val="center"/>
            <w:hideMark/>
          </w:tcPr>
          <w:p w14:paraId="6B72A737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1.69389 </w:t>
            </w:r>
          </w:p>
        </w:tc>
        <w:tc>
          <w:tcPr>
            <w:tcW w:w="0" w:type="auto"/>
            <w:vAlign w:val="center"/>
            <w:hideMark/>
          </w:tcPr>
          <w:p w14:paraId="2885C8E4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2.03693 </w:t>
            </w:r>
          </w:p>
        </w:tc>
        <w:tc>
          <w:tcPr>
            <w:tcW w:w="0" w:type="auto"/>
            <w:vAlign w:val="center"/>
            <w:hideMark/>
          </w:tcPr>
          <w:p w14:paraId="2F78997D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2.44868 </w:t>
            </w:r>
          </w:p>
        </w:tc>
        <w:tc>
          <w:tcPr>
            <w:tcW w:w="0" w:type="auto"/>
            <w:vAlign w:val="center"/>
            <w:hideMark/>
          </w:tcPr>
          <w:p w14:paraId="40A50EE7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2.73848 </w:t>
            </w:r>
          </w:p>
        </w:tc>
        <w:tc>
          <w:tcPr>
            <w:tcW w:w="0" w:type="auto"/>
            <w:vAlign w:val="center"/>
            <w:hideMark/>
          </w:tcPr>
          <w:p w14:paraId="17397A21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>3.36531</w:t>
            </w:r>
          </w:p>
        </w:tc>
      </w:tr>
      <w:tr w:rsidR="009E40E8" w:rsidRPr="00D37206" w14:paraId="1BFD51BB" w14:textId="77777777" w:rsidTr="009E40E8">
        <w:tc>
          <w:tcPr>
            <w:tcW w:w="0" w:type="auto"/>
            <w:vAlign w:val="center"/>
            <w:hideMark/>
          </w:tcPr>
          <w:p w14:paraId="415AB4D7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ID"/>
              </w:rPr>
              <w:t xml:space="preserve">33 </w:t>
            </w:r>
          </w:p>
        </w:tc>
        <w:tc>
          <w:tcPr>
            <w:tcW w:w="0" w:type="auto"/>
            <w:vAlign w:val="center"/>
            <w:hideMark/>
          </w:tcPr>
          <w:p w14:paraId="4FD87B44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0.68200 </w:t>
            </w:r>
          </w:p>
        </w:tc>
        <w:tc>
          <w:tcPr>
            <w:tcW w:w="0" w:type="auto"/>
            <w:vAlign w:val="center"/>
            <w:hideMark/>
          </w:tcPr>
          <w:p w14:paraId="3EFDAD67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1.30774 </w:t>
            </w:r>
          </w:p>
        </w:tc>
        <w:tc>
          <w:tcPr>
            <w:tcW w:w="0" w:type="auto"/>
            <w:vAlign w:val="center"/>
            <w:hideMark/>
          </w:tcPr>
          <w:p w14:paraId="24F2301F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1.69236 </w:t>
            </w:r>
          </w:p>
        </w:tc>
        <w:tc>
          <w:tcPr>
            <w:tcW w:w="0" w:type="auto"/>
            <w:vAlign w:val="center"/>
            <w:hideMark/>
          </w:tcPr>
          <w:p w14:paraId="7A2CD7B8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2.03452 </w:t>
            </w:r>
          </w:p>
        </w:tc>
        <w:tc>
          <w:tcPr>
            <w:tcW w:w="0" w:type="auto"/>
            <w:vAlign w:val="center"/>
            <w:hideMark/>
          </w:tcPr>
          <w:p w14:paraId="255CB278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2.44479 </w:t>
            </w:r>
          </w:p>
        </w:tc>
        <w:tc>
          <w:tcPr>
            <w:tcW w:w="0" w:type="auto"/>
            <w:vAlign w:val="center"/>
            <w:hideMark/>
          </w:tcPr>
          <w:p w14:paraId="70376C8C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2.73328 </w:t>
            </w:r>
          </w:p>
        </w:tc>
        <w:tc>
          <w:tcPr>
            <w:tcW w:w="0" w:type="auto"/>
            <w:vAlign w:val="center"/>
            <w:hideMark/>
          </w:tcPr>
          <w:p w14:paraId="194C3797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>3.35634</w:t>
            </w:r>
          </w:p>
        </w:tc>
      </w:tr>
      <w:tr w:rsidR="009E40E8" w:rsidRPr="00D37206" w14:paraId="10C91879" w14:textId="77777777" w:rsidTr="009E40E8">
        <w:tc>
          <w:tcPr>
            <w:tcW w:w="0" w:type="auto"/>
            <w:vAlign w:val="center"/>
            <w:hideMark/>
          </w:tcPr>
          <w:p w14:paraId="60353D69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ID"/>
              </w:rPr>
              <w:t xml:space="preserve">34 </w:t>
            </w:r>
          </w:p>
        </w:tc>
        <w:tc>
          <w:tcPr>
            <w:tcW w:w="0" w:type="auto"/>
            <w:vAlign w:val="center"/>
            <w:hideMark/>
          </w:tcPr>
          <w:p w14:paraId="7581D41C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0.68177 </w:t>
            </w:r>
          </w:p>
        </w:tc>
        <w:tc>
          <w:tcPr>
            <w:tcW w:w="0" w:type="auto"/>
            <w:vAlign w:val="center"/>
            <w:hideMark/>
          </w:tcPr>
          <w:p w14:paraId="10B336C1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1.30695 </w:t>
            </w:r>
          </w:p>
        </w:tc>
        <w:tc>
          <w:tcPr>
            <w:tcW w:w="0" w:type="auto"/>
            <w:vAlign w:val="center"/>
            <w:hideMark/>
          </w:tcPr>
          <w:p w14:paraId="464831E6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1.69092 </w:t>
            </w:r>
          </w:p>
        </w:tc>
        <w:tc>
          <w:tcPr>
            <w:tcW w:w="0" w:type="auto"/>
            <w:vAlign w:val="center"/>
            <w:hideMark/>
          </w:tcPr>
          <w:p w14:paraId="5AAF2FB3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2.03224 </w:t>
            </w:r>
          </w:p>
        </w:tc>
        <w:tc>
          <w:tcPr>
            <w:tcW w:w="0" w:type="auto"/>
            <w:vAlign w:val="center"/>
            <w:hideMark/>
          </w:tcPr>
          <w:p w14:paraId="0DC5DC7E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2.44115 </w:t>
            </w:r>
          </w:p>
        </w:tc>
        <w:tc>
          <w:tcPr>
            <w:tcW w:w="0" w:type="auto"/>
            <w:vAlign w:val="center"/>
            <w:hideMark/>
          </w:tcPr>
          <w:p w14:paraId="7AA887EA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2.72839 </w:t>
            </w:r>
          </w:p>
        </w:tc>
        <w:tc>
          <w:tcPr>
            <w:tcW w:w="0" w:type="auto"/>
            <w:vAlign w:val="center"/>
            <w:hideMark/>
          </w:tcPr>
          <w:p w14:paraId="2E731A6A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>3.34793</w:t>
            </w:r>
          </w:p>
        </w:tc>
      </w:tr>
      <w:tr w:rsidR="009E40E8" w:rsidRPr="00D37206" w14:paraId="055D6AB0" w14:textId="77777777" w:rsidTr="009E40E8">
        <w:tc>
          <w:tcPr>
            <w:tcW w:w="0" w:type="auto"/>
            <w:vAlign w:val="center"/>
            <w:hideMark/>
          </w:tcPr>
          <w:p w14:paraId="0DBC83C5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ID"/>
              </w:rPr>
              <w:t xml:space="preserve">35 </w:t>
            </w:r>
          </w:p>
        </w:tc>
        <w:tc>
          <w:tcPr>
            <w:tcW w:w="0" w:type="auto"/>
            <w:vAlign w:val="center"/>
            <w:hideMark/>
          </w:tcPr>
          <w:p w14:paraId="1417DDAF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0.68156 </w:t>
            </w:r>
          </w:p>
        </w:tc>
        <w:tc>
          <w:tcPr>
            <w:tcW w:w="0" w:type="auto"/>
            <w:vAlign w:val="center"/>
            <w:hideMark/>
          </w:tcPr>
          <w:p w14:paraId="72A03021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1.30621 </w:t>
            </w:r>
          </w:p>
        </w:tc>
        <w:tc>
          <w:tcPr>
            <w:tcW w:w="0" w:type="auto"/>
            <w:vAlign w:val="center"/>
            <w:hideMark/>
          </w:tcPr>
          <w:p w14:paraId="06634C9D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1.68957 </w:t>
            </w:r>
          </w:p>
        </w:tc>
        <w:tc>
          <w:tcPr>
            <w:tcW w:w="0" w:type="auto"/>
            <w:vAlign w:val="center"/>
            <w:hideMark/>
          </w:tcPr>
          <w:p w14:paraId="2A7EE8CC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2.03011 </w:t>
            </w:r>
          </w:p>
        </w:tc>
        <w:tc>
          <w:tcPr>
            <w:tcW w:w="0" w:type="auto"/>
            <w:vAlign w:val="center"/>
            <w:hideMark/>
          </w:tcPr>
          <w:p w14:paraId="61B591B4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2.43772 </w:t>
            </w:r>
          </w:p>
        </w:tc>
        <w:tc>
          <w:tcPr>
            <w:tcW w:w="0" w:type="auto"/>
            <w:vAlign w:val="center"/>
            <w:hideMark/>
          </w:tcPr>
          <w:p w14:paraId="0DA39E0E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2.72381 </w:t>
            </w:r>
          </w:p>
        </w:tc>
        <w:tc>
          <w:tcPr>
            <w:tcW w:w="0" w:type="auto"/>
            <w:vAlign w:val="center"/>
            <w:hideMark/>
          </w:tcPr>
          <w:p w14:paraId="58F335A2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>3.34005</w:t>
            </w:r>
          </w:p>
        </w:tc>
      </w:tr>
      <w:tr w:rsidR="009E40E8" w:rsidRPr="00D37206" w14:paraId="692FB94E" w14:textId="77777777" w:rsidTr="009E40E8">
        <w:tc>
          <w:tcPr>
            <w:tcW w:w="0" w:type="auto"/>
            <w:vAlign w:val="center"/>
            <w:hideMark/>
          </w:tcPr>
          <w:p w14:paraId="6BD28573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ID"/>
              </w:rPr>
              <w:t xml:space="preserve">36 </w:t>
            </w:r>
          </w:p>
        </w:tc>
        <w:tc>
          <w:tcPr>
            <w:tcW w:w="0" w:type="auto"/>
            <w:vAlign w:val="center"/>
            <w:hideMark/>
          </w:tcPr>
          <w:p w14:paraId="065690BB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0.68137 </w:t>
            </w:r>
          </w:p>
        </w:tc>
        <w:tc>
          <w:tcPr>
            <w:tcW w:w="0" w:type="auto"/>
            <w:vAlign w:val="center"/>
            <w:hideMark/>
          </w:tcPr>
          <w:p w14:paraId="41FB0477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1.30551 </w:t>
            </w:r>
          </w:p>
        </w:tc>
        <w:tc>
          <w:tcPr>
            <w:tcW w:w="0" w:type="auto"/>
            <w:vAlign w:val="center"/>
            <w:hideMark/>
          </w:tcPr>
          <w:p w14:paraId="55E71B5A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1.68830 </w:t>
            </w:r>
          </w:p>
        </w:tc>
        <w:tc>
          <w:tcPr>
            <w:tcW w:w="0" w:type="auto"/>
            <w:vAlign w:val="center"/>
            <w:hideMark/>
          </w:tcPr>
          <w:p w14:paraId="1E112889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2.02809 </w:t>
            </w:r>
          </w:p>
        </w:tc>
        <w:tc>
          <w:tcPr>
            <w:tcW w:w="0" w:type="auto"/>
            <w:vAlign w:val="center"/>
            <w:hideMark/>
          </w:tcPr>
          <w:p w14:paraId="134CC545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2.43449 </w:t>
            </w:r>
          </w:p>
        </w:tc>
        <w:tc>
          <w:tcPr>
            <w:tcW w:w="0" w:type="auto"/>
            <w:vAlign w:val="center"/>
            <w:hideMark/>
          </w:tcPr>
          <w:p w14:paraId="0338B612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2.71948 </w:t>
            </w:r>
          </w:p>
        </w:tc>
        <w:tc>
          <w:tcPr>
            <w:tcW w:w="0" w:type="auto"/>
            <w:vAlign w:val="center"/>
            <w:hideMark/>
          </w:tcPr>
          <w:p w14:paraId="31AD8763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>3.33262</w:t>
            </w:r>
          </w:p>
        </w:tc>
      </w:tr>
      <w:tr w:rsidR="009E40E8" w:rsidRPr="00D37206" w14:paraId="1352B899" w14:textId="77777777" w:rsidTr="009E40E8">
        <w:tc>
          <w:tcPr>
            <w:tcW w:w="0" w:type="auto"/>
            <w:vAlign w:val="center"/>
            <w:hideMark/>
          </w:tcPr>
          <w:p w14:paraId="66E4DC18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ID"/>
              </w:rPr>
              <w:t xml:space="preserve">37 </w:t>
            </w:r>
          </w:p>
        </w:tc>
        <w:tc>
          <w:tcPr>
            <w:tcW w:w="0" w:type="auto"/>
            <w:vAlign w:val="center"/>
            <w:hideMark/>
          </w:tcPr>
          <w:p w14:paraId="74DC8119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0.68118 </w:t>
            </w:r>
          </w:p>
        </w:tc>
        <w:tc>
          <w:tcPr>
            <w:tcW w:w="0" w:type="auto"/>
            <w:vAlign w:val="center"/>
            <w:hideMark/>
          </w:tcPr>
          <w:p w14:paraId="4A518A00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1.30485 </w:t>
            </w:r>
          </w:p>
        </w:tc>
        <w:tc>
          <w:tcPr>
            <w:tcW w:w="0" w:type="auto"/>
            <w:vAlign w:val="center"/>
            <w:hideMark/>
          </w:tcPr>
          <w:p w14:paraId="35280DD3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1.68709 </w:t>
            </w:r>
          </w:p>
        </w:tc>
        <w:tc>
          <w:tcPr>
            <w:tcW w:w="0" w:type="auto"/>
            <w:vAlign w:val="center"/>
            <w:hideMark/>
          </w:tcPr>
          <w:p w14:paraId="5CA719BD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2.02619 </w:t>
            </w:r>
          </w:p>
        </w:tc>
        <w:tc>
          <w:tcPr>
            <w:tcW w:w="0" w:type="auto"/>
            <w:vAlign w:val="center"/>
            <w:hideMark/>
          </w:tcPr>
          <w:p w14:paraId="11934972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2.43145 </w:t>
            </w:r>
          </w:p>
        </w:tc>
        <w:tc>
          <w:tcPr>
            <w:tcW w:w="0" w:type="auto"/>
            <w:vAlign w:val="center"/>
            <w:hideMark/>
          </w:tcPr>
          <w:p w14:paraId="5A754F76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2.71541 </w:t>
            </w:r>
          </w:p>
        </w:tc>
        <w:tc>
          <w:tcPr>
            <w:tcW w:w="0" w:type="auto"/>
            <w:vAlign w:val="center"/>
            <w:hideMark/>
          </w:tcPr>
          <w:p w14:paraId="617652C8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>3.32563</w:t>
            </w:r>
          </w:p>
        </w:tc>
      </w:tr>
      <w:tr w:rsidR="009E40E8" w:rsidRPr="00D37206" w14:paraId="11108CEA" w14:textId="77777777" w:rsidTr="009E40E8">
        <w:tc>
          <w:tcPr>
            <w:tcW w:w="0" w:type="auto"/>
            <w:vAlign w:val="center"/>
            <w:hideMark/>
          </w:tcPr>
          <w:p w14:paraId="6780754F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ID"/>
              </w:rPr>
              <w:t xml:space="preserve">38 </w:t>
            </w:r>
          </w:p>
        </w:tc>
        <w:tc>
          <w:tcPr>
            <w:tcW w:w="0" w:type="auto"/>
            <w:vAlign w:val="center"/>
            <w:hideMark/>
          </w:tcPr>
          <w:p w14:paraId="46214C96" w14:textId="79A12BEE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  <w:lang w:eastAsia="en-ID"/>
              </w:rPr>
              <mc:AlternateContent>
                <mc:Choice Requires="wps">
                  <w:drawing>
                    <wp:anchor distT="0" distB="0" distL="114300" distR="114300" simplePos="0" relativeHeight="251764736" behindDoc="0" locked="0" layoutInCell="1" allowOverlap="1" wp14:anchorId="371F4877" wp14:editId="4A905AE0">
                      <wp:simplePos x="0" y="0"/>
                      <wp:positionH relativeFrom="column">
                        <wp:posOffset>29620</wp:posOffset>
                      </wp:positionH>
                      <wp:positionV relativeFrom="paragraph">
                        <wp:posOffset>80794</wp:posOffset>
                      </wp:positionV>
                      <wp:extent cx="1156447" cy="0"/>
                      <wp:effectExtent l="0" t="76200" r="24765" b="95250"/>
                      <wp:wrapNone/>
                      <wp:docPr id="57" name="Straight Arrow Connector 5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1156447" cy="0"/>
                              </a:xfrm>
                              <a:prstGeom prst="straightConnector1">
                                <a:avLst/>
                              </a:prstGeom>
                              <a:ln>
                                <a:tailEnd type="triangle"/>
                              </a:ln>
                            </wps:spPr>
                            <wps:style>
                              <a:lnRef idx="3">
                                <a:schemeClr val="accent2"/>
                              </a:lnRef>
                              <a:fillRef idx="0">
                                <a:schemeClr val="accent2"/>
                              </a:fillRef>
                              <a:effectRef idx="2">
                                <a:schemeClr val="accent2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</wp:anchor>
                  </w:drawing>
                </mc:Choice>
                <mc:Fallback xmlns:oel="http://schemas.microsoft.com/office/2019/extlst">
                  <w:pict>
                    <v:shape w14:anchorId="16998411" id="Straight Arrow Connector 57" o:spid="_x0000_s1026" type="#_x0000_t32" style="position:absolute;margin-left:2.35pt;margin-top:6.35pt;width:91.05pt;height:0;z-index:25176473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" strokecolor="#ed7d31 [3205]" strokeweight="1.5pt">
                      <v:stroke endarrow="block" joinstyle="miter"/>
                    </v:shape>
                  </w:pict>
                </mc:Fallback>
              </mc:AlternateContent>
            </w: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0.68100 </w:t>
            </w:r>
          </w:p>
        </w:tc>
        <w:tc>
          <w:tcPr>
            <w:tcW w:w="0" w:type="auto"/>
            <w:vAlign w:val="center"/>
            <w:hideMark/>
          </w:tcPr>
          <w:p w14:paraId="0683FE1F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1.30423 </w:t>
            </w:r>
          </w:p>
        </w:tc>
        <w:tc>
          <w:tcPr>
            <w:tcW w:w="0" w:type="auto"/>
            <w:vAlign w:val="center"/>
            <w:hideMark/>
          </w:tcPr>
          <w:p w14:paraId="10B8A6C2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1.68595 </w:t>
            </w:r>
          </w:p>
        </w:tc>
        <w:tc>
          <w:tcPr>
            <w:tcW w:w="0" w:type="auto"/>
            <w:vAlign w:val="center"/>
            <w:hideMark/>
          </w:tcPr>
          <w:p w14:paraId="16E21C7F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2.02439 </w:t>
            </w:r>
          </w:p>
        </w:tc>
        <w:tc>
          <w:tcPr>
            <w:tcW w:w="0" w:type="auto"/>
            <w:vAlign w:val="center"/>
            <w:hideMark/>
          </w:tcPr>
          <w:p w14:paraId="7B6BFA91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2.42857 </w:t>
            </w:r>
          </w:p>
        </w:tc>
        <w:tc>
          <w:tcPr>
            <w:tcW w:w="0" w:type="auto"/>
            <w:vAlign w:val="center"/>
            <w:hideMark/>
          </w:tcPr>
          <w:p w14:paraId="787882FC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2.71156 </w:t>
            </w:r>
          </w:p>
        </w:tc>
        <w:tc>
          <w:tcPr>
            <w:tcW w:w="0" w:type="auto"/>
            <w:vAlign w:val="center"/>
            <w:hideMark/>
          </w:tcPr>
          <w:p w14:paraId="4245F68E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>3.31903</w:t>
            </w:r>
          </w:p>
        </w:tc>
      </w:tr>
      <w:tr w:rsidR="009E40E8" w:rsidRPr="00D37206" w14:paraId="4416745D" w14:textId="77777777" w:rsidTr="009E40E8">
        <w:tc>
          <w:tcPr>
            <w:tcW w:w="0" w:type="auto"/>
            <w:vAlign w:val="center"/>
            <w:hideMark/>
          </w:tcPr>
          <w:p w14:paraId="42FAB2FE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ID"/>
              </w:rPr>
              <w:t xml:space="preserve">39 </w:t>
            </w:r>
          </w:p>
        </w:tc>
        <w:tc>
          <w:tcPr>
            <w:tcW w:w="0" w:type="auto"/>
            <w:vAlign w:val="center"/>
            <w:hideMark/>
          </w:tcPr>
          <w:p w14:paraId="26B186C7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0.68083 </w:t>
            </w:r>
          </w:p>
        </w:tc>
        <w:tc>
          <w:tcPr>
            <w:tcW w:w="0" w:type="auto"/>
            <w:vAlign w:val="center"/>
            <w:hideMark/>
          </w:tcPr>
          <w:p w14:paraId="038C453B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1.30364 </w:t>
            </w:r>
          </w:p>
        </w:tc>
        <w:tc>
          <w:tcPr>
            <w:tcW w:w="0" w:type="auto"/>
            <w:vAlign w:val="center"/>
            <w:hideMark/>
          </w:tcPr>
          <w:p w14:paraId="3748A01B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1.68488 </w:t>
            </w:r>
          </w:p>
        </w:tc>
        <w:tc>
          <w:tcPr>
            <w:tcW w:w="0" w:type="auto"/>
            <w:vAlign w:val="center"/>
            <w:hideMark/>
          </w:tcPr>
          <w:p w14:paraId="78330412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2.02269 </w:t>
            </w:r>
          </w:p>
        </w:tc>
        <w:tc>
          <w:tcPr>
            <w:tcW w:w="0" w:type="auto"/>
            <w:vAlign w:val="center"/>
            <w:hideMark/>
          </w:tcPr>
          <w:p w14:paraId="583025B1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2.42584 </w:t>
            </w:r>
          </w:p>
        </w:tc>
        <w:tc>
          <w:tcPr>
            <w:tcW w:w="0" w:type="auto"/>
            <w:vAlign w:val="center"/>
            <w:hideMark/>
          </w:tcPr>
          <w:p w14:paraId="4A22DA95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2.70791 </w:t>
            </w:r>
          </w:p>
        </w:tc>
        <w:tc>
          <w:tcPr>
            <w:tcW w:w="0" w:type="auto"/>
            <w:vAlign w:val="center"/>
            <w:hideMark/>
          </w:tcPr>
          <w:p w14:paraId="36285375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>3.31279</w:t>
            </w:r>
          </w:p>
        </w:tc>
      </w:tr>
      <w:tr w:rsidR="009E40E8" w:rsidRPr="00D37206" w14:paraId="09EE5147" w14:textId="77777777" w:rsidTr="009E40E8">
        <w:tc>
          <w:tcPr>
            <w:tcW w:w="0" w:type="auto"/>
            <w:vAlign w:val="center"/>
            <w:hideMark/>
          </w:tcPr>
          <w:p w14:paraId="2C7AEADA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ID"/>
              </w:rPr>
              <w:t xml:space="preserve">40 </w:t>
            </w:r>
          </w:p>
        </w:tc>
        <w:tc>
          <w:tcPr>
            <w:tcW w:w="0" w:type="auto"/>
            <w:vAlign w:val="center"/>
            <w:hideMark/>
          </w:tcPr>
          <w:p w14:paraId="02908996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0.68067 </w:t>
            </w:r>
          </w:p>
        </w:tc>
        <w:tc>
          <w:tcPr>
            <w:tcW w:w="0" w:type="auto"/>
            <w:vAlign w:val="center"/>
            <w:hideMark/>
          </w:tcPr>
          <w:p w14:paraId="7DFAF18A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1.30308 </w:t>
            </w:r>
          </w:p>
        </w:tc>
        <w:tc>
          <w:tcPr>
            <w:tcW w:w="0" w:type="auto"/>
            <w:vAlign w:val="center"/>
            <w:hideMark/>
          </w:tcPr>
          <w:p w14:paraId="1F11483A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1.68385 </w:t>
            </w:r>
          </w:p>
        </w:tc>
        <w:tc>
          <w:tcPr>
            <w:tcW w:w="0" w:type="auto"/>
            <w:vAlign w:val="center"/>
            <w:hideMark/>
          </w:tcPr>
          <w:p w14:paraId="750CA4AC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2.02108 </w:t>
            </w:r>
          </w:p>
        </w:tc>
        <w:tc>
          <w:tcPr>
            <w:tcW w:w="0" w:type="auto"/>
            <w:vAlign w:val="center"/>
            <w:hideMark/>
          </w:tcPr>
          <w:p w14:paraId="01163EE4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2.42326 </w:t>
            </w:r>
          </w:p>
        </w:tc>
        <w:tc>
          <w:tcPr>
            <w:tcW w:w="0" w:type="auto"/>
            <w:vAlign w:val="center"/>
            <w:hideMark/>
          </w:tcPr>
          <w:p w14:paraId="4D777397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 xml:space="preserve">2.70446 </w:t>
            </w:r>
          </w:p>
        </w:tc>
        <w:tc>
          <w:tcPr>
            <w:tcW w:w="0" w:type="auto"/>
            <w:vAlign w:val="center"/>
            <w:hideMark/>
          </w:tcPr>
          <w:p w14:paraId="7A9A3BA0" w14:textId="77777777" w:rsidR="009E40E8" w:rsidRPr="00D37206" w:rsidRDefault="009E40E8" w:rsidP="009E40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D37206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ID"/>
              </w:rPr>
              <w:t>3.30688</w:t>
            </w:r>
          </w:p>
        </w:tc>
      </w:tr>
    </w:tbl>
    <w:p w14:paraId="508C6BD8" w14:textId="77777777" w:rsidR="009E40E8" w:rsidRPr="00D37206" w:rsidRDefault="009E40E8" w:rsidP="009E40E8"/>
    <w:p w14:paraId="18350473" w14:textId="77777777" w:rsidR="003B4886" w:rsidRPr="00D37206" w:rsidRDefault="003B4886" w:rsidP="009E40E8"/>
    <w:p w14:paraId="067BC11F" w14:textId="2922AFBF" w:rsidR="008A3BC0" w:rsidRPr="00D37206" w:rsidRDefault="0033670F" w:rsidP="00DC70A9">
      <w:pPr>
        <w:pStyle w:val="Caption"/>
        <w:spacing w:line="480" w:lineRule="auto"/>
        <w:jc w:val="both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</w:pPr>
      <w:bookmarkStart w:id="35" w:name="_Toc137435145"/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lastRenderedPageBreak/>
        <w:t xml:space="preserve">ampiran </w:t>
      </w:r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instrText xml:space="preserve"> SEQ Lampiran \* ARABIC </w:instrText>
      </w:r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06743C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4"/>
          <w:szCs w:val="24"/>
        </w:rPr>
        <w:t>15</w:t>
      </w:r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                </w:t>
      </w:r>
      <w:r w:rsidR="00DC70A9"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br/>
      </w:r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                                            </w:t>
      </w:r>
      <w:r w:rsidR="00DC70A9"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             </w:t>
      </w:r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      F Tabel</w:t>
      </w:r>
      <w:bookmarkEnd w:id="35"/>
    </w:p>
    <w:tbl>
      <w:tblPr>
        <w:tblW w:w="9498" w:type="dxa"/>
        <w:tblInd w:w="-113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992"/>
        <w:gridCol w:w="568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</w:tblGrid>
      <w:tr w:rsidR="00190858" w:rsidRPr="00D37206" w14:paraId="496CD982" w14:textId="77777777" w:rsidTr="001567F3">
        <w:tc>
          <w:tcPr>
            <w:tcW w:w="992" w:type="dxa"/>
            <w:vMerge w:val="restart"/>
            <w:vAlign w:val="center"/>
          </w:tcPr>
          <w:p w14:paraId="6144256A" w14:textId="77777777" w:rsidR="00190858" w:rsidRPr="00D37206" w:rsidRDefault="00190858" w:rsidP="0019085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en-ID"/>
              </w:rPr>
              <w:t>Df untuk penyebut</w:t>
            </w:r>
          </w:p>
          <w:p w14:paraId="07831F51" w14:textId="34FB7EA8" w:rsidR="00190858" w:rsidRPr="00D37206" w:rsidRDefault="00190858" w:rsidP="0019085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en-ID"/>
              </w:rPr>
              <w:t>(N2)</w:t>
            </w:r>
          </w:p>
        </w:tc>
        <w:tc>
          <w:tcPr>
            <w:tcW w:w="8506" w:type="dxa"/>
            <w:gridSpan w:val="15"/>
            <w:vAlign w:val="center"/>
          </w:tcPr>
          <w:p w14:paraId="30A51D96" w14:textId="53332922" w:rsidR="00190858" w:rsidRPr="00D37206" w:rsidRDefault="00190858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Df untuk pembilang</w:t>
            </w:r>
            <w:r w:rsidR="003B4886" w:rsidRPr="00D372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 xml:space="preserve"> (N1)</w:t>
            </w:r>
          </w:p>
        </w:tc>
      </w:tr>
      <w:tr w:rsidR="00190858" w:rsidRPr="00D37206" w14:paraId="10DA4FA3" w14:textId="77777777" w:rsidTr="001567F3">
        <w:tc>
          <w:tcPr>
            <w:tcW w:w="992" w:type="dxa"/>
            <w:vMerge/>
            <w:vAlign w:val="center"/>
          </w:tcPr>
          <w:p w14:paraId="57F86B04" w14:textId="77777777" w:rsidR="00190858" w:rsidRPr="00D37206" w:rsidRDefault="00190858" w:rsidP="0019085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en-ID"/>
              </w:rPr>
            </w:pPr>
          </w:p>
        </w:tc>
        <w:tc>
          <w:tcPr>
            <w:tcW w:w="568" w:type="dxa"/>
            <w:vAlign w:val="center"/>
          </w:tcPr>
          <w:p w14:paraId="702E6C97" w14:textId="6CBDE221" w:rsidR="00190858" w:rsidRPr="00D37206" w:rsidRDefault="003B4886" w:rsidP="003B48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1</w:t>
            </w:r>
          </w:p>
        </w:tc>
        <w:tc>
          <w:tcPr>
            <w:tcW w:w="567" w:type="dxa"/>
            <w:vAlign w:val="center"/>
          </w:tcPr>
          <w:p w14:paraId="4008CB86" w14:textId="4B98F197" w:rsidR="00190858" w:rsidRPr="00D37206" w:rsidRDefault="003B4886" w:rsidP="003B48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</w:t>
            </w:r>
          </w:p>
        </w:tc>
        <w:tc>
          <w:tcPr>
            <w:tcW w:w="567" w:type="dxa"/>
            <w:vAlign w:val="center"/>
          </w:tcPr>
          <w:p w14:paraId="2C74B876" w14:textId="45791362" w:rsidR="00190858" w:rsidRPr="00D37206" w:rsidRDefault="003B4886" w:rsidP="003B48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</w:t>
            </w:r>
          </w:p>
        </w:tc>
        <w:tc>
          <w:tcPr>
            <w:tcW w:w="567" w:type="dxa"/>
            <w:vAlign w:val="center"/>
          </w:tcPr>
          <w:p w14:paraId="14D5461C" w14:textId="50E97529" w:rsidR="00190858" w:rsidRPr="00D37206" w:rsidRDefault="003B4886" w:rsidP="003B48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4</w:t>
            </w:r>
          </w:p>
        </w:tc>
        <w:tc>
          <w:tcPr>
            <w:tcW w:w="567" w:type="dxa"/>
            <w:vAlign w:val="center"/>
          </w:tcPr>
          <w:p w14:paraId="54EF5F56" w14:textId="27408894" w:rsidR="00190858" w:rsidRPr="00D37206" w:rsidRDefault="003B4886" w:rsidP="003B48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5</w:t>
            </w:r>
          </w:p>
        </w:tc>
        <w:tc>
          <w:tcPr>
            <w:tcW w:w="567" w:type="dxa"/>
            <w:vAlign w:val="center"/>
          </w:tcPr>
          <w:p w14:paraId="7E2944CC" w14:textId="71C451B5" w:rsidR="00190858" w:rsidRPr="00D37206" w:rsidRDefault="003B4886" w:rsidP="003B48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6</w:t>
            </w:r>
          </w:p>
        </w:tc>
        <w:tc>
          <w:tcPr>
            <w:tcW w:w="567" w:type="dxa"/>
            <w:vAlign w:val="center"/>
          </w:tcPr>
          <w:p w14:paraId="10414F28" w14:textId="137F7296" w:rsidR="00190858" w:rsidRPr="00D37206" w:rsidRDefault="003B4886" w:rsidP="003B48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7</w:t>
            </w:r>
          </w:p>
        </w:tc>
        <w:tc>
          <w:tcPr>
            <w:tcW w:w="567" w:type="dxa"/>
            <w:vAlign w:val="center"/>
          </w:tcPr>
          <w:p w14:paraId="34866D8D" w14:textId="1B5B9247" w:rsidR="00190858" w:rsidRPr="00D37206" w:rsidRDefault="003B4886" w:rsidP="003B48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8</w:t>
            </w:r>
          </w:p>
        </w:tc>
        <w:tc>
          <w:tcPr>
            <w:tcW w:w="567" w:type="dxa"/>
            <w:vAlign w:val="center"/>
          </w:tcPr>
          <w:p w14:paraId="242580A8" w14:textId="23076099" w:rsidR="00190858" w:rsidRPr="00D37206" w:rsidRDefault="003B4886" w:rsidP="003B48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9</w:t>
            </w:r>
          </w:p>
        </w:tc>
        <w:tc>
          <w:tcPr>
            <w:tcW w:w="567" w:type="dxa"/>
            <w:vAlign w:val="center"/>
          </w:tcPr>
          <w:p w14:paraId="4DC57CFB" w14:textId="38F5E8B6" w:rsidR="00190858" w:rsidRPr="00D37206" w:rsidRDefault="003B4886" w:rsidP="003B48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10</w:t>
            </w:r>
          </w:p>
        </w:tc>
        <w:tc>
          <w:tcPr>
            <w:tcW w:w="567" w:type="dxa"/>
            <w:vAlign w:val="center"/>
          </w:tcPr>
          <w:p w14:paraId="2C587BC2" w14:textId="47B1D698" w:rsidR="00190858" w:rsidRPr="00D37206" w:rsidRDefault="003B4886" w:rsidP="003B48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11</w:t>
            </w:r>
          </w:p>
        </w:tc>
        <w:tc>
          <w:tcPr>
            <w:tcW w:w="567" w:type="dxa"/>
            <w:vAlign w:val="center"/>
          </w:tcPr>
          <w:p w14:paraId="59907B65" w14:textId="007A14A4" w:rsidR="00190858" w:rsidRPr="00D37206" w:rsidRDefault="003B4886" w:rsidP="003B48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12</w:t>
            </w:r>
          </w:p>
        </w:tc>
        <w:tc>
          <w:tcPr>
            <w:tcW w:w="567" w:type="dxa"/>
            <w:vAlign w:val="center"/>
          </w:tcPr>
          <w:p w14:paraId="16DABB31" w14:textId="6F288E15" w:rsidR="00190858" w:rsidRPr="00D37206" w:rsidRDefault="003B4886" w:rsidP="003B48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13</w:t>
            </w:r>
          </w:p>
        </w:tc>
        <w:tc>
          <w:tcPr>
            <w:tcW w:w="567" w:type="dxa"/>
            <w:vAlign w:val="center"/>
          </w:tcPr>
          <w:p w14:paraId="604C170C" w14:textId="7B2DBA7A" w:rsidR="00190858" w:rsidRPr="00D37206" w:rsidRDefault="003B4886" w:rsidP="003B48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14</w:t>
            </w:r>
          </w:p>
        </w:tc>
        <w:tc>
          <w:tcPr>
            <w:tcW w:w="567" w:type="dxa"/>
            <w:vAlign w:val="center"/>
          </w:tcPr>
          <w:p w14:paraId="621D15CD" w14:textId="56D4ED0B" w:rsidR="00190858" w:rsidRPr="00D37206" w:rsidRDefault="003B4886" w:rsidP="003B488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15</w:t>
            </w:r>
          </w:p>
        </w:tc>
      </w:tr>
      <w:tr w:rsidR="00190858" w:rsidRPr="00D37206" w14:paraId="2EFEC309" w14:textId="77777777" w:rsidTr="001567F3">
        <w:tc>
          <w:tcPr>
            <w:tcW w:w="992" w:type="dxa"/>
            <w:vAlign w:val="center"/>
            <w:hideMark/>
          </w:tcPr>
          <w:p w14:paraId="1D50972D" w14:textId="757D3D3C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en-ID"/>
              </w:rPr>
              <w:t>1</w:t>
            </w:r>
          </w:p>
        </w:tc>
        <w:tc>
          <w:tcPr>
            <w:tcW w:w="568" w:type="dxa"/>
            <w:vAlign w:val="center"/>
            <w:hideMark/>
          </w:tcPr>
          <w:p w14:paraId="37C465B3" w14:textId="60A325F3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161</w:t>
            </w:r>
          </w:p>
        </w:tc>
        <w:tc>
          <w:tcPr>
            <w:tcW w:w="567" w:type="dxa"/>
            <w:vAlign w:val="center"/>
            <w:hideMark/>
          </w:tcPr>
          <w:p w14:paraId="047E6164" w14:textId="6DF3BE8E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199</w:t>
            </w:r>
          </w:p>
        </w:tc>
        <w:tc>
          <w:tcPr>
            <w:tcW w:w="567" w:type="dxa"/>
            <w:vAlign w:val="center"/>
            <w:hideMark/>
          </w:tcPr>
          <w:p w14:paraId="7F6AF93D" w14:textId="4C82D81C" w:rsidR="0091629C" w:rsidRPr="00D37206" w:rsidRDefault="003B4886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noProof/>
                <w:color w:val="000000"/>
                <w:sz w:val="16"/>
                <w:szCs w:val="16"/>
                <w:lang w:eastAsia="en-ID"/>
              </w:rPr>
              <mc:AlternateContent>
                <mc:Choice Requires="wps">
                  <w:drawing>
                    <wp:anchor distT="0" distB="0" distL="114300" distR="114300" simplePos="0" relativeHeight="251765760" behindDoc="0" locked="0" layoutInCell="1" allowOverlap="1" wp14:anchorId="52A9770C" wp14:editId="78B06020">
                      <wp:simplePos x="0" y="0"/>
                      <wp:positionH relativeFrom="column">
                        <wp:posOffset>102384</wp:posOffset>
                      </wp:positionH>
                      <wp:positionV relativeFrom="paragraph">
                        <wp:posOffset>46018</wp:posOffset>
                      </wp:positionV>
                      <wp:extent cx="17930" cy="4536141"/>
                      <wp:effectExtent l="76200" t="0" r="58420" b="55245"/>
                      <wp:wrapNone/>
                      <wp:docPr id="58" name="Straight Arrow Connector 5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 flipH="1">
                                <a:off x="0" y="0"/>
                                <a:ext cx="17930" cy="4536141"/>
                              </a:xfrm>
                              <a:prstGeom prst="straightConnector1">
                                <a:avLst/>
                              </a:prstGeom>
                              <a:ln>
                                <a:tailEnd type="triangle"/>
                              </a:ln>
                            </wps:spPr>
                            <wps:style>
                              <a:lnRef idx="3">
                                <a:schemeClr val="accent2"/>
                              </a:lnRef>
                              <a:fillRef idx="0">
                                <a:schemeClr val="accent2"/>
                              </a:fillRef>
                              <a:effectRef idx="2">
                                <a:schemeClr val="accent2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</wp:anchor>
                  </w:drawing>
                </mc:Choice>
                <mc:Fallback xmlns:oel="http://schemas.microsoft.com/office/2019/extlst">
                  <w:pict>
                    <v:shape w14:anchorId="6E5592C7" id="Straight Arrow Connector 58" o:spid="_x0000_s1026" type="#_x0000_t32" style="position:absolute;margin-left:8.05pt;margin-top:3.6pt;width:1.4pt;height:357.2pt;flip:x;z-index:25176576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" strokecolor="#ed7d31 [3205]" strokeweight="1.5pt">
                      <v:stroke endarrow="block" joinstyle="miter"/>
                    </v:shape>
                  </w:pict>
                </mc:Fallback>
              </mc:AlternateContent>
            </w:r>
            <w:r w:rsidR="0091629C"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16</w:t>
            </w:r>
          </w:p>
        </w:tc>
        <w:tc>
          <w:tcPr>
            <w:tcW w:w="567" w:type="dxa"/>
            <w:vAlign w:val="center"/>
            <w:hideMark/>
          </w:tcPr>
          <w:p w14:paraId="45E8970A" w14:textId="14EF05A8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25</w:t>
            </w:r>
          </w:p>
        </w:tc>
        <w:tc>
          <w:tcPr>
            <w:tcW w:w="567" w:type="dxa"/>
            <w:vAlign w:val="center"/>
            <w:hideMark/>
          </w:tcPr>
          <w:p w14:paraId="06F73A78" w14:textId="30B8AEBC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30</w:t>
            </w:r>
          </w:p>
        </w:tc>
        <w:tc>
          <w:tcPr>
            <w:tcW w:w="567" w:type="dxa"/>
            <w:vAlign w:val="center"/>
            <w:hideMark/>
          </w:tcPr>
          <w:p w14:paraId="558ACD48" w14:textId="38143EAF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34</w:t>
            </w:r>
          </w:p>
        </w:tc>
        <w:tc>
          <w:tcPr>
            <w:tcW w:w="567" w:type="dxa"/>
            <w:vAlign w:val="center"/>
            <w:hideMark/>
          </w:tcPr>
          <w:p w14:paraId="48F22C21" w14:textId="7BB597FC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37</w:t>
            </w:r>
          </w:p>
        </w:tc>
        <w:tc>
          <w:tcPr>
            <w:tcW w:w="567" w:type="dxa"/>
            <w:vAlign w:val="center"/>
            <w:hideMark/>
          </w:tcPr>
          <w:p w14:paraId="0D93DA30" w14:textId="0094ABA4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39</w:t>
            </w:r>
          </w:p>
        </w:tc>
        <w:tc>
          <w:tcPr>
            <w:tcW w:w="567" w:type="dxa"/>
            <w:vAlign w:val="center"/>
            <w:hideMark/>
          </w:tcPr>
          <w:p w14:paraId="7C262200" w14:textId="62896740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41</w:t>
            </w:r>
          </w:p>
        </w:tc>
        <w:tc>
          <w:tcPr>
            <w:tcW w:w="567" w:type="dxa"/>
            <w:vAlign w:val="center"/>
            <w:hideMark/>
          </w:tcPr>
          <w:p w14:paraId="5DF34D8A" w14:textId="4C4AF6B0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42</w:t>
            </w:r>
          </w:p>
        </w:tc>
        <w:tc>
          <w:tcPr>
            <w:tcW w:w="567" w:type="dxa"/>
            <w:vAlign w:val="center"/>
            <w:hideMark/>
          </w:tcPr>
          <w:p w14:paraId="59F28491" w14:textId="72E6AD94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43</w:t>
            </w:r>
          </w:p>
        </w:tc>
        <w:tc>
          <w:tcPr>
            <w:tcW w:w="567" w:type="dxa"/>
            <w:vAlign w:val="center"/>
            <w:hideMark/>
          </w:tcPr>
          <w:p w14:paraId="47D49BEC" w14:textId="169DF955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44</w:t>
            </w:r>
          </w:p>
        </w:tc>
        <w:tc>
          <w:tcPr>
            <w:tcW w:w="567" w:type="dxa"/>
            <w:vAlign w:val="center"/>
            <w:hideMark/>
          </w:tcPr>
          <w:p w14:paraId="426E8021" w14:textId="45730161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45</w:t>
            </w:r>
          </w:p>
        </w:tc>
        <w:tc>
          <w:tcPr>
            <w:tcW w:w="567" w:type="dxa"/>
            <w:vAlign w:val="center"/>
            <w:hideMark/>
          </w:tcPr>
          <w:p w14:paraId="24365233" w14:textId="6808B55C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45</w:t>
            </w:r>
          </w:p>
        </w:tc>
        <w:tc>
          <w:tcPr>
            <w:tcW w:w="567" w:type="dxa"/>
            <w:vAlign w:val="center"/>
            <w:hideMark/>
          </w:tcPr>
          <w:p w14:paraId="52FC2AB2" w14:textId="77777777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46</w:t>
            </w:r>
          </w:p>
        </w:tc>
      </w:tr>
      <w:tr w:rsidR="00190858" w:rsidRPr="00D37206" w14:paraId="28DE39A8" w14:textId="77777777" w:rsidTr="001567F3">
        <w:tc>
          <w:tcPr>
            <w:tcW w:w="992" w:type="dxa"/>
            <w:vAlign w:val="center"/>
            <w:hideMark/>
          </w:tcPr>
          <w:p w14:paraId="7E8CF7F9" w14:textId="3122836F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en-ID"/>
              </w:rPr>
              <w:t>2</w:t>
            </w:r>
          </w:p>
        </w:tc>
        <w:tc>
          <w:tcPr>
            <w:tcW w:w="568" w:type="dxa"/>
            <w:vAlign w:val="center"/>
            <w:hideMark/>
          </w:tcPr>
          <w:p w14:paraId="01120525" w14:textId="1418FA37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4"/>
                <w:szCs w:val="1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en-ID"/>
              </w:rPr>
              <w:t>18.51</w:t>
            </w:r>
          </w:p>
        </w:tc>
        <w:tc>
          <w:tcPr>
            <w:tcW w:w="567" w:type="dxa"/>
            <w:vAlign w:val="center"/>
            <w:hideMark/>
          </w:tcPr>
          <w:p w14:paraId="2B5C0F52" w14:textId="1D43CEFF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4"/>
                <w:szCs w:val="1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en-ID"/>
              </w:rPr>
              <w:t>19.00</w:t>
            </w:r>
          </w:p>
        </w:tc>
        <w:tc>
          <w:tcPr>
            <w:tcW w:w="567" w:type="dxa"/>
            <w:vAlign w:val="center"/>
            <w:hideMark/>
          </w:tcPr>
          <w:p w14:paraId="05C47D15" w14:textId="4D68DD42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4"/>
                <w:szCs w:val="1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en-ID"/>
              </w:rPr>
              <w:t>19.16</w:t>
            </w:r>
          </w:p>
        </w:tc>
        <w:tc>
          <w:tcPr>
            <w:tcW w:w="567" w:type="dxa"/>
            <w:vAlign w:val="center"/>
            <w:hideMark/>
          </w:tcPr>
          <w:p w14:paraId="5DFF47C3" w14:textId="4AFD17E6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4"/>
                <w:szCs w:val="1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en-ID"/>
              </w:rPr>
              <w:t>19.25</w:t>
            </w:r>
          </w:p>
        </w:tc>
        <w:tc>
          <w:tcPr>
            <w:tcW w:w="567" w:type="dxa"/>
            <w:vAlign w:val="center"/>
            <w:hideMark/>
          </w:tcPr>
          <w:p w14:paraId="2570DDB8" w14:textId="6A8AB41C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4"/>
                <w:szCs w:val="1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en-ID"/>
              </w:rPr>
              <w:t>19.30</w:t>
            </w:r>
          </w:p>
        </w:tc>
        <w:tc>
          <w:tcPr>
            <w:tcW w:w="567" w:type="dxa"/>
            <w:vAlign w:val="center"/>
            <w:hideMark/>
          </w:tcPr>
          <w:p w14:paraId="75F69DC7" w14:textId="662C830A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4"/>
                <w:szCs w:val="1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en-ID"/>
              </w:rPr>
              <w:t>19.33</w:t>
            </w:r>
          </w:p>
        </w:tc>
        <w:tc>
          <w:tcPr>
            <w:tcW w:w="567" w:type="dxa"/>
            <w:vAlign w:val="center"/>
            <w:hideMark/>
          </w:tcPr>
          <w:p w14:paraId="110FD581" w14:textId="54AC13E9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4"/>
                <w:szCs w:val="1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en-ID"/>
              </w:rPr>
              <w:t>19.35</w:t>
            </w:r>
          </w:p>
        </w:tc>
        <w:tc>
          <w:tcPr>
            <w:tcW w:w="567" w:type="dxa"/>
            <w:vAlign w:val="center"/>
            <w:hideMark/>
          </w:tcPr>
          <w:p w14:paraId="277E733B" w14:textId="6884C675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4"/>
                <w:szCs w:val="1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en-ID"/>
              </w:rPr>
              <w:t>19.37</w:t>
            </w:r>
          </w:p>
        </w:tc>
        <w:tc>
          <w:tcPr>
            <w:tcW w:w="567" w:type="dxa"/>
            <w:vAlign w:val="center"/>
            <w:hideMark/>
          </w:tcPr>
          <w:p w14:paraId="39176F35" w14:textId="48BE5729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4"/>
                <w:szCs w:val="1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en-ID"/>
              </w:rPr>
              <w:t>19.38</w:t>
            </w:r>
          </w:p>
        </w:tc>
        <w:tc>
          <w:tcPr>
            <w:tcW w:w="567" w:type="dxa"/>
            <w:vAlign w:val="center"/>
            <w:hideMark/>
          </w:tcPr>
          <w:p w14:paraId="531216C0" w14:textId="4922A5DF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4"/>
                <w:szCs w:val="1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en-ID"/>
              </w:rPr>
              <w:t>19.40</w:t>
            </w:r>
          </w:p>
        </w:tc>
        <w:tc>
          <w:tcPr>
            <w:tcW w:w="567" w:type="dxa"/>
            <w:vAlign w:val="center"/>
            <w:hideMark/>
          </w:tcPr>
          <w:p w14:paraId="77FF9D10" w14:textId="51423E04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4"/>
                <w:szCs w:val="1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en-ID"/>
              </w:rPr>
              <w:t>19.40</w:t>
            </w:r>
          </w:p>
        </w:tc>
        <w:tc>
          <w:tcPr>
            <w:tcW w:w="567" w:type="dxa"/>
            <w:vAlign w:val="center"/>
            <w:hideMark/>
          </w:tcPr>
          <w:p w14:paraId="24395C6F" w14:textId="75520FC5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4"/>
                <w:szCs w:val="1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en-ID"/>
              </w:rPr>
              <w:t>19.41</w:t>
            </w:r>
          </w:p>
        </w:tc>
        <w:tc>
          <w:tcPr>
            <w:tcW w:w="567" w:type="dxa"/>
            <w:vAlign w:val="center"/>
            <w:hideMark/>
          </w:tcPr>
          <w:p w14:paraId="479BDE46" w14:textId="6833DD1E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4"/>
                <w:szCs w:val="1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en-ID"/>
              </w:rPr>
              <w:t>19.42</w:t>
            </w:r>
          </w:p>
        </w:tc>
        <w:tc>
          <w:tcPr>
            <w:tcW w:w="567" w:type="dxa"/>
            <w:vAlign w:val="center"/>
            <w:hideMark/>
          </w:tcPr>
          <w:p w14:paraId="41AAF600" w14:textId="28B6BF1C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4"/>
                <w:szCs w:val="1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en-ID"/>
              </w:rPr>
              <w:t>19.42</w:t>
            </w:r>
          </w:p>
        </w:tc>
        <w:tc>
          <w:tcPr>
            <w:tcW w:w="567" w:type="dxa"/>
            <w:vAlign w:val="center"/>
            <w:hideMark/>
          </w:tcPr>
          <w:p w14:paraId="56AC3E48" w14:textId="77777777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4"/>
                <w:szCs w:val="1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en-ID"/>
              </w:rPr>
              <w:t>19.43</w:t>
            </w:r>
          </w:p>
        </w:tc>
      </w:tr>
      <w:tr w:rsidR="00190858" w:rsidRPr="00D37206" w14:paraId="7D68366B" w14:textId="77777777" w:rsidTr="001567F3">
        <w:tc>
          <w:tcPr>
            <w:tcW w:w="992" w:type="dxa"/>
            <w:vAlign w:val="center"/>
            <w:hideMark/>
          </w:tcPr>
          <w:p w14:paraId="7056B247" w14:textId="05CE6EA4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en-ID"/>
              </w:rPr>
              <w:t>3</w:t>
            </w:r>
          </w:p>
        </w:tc>
        <w:tc>
          <w:tcPr>
            <w:tcW w:w="568" w:type="dxa"/>
            <w:vAlign w:val="center"/>
            <w:hideMark/>
          </w:tcPr>
          <w:p w14:paraId="49023C3D" w14:textId="5B773868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4"/>
                <w:szCs w:val="14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en-ID"/>
              </w:rPr>
              <w:t>10.13</w:t>
            </w:r>
          </w:p>
        </w:tc>
        <w:tc>
          <w:tcPr>
            <w:tcW w:w="567" w:type="dxa"/>
            <w:vAlign w:val="center"/>
            <w:hideMark/>
          </w:tcPr>
          <w:p w14:paraId="75CDC01B" w14:textId="07BBDBC8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9.55</w:t>
            </w:r>
          </w:p>
        </w:tc>
        <w:tc>
          <w:tcPr>
            <w:tcW w:w="567" w:type="dxa"/>
            <w:vAlign w:val="center"/>
            <w:hideMark/>
          </w:tcPr>
          <w:p w14:paraId="714FC4BD" w14:textId="4CEB2DA5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9.28</w:t>
            </w:r>
          </w:p>
        </w:tc>
        <w:tc>
          <w:tcPr>
            <w:tcW w:w="567" w:type="dxa"/>
            <w:vAlign w:val="center"/>
            <w:hideMark/>
          </w:tcPr>
          <w:p w14:paraId="1C3B8D75" w14:textId="7542F04D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9.12</w:t>
            </w:r>
          </w:p>
        </w:tc>
        <w:tc>
          <w:tcPr>
            <w:tcW w:w="567" w:type="dxa"/>
            <w:vAlign w:val="center"/>
            <w:hideMark/>
          </w:tcPr>
          <w:p w14:paraId="33AE92A7" w14:textId="2409A040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9.01</w:t>
            </w:r>
          </w:p>
        </w:tc>
        <w:tc>
          <w:tcPr>
            <w:tcW w:w="567" w:type="dxa"/>
            <w:vAlign w:val="center"/>
            <w:hideMark/>
          </w:tcPr>
          <w:p w14:paraId="4B3CDFA4" w14:textId="20558ED8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8.94</w:t>
            </w:r>
          </w:p>
        </w:tc>
        <w:tc>
          <w:tcPr>
            <w:tcW w:w="567" w:type="dxa"/>
            <w:vAlign w:val="center"/>
            <w:hideMark/>
          </w:tcPr>
          <w:p w14:paraId="795C81A6" w14:textId="0D55B4E9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8.89</w:t>
            </w:r>
          </w:p>
        </w:tc>
        <w:tc>
          <w:tcPr>
            <w:tcW w:w="567" w:type="dxa"/>
            <w:vAlign w:val="center"/>
            <w:hideMark/>
          </w:tcPr>
          <w:p w14:paraId="6CE6ACCC" w14:textId="2C0A0A37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8.85</w:t>
            </w:r>
          </w:p>
        </w:tc>
        <w:tc>
          <w:tcPr>
            <w:tcW w:w="567" w:type="dxa"/>
            <w:vAlign w:val="center"/>
            <w:hideMark/>
          </w:tcPr>
          <w:p w14:paraId="687FF2BC" w14:textId="1836A2F8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8.81</w:t>
            </w:r>
          </w:p>
        </w:tc>
        <w:tc>
          <w:tcPr>
            <w:tcW w:w="567" w:type="dxa"/>
            <w:vAlign w:val="center"/>
            <w:hideMark/>
          </w:tcPr>
          <w:p w14:paraId="0F901468" w14:textId="0316C669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8.79</w:t>
            </w:r>
          </w:p>
        </w:tc>
        <w:tc>
          <w:tcPr>
            <w:tcW w:w="567" w:type="dxa"/>
            <w:vAlign w:val="center"/>
            <w:hideMark/>
          </w:tcPr>
          <w:p w14:paraId="256B81CB" w14:textId="1BC6541B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8.76</w:t>
            </w:r>
          </w:p>
        </w:tc>
        <w:tc>
          <w:tcPr>
            <w:tcW w:w="567" w:type="dxa"/>
            <w:vAlign w:val="center"/>
            <w:hideMark/>
          </w:tcPr>
          <w:p w14:paraId="285F2270" w14:textId="22955EDD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8.74</w:t>
            </w:r>
          </w:p>
        </w:tc>
        <w:tc>
          <w:tcPr>
            <w:tcW w:w="567" w:type="dxa"/>
            <w:vAlign w:val="center"/>
            <w:hideMark/>
          </w:tcPr>
          <w:p w14:paraId="64B8E66C" w14:textId="5765009A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8.73</w:t>
            </w:r>
          </w:p>
        </w:tc>
        <w:tc>
          <w:tcPr>
            <w:tcW w:w="567" w:type="dxa"/>
            <w:vAlign w:val="center"/>
            <w:hideMark/>
          </w:tcPr>
          <w:p w14:paraId="246C9EDE" w14:textId="58D4F640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8.71</w:t>
            </w:r>
          </w:p>
        </w:tc>
        <w:tc>
          <w:tcPr>
            <w:tcW w:w="567" w:type="dxa"/>
            <w:vAlign w:val="center"/>
            <w:hideMark/>
          </w:tcPr>
          <w:p w14:paraId="7617781F" w14:textId="77777777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8.70</w:t>
            </w:r>
          </w:p>
        </w:tc>
      </w:tr>
      <w:tr w:rsidR="00190858" w:rsidRPr="00D37206" w14:paraId="2DBB3327" w14:textId="77777777" w:rsidTr="001567F3">
        <w:tc>
          <w:tcPr>
            <w:tcW w:w="992" w:type="dxa"/>
            <w:vAlign w:val="center"/>
            <w:hideMark/>
          </w:tcPr>
          <w:p w14:paraId="21FC9C23" w14:textId="7CF7DB13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en-ID"/>
              </w:rPr>
              <w:t>4</w:t>
            </w:r>
          </w:p>
        </w:tc>
        <w:tc>
          <w:tcPr>
            <w:tcW w:w="568" w:type="dxa"/>
            <w:vAlign w:val="center"/>
            <w:hideMark/>
          </w:tcPr>
          <w:p w14:paraId="72FEA887" w14:textId="4B9C6256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7.71</w:t>
            </w:r>
          </w:p>
        </w:tc>
        <w:tc>
          <w:tcPr>
            <w:tcW w:w="567" w:type="dxa"/>
            <w:vAlign w:val="center"/>
            <w:hideMark/>
          </w:tcPr>
          <w:p w14:paraId="2E943DA1" w14:textId="49754F97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6.94</w:t>
            </w:r>
          </w:p>
        </w:tc>
        <w:tc>
          <w:tcPr>
            <w:tcW w:w="567" w:type="dxa"/>
            <w:vAlign w:val="center"/>
            <w:hideMark/>
          </w:tcPr>
          <w:p w14:paraId="080D0343" w14:textId="347B1F3C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6.59</w:t>
            </w:r>
          </w:p>
        </w:tc>
        <w:tc>
          <w:tcPr>
            <w:tcW w:w="567" w:type="dxa"/>
            <w:vAlign w:val="center"/>
            <w:hideMark/>
          </w:tcPr>
          <w:p w14:paraId="7642D689" w14:textId="726A104B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6.39</w:t>
            </w:r>
          </w:p>
        </w:tc>
        <w:tc>
          <w:tcPr>
            <w:tcW w:w="567" w:type="dxa"/>
            <w:vAlign w:val="center"/>
            <w:hideMark/>
          </w:tcPr>
          <w:p w14:paraId="7D2D449F" w14:textId="6A0002BB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6.26</w:t>
            </w:r>
          </w:p>
        </w:tc>
        <w:tc>
          <w:tcPr>
            <w:tcW w:w="567" w:type="dxa"/>
            <w:vAlign w:val="center"/>
            <w:hideMark/>
          </w:tcPr>
          <w:p w14:paraId="4CAE7588" w14:textId="1D75B8F2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6.16</w:t>
            </w:r>
          </w:p>
        </w:tc>
        <w:tc>
          <w:tcPr>
            <w:tcW w:w="567" w:type="dxa"/>
            <w:vAlign w:val="center"/>
            <w:hideMark/>
          </w:tcPr>
          <w:p w14:paraId="5BDFC04A" w14:textId="4844DCCD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6.09</w:t>
            </w:r>
          </w:p>
        </w:tc>
        <w:tc>
          <w:tcPr>
            <w:tcW w:w="567" w:type="dxa"/>
            <w:vAlign w:val="center"/>
            <w:hideMark/>
          </w:tcPr>
          <w:p w14:paraId="31E0C793" w14:textId="14D789DB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6.04</w:t>
            </w:r>
          </w:p>
        </w:tc>
        <w:tc>
          <w:tcPr>
            <w:tcW w:w="567" w:type="dxa"/>
            <w:vAlign w:val="center"/>
            <w:hideMark/>
          </w:tcPr>
          <w:p w14:paraId="17553370" w14:textId="2BD040D2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6.00</w:t>
            </w:r>
          </w:p>
        </w:tc>
        <w:tc>
          <w:tcPr>
            <w:tcW w:w="567" w:type="dxa"/>
            <w:vAlign w:val="center"/>
            <w:hideMark/>
          </w:tcPr>
          <w:p w14:paraId="3AA30BC8" w14:textId="6F537CD9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5.96</w:t>
            </w:r>
          </w:p>
        </w:tc>
        <w:tc>
          <w:tcPr>
            <w:tcW w:w="567" w:type="dxa"/>
            <w:vAlign w:val="center"/>
            <w:hideMark/>
          </w:tcPr>
          <w:p w14:paraId="1C07C50F" w14:textId="70E97263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5.94</w:t>
            </w:r>
          </w:p>
        </w:tc>
        <w:tc>
          <w:tcPr>
            <w:tcW w:w="567" w:type="dxa"/>
            <w:vAlign w:val="center"/>
            <w:hideMark/>
          </w:tcPr>
          <w:p w14:paraId="711F9C46" w14:textId="46D62CFC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5.91</w:t>
            </w:r>
          </w:p>
        </w:tc>
        <w:tc>
          <w:tcPr>
            <w:tcW w:w="567" w:type="dxa"/>
            <w:vAlign w:val="center"/>
            <w:hideMark/>
          </w:tcPr>
          <w:p w14:paraId="64BB22BD" w14:textId="2188A47A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5.89</w:t>
            </w:r>
          </w:p>
        </w:tc>
        <w:tc>
          <w:tcPr>
            <w:tcW w:w="567" w:type="dxa"/>
            <w:vAlign w:val="center"/>
            <w:hideMark/>
          </w:tcPr>
          <w:p w14:paraId="7A30897E" w14:textId="121AA980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5.87</w:t>
            </w:r>
          </w:p>
        </w:tc>
        <w:tc>
          <w:tcPr>
            <w:tcW w:w="567" w:type="dxa"/>
            <w:vAlign w:val="center"/>
            <w:hideMark/>
          </w:tcPr>
          <w:p w14:paraId="3317A900" w14:textId="77777777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5.86</w:t>
            </w:r>
          </w:p>
        </w:tc>
      </w:tr>
      <w:tr w:rsidR="00190858" w:rsidRPr="00D37206" w14:paraId="2EC11F5A" w14:textId="77777777" w:rsidTr="001567F3">
        <w:tc>
          <w:tcPr>
            <w:tcW w:w="992" w:type="dxa"/>
            <w:vAlign w:val="center"/>
            <w:hideMark/>
          </w:tcPr>
          <w:p w14:paraId="01A623F5" w14:textId="23E54A6D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en-ID"/>
              </w:rPr>
              <w:t>5</w:t>
            </w:r>
          </w:p>
        </w:tc>
        <w:tc>
          <w:tcPr>
            <w:tcW w:w="568" w:type="dxa"/>
            <w:vAlign w:val="center"/>
            <w:hideMark/>
          </w:tcPr>
          <w:p w14:paraId="5DBE17BD" w14:textId="2E64F08B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6.61</w:t>
            </w:r>
          </w:p>
        </w:tc>
        <w:tc>
          <w:tcPr>
            <w:tcW w:w="567" w:type="dxa"/>
            <w:vAlign w:val="center"/>
            <w:hideMark/>
          </w:tcPr>
          <w:p w14:paraId="60A18E2B" w14:textId="716CE021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5.79</w:t>
            </w:r>
          </w:p>
        </w:tc>
        <w:tc>
          <w:tcPr>
            <w:tcW w:w="567" w:type="dxa"/>
            <w:vAlign w:val="center"/>
            <w:hideMark/>
          </w:tcPr>
          <w:p w14:paraId="30D7EB21" w14:textId="78DF57CF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5.41</w:t>
            </w:r>
          </w:p>
        </w:tc>
        <w:tc>
          <w:tcPr>
            <w:tcW w:w="567" w:type="dxa"/>
            <w:vAlign w:val="center"/>
            <w:hideMark/>
          </w:tcPr>
          <w:p w14:paraId="66640CDB" w14:textId="2B3889ED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5.19</w:t>
            </w:r>
          </w:p>
        </w:tc>
        <w:tc>
          <w:tcPr>
            <w:tcW w:w="567" w:type="dxa"/>
            <w:vAlign w:val="center"/>
            <w:hideMark/>
          </w:tcPr>
          <w:p w14:paraId="274E0C6B" w14:textId="331007F7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5.05</w:t>
            </w:r>
          </w:p>
        </w:tc>
        <w:tc>
          <w:tcPr>
            <w:tcW w:w="567" w:type="dxa"/>
            <w:vAlign w:val="center"/>
            <w:hideMark/>
          </w:tcPr>
          <w:p w14:paraId="783F3D0F" w14:textId="090E516C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4.95</w:t>
            </w:r>
          </w:p>
        </w:tc>
        <w:tc>
          <w:tcPr>
            <w:tcW w:w="567" w:type="dxa"/>
            <w:vAlign w:val="center"/>
            <w:hideMark/>
          </w:tcPr>
          <w:p w14:paraId="2D1660A3" w14:textId="055642AD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4.88</w:t>
            </w:r>
          </w:p>
        </w:tc>
        <w:tc>
          <w:tcPr>
            <w:tcW w:w="567" w:type="dxa"/>
            <w:vAlign w:val="center"/>
            <w:hideMark/>
          </w:tcPr>
          <w:p w14:paraId="4E860E2D" w14:textId="5948A14A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4.82</w:t>
            </w:r>
          </w:p>
        </w:tc>
        <w:tc>
          <w:tcPr>
            <w:tcW w:w="567" w:type="dxa"/>
            <w:vAlign w:val="center"/>
            <w:hideMark/>
          </w:tcPr>
          <w:p w14:paraId="07DAC0B3" w14:textId="526087CC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4.77</w:t>
            </w:r>
          </w:p>
        </w:tc>
        <w:tc>
          <w:tcPr>
            <w:tcW w:w="567" w:type="dxa"/>
            <w:vAlign w:val="center"/>
            <w:hideMark/>
          </w:tcPr>
          <w:p w14:paraId="6E1F392A" w14:textId="5C4676DF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4.74</w:t>
            </w:r>
          </w:p>
        </w:tc>
        <w:tc>
          <w:tcPr>
            <w:tcW w:w="567" w:type="dxa"/>
            <w:vAlign w:val="center"/>
            <w:hideMark/>
          </w:tcPr>
          <w:p w14:paraId="3EE0EB8E" w14:textId="164B3A15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4.70</w:t>
            </w:r>
          </w:p>
        </w:tc>
        <w:tc>
          <w:tcPr>
            <w:tcW w:w="567" w:type="dxa"/>
            <w:vAlign w:val="center"/>
            <w:hideMark/>
          </w:tcPr>
          <w:p w14:paraId="55B9849F" w14:textId="5EFFEEC6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4.68</w:t>
            </w:r>
          </w:p>
        </w:tc>
        <w:tc>
          <w:tcPr>
            <w:tcW w:w="567" w:type="dxa"/>
            <w:vAlign w:val="center"/>
            <w:hideMark/>
          </w:tcPr>
          <w:p w14:paraId="4921A007" w14:textId="1B781625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4.66</w:t>
            </w:r>
          </w:p>
        </w:tc>
        <w:tc>
          <w:tcPr>
            <w:tcW w:w="567" w:type="dxa"/>
            <w:vAlign w:val="center"/>
            <w:hideMark/>
          </w:tcPr>
          <w:p w14:paraId="2A050556" w14:textId="68F658B7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4.64</w:t>
            </w:r>
          </w:p>
        </w:tc>
        <w:tc>
          <w:tcPr>
            <w:tcW w:w="567" w:type="dxa"/>
            <w:vAlign w:val="center"/>
            <w:hideMark/>
          </w:tcPr>
          <w:p w14:paraId="1DAA7116" w14:textId="77777777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4.62</w:t>
            </w:r>
          </w:p>
        </w:tc>
      </w:tr>
      <w:tr w:rsidR="00190858" w:rsidRPr="00D37206" w14:paraId="5184DE73" w14:textId="77777777" w:rsidTr="001567F3">
        <w:tc>
          <w:tcPr>
            <w:tcW w:w="992" w:type="dxa"/>
            <w:vAlign w:val="center"/>
            <w:hideMark/>
          </w:tcPr>
          <w:p w14:paraId="41DC88AD" w14:textId="4DB64510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en-ID"/>
              </w:rPr>
              <w:t>6</w:t>
            </w:r>
          </w:p>
        </w:tc>
        <w:tc>
          <w:tcPr>
            <w:tcW w:w="568" w:type="dxa"/>
            <w:vAlign w:val="center"/>
            <w:hideMark/>
          </w:tcPr>
          <w:p w14:paraId="44742B8A" w14:textId="648455D2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5.99</w:t>
            </w:r>
          </w:p>
        </w:tc>
        <w:tc>
          <w:tcPr>
            <w:tcW w:w="567" w:type="dxa"/>
            <w:vAlign w:val="center"/>
            <w:hideMark/>
          </w:tcPr>
          <w:p w14:paraId="37B72D0B" w14:textId="43DD3F6B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5.14</w:t>
            </w:r>
          </w:p>
        </w:tc>
        <w:tc>
          <w:tcPr>
            <w:tcW w:w="567" w:type="dxa"/>
            <w:vAlign w:val="center"/>
            <w:hideMark/>
          </w:tcPr>
          <w:p w14:paraId="0947C5A8" w14:textId="19D6B574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4.76</w:t>
            </w:r>
          </w:p>
        </w:tc>
        <w:tc>
          <w:tcPr>
            <w:tcW w:w="567" w:type="dxa"/>
            <w:vAlign w:val="center"/>
            <w:hideMark/>
          </w:tcPr>
          <w:p w14:paraId="21767C86" w14:textId="5CFBE4DA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4.53</w:t>
            </w:r>
          </w:p>
        </w:tc>
        <w:tc>
          <w:tcPr>
            <w:tcW w:w="567" w:type="dxa"/>
            <w:vAlign w:val="center"/>
            <w:hideMark/>
          </w:tcPr>
          <w:p w14:paraId="5993E6E3" w14:textId="46876480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4.39</w:t>
            </w:r>
          </w:p>
        </w:tc>
        <w:tc>
          <w:tcPr>
            <w:tcW w:w="567" w:type="dxa"/>
            <w:vAlign w:val="center"/>
            <w:hideMark/>
          </w:tcPr>
          <w:p w14:paraId="1A0D73E0" w14:textId="53274C27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4.28</w:t>
            </w:r>
          </w:p>
        </w:tc>
        <w:tc>
          <w:tcPr>
            <w:tcW w:w="567" w:type="dxa"/>
            <w:vAlign w:val="center"/>
            <w:hideMark/>
          </w:tcPr>
          <w:p w14:paraId="112310F3" w14:textId="25A16337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4.21</w:t>
            </w:r>
          </w:p>
        </w:tc>
        <w:tc>
          <w:tcPr>
            <w:tcW w:w="567" w:type="dxa"/>
            <w:vAlign w:val="center"/>
            <w:hideMark/>
          </w:tcPr>
          <w:p w14:paraId="094DF314" w14:textId="3B67EFCD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4.15</w:t>
            </w:r>
          </w:p>
        </w:tc>
        <w:tc>
          <w:tcPr>
            <w:tcW w:w="567" w:type="dxa"/>
            <w:vAlign w:val="center"/>
            <w:hideMark/>
          </w:tcPr>
          <w:p w14:paraId="0E72ED9B" w14:textId="1D675581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4.10</w:t>
            </w:r>
          </w:p>
        </w:tc>
        <w:tc>
          <w:tcPr>
            <w:tcW w:w="567" w:type="dxa"/>
            <w:vAlign w:val="center"/>
            <w:hideMark/>
          </w:tcPr>
          <w:p w14:paraId="6A1214A5" w14:textId="2047FB06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4.06</w:t>
            </w:r>
          </w:p>
        </w:tc>
        <w:tc>
          <w:tcPr>
            <w:tcW w:w="567" w:type="dxa"/>
            <w:vAlign w:val="center"/>
            <w:hideMark/>
          </w:tcPr>
          <w:p w14:paraId="52AEE6C4" w14:textId="0475E1C3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4.03</w:t>
            </w:r>
          </w:p>
        </w:tc>
        <w:tc>
          <w:tcPr>
            <w:tcW w:w="567" w:type="dxa"/>
            <w:vAlign w:val="center"/>
            <w:hideMark/>
          </w:tcPr>
          <w:p w14:paraId="1AD7CB77" w14:textId="39629B61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4.00</w:t>
            </w:r>
          </w:p>
        </w:tc>
        <w:tc>
          <w:tcPr>
            <w:tcW w:w="567" w:type="dxa"/>
            <w:vAlign w:val="center"/>
            <w:hideMark/>
          </w:tcPr>
          <w:p w14:paraId="63A55B09" w14:textId="16EFB228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98</w:t>
            </w:r>
          </w:p>
        </w:tc>
        <w:tc>
          <w:tcPr>
            <w:tcW w:w="567" w:type="dxa"/>
            <w:vAlign w:val="center"/>
            <w:hideMark/>
          </w:tcPr>
          <w:p w14:paraId="59A25B0F" w14:textId="04925AD0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96</w:t>
            </w:r>
          </w:p>
        </w:tc>
        <w:tc>
          <w:tcPr>
            <w:tcW w:w="567" w:type="dxa"/>
            <w:vAlign w:val="center"/>
            <w:hideMark/>
          </w:tcPr>
          <w:p w14:paraId="448C32C7" w14:textId="77777777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94</w:t>
            </w:r>
          </w:p>
        </w:tc>
      </w:tr>
      <w:tr w:rsidR="00190858" w:rsidRPr="00D37206" w14:paraId="7609530D" w14:textId="77777777" w:rsidTr="001567F3">
        <w:tc>
          <w:tcPr>
            <w:tcW w:w="992" w:type="dxa"/>
            <w:vAlign w:val="center"/>
            <w:hideMark/>
          </w:tcPr>
          <w:p w14:paraId="7156B9AA" w14:textId="7DB28C77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en-ID"/>
              </w:rPr>
              <w:t>7</w:t>
            </w:r>
          </w:p>
        </w:tc>
        <w:tc>
          <w:tcPr>
            <w:tcW w:w="568" w:type="dxa"/>
            <w:vAlign w:val="center"/>
            <w:hideMark/>
          </w:tcPr>
          <w:p w14:paraId="271DB16F" w14:textId="45C3A632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5.59</w:t>
            </w:r>
          </w:p>
        </w:tc>
        <w:tc>
          <w:tcPr>
            <w:tcW w:w="567" w:type="dxa"/>
            <w:vAlign w:val="center"/>
            <w:hideMark/>
          </w:tcPr>
          <w:p w14:paraId="392CC0C6" w14:textId="7DCB9477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4.74</w:t>
            </w:r>
          </w:p>
        </w:tc>
        <w:tc>
          <w:tcPr>
            <w:tcW w:w="567" w:type="dxa"/>
            <w:vAlign w:val="center"/>
            <w:hideMark/>
          </w:tcPr>
          <w:p w14:paraId="04EC306B" w14:textId="060BA44D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4.35</w:t>
            </w:r>
          </w:p>
        </w:tc>
        <w:tc>
          <w:tcPr>
            <w:tcW w:w="567" w:type="dxa"/>
            <w:vAlign w:val="center"/>
            <w:hideMark/>
          </w:tcPr>
          <w:p w14:paraId="740A2D18" w14:textId="07AAD63F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4.12</w:t>
            </w:r>
          </w:p>
        </w:tc>
        <w:tc>
          <w:tcPr>
            <w:tcW w:w="567" w:type="dxa"/>
            <w:vAlign w:val="center"/>
            <w:hideMark/>
          </w:tcPr>
          <w:p w14:paraId="4570E2B6" w14:textId="3FE9F22C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97</w:t>
            </w:r>
          </w:p>
        </w:tc>
        <w:tc>
          <w:tcPr>
            <w:tcW w:w="567" w:type="dxa"/>
            <w:vAlign w:val="center"/>
            <w:hideMark/>
          </w:tcPr>
          <w:p w14:paraId="16B636AA" w14:textId="0CFC602C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87</w:t>
            </w:r>
          </w:p>
        </w:tc>
        <w:tc>
          <w:tcPr>
            <w:tcW w:w="567" w:type="dxa"/>
            <w:vAlign w:val="center"/>
            <w:hideMark/>
          </w:tcPr>
          <w:p w14:paraId="675BC35D" w14:textId="490237D3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79</w:t>
            </w:r>
          </w:p>
        </w:tc>
        <w:tc>
          <w:tcPr>
            <w:tcW w:w="567" w:type="dxa"/>
            <w:vAlign w:val="center"/>
            <w:hideMark/>
          </w:tcPr>
          <w:p w14:paraId="4662BC0C" w14:textId="75246A33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73</w:t>
            </w:r>
          </w:p>
        </w:tc>
        <w:tc>
          <w:tcPr>
            <w:tcW w:w="567" w:type="dxa"/>
            <w:vAlign w:val="center"/>
            <w:hideMark/>
          </w:tcPr>
          <w:p w14:paraId="54D4FC76" w14:textId="110B0A7C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68</w:t>
            </w:r>
          </w:p>
        </w:tc>
        <w:tc>
          <w:tcPr>
            <w:tcW w:w="567" w:type="dxa"/>
            <w:vAlign w:val="center"/>
            <w:hideMark/>
          </w:tcPr>
          <w:p w14:paraId="09E62E7C" w14:textId="6F9DF682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64</w:t>
            </w:r>
          </w:p>
        </w:tc>
        <w:tc>
          <w:tcPr>
            <w:tcW w:w="567" w:type="dxa"/>
            <w:vAlign w:val="center"/>
            <w:hideMark/>
          </w:tcPr>
          <w:p w14:paraId="5E9208F0" w14:textId="1A06D3A9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60</w:t>
            </w:r>
          </w:p>
        </w:tc>
        <w:tc>
          <w:tcPr>
            <w:tcW w:w="567" w:type="dxa"/>
            <w:vAlign w:val="center"/>
            <w:hideMark/>
          </w:tcPr>
          <w:p w14:paraId="236DBA61" w14:textId="12F2CCBE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57</w:t>
            </w:r>
          </w:p>
        </w:tc>
        <w:tc>
          <w:tcPr>
            <w:tcW w:w="567" w:type="dxa"/>
            <w:vAlign w:val="center"/>
            <w:hideMark/>
          </w:tcPr>
          <w:p w14:paraId="4393D0E3" w14:textId="07A56068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55</w:t>
            </w:r>
          </w:p>
        </w:tc>
        <w:tc>
          <w:tcPr>
            <w:tcW w:w="567" w:type="dxa"/>
            <w:vAlign w:val="center"/>
            <w:hideMark/>
          </w:tcPr>
          <w:p w14:paraId="18C17068" w14:textId="6E701EEA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53</w:t>
            </w:r>
          </w:p>
        </w:tc>
        <w:tc>
          <w:tcPr>
            <w:tcW w:w="567" w:type="dxa"/>
            <w:vAlign w:val="center"/>
            <w:hideMark/>
          </w:tcPr>
          <w:p w14:paraId="5001F463" w14:textId="77777777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51</w:t>
            </w:r>
          </w:p>
        </w:tc>
      </w:tr>
      <w:tr w:rsidR="00190858" w:rsidRPr="00D37206" w14:paraId="59E8FCCD" w14:textId="77777777" w:rsidTr="001567F3">
        <w:tc>
          <w:tcPr>
            <w:tcW w:w="992" w:type="dxa"/>
            <w:vAlign w:val="center"/>
            <w:hideMark/>
          </w:tcPr>
          <w:p w14:paraId="5EC418CD" w14:textId="5E5EEC7E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en-ID"/>
              </w:rPr>
              <w:t>8</w:t>
            </w:r>
          </w:p>
        </w:tc>
        <w:tc>
          <w:tcPr>
            <w:tcW w:w="568" w:type="dxa"/>
            <w:vAlign w:val="center"/>
            <w:hideMark/>
          </w:tcPr>
          <w:p w14:paraId="23F84CB6" w14:textId="7AA396C8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5.32</w:t>
            </w:r>
          </w:p>
        </w:tc>
        <w:tc>
          <w:tcPr>
            <w:tcW w:w="567" w:type="dxa"/>
            <w:vAlign w:val="center"/>
            <w:hideMark/>
          </w:tcPr>
          <w:p w14:paraId="07A3AC9A" w14:textId="70DC5DE8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4.46</w:t>
            </w:r>
          </w:p>
        </w:tc>
        <w:tc>
          <w:tcPr>
            <w:tcW w:w="567" w:type="dxa"/>
            <w:vAlign w:val="center"/>
            <w:hideMark/>
          </w:tcPr>
          <w:p w14:paraId="2D213230" w14:textId="510B72CF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4.07</w:t>
            </w:r>
          </w:p>
        </w:tc>
        <w:tc>
          <w:tcPr>
            <w:tcW w:w="567" w:type="dxa"/>
            <w:vAlign w:val="center"/>
            <w:hideMark/>
          </w:tcPr>
          <w:p w14:paraId="6D8F35A6" w14:textId="3F404DD6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84</w:t>
            </w:r>
          </w:p>
        </w:tc>
        <w:tc>
          <w:tcPr>
            <w:tcW w:w="567" w:type="dxa"/>
            <w:vAlign w:val="center"/>
            <w:hideMark/>
          </w:tcPr>
          <w:p w14:paraId="2A0A15D2" w14:textId="20F6CE08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69</w:t>
            </w:r>
          </w:p>
        </w:tc>
        <w:tc>
          <w:tcPr>
            <w:tcW w:w="567" w:type="dxa"/>
            <w:vAlign w:val="center"/>
            <w:hideMark/>
          </w:tcPr>
          <w:p w14:paraId="5FF3DE26" w14:textId="374AC0BB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58</w:t>
            </w:r>
          </w:p>
        </w:tc>
        <w:tc>
          <w:tcPr>
            <w:tcW w:w="567" w:type="dxa"/>
            <w:vAlign w:val="center"/>
            <w:hideMark/>
          </w:tcPr>
          <w:p w14:paraId="299E2EE0" w14:textId="49D085C6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50</w:t>
            </w:r>
          </w:p>
        </w:tc>
        <w:tc>
          <w:tcPr>
            <w:tcW w:w="567" w:type="dxa"/>
            <w:vAlign w:val="center"/>
            <w:hideMark/>
          </w:tcPr>
          <w:p w14:paraId="3478FD66" w14:textId="5FA8CD7A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44</w:t>
            </w:r>
          </w:p>
        </w:tc>
        <w:tc>
          <w:tcPr>
            <w:tcW w:w="567" w:type="dxa"/>
            <w:vAlign w:val="center"/>
            <w:hideMark/>
          </w:tcPr>
          <w:p w14:paraId="209E0A79" w14:textId="69DFA546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39</w:t>
            </w:r>
          </w:p>
        </w:tc>
        <w:tc>
          <w:tcPr>
            <w:tcW w:w="567" w:type="dxa"/>
            <w:vAlign w:val="center"/>
            <w:hideMark/>
          </w:tcPr>
          <w:p w14:paraId="6A048451" w14:textId="43D4541C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35</w:t>
            </w:r>
          </w:p>
        </w:tc>
        <w:tc>
          <w:tcPr>
            <w:tcW w:w="567" w:type="dxa"/>
            <w:vAlign w:val="center"/>
            <w:hideMark/>
          </w:tcPr>
          <w:p w14:paraId="4A5518C0" w14:textId="43AB7C4E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31</w:t>
            </w:r>
          </w:p>
        </w:tc>
        <w:tc>
          <w:tcPr>
            <w:tcW w:w="567" w:type="dxa"/>
            <w:vAlign w:val="center"/>
            <w:hideMark/>
          </w:tcPr>
          <w:p w14:paraId="3DA36B38" w14:textId="24CC96C7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28</w:t>
            </w:r>
          </w:p>
        </w:tc>
        <w:tc>
          <w:tcPr>
            <w:tcW w:w="567" w:type="dxa"/>
            <w:vAlign w:val="center"/>
            <w:hideMark/>
          </w:tcPr>
          <w:p w14:paraId="41552BA5" w14:textId="57C10CFC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26</w:t>
            </w:r>
          </w:p>
        </w:tc>
        <w:tc>
          <w:tcPr>
            <w:tcW w:w="567" w:type="dxa"/>
            <w:vAlign w:val="center"/>
            <w:hideMark/>
          </w:tcPr>
          <w:p w14:paraId="7B782CC8" w14:textId="241BFE55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24</w:t>
            </w:r>
          </w:p>
        </w:tc>
        <w:tc>
          <w:tcPr>
            <w:tcW w:w="567" w:type="dxa"/>
            <w:vAlign w:val="center"/>
            <w:hideMark/>
          </w:tcPr>
          <w:p w14:paraId="4C5AFEAC" w14:textId="77777777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22</w:t>
            </w:r>
          </w:p>
        </w:tc>
      </w:tr>
      <w:tr w:rsidR="00190858" w:rsidRPr="00D37206" w14:paraId="74A3DCB0" w14:textId="77777777" w:rsidTr="001567F3">
        <w:tc>
          <w:tcPr>
            <w:tcW w:w="992" w:type="dxa"/>
            <w:vAlign w:val="center"/>
            <w:hideMark/>
          </w:tcPr>
          <w:p w14:paraId="5A372906" w14:textId="60F8D419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en-ID"/>
              </w:rPr>
              <w:t>9</w:t>
            </w:r>
          </w:p>
        </w:tc>
        <w:tc>
          <w:tcPr>
            <w:tcW w:w="568" w:type="dxa"/>
            <w:vAlign w:val="center"/>
            <w:hideMark/>
          </w:tcPr>
          <w:p w14:paraId="112DC23E" w14:textId="44EDBF63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5.12</w:t>
            </w:r>
          </w:p>
        </w:tc>
        <w:tc>
          <w:tcPr>
            <w:tcW w:w="567" w:type="dxa"/>
            <w:vAlign w:val="center"/>
            <w:hideMark/>
          </w:tcPr>
          <w:p w14:paraId="2381900E" w14:textId="6FD41FEA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4.26</w:t>
            </w:r>
          </w:p>
        </w:tc>
        <w:tc>
          <w:tcPr>
            <w:tcW w:w="567" w:type="dxa"/>
            <w:vAlign w:val="center"/>
            <w:hideMark/>
          </w:tcPr>
          <w:p w14:paraId="3C802029" w14:textId="37D943E0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86</w:t>
            </w:r>
          </w:p>
        </w:tc>
        <w:tc>
          <w:tcPr>
            <w:tcW w:w="567" w:type="dxa"/>
            <w:vAlign w:val="center"/>
            <w:hideMark/>
          </w:tcPr>
          <w:p w14:paraId="1A5E8BC8" w14:textId="250DC98F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63</w:t>
            </w:r>
          </w:p>
        </w:tc>
        <w:tc>
          <w:tcPr>
            <w:tcW w:w="567" w:type="dxa"/>
            <w:vAlign w:val="center"/>
            <w:hideMark/>
          </w:tcPr>
          <w:p w14:paraId="382524B0" w14:textId="1CFA3CFB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48</w:t>
            </w:r>
          </w:p>
        </w:tc>
        <w:tc>
          <w:tcPr>
            <w:tcW w:w="567" w:type="dxa"/>
            <w:vAlign w:val="center"/>
            <w:hideMark/>
          </w:tcPr>
          <w:p w14:paraId="03FD5426" w14:textId="47022E58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37</w:t>
            </w:r>
          </w:p>
        </w:tc>
        <w:tc>
          <w:tcPr>
            <w:tcW w:w="567" w:type="dxa"/>
            <w:vAlign w:val="center"/>
            <w:hideMark/>
          </w:tcPr>
          <w:p w14:paraId="2891F1F9" w14:textId="39B8B28C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29</w:t>
            </w:r>
          </w:p>
        </w:tc>
        <w:tc>
          <w:tcPr>
            <w:tcW w:w="567" w:type="dxa"/>
            <w:vAlign w:val="center"/>
            <w:hideMark/>
          </w:tcPr>
          <w:p w14:paraId="01FCB1D5" w14:textId="7DA670C2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23</w:t>
            </w:r>
          </w:p>
        </w:tc>
        <w:tc>
          <w:tcPr>
            <w:tcW w:w="567" w:type="dxa"/>
            <w:vAlign w:val="center"/>
            <w:hideMark/>
          </w:tcPr>
          <w:p w14:paraId="563ED9B9" w14:textId="7540C2C0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18</w:t>
            </w:r>
          </w:p>
        </w:tc>
        <w:tc>
          <w:tcPr>
            <w:tcW w:w="567" w:type="dxa"/>
            <w:vAlign w:val="center"/>
            <w:hideMark/>
          </w:tcPr>
          <w:p w14:paraId="44336188" w14:textId="507C3EC1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14</w:t>
            </w:r>
          </w:p>
        </w:tc>
        <w:tc>
          <w:tcPr>
            <w:tcW w:w="567" w:type="dxa"/>
            <w:vAlign w:val="center"/>
            <w:hideMark/>
          </w:tcPr>
          <w:p w14:paraId="0231684A" w14:textId="49804775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10</w:t>
            </w:r>
          </w:p>
        </w:tc>
        <w:tc>
          <w:tcPr>
            <w:tcW w:w="567" w:type="dxa"/>
            <w:vAlign w:val="center"/>
            <w:hideMark/>
          </w:tcPr>
          <w:p w14:paraId="3C7A961B" w14:textId="59422912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07</w:t>
            </w:r>
          </w:p>
        </w:tc>
        <w:tc>
          <w:tcPr>
            <w:tcW w:w="567" w:type="dxa"/>
            <w:vAlign w:val="center"/>
            <w:hideMark/>
          </w:tcPr>
          <w:p w14:paraId="45DD5EA1" w14:textId="5A2E8203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05</w:t>
            </w:r>
          </w:p>
        </w:tc>
        <w:tc>
          <w:tcPr>
            <w:tcW w:w="567" w:type="dxa"/>
            <w:vAlign w:val="center"/>
            <w:hideMark/>
          </w:tcPr>
          <w:p w14:paraId="588428A5" w14:textId="453E8B33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03</w:t>
            </w:r>
          </w:p>
        </w:tc>
        <w:tc>
          <w:tcPr>
            <w:tcW w:w="567" w:type="dxa"/>
            <w:vAlign w:val="center"/>
            <w:hideMark/>
          </w:tcPr>
          <w:p w14:paraId="611819D5" w14:textId="77777777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01</w:t>
            </w:r>
          </w:p>
        </w:tc>
      </w:tr>
      <w:tr w:rsidR="00190858" w:rsidRPr="00D37206" w14:paraId="2BB10839" w14:textId="77777777" w:rsidTr="001567F3">
        <w:tc>
          <w:tcPr>
            <w:tcW w:w="992" w:type="dxa"/>
            <w:vAlign w:val="center"/>
            <w:hideMark/>
          </w:tcPr>
          <w:p w14:paraId="4D5643BF" w14:textId="0B6F02C4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en-ID"/>
              </w:rPr>
              <w:t>10</w:t>
            </w:r>
          </w:p>
        </w:tc>
        <w:tc>
          <w:tcPr>
            <w:tcW w:w="568" w:type="dxa"/>
            <w:vAlign w:val="center"/>
            <w:hideMark/>
          </w:tcPr>
          <w:p w14:paraId="0171E150" w14:textId="3CC9C782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4.96</w:t>
            </w:r>
          </w:p>
        </w:tc>
        <w:tc>
          <w:tcPr>
            <w:tcW w:w="567" w:type="dxa"/>
            <w:vAlign w:val="center"/>
            <w:hideMark/>
          </w:tcPr>
          <w:p w14:paraId="08DD7542" w14:textId="23F7A9CF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4.10</w:t>
            </w:r>
          </w:p>
        </w:tc>
        <w:tc>
          <w:tcPr>
            <w:tcW w:w="567" w:type="dxa"/>
            <w:vAlign w:val="center"/>
            <w:hideMark/>
          </w:tcPr>
          <w:p w14:paraId="32E82B7D" w14:textId="6F3A2D08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71</w:t>
            </w:r>
          </w:p>
        </w:tc>
        <w:tc>
          <w:tcPr>
            <w:tcW w:w="567" w:type="dxa"/>
            <w:vAlign w:val="center"/>
            <w:hideMark/>
          </w:tcPr>
          <w:p w14:paraId="0FD91678" w14:textId="25DE8D02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48</w:t>
            </w:r>
          </w:p>
        </w:tc>
        <w:tc>
          <w:tcPr>
            <w:tcW w:w="567" w:type="dxa"/>
            <w:vAlign w:val="center"/>
            <w:hideMark/>
          </w:tcPr>
          <w:p w14:paraId="163FB055" w14:textId="65D45E5D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33</w:t>
            </w:r>
          </w:p>
        </w:tc>
        <w:tc>
          <w:tcPr>
            <w:tcW w:w="567" w:type="dxa"/>
            <w:vAlign w:val="center"/>
            <w:hideMark/>
          </w:tcPr>
          <w:p w14:paraId="245C6796" w14:textId="1F35116B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22</w:t>
            </w:r>
          </w:p>
        </w:tc>
        <w:tc>
          <w:tcPr>
            <w:tcW w:w="567" w:type="dxa"/>
            <w:vAlign w:val="center"/>
            <w:hideMark/>
          </w:tcPr>
          <w:p w14:paraId="07FEB841" w14:textId="51EA0478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14</w:t>
            </w:r>
          </w:p>
        </w:tc>
        <w:tc>
          <w:tcPr>
            <w:tcW w:w="567" w:type="dxa"/>
            <w:vAlign w:val="center"/>
            <w:hideMark/>
          </w:tcPr>
          <w:p w14:paraId="51EF4DC5" w14:textId="19BA5E31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07</w:t>
            </w:r>
          </w:p>
        </w:tc>
        <w:tc>
          <w:tcPr>
            <w:tcW w:w="567" w:type="dxa"/>
            <w:vAlign w:val="center"/>
            <w:hideMark/>
          </w:tcPr>
          <w:p w14:paraId="648770F1" w14:textId="1DBC352D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02</w:t>
            </w:r>
          </w:p>
        </w:tc>
        <w:tc>
          <w:tcPr>
            <w:tcW w:w="567" w:type="dxa"/>
            <w:vAlign w:val="center"/>
            <w:hideMark/>
          </w:tcPr>
          <w:p w14:paraId="3B04C523" w14:textId="5850BBBD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98</w:t>
            </w:r>
          </w:p>
        </w:tc>
        <w:tc>
          <w:tcPr>
            <w:tcW w:w="567" w:type="dxa"/>
            <w:vAlign w:val="center"/>
            <w:hideMark/>
          </w:tcPr>
          <w:p w14:paraId="410BA5A8" w14:textId="2C3F2AF0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94</w:t>
            </w:r>
          </w:p>
        </w:tc>
        <w:tc>
          <w:tcPr>
            <w:tcW w:w="567" w:type="dxa"/>
            <w:vAlign w:val="center"/>
            <w:hideMark/>
          </w:tcPr>
          <w:p w14:paraId="76DF04FB" w14:textId="0E5EF489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91</w:t>
            </w:r>
          </w:p>
        </w:tc>
        <w:tc>
          <w:tcPr>
            <w:tcW w:w="567" w:type="dxa"/>
            <w:vAlign w:val="center"/>
            <w:hideMark/>
          </w:tcPr>
          <w:p w14:paraId="64CF010D" w14:textId="6BD7D9D9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89</w:t>
            </w:r>
          </w:p>
        </w:tc>
        <w:tc>
          <w:tcPr>
            <w:tcW w:w="567" w:type="dxa"/>
            <w:vAlign w:val="center"/>
            <w:hideMark/>
          </w:tcPr>
          <w:p w14:paraId="746830E7" w14:textId="52CD4EDF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86</w:t>
            </w:r>
          </w:p>
        </w:tc>
        <w:tc>
          <w:tcPr>
            <w:tcW w:w="567" w:type="dxa"/>
            <w:vAlign w:val="center"/>
            <w:hideMark/>
          </w:tcPr>
          <w:p w14:paraId="5C28FE4F" w14:textId="77777777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85</w:t>
            </w:r>
          </w:p>
        </w:tc>
      </w:tr>
      <w:tr w:rsidR="00190858" w:rsidRPr="00D37206" w14:paraId="16A37215" w14:textId="77777777" w:rsidTr="001567F3">
        <w:tc>
          <w:tcPr>
            <w:tcW w:w="992" w:type="dxa"/>
            <w:vAlign w:val="center"/>
            <w:hideMark/>
          </w:tcPr>
          <w:p w14:paraId="41953F49" w14:textId="2957905D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en-ID"/>
              </w:rPr>
              <w:t>11</w:t>
            </w:r>
          </w:p>
        </w:tc>
        <w:tc>
          <w:tcPr>
            <w:tcW w:w="568" w:type="dxa"/>
            <w:vAlign w:val="center"/>
            <w:hideMark/>
          </w:tcPr>
          <w:p w14:paraId="15A99F6D" w14:textId="1F4A00FA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4.84</w:t>
            </w:r>
          </w:p>
        </w:tc>
        <w:tc>
          <w:tcPr>
            <w:tcW w:w="567" w:type="dxa"/>
            <w:vAlign w:val="center"/>
            <w:hideMark/>
          </w:tcPr>
          <w:p w14:paraId="2755CC26" w14:textId="75142B58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98</w:t>
            </w:r>
          </w:p>
        </w:tc>
        <w:tc>
          <w:tcPr>
            <w:tcW w:w="567" w:type="dxa"/>
            <w:vAlign w:val="center"/>
            <w:hideMark/>
          </w:tcPr>
          <w:p w14:paraId="2185A672" w14:textId="21CFB579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59</w:t>
            </w:r>
          </w:p>
        </w:tc>
        <w:tc>
          <w:tcPr>
            <w:tcW w:w="567" w:type="dxa"/>
            <w:vAlign w:val="center"/>
            <w:hideMark/>
          </w:tcPr>
          <w:p w14:paraId="1F4F38AF" w14:textId="3871A904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36</w:t>
            </w:r>
          </w:p>
        </w:tc>
        <w:tc>
          <w:tcPr>
            <w:tcW w:w="567" w:type="dxa"/>
            <w:vAlign w:val="center"/>
            <w:hideMark/>
          </w:tcPr>
          <w:p w14:paraId="3D3E602D" w14:textId="7B6DD1EC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20</w:t>
            </w:r>
          </w:p>
        </w:tc>
        <w:tc>
          <w:tcPr>
            <w:tcW w:w="567" w:type="dxa"/>
            <w:vAlign w:val="center"/>
            <w:hideMark/>
          </w:tcPr>
          <w:p w14:paraId="1CFC6695" w14:textId="3F1B31E9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09</w:t>
            </w:r>
          </w:p>
        </w:tc>
        <w:tc>
          <w:tcPr>
            <w:tcW w:w="567" w:type="dxa"/>
            <w:vAlign w:val="center"/>
            <w:hideMark/>
          </w:tcPr>
          <w:p w14:paraId="19F81981" w14:textId="11569622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01</w:t>
            </w:r>
          </w:p>
        </w:tc>
        <w:tc>
          <w:tcPr>
            <w:tcW w:w="567" w:type="dxa"/>
            <w:vAlign w:val="center"/>
            <w:hideMark/>
          </w:tcPr>
          <w:p w14:paraId="5DF72641" w14:textId="41CA4BB3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95</w:t>
            </w:r>
          </w:p>
        </w:tc>
        <w:tc>
          <w:tcPr>
            <w:tcW w:w="567" w:type="dxa"/>
            <w:vAlign w:val="center"/>
            <w:hideMark/>
          </w:tcPr>
          <w:p w14:paraId="6D8374E3" w14:textId="08C6F875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90</w:t>
            </w:r>
          </w:p>
        </w:tc>
        <w:tc>
          <w:tcPr>
            <w:tcW w:w="567" w:type="dxa"/>
            <w:vAlign w:val="center"/>
            <w:hideMark/>
          </w:tcPr>
          <w:p w14:paraId="67280A2B" w14:textId="54365F98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85</w:t>
            </w:r>
          </w:p>
        </w:tc>
        <w:tc>
          <w:tcPr>
            <w:tcW w:w="567" w:type="dxa"/>
            <w:vAlign w:val="center"/>
            <w:hideMark/>
          </w:tcPr>
          <w:p w14:paraId="061B0E6F" w14:textId="44FE21CF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82</w:t>
            </w:r>
          </w:p>
        </w:tc>
        <w:tc>
          <w:tcPr>
            <w:tcW w:w="567" w:type="dxa"/>
            <w:vAlign w:val="center"/>
            <w:hideMark/>
          </w:tcPr>
          <w:p w14:paraId="570560A2" w14:textId="6463E900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79</w:t>
            </w:r>
          </w:p>
        </w:tc>
        <w:tc>
          <w:tcPr>
            <w:tcW w:w="567" w:type="dxa"/>
            <w:vAlign w:val="center"/>
            <w:hideMark/>
          </w:tcPr>
          <w:p w14:paraId="04591C6B" w14:textId="67EE86EE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76</w:t>
            </w:r>
          </w:p>
        </w:tc>
        <w:tc>
          <w:tcPr>
            <w:tcW w:w="567" w:type="dxa"/>
            <w:vAlign w:val="center"/>
            <w:hideMark/>
          </w:tcPr>
          <w:p w14:paraId="69A3E81F" w14:textId="44BB41CF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74</w:t>
            </w:r>
          </w:p>
        </w:tc>
        <w:tc>
          <w:tcPr>
            <w:tcW w:w="567" w:type="dxa"/>
            <w:vAlign w:val="center"/>
            <w:hideMark/>
          </w:tcPr>
          <w:p w14:paraId="500CD064" w14:textId="77777777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72</w:t>
            </w:r>
          </w:p>
        </w:tc>
      </w:tr>
      <w:tr w:rsidR="00190858" w:rsidRPr="00D37206" w14:paraId="531A23AD" w14:textId="77777777" w:rsidTr="001567F3">
        <w:tc>
          <w:tcPr>
            <w:tcW w:w="992" w:type="dxa"/>
            <w:vAlign w:val="center"/>
            <w:hideMark/>
          </w:tcPr>
          <w:p w14:paraId="175C5CBC" w14:textId="5ED88ADF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en-ID"/>
              </w:rPr>
              <w:t>12</w:t>
            </w:r>
          </w:p>
        </w:tc>
        <w:tc>
          <w:tcPr>
            <w:tcW w:w="568" w:type="dxa"/>
            <w:vAlign w:val="center"/>
            <w:hideMark/>
          </w:tcPr>
          <w:p w14:paraId="4D5E4840" w14:textId="345483B3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4.75</w:t>
            </w:r>
          </w:p>
        </w:tc>
        <w:tc>
          <w:tcPr>
            <w:tcW w:w="567" w:type="dxa"/>
            <w:vAlign w:val="center"/>
            <w:hideMark/>
          </w:tcPr>
          <w:p w14:paraId="3506A2AE" w14:textId="294D3914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89</w:t>
            </w:r>
          </w:p>
        </w:tc>
        <w:tc>
          <w:tcPr>
            <w:tcW w:w="567" w:type="dxa"/>
            <w:vAlign w:val="center"/>
            <w:hideMark/>
          </w:tcPr>
          <w:p w14:paraId="5A9BC879" w14:textId="12937FF2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49</w:t>
            </w:r>
          </w:p>
        </w:tc>
        <w:tc>
          <w:tcPr>
            <w:tcW w:w="567" w:type="dxa"/>
            <w:vAlign w:val="center"/>
            <w:hideMark/>
          </w:tcPr>
          <w:p w14:paraId="2566ACF0" w14:textId="3FA02BEC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26</w:t>
            </w:r>
          </w:p>
        </w:tc>
        <w:tc>
          <w:tcPr>
            <w:tcW w:w="567" w:type="dxa"/>
            <w:vAlign w:val="center"/>
            <w:hideMark/>
          </w:tcPr>
          <w:p w14:paraId="6F054B00" w14:textId="7EC1E1BC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11</w:t>
            </w:r>
          </w:p>
        </w:tc>
        <w:tc>
          <w:tcPr>
            <w:tcW w:w="567" w:type="dxa"/>
            <w:vAlign w:val="center"/>
            <w:hideMark/>
          </w:tcPr>
          <w:p w14:paraId="391B3AB5" w14:textId="6EFDE3CD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00</w:t>
            </w:r>
          </w:p>
        </w:tc>
        <w:tc>
          <w:tcPr>
            <w:tcW w:w="567" w:type="dxa"/>
            <w:vAlign w:val="center"/>
            <w:hideMark/>
          </w:tcPr>
          <w:p w14:paraId="64A80765" w14:textId="1D192F14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91</w:t>
            </w:r>
          </w:p>
        </w:tc>
        <w:tc>
          <w:tcPr>
            <w:tcW w:w="567" w:type="dxa"/>
            <w:vAlign w:val="center"/>
            <w:hideMark/>
          </w:tcPr>
          <w:p w14:paraId="1D309F23" w14:textId="6A2FD2A0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85</w:t>
            </w:r>
          </w:p>
        </w:tc>
        <w:tc>
          <w:tcPr>
            <w:tcW w:w="567" w:type="dxa"/>
            <w:vAlign w:val="center"/>
            <w:hideMark/>
          </w:tcPr>
          <w:p w14:paraId="6D55B557" w14:textId="47B04573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80</w:t>
            </w:r>
          </w:p>
        </w:tc>
        <w:tc>
          <w:tcPr>
            <w:tcW w:w="567" w:type="dxa"/>
            <w:vAlign w:val="center"/>
            <w:hideMark/>
          </w:tcPr>
          <w:p w14:paraId="0C1AAA38" w14:textId="50653A3F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75</w:t>
            </w:r>
          </w:p>
        </w:tc>
        <w:tc>
          <w:tcPr>
            <w:tcW w:w="567" w:type="dxa"/>
            <w:vAlign w:val="center"/>
            <w:hideMark/>
          </w:tcPr>
          <w:p w14:paraId="7600D120" w14:textId="56786B30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72</w:t>
            </w:r>
          </w:p>
        </w:tc>
        <w:tc>
          <w:tcPr>
            <w:tcW w:w="567" w:type="dxa"/>
            <w:vAlign w:val="center"/>
            <w:hideMark/>
          </w:tcPr>
          <w:p w14:paraId="1863ADF7" w14:textId="64B4E448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69</w:t>
            </w:r>
          </w:p>
        </w:tc>
        <w:tc>
          <w:tcPr>
            <w:tcW w:w="567" w:type="dxa"/>
            <w:vAlign w:val="center"/>
            <w:hideMark/>
          </w:tcPr>
          <w:p w14:paraId="4315A197" w14:textId="0AA681D1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66</w:t>
            </w:r>
          </w:p>
        </w:tc>
        <w:tc>
          <w:tcPr>
            <w:tcW w:w="567" w:type="dxa"/>
            <w:vAlign w:val="center"/>
            <w:hideMark/>
          </w:tcPr>
          <w:p w14:paraId="2FE4F4EC" w14:textId="30CED25E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64</w:t>
            </w:r>
          </w:p>
        </w:tc>
        <w:tc>
          <w:tcPr>
            <w:tcW w:w="567" w:type="dxa"/>
            <w:vAlign w:val="center"/>
            <w:hideMark/>
          </w:tcPr>
          <w:p w14:paraId="7D94DE1E" w14:textId="77777777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62</w:t>
            </w:r>
          </w:p>
        </w:tc>
      </w:tr>
      <w:tr w:rsidR="00190858" w:rsidRPr="00D37206" w14:paraId="1A287227" w14:textId="77777777" w:rsidTr="001567F3">
        <w:tc>
          <w:tcPr>
            <w:tcW w:w="992" w:type="dxa"/>
            <w:vAlign w:val="center"/>
            <w:hideMark/>
          </w:tcPr>
          <w:p w14:paraId="2CD78A93" w14:textId="096936C5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en-ID"/>
              </w:rPr>
              <w:t>13</w:t>
            </w:r>
          </w:p>
        </w:tc>
        <w:tc>
          <w:tcPr>
            <w:tcW w:w="568" w:type="dxa"/>
            <w:vAlign w:val="center"/>
            <w:hideMark/>
          </w:tcPr>
          <w:p w14:paraId="63EC045D" w14:textId="2466D625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4.67</w:t>
            </w:r>
          </w:p>
        </w:tc>
        <w:tc>
          <w:tcPr>
            <w:tcW w:w="567" w:type="dxa"/>
            <w:vAlign w:val="center"/>
            <w:hideMark/>
          </w:tcPr>
          <w:p w14:paraId="70705141" w14:textId="18321439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81</w:t>
            </w:r>
          </w:p>
        </w:tc>
        <w:tc>
          <w:tcPr>
            <w:tcW w:w="567" w:type="dxa"/>
            <w:vAlign w:val="center"/>
            <w:hideMark/>
          </w:tcPr>
          <w:p w14:paraId="1FEA12EA" w14:textId="543E8CD2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41</w:t>
            </w:r>
          </w:p>
        </w:tc>
        <w:tc>
          <w:tcPr>
            <w:tcW w:w="567" w:type="dxa"/>
            <w:vAlign w:val="center"/>
            <w:hideMark/>
          </w:tcPr>
          <w:p w14:paraId="71E46EDA" w14:textId="7EAD4461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18</w:t>
            </w:r>
          </w:p>
        </w:tc>
        <w:tc>
          <w:tcPr>
            <w:tcW w:w="567" w:type="dxa"/>
            <w:vAlign w:val="center"/>
            <w:hideMark/>
          </w:tcPr>
          <w:p w14:paraId="637D84D9" w14:textId="58253340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03</w:t>
            </w:r>
          </w:p>
        </w:tc>
        <w:tc>
          <w:tcPr>
            <w:tcW w:w="567" w:type="dxa"/>
            <w:vAlign w:val="center"/>
            <w:hideMark/>
          </w:tcPr>
          <w:p w14:paraId="615E6926" w14:textId="262BFB63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92</w:t>
            </w:r>
          </w:p>
        </w:tc>
        <w:tc>
          <w:tcPr>
            <w:tcW w:w="567" w:type="dxa"/>
            <w:vAlign w:val="center"/>
            <w:hideMark/>
          </w:tcPr>
          <w:p w14:paraId="7DF4BB5B" w14:textId="0057D657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83</w:t>
            </w:r>
          </w:p>
        </w:tc>
        <w:tc>
          <w:tcPr>
            <w:tcW w:w="567" w:type="dxa"/>
            <w:vAlign w:val="center"/>
            <w:hideMark/>
          </w:tcPr>
          <w:p w14:paraId="30C4891F" w14:textId="44C6851F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77</w:t>
            </w:r>
          </w:p>
        </w:tc>
        <w:tc>
          <w:tcPr>
            <w:tcW w:w="567" w:type="dxa"/>
            <w:vAlign w:val="center"/>
            <w:hideMark/>
          </w:tcPr>
          <w:p w14:paraId="7ECD35DC" w14:textId="0EEDD4FA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71</w:t>
            </w:r>
          </w:p>
        </w:tc>
        <w:tc>
          <w:tcPr>
            <w:tcW w:w="567" w:type="dxa"/>
            <w:vAlign w:val="center"/>
            <w:hideMark/>
          </w:tcPr>
          <w:p w14:paraId="219843B1" w14:textId="55102D19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67</w:t>
            </w:r>
          </w:p>
        </w:tc>
        <w:tc>
          <w:tcPr>
            <w:tcW w:w="567" w:type="dxa"/>
            <w:vAlign w:val="center"/>
            <w:hideMark/>
          </w:tcPr>
          <w:p w14:paraId="6969A00F" w14:textId="689EED59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63</w:t>
            </w:r>
          </w:p>
        </w:tc>
        <w:tc>
          <w:tcPr>
            <w:tcW w:w="567" w:type="dxa"/>
            <w:vAlign w:val="center"/>
            <w:hideMark/>
          </w:tcPr>
          <w:p w14:paraId="142E5996" w14:textId="3404644C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60</w:t>
            </w:r>
          </w:p>
        </w:tc>
        <w:tc>
          <w:tcPr>
            <w:tcW w:w="567" w:type="dxa"/>
            <w:vAlign w:val="center"/>
            <w:hideMark/>
          </w:tcPr>
          <w:p w14:paraId="512F85D1" w14:textId="27887FD8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58</w:t>
            </w:r>
          </w:p>
        </w:tc>
        <w:tc>
          <w:tcPr>
            <w:tcW w:w="567" w:type="dxa"/>
            <w:vAlign w:val="center"/>
            <w:hideMark/>
          </w:tcPr>
          <w:p w14:paraId="272D70DA" w14:textId="3A9D38D7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55</w:t>
            </w:r>
          </w:p>
        </w:tc>
        <w:tc>
          <w:tcPr>
            <w:tcW w:w="567" w:type="dxa"/>
            <w:vAlign w:val="center"/>
            <w:hideMark/>
          </w:tcPr>
          <w:p w14:paraId="154F3171" w14:textId="77777777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53</w:t>
            </w:r>
          </w:p>
        </w:tc>
      </w:tr>
      <w:tr w:rsidR="00190858" w:rsidRPr="00D37206" w14:paraId="44BA02DA" w14:textId="77777777" w:rsidTr="001567F3">
        <w:tc>
          <w:tcPr>
            <w:tcW w:w="992" w:type="dxa"/>
            <w:vAlign w:val="center"/>
            <w:hideMark/>
          </w:tcPr>
          <w:p w14:paraId="1CAFFB31" w14:textId="3C9A72DD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en-ID"/>
              </w:rPr>
              <w:t>14</w:t>
            </w:r>
          </w:p>
        </w:tc>
        <w:tc>
          <w:tcPr>
            <w:tcW w:w="568" w:type="dxa"/>
            <w:vAlign w:val="center"/>
            <w:hideMark/>
          </w:tcPr>
          <w:p w14:paraId="2644430C" w14:textId="0C354B33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4.60</w:t>
            </w:r>
          </w:p>
        </w:tc>
        <w:tc>
          <w:tcPr>
            <w:tcW w:w="567" w:type="dxa"/>
            <w:vAlign w:val="center"/>
            <w:hideMark/>
          </w:tcPr>
          <w:p w14:paraId="23CCD856" w14:textId="73929EDE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74</w:t>
            </w:r>
          </w:p>
        </w:tc>
        <w:tc>
          <w:tcPr>
            <w:tcW w:w="567" w:type="dxa"/>
            <w:vAlign w:val="center"/>
            <w:hideMark/>
          </w:tcPr>
          <w:p w14:paraId="04941ED5" w14:textId="5AE5A574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34</w:t>
            </w:r>
          </w:p>
        </w:tc>
        <w:tc>
          <w:tcPr>
            <w:tcW w:w="567" w:type="dxa"/>
            <w:vAlign w:val="center"/>
            <w:hideMark/>
          </w:tcPr>
          <w:p w14:paraId="416F7EB6" w14:textId="37094841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11</w:t>
            </w:r>
          </w:p>
        </w:tc>
        <w:tc>
          <w:tcPr>
            <w:tcW w:w="567" w:type="dxa"/>
            <w:vAlign w:val="center"/>
            <w:hideMark/>
          </w:tcPr>
          <w:p w14:paraId="6D5CE1D5" w14:textId="7A25BBC7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96</w:t>
            </w:r>
          </w:p>
        </w:tc>
        <w:tc>
          <w:tcPr>
            <w:tcW w:w="567" w:type="dxa"/>
            <w:vAlign w:val="center"/>
            <w:hideMark/>
          </w:tcPr>
          <w:p w14:paraId="1F50A0CA" w14:textId="14A1BD27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85</w:t>
            </w:r>
          </w:p>
        </w:tc>
        <w:tc>
          <w:tcPr>
            <w:tcW w:w="567" w:type="dxa"/>
            <w:vAlign w:val="center"/>
            <w:hideMark/>
          </w:tcPr>
          <w:p w14:paraId="73353B53" w14:textId="1BE23E63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76</w:t>
            </w:r>
          </w:p>
        </w:tc>
        <w:tc>
          <w:tcPr>
            <w:tcW w:w="567" w:type="dxa"/>
            <w:vAlign w:val="center"/>
            <w:hideMark/>
          </w:tcPr>
          <w:p w14:paraId="5C31C61A" w14:textId="51801ECD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70</w:t>
            </w:r>
          </w:p>
        </w:tc>
        <w:tc>
          <w:tcPr>
            <w:tcW w:w="567" w:type="dxa"/>
            <w:vAlign w:val="center"/>
            <w:hideMark/>
          </w:tcPr>
          <w:p w14:paraId="7C89C376" w14:textId="3B2A7936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65</w:t>
            </w:r>
          </w:p>
        </w:tc>
        <w:tc>
          <w:tcPr>
            <w:tcW w:w="567" w:type="dxa"/>
            <w:vAlign w:val="center"/>
            <w:hideMark/>
          </w:tcPr>
          <w:p w14:paraId="4C1C74E9" w14:textId="6778E52E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60</w:t>
            </w:r>
          </w:p>
        </w:tc>
        <w:tc>
          <w:tcPr>
            <w:tcW w:w="567" w:type="dxa"/>
            <w:vAlign w:val="center"/>
            <w:hideMark/>
          </w:tcPr>
          <w:p w14:paraId="7ABDEFF9" w14:textId="23FD0A60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57</w:t>
            </w:r>
          </w:p>
        </w:tc>
        <w:tc>
          <w:tcPr>
            <w:tcW w:w="567" w:type="dxa"/>
            <w:vAlign w:val="center"/>
            <w:hideMark/>
          </w:tcPr>
          <w:p w14:paraId="63AC21C9" w14:textId="3D83D799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53</w:t>
            </w:r>
          </w:p>
        </w:tc>
        <w:tc>
          <w:tcPr>
            <w:tcW w:w="567" w:type="dxa"/>
            <w:vAlign w:val="center"/>
            <w:hideMark/>
          </w:tcPr>
          <w:p w14:paraId="5D98FF73" w14:textId="05F2D071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51</w:t>
            </w:r>
          </w:p>
        </w:tc>
        <w:tc>
          <w:tcPr>
            <w:tcW w:w="567" w:type="dxa"/>
            <w:vAlign w:val="center"/>
            <w:hideMark/>
          </w:tcPr>
          <w:p w14:paraId="518CBA0A" w14:textId="4F3339F2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48</w:t>
            </w:r>
          </w:p>
        </w:tc>
        <w:tc>
          <w:tcPr>
            <w:tcW w:w="567" w:type="dxa"/>
            <w:vAlign w:val="center"/>
            <w:hideMark/>
          </w:tcPr>
          <w:p w14:paraId="1EC9F49E" w14:textId="77777777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46</w:t>
            </w:r>
          </w:p>
        </w:tc>
      </w:tr>
      <w:tr w:rsidR="00190858" w:rsidRPr="00D37206" w14:paraId="57F4B55E" w14:textId="77777777" w:rsidTr="001567F3">
        <w:tc>
          <w:tcPr>
            <w:tcW w:w="992" w:type="dxa"/>
            <w:vAlign w:val="center"/>
            <w:hideMark/>
          </w:tcPr>
          <w:p w14:paraId="2F0C3A8A" w14:textId="7B42C9E9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en-ID"/>
              </w:rPr>
              <w:t>15</w:t>
            </w:r>
          </w:p>
        </w:tc>
        <w:tc>
          <w:tcPr>
            <w:tcW w:w="568" w:type="dxa"/>
            <w:vAlign w:val="center"/>
            <w:hideMark/>
          </w:tcPr>
          <w:p w14:paraId="032E95B4" w14:textId="4C48D70C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4.54</w:t>
            </w:r>
          </w:p>
        </w:tc>
        <w:tc>
          <w:tcPr>
            <w:tcW w:w="567" w:type="dxa"/>
            <w:vAlign w:val="center"/>
            <w:hideMark/>
          </w:tcPr>
          <w:p w14:paraId="2D31DE80" w14:textId="216EB450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68</w:t>
            </w:r>
          </w:p>
        </w:tc>
        <w:tc>
          <w:tcPr>
            <w:tcW w:w="567" w:type="dxa"/>
            <w:vAlign w:val="center"/>
            <w:hideMark/>
          </w:tcPr>
          <w:p w14:paraId="6D31B29C" w14:textId="2F082972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29</w:t>
            </w:r>
          </w:p>
        </w:tc>
        <w:tc>
          <w:tcPr>
            <w:tcW w:w="567" w:type="dxa"/>
            <w:vAlign w:val="center"/>
            <w:hideMark/>
          </w:tcPr>
          <w:p w14:paraId="269E00E9" w14:textId="672ABFB8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06</w:t>
            </w:r>
          </w:p>
        </w:tc>
        <w:tc>
          <w:tcPr>
            <w:tcW w:w="567" w:type="dxa"/>
            <w:vAlign w:val="center"/>
            <w:hideMark/>
          </w:tcPr>
          <w:p w14:paraId="1695B666" w14:textId="6E09F6B8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90</w:t>
            </w:r>
          </w:p>
        </w:tc>
        <w:tc>
          <w:tcPr>
            <w:tcW w:w="567" w:type="dxa"/>
            <w:vAlign w:val="center"/>
            <w:hideMark/>
          </w:tcPr>
          <w:p w14:paraId="08833309" w14:textId="0F4ADADF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79</w:t>
            </w:r>
          </w:p>
        </w:tc>
        <w:tc>
          <w:tcPr>
            <w:tcW w:w="567" w:type="dxa"/>
            <w:vAlign w:val="center"/>
            <w:hideMark/>
          </w:tcPr>
          <w:p w14:paraId="2C499ACA" w14:textId="45BB5163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71</w:t>
            </w:r>
          </w:p>
        </w:tc>
        <w:tc>
          <w:tcPr>
            <w:tcW w:w="567" w:type="dxa"/>
            <w:vAlign w:val="center"/>
            <w:hideMark/>
          </w:tcPr>
          <w:p w14:paraId="1EC40BE7" w14:textId="3E2E1B88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64</w:t>
            </w:r>
          </w:p>
        </w:tc>
        <w:tc>
          <w:tcPr>
            <w:tcW w:w="567" w:type="dxa"/>
            <w:vAlign w:val="center"/>
            <w:hideMark/>
          </w:tcPr>
          <w:p w14:paraId="6209728F" w14:textId="09E2FEB6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59</w:t>
            </w:r>
          </w:p>
        </w:tc>
        <w:tc>
          <w:tcPr>
            <w:tcW w:w="567" w:type="dxa"/>
            <w:vAlign w:val="center"/>
            <w:hideMark/>
          </w:tcPr>
          <w:p w14:paraId="1F7CC965" w14:textId="64523879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54</w:t>
            </w:r>
          </w:p>
        </w:tc>
        <w:tc>
          <w:tcPr>
            <w:tcW w:w="567" w:type="dxa"/>
            <w:vAlign w:val="center"/>
            <w:hideMark/>
          </w:tcPr>
          <w:p w14:paraId="1146DB52" w14:textId="414D682D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51</w:t>
            </w:r>
          </w:p>
        </w:tc>
        <w:tc>
          <w:tcPr>
            <w:tcW w:w="567" w:type="dxa"/>
            <w:vAlign w:val="center"/>
            <w:hideMark/>
          </w:tcPr>
          <w:p w14:paraId="66589208" w14:textId="51A2679B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48</w:t>
            </w:r>
          </w:p>
        </w:tc>
        <w:tc>
          <w:tcPr>
            <w:tcW w:w="567" w:type="dxa"/>
            <w:vAlign w:val="center"/>
            <w:hideMark/>
          </w:tcPr>
          <w:p w14:paraId="6EE7346A" w14:textId="5E6D764E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45</w:t>
            </w:r>
          </w:p>
        </w:tc>
        <w:tc>
          <w:tcPr>
            <w:tcW w:w="567" w:type="dxa"/>
            <w:vAlign w:val="center"/>
            <w:hideMark/>
          </w:tcPr>
          <w:p w14:paraId="36D2BBD9" w14:textId="286075BD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42</w:t>
            </w:r>
          </w:p>
        </w:tc>
        <w:tc>
          <w:tcPr>
            <w:tcW w:w="567" w:type="dxa"/>
            <w:vAlign w:val="center"/>
            <w:hideMark/>
          </w:tcPr>
          <w:p w14:paraId="4D7D38B1" w14:textId="77777777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40</w:t>
            </w:r>
          </w:p>
        </w:tc>
      </w:tr>
      <w:tr w:rsidR="00190858" w:rsidRPr="00D37206" w14:paraId="6DEE9477" w14:textId="77777777" w:rsidTr="001567F3">
        <w:tc>
          <w:tcPr>
            <w:tcW w:w="992" w:type="dxa"/>
            <w:vAlign w:val="center"/>
            <w:hideMark/>
          </w:tcPr>
          <w:p w14:paraId="61DEB389" w14:textId="1791A09D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en-ID"/>
              </w:rPr>
              <w:t>16</w:t>
            </w:r>
          </w:p>
        </w:tc>
        <w:tc>
          <w:tcPr>
            <w:tcW w:w="568" w:type="dxa"/>
            <w:vAlign w:val="center"/>
            <w:hideMark/>
          </w:tcPr>
          <w:p w14:paraId="379A6730" w14:textId="48CB6F6A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4.49</w:t>
            </w:r>
          </w:p>
        </w:tc>
        <w:tc>
          <w:tcPr>
            <w:tcW w:w="567" w:type="dxa"/>
            <w:vAlign w:val="center"/>
            <w:hideMark/>
          </w:tcPr>
          <w:p w14:paraId="39755CCD" w14:textId="3F7E212E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63</w:t>
            </w:r>
          </w:p>
        </w:tc>
        <w:tc>
          <w:tcPr>
            <w:tcW w:w="567" w:type="dxa"/>
            <w:vAlign w:val="center"/>
            <w:hideMark/>
          </w:tcPr>
          <w:p w14:paraId="6675FF6F" w14:textId="64CBBC39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24</w:t>
            </w:r>
          </w:p>
        </w:tc>
        <w:tc>
          <w:tcPr>
            <w:tcW w:w="567" w:type="dxa"/>
            <w:vAlign w:val="center"/>
            <w:hideMark/>
          </w:tcPr>
          <w:p w14:paraId="57D532CB" w14:textId="7700C0BA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01</w:t>
            </w:r>
          </w:p>
        </w:tc>
        <w:tc>
          <w:tcPr>
            <w:tcW w:w="567" w:type="dxa"/>
            <w:vAlign w:val="center"/>
            <w:hideMark/>
          </w:tcPr>
          <w:p w14:paraId="290A7E0C" w14:textId="72EEA098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85</w:t>
            </w:r>
          </w:p>
        </w:tc>
        <w:tc>
          <w:tcPr>
            <w:tcW w:w="567" w:type="dxa"/>
            <w:vAlign w:val="center"/>
            <w:hideMark/>
          </w:tcPr>
          <w:p w14:paraId="12926635" w14:textId="4793DF54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74</w:t>
            </w:r>
          </w:p>
        </w:tc>
        <w:tc>
          <w:tcPr>
            <w:tcW w:w="567" w:type="dxa"/>
            <w:vAlign w:val="center"/>
            <w:hideMark/>
          </w:tcPr>
          <w:p w14:paraId="1567BC8C" w14:textId="0EEB79F4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66</w:t>
            </w:r>
          </w:p>
        </w:tc>
        <w:tc>
          <w:tcPr>
            <w:tcW w:w="567" w:type="dxa"/>
            <w:vAlign w:val="center"/>
            <w:hideMark/>
          </w:tcPr>
          <w:p w14:paraId="47B910AA" w14:textId="7AB23059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59</w:t>
            </w:r>
          </w:p>
        </w:tc>
        <w:tc>
          <w:tcPr>
            <w:tcW w:w="567" w:type="dxa"/>
            <w:vAlign w:val="center"/>
            <w:hideMark/>
          </w:tcPr>
          <w:p w14:paraId="21C12061" w14:textId="20F5B4B4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54</w:t>
            </w:r>
          </w:p>
        </w:tc>
        <w:tc>
          <w:tcPr>
            <w:tcW w:w="567" w:type="dxa"/>
            <w:vAlign w:val="center"/>
            <w:hideMark/>
          </w:tcPr>
          <w:p w14:paraId="0903DBD2" w14:textId="0D22264D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49</w:t>
            </w:r>
          </w:p>
        </w:tc>
        <w:tc>
          <w:tcPr>
            <w:tcW w:w="567" w:type="dxa"/>
            <w:vAlign w:val="center"/>
            <w:hideMark/>
          </w:tcPr>
          <w:p w14:paraId="7414ABB4" w14:textId="72240155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46</w:t>
            </w:r>
          </w:p>
        </w:tc>
        <w:tc>
          <w:tcPr>
            <w:tcW w:w="567" w:type="dxa"/>
            <w:vAlign w:val="center"/>
            <w:hideMark/>
          </w:tcPr>
          <w:p w14:paraId="580BFCDE" w14:textId="6A53FDE8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42</w:t>
            </w:r>
          </w:p>
        </w:tc>
        <w:tc>
          <w:tcPr>
            <w:tcW w:w="567" w:type="dxa"/>
            <w:vAlign w:val="center"/>
            <w:hideMark/>
          </w:tcPr>
          <w:p w14:paraId="5EF0C0D1" w14:textId="33409A01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40</w:t>
            </w:r>
          </w:p>
        </w:tc>
        <w:tc>
          <w:tcPr>
            <w:tcW w:w="567" w:type="dxa"/>
            <w:vAlign w:val="center"/>
            <w:hideMark/>
          </w:tcPr>
          <w:p w14:paraId="5521E88B" w14:textId="5060E158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37</w:t>
            </w:r>
          </w:p>
        </w:tc>
        <w:tc>
          <w:tcPr>
            <w:tcW w:w="567" w:type="dxa"/>
            <w:vAlign w:val="center"/>
            <w:hideMark/>
          </w:tcPr>
          <w:p w14:paraId="10E2F570" w14:textId="77777777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35</w:t>
            </w:r>
          </w:p>
        </w:tc>
      </w:tr>
      <w:tr w:rsidR="00190858" w:rsidRPr="00D37206" w14:paraId="3B45CCE1" w14:textId="77777777" w:rsidTr="001567F3">
        <w:tc>
          <w:tcPr>
            <w:tcW w:w="992" w:type="dxa"/>
            <w:vAlign w:val="center"/>
            <w:hideMark/>
          </w:tcPr>
          <w:p w14:paraId="74C27DB5" w14:textId="2FB1C3A9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en-ID"/>
              </w:rPr>
              <w:t>17</w:t>
            </w:r>
          </w:p>
        </w:tc>
        <w:tc>
          <w:tcPr>
            <w:tcW w:w="568" w:type="dxa"/>
            <w:vAlign w:val="center"/>
            <w:hideMark/>
          </w:tcPr>
          <w:p w14:paraId="645D78EB" w14:textId="51AC0A4D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4.45</w:t>
            </w:r>
          </w:p>
        </w:tc>
        <w:tc>
          <w:tcPr>
            <w:tcW w:w="567" w:type="dxa"/>
            <w:vAlign w:val="center"/>
            <w:hideMark/>
          </w:tcPr>
          <w:p w14:paraId="70F4CC6C" w14:textId="501418FE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59</w:t>
            </w:r>
          </w:p>
        </w:tc>
        <w:tc>
          <w:tcPr>
            <w:tcW w:w="567" w:type="dxa"/>
            <w:vAlign w:val="center"/>
            <w:hideMark/>
          </w:tcPr>
          <w:p w14:paraId="7A535181" w14:textId="2E0FAD21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20</w:t>
            </w:r>
          </w:p>
        </w:tc>
        <w:tc>
          <w:tcPr>
            <w:tcW w:w="567" w:type="dxa"/>
            <w:vAlign w:val="center"/>
            <w:hideMark/>
          </w:tcPr>
          <w:p w14:paraId="696AAEE2" w14:textId="2A719133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96</w:t>
            </w:r>
          </w:p>
        </w:tc>
        <w:tc>
          <w:tcPr>
            <w:tcW w:w="567" w:type="dxa"/>
            <w:vAlign w:val="center"/>
            <w:hideMark/>
          </w:tcPr>
          <w:p w14:paraId="3CC3F908" w14:textId="61DC0C92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81</w:t>
            </w:r>
          </w:p>
        </w:tc>
        <w:tc>
          <w:tcPr>
            <w:tcW w:w="567" w:type="dxa"/>
            <w:vAlign w:val="center"/>
            <w:hideMark/>
          </w:tcPr>
          <w:p w14:paraId="45357515" w14:textId="51DB1BF9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70</w:t>
            </w:r>
          </w:p>
        </w:tc>
        <w:tc>
          <w:tcPr>
            <w:tcW w:w="567" w:type="dxa"/>
            <w:vAlign w:val="center"/>
            <w:hideMark/>
          </w:tcPr>
          <w:p w14:paraId="2ED983EA" w14:textId="5DCCFE9D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61</w:t>
            </w:r>
          </w:p>
        </w:tc>
        <w:tc>
          <w:tcPr>
            <w:tcW w:w="567" w:type="dxa"/>
            <w:vAlign w:val="center"/>
            <w:hideMark/>
          </w:tcPr>
          <w:p w14:paraId="69A68750" w14:textId="1C50C11A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55</w:t>
            </w:r>
          </w:p>
        </w:tc>
        <w:tc>
          <w:tcPr>
            <w:tcW w:w="567" w:type="dxa"/>
            <w:vAlign w:val="center"/>
            <w:hideMark/>
          </w:tcPr>
          <w:p w14:paraId="34A20A10" w14:textId="610CC3C8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49</w:t>
            </w:r>
          </w:p>
        </w:tc>
        <w:tc>
          <w:tcPr>
            <w:tcW w:w="567" w:type="dxa"/>
            <w:vAlign w:val="center"/>
            <w:hideMark/>
          </w:tcPr>
          <w:p w14:paraId="4768E745" w14:textId="41BFB87B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45</w:t>
            </w:r>
          </w:p>
        </w:tc>
        <w:tc>
          <w:tcPr>
            <w:tcW w:w="567" w:type="dxa"/>
            <w:vAlign w:val="center"/>
            <w:hideMark/>
          </w:tcPr>
          <w:p w14:paraId="1E7D2BA5" w14:textId="731524F1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41</w:t>
            </w:r>
          </w:p>
        </w:tc>
        <w:tc>
          <w:tcPr>
            <w:tcW w:w="567" w:type="dxa"/>
            <w:vAlign w:val="center"/>
            <w:hideMark/>
          </w:tcPr>
          <w:p w14:paraId="430009CB" w14:textId="0D371EBA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38</w:t>
            </w:r>
          </w:p>
        </w:tc>
        <w:tc>
          <w:tcPr>
            <w:tcW w:w="567" w:type="dxa"/>
            <w:vAlign w:val="center"/>
            <w:hideMark/>
          </w:tcPr>
          <w:p w14:paraId="73849B11" w14:textId="16A26BB6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35</w:t>
            </w:r>
          </w:p>
        </w:tc>
        <w:tc>
          <w:tcPr>
            <w:tcW w:w="567" w:type="dxa"/>
            <w:vAlign w:val="center"/>
            <w:hideMark/>
          </w:tcPr>
          <w:p w14:paraId="413DD1B6" w14:textId="700AEA0C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33</w:t>
            </w:r>
          </w:p>
        </w:tc>
        <w:tc>
          <w:tcPr>
            <w:tcW w:w="567" w:type="dxa"/>
            <w:vAlign w:val="center"/>
            <w:hideMark/>
          </w:tcPr>
          <w:p w14:paraId="7BA31ABD" w14:textId="77777777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31</w:t>
            </w:r>
          </w:p>
        </w:tc>
      </w:tr>
      <w:tr w:rsidR="00190858" w:rsidRPr="00D37206" w14:paraId="183B013D" w14:textId="77777777" w:rsidTr="001567F3">
        <w:tc>
          <w:tcPr>
            <w:tcW w:w="992" w:type="dxa"/>
            <w:vAlign w:val="center"/>
            <w:hideMark/>
          </w:tcPr>
          <w:p w14:paraId="7FD1B644" w14:textId="6DC1D2C1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en-ID"/>
              </w:rPr>
              <w:t>18</w:t>
            </w:r>
          </w:p>
        </w:tc>
        <w:tc>
          <w:tcPr>
            <w:tcW w:w="568" w:type="dxa"/>
            <w:vAlign w:val="center"/>
            <w:hideMark/>
          </w:tcPr>
          <w:p w14:paraId="2B4A4970" w14:textId="3FBF34D1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4.41</w:t>
            </w:r>
          </w:p>
        </w:tc>
        <w:tc>
          <w:tcPr>
            <w:tcW w:w="567" w:type="dxa"/>
            <w:vAlign w:val="center"/>
            <w:hideMark/>
          </w:tcPr>
          <w:p w14:paraId="5BF0158B" w14:textId="255A15C3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55</w:t>
            </w:r>
          </w:p>
        </w:tc>
        <w:tc>
          <w:tcPr>
            <w:tcW w:w="567" w:type="dxa"/>
            <w:vAlign w:val="center"/>
            <w:hideMark/>
          </w:tcPr>
          <w:p w14:paraId="247756C1" w14:textId="0C019988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16</w:t>
            </w:r>
          </w:p>
        </w:tc>
        <w:tc>
          <w:tcPr>
            <w:tcW w:w="567" w:type="dxa"/>
            <w:vAlign w:val="center"/>
            <w:hideMark/>
          </w:tcPr>
          <w:p w14:paraId="1147FB1D" w14:textId="346BB905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93</w:t>
            </w:r>
          </w:p>
        </w:tc>
        <w:tc>
          <w:tcPr>
            <w:tcW w:w="567" w:type="dxa"/>
            <w:vAlign w:val="center"/>
            <w:hideMark/>
          </w:tcPr>
          <w:p w14:paraId="11794893" w14:textId="23A5BAA7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77</w:t>
            </w:r>
          </w:p>
        </w:tc>
        <w:tc>
          <w:tcPr>
            <w:tcW w:w="567" w:type="dxa"/>
            <w:vAlign w:val="center"/>
            <w:hideMark/>
          </w:tcPr>
          <w:p w14:paraId="74E1FC5A" w14:textId="27F6573C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66</w:t>
            </w:r>
          </w:p>
        </w:tc>
        <w:tc>
          <w:tcPr>
            <w:tcW w:w="567" w:type="dxa"/>
            <w:vAlign w:val="center"/>
            <w:hideMark/>
          </w:tcPr>
          <w:p w14:paraId="1C9AF771" w14:textId="307D65F9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58</w:t>
            </w:r>
          </w:p>
        </w:tc>
        <w:tc>
          <w:tcPr>
            <w:tcW w:w="567" w:type="dxa"/>
            <w:vAlign w:val="center"/>
            <w:hideMark/>
          </w:tcPr>
          <w:p w14:paraId="00136F83" w14:textId="55BDDEBE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51</w:t>
            </w:r>
          </w:p>
        </w:tc>
        <w:tc>
          <w:tcPr>
            <w:tcW w:w="567" w:type="dxa"/>
            <w:vAlign w:val="center"/>
            <w:hideMark/>
          </w:tcPr>
          <w:p w14:paraId="04A9B6AE" w14:textId="7016FE54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46</w:t>
            </w:r>
          </w:p>
        </w:tc>
        <w:tc>
          <w:tcPr>
            <w:tcW w:w="567" w:type="dxa"/>
            <w:vAlign w:val="center"/>
            <w:hideMark/>
          </w:tcPr>
          <w:p w14:paraId="7DD1ECA1" w14:textId="3D27DE84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41</w:t>
            </w:r>
          </w:p>
        </w:tc>
        <w:tc>
          <w:tcPr>
            <w:tcW w:w="567" w:type="dxa"/>
            <w:vAlign w:val="center"/>
            <w:hideMark/>
          </w:tcPr>
          <w:p w14:paraId="796FC58E" w14:textId="3D904D7D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37</w:t>
            </w:r>
          </w:p>
        </w:tc>
        <w:tc>
          <w:tcPr>
            <w:tcW w:w="567" w:type="dxa"/>
            <w:vAlign w:val="center"/>
            <w:hideMark/>
          </w:tcPr>
          <w:p w14:paraId="4FFAC3F5" w14:textId="63F97E96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34</w:t>
            </w:r>
          </w:p>
        </w:tc>
        <w:tc>
          <w:tcPr>
            <w:tcW w:w="567" w:type="dxa"/>
            <w:vAlign w:val="center"/>
            <w:hideMark/>
          </w:tcPr>
          <w:p w14:paraId="623C7315" w14:textId="757A39F3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31</w:t>
            </w:r>
          </w:p>
        </w:tc>
        <w:tc>
          <w:tcPr>
            <w:tcW w:w="567" w:type="dxa"/>
            <w:vAlign w:val="center"/>
            <w:hideMark/>
          </w:tcPr>
          <w:p w14:paraId="4417C7BE" w14:textId="6D0E09F9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29</w:t>
            </w:r>
          </w:p>
        </w:tc>
        <w:tc>
          <w:tcPr>
            <w:tcW w:w="567" w:type="dxa"/>
            <w:vAlign w:val="center"/>
            <w:hideMark/>
          </w:tcPr>
          <w:p w14:paraId="5F569911" w14:textId="77777777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27</w:t>
            </w:r>
          </w:p>
        </w:tc>
      </w:tr>
      <w:tr w:rsidR="00190858" w:rsidRPr="00D37206" w14:paraId="39FC8C0A" w14:textId="77777777" w:rsidTr="001567F3">
        <w:tc>
          <w:tcPr>
            <w:tcW w:w="992" w:type="dxa"/>
            <w:vAlign w:val="center"/>
            <w:hideMark/>
          </w:tcPr>
          <w:p w14:paraId="2AAB2F64" w14:textId="4EA18879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en-ID"/>
              </w:rPr>
              <w:t>19</w:t>
            </w:r>
          </w:p>
        </w:tc>
        <w:tc>
          <w:tcPr>
            <w:tcW w:w="568" w:type="dxa"/>
            <w:vAlign w:val="center"/>
            <w:hideMark/>
          </w:tcPr>
          <w:p w14:paraId="0445EBF2" w14:textId="25FD5CE8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4.38</w:t>
            </w:r>
          </w:p>
        </w:tc>
        <w:tc>
          <w:tcPr>
            <w:tcW w:w="567" w:type="dxa"/>
            <w:vAlign w:val="center"/>
            <w:hideMark/>
          </w:tcPr>
          <w:p w14:paraId="09794383" w14:textId="03E1E6AF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52</w:t>
            </w:r>
          </w:p>
        </w:tc>
        <w:tc>
          <w:tcPr>
            <w:tcW w:w="567" w:type="dxa"/>
            <w:vAlign w:val="center"/>
            <w:hideMark/>
          </w:tcPr>
          <w:p w14:paraId="0C1FAC98" w14:textId="0C5B761C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13</w:t>
            </w:r>
          </w:p>
        </w:tc>
        <w:tc>
          <w:tcPr>
            <w:tcW w:w="567" w:type="dxa"/>
            <w:vAlign w:val="center"/>
            <w:hideMark/>
          </w:tcPr>
          <w:p w14:paraId="362CF8F1" w14:textId="2BCEBBEE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90</w:t>
            </w:r>
          </w:p>
        </w:tc>
        <w:tc>
          <w:tcPr>
            <w:tcW w:w="567" w:type="dxa"/>
            <w:vAlign w:val="center"/>
            <w:hideMark/>
          </w:tcPr>
          <w:p w14:paraId="76571874" w14:textId="350C764C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74</w:t>
            </w:r>
          </w:p>
        </w:tc>
        <w:tc>
          <w:tcPr>
            <w:tcW w:w="567" w:type="dxa"/>
            <w:vAlign w:val="center"/>
            <w:hideMark/>
          </w:tcPr>
          <w:p w14:paraId="0652115B" w14:textId="3A231D79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63</w:t>
            </w:r>
          </w:p>
        </w:tc>
        <w:tc>
          <w:tcPr>
            <w:tcW w:w="567" w:type="dxa"/>
            <w:vAlign w:val="center"/>
            <w:hideMark/>
          </w:tcPr>
          <w:p w14:paraId="1570833D" w14:textId="702E78F4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54</w:t>
            </w:r>
          </w:p>
        </w:tc>
        <w:tc>
          <w:tcPr>
            <w:tcW w:w="567" w:type="dxa"/>
            <w:vAlign w:val="center"/>
            <w:hideMark/>
          </w:tcPr>
          <w:p w14:paraId="186770F6" w14:textId="41E32C37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48</w:t>
            </w:r>
          </w:p>
        </w:tc>
        <w:tc>
          <w:tcPr>
            <w:tcW w:w="567" w:type="dxa"/>
            <w:vAlign w:val="center"/>
            <w:hideMark/>
          </w:tcPr>
          <w:p w14:paraId="536550E0" w14:textId="43241252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42</w:t>
            </w:r>
          </w:p>
        </w:tc>
        <w:tc>
          <w:tcPr>
            <w:tcW w:w="567" w:type="dxa"/>
            <w:vAlign w:val="center"/>
            <w:hideMark/>
          </w:tcPr>
          <w:p w14:paraId="70DC9476" w14:textId="59DFB38C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38</w:t>
            </w:r>
          </w:p>
        </w:tc>
        <w:tc>
          <w:tcPr>
            <w:tcW w:w="567" w:type="dxa"/>
            <w:vAlign w:val="center"/>
            <w:hideMark/>
          </w:tcPr>
          <w:p w14:paraId="59387311" w14:textId="75F7E0F1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34</w:t>
            </w:r>
          </w:p>
        </w:tc>
        <w:tc>
          <w:tcPr>
            <w:tcW w:w="567" w:type="dxa"/>
            <w:vAlign w:val="center"/>
            <w:hideMark/>
          </w:tcPr>
          <w:p w14:paraId="65A34B49" w14:textId="417D6AA6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31</w:t>
            </w:r>
          </w:p>
        </w:tc>
        <w:tc>
          <w:tcPr>
            <w:tcW w:w="567" w:type="dxa"/>
            <w:vAlign w:val="center"/>
            <w:hideMark/>
          </w:tcPr>
          <w:p w14:paraId="448C0FE1" w14:textId="037127C4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28</w:t>
            </w:r>
          </w:p>
        </w:tc>
        <w:tc>
          <w:tcPr>
            <w:tcW w:w="567" w:type="dxa"/>
            <w:vAlign w:val="center"/>
            <w:hideMark/>
          </w:tcPr>
          <w:p w14:paraId="4C49F4D8" w14:textId="270F4C4B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26</w:t>
            </w:r>
          </w:p>
        </w:tc>
        <w:tc>
          <w:tcPr>
            <w:tcW w:w="567" w:type="dxa"/>
            <w:vAlign w:val="center"/>
            <w:hideMark/>
          </w:tcPr>
          <w:p w14:paraId="4C42CE98" w14:textId="77777777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23</w:t>
            </w:r>
          </w:p>
        </w:tc>
      </w:tr>
      <w:tr w:rsidR="00190858" w:rsidRPr="00D37206" w14:paraId="2E42B485" w14:textId="77777777" w:rsidTr="001567F3">
        <w:tc>
          <w:tcPr>
            <w:tcW w:w="992" w:type="dxa"/>
            <w:vAlign w:val="center"/>
            <w:hideMark/>
          </w:tcPr>
          <w:p w14:paraId="289527E9" w14:textId="10EE94AB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en-ID"/>
              </w:rPr>
              <w:t>20</w:t>
            </w:r>
          </w:p>
        </w:tc>
        <w:tc>
          <w:tcPr>
            <w:tcW w:w="568" w:type="dxa"/>
            <w:vAlign w:val="center"/>
            <w:hideMark/>
          </w:tcPr>
          <w:p w14:paraId="7D28EC09" w14:textId="2BCA192C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4.35</w:t>
            </w:r>
          </w:p>
        </w:tc>
        <w:tc>
          <w:tcPr>
            <w:tcW w:w="567" w:type="dxa"/>
            <w:vAlign w:val="center"/>
            <w:hideMark/>
          </w:tcPr>
          <w:p w14:paraId="25F3FFAB" w14:textId="0334778B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49</w:t>
            </w:r>
          </w:p>
        </w:tc>
        <w:tc>
          <w:tcPr>
            <w:tcW w:w="567" w:type="dxa"/>
            <w:vAlign w:val="center"/>
            <w:hideMark/>
          </w:tcPr>
          <w:p w14:paraId="1CA41A44" w14:textId="0EDAB8B6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10</w:t>
            </w:r>
          </w:p>
        </w:tc>
        <w:tc>
          <w:tcPr>
            <w:tcW w:w="567" w:type="dxa"/>
            <w:vAlign w:val="center"/>
            <w:hideMark/>
          </w:tcPr>
          <w:p w14:paraId="5E905FB1" w14:textId="77ECCDD9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87</w:t>
            </w:r>
          </w:p>
        </w:tc>
        <w:tc>
          <w:tcPr>
            <w:tcW w:w="567" w:type="dxa"/>
            <w:vAlign w:val="center"/>
            <w:hideMark/>
          </w:tcPr>
          <w:p w14:paraId="63B403F5" w14:textId="52A1E35C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71</w:t>
            </w:r>
          </w:p>
        </w:tc>
        <w:tc>
          <w:tcPr>
            <w:tcW w:w="567" w:type="dxa"/>
            <w:vAlign w:val="center"/>
            <w:hideMark/>
          </w:tcPr>
          <w:p w14:paraId="0C08B51C" w14:textId="279C1F0F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60</w:t>
            </w:r>
          </w:p>
        </w:tc>
        <w:tc>
          <w:tcPr>
            <w:tcW w:w="567" w:type="dxa"/>
            <w:vAlign w:val="center"/>
            <w:hideMark/>
          </w:tcPr>
          <w:p w14:paraId="4518A440" w14:textId="2B6045BD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51</w:t>
            </w:r>
          </w:p>
        </w:tc>
        <w:tc>
          <w:tcPr>
            <w:tcW w:w="567" w:type="dxa"/>
            <w:vAlign w:val="center"/>
            <w:hideMark/>
          </w:tcPr>
          <w:p w14:paraId="5D62041D" w14:textId="27601B7C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45</w:t>
            </w:r>
          </w:p>
        </w:tc>
        <w:tc>
          <w:tcPr>
            <w:tcW w:w="567" w:type="dxa"/>
            <w:vAlign w:val="center"/>
            <w:hideMark/>
          </w:tcPr>
          <w:p w14:paraId="1444B6B6" w14:textId="2D0B23E3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39</w:t>
            </w:r>
          </w:p>
        </w:tc>
        <w:tc>
          <w:tcPr>
            <w:tcW w:w="567" w:type="dxa"/>
            <w:vAlign w:val="center"/>
            <w:hideMark/>
          </w:tcPr>
          <w:p w14:paraId="2B22265B" w14:textId="1F6C8C04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35</w:t>
            </w:r>
          </w:p>
        </w:tc>
        <w:tc>
          <w:tcPr>
            <w:tcW w:w="567" w:type="dxa"/>
            <w:vAlign w:val="center"/>
            <w:hideMark/>
          </w:tcPr>
          <w:p w14:paraId="58263A6A" w14:textId="2244330C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31</w:t>
            </w:r>
          </w:p>
        </w:tc>
        <w:tc>
          <w:tcPr>
            <w:tcW w:w="567" w:type="dxa"/>
            <w:vAlign w:val="center"/>
            <w:hideMark/>
          </w:tcPr>
          <w:p w14:paraId="4D9BC7AD" w14:textId="2D6712AD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28</w:t>
            </w:r>
          </w:p>
        </w:tc>
        <w:tc>
          <w:tcPr>
            <w:tcW w:w="567" w:type="dxa"/>
            <w:vAlign w:val="center"/>
            <w:hideMark/>
          </w:tcPr>
          <w:p w14:paraId="6C482983" w14:textId="66443CFB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25</w:t>
            </w:r>
          </w:p>
        </w:tc>
        <w:tc>
          <w:tcPr>
            <w:tcW w:w="567" w:type="dxa"/>
            <w:vAlign w:val="center"/>
            <w:hideMark/>
          </w:tcPr>
          <w:p w14:paraId="276D757C" w14:textId="62E4439F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22</w:t>
            </w:r>
          </w:p>
        </w:tc>
        <w:tc>
          <w:tcPr>
            <w:tcW w:w="567" w:type="dxa"/>
            <w:vAlign w:val="center"/>
            <w:hideMark/>
          </w:tcPr>
          <w:p w14:paraId="2D40E94B" w14:textId="77777777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20</w:t>
            </w:r>
          </w:p>
        </w:tc>
      </w:tr>
      <w:tr w:rsidR="00190858" w:rsidRPr="00D37206" w14:paraId="344D3633" w14:textId="77777777" w:rsidTr="001567F3">
        <w:tc>
          <w:tcPr>
            <w:tcW w:w="992" w:type="dxa"/>
            <w:vAlign w:val="center"/>
            <w:hideMark/>
          </w:tcPr>
          <w:p w14:paraId="501416BA" w14:textId="6A030DD1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en-ID"/>
              </w:rPr>
              <w:t>21</w:t>
            </w:r>
          </w:p>
        </w:tc>
        <w:tc>
          <w:tcPr>
            <w:tcW w:w="568" w:type="dxa"/>
            <w:vAlign w:val="center"/>
            <w:hideMark/>
          </w:tcPr>
          <w:p w14:paraId="2DB8B131" w14:textId="1235E9B7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4.32</w:t>
            </w:r>
          </w:p>
        </w:tc>
        <w:tc>
          <w:tcPr>
            <w:tcW w:w="567" w:type="dxa"/>
            <w:vAlign w:val="center"/>
            <w:hideMark/>
          </w:tcPr>
          <w:p w14:paraId="2172738D" w14:textId="3953BC57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47</w:t>
            </w:r>
          </w:p>
        </w:tc>
        <w:tc>
          <w:tcPr>
            <w:tcW w:w="567" w:type="dxa"/>
            <w:vAlign w:val="center"/>
            <w:hideMark/>
          </w:tcPr>
          <w:p w14:paraId="3EC7BE64" w14:textId="5C6D2B8C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07</w:t>
            </w:r>
          </w:p>
        </w:tc>
        <w:tc>
          <w:tcPr>
            <w:tcW w:w="567" w:type="dxa"/>
            <w:vAlign w:val="center"/>
            <w:hideMark/>
          </w:tcPr>
          <w:p w14:paraId="0FDFD7D3" w14:textId="632C80CF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84</w:t>
            </w:r>
          </w:p>
        </w:tc>
        <w:tc>
          <w:tcPr>
            <w:tcW w:w="567" w:type="dxa"/>
            <w:vAlign w:val="center"/>
            <w:hideMark/>
          </w:tcPr>
          <w:p w14:paraId="196776CC" w14:textId="3D567511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68</w:t>
            </w:r>
          </w:p>
        </w:tc>
        <w:tc>
          <w:tcPr>
            <w:tcW w:w="567" w:type="dxa"/>
            <w:vAlign w:val="center"/>
            <w:hideMark/>
          </w:tcPr>
          <w:p w14:paraId="31452BFA" w14:textId="38D5EE49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57</w:t>
            </w:r>
          </w:p>
        </w:tc>
        <w:tc>
          <w:tcPr>
            <w:tcW w:w="567" w:type="dxa"/>
            <w:vAlign w:val="center"/>
            <w:hideMark/>
          </w:tcPr>
          <w:p w14:paraId="45B4F4AE" w14:textId="02232996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49</w:t>
            </w:r>
          </w:p>
        </w:tc>
        <w:tc>
          <w:tcPr>
            <w:tcW w:w="567" w:type="dxa"/>
            <w:vAlign w:val="center"/>
            <w:hideMark/>
          </w:tcPr>
          <w:p w14:paraId="4A1B8F67" w14:textId="19FF0269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42</w:t>
            </w:r>
          </w:p>
        </w:tc>
        <w:tc>
          <w:tcPr>
            <w:tcW w:w="567" w:type="dxa"/>
            <w:vAlign w:val="center"/>
            <w:hideMark/>
          </w:tcPr>
          <w:p w14:paraId="1E59343E" w14:textId="670C4259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37</w:t>
            </w:r>
          </w:p>
        </w:tc>
        <w:tc>
          <w:tcPr>
            <w:tcW w:w="567" w:type="dxa"/>
            <w:vAlign w:val="center"/>
            <w:hideMark/>
          </w:tcPr>
          <w:p w14:paraId="5F35EF7C" w14:textId="5C5A36C2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32</w:t>
            </w:r>
          </w:p>
        </w:tc>
        <w:tc>
          <w:tcPr>
            <w:tcW w:w="567" w:type="dxa"/>
            <w:vAlign w:val="center"/>
            <w:hideMark/>
          </w:tcPr>
          <w:p w14:paraId="33315465" w14:textId="0BF395EF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28</w:t>
            </w:r>
          </w:p>
        </w:tc>
        <w:tc>
          <w:tcPr>
            <w:tcW w:w="567" w:type="dxa"/>
            <w:vAlign w:val="center"/>
            <w:hideMark/>
          </w:tcPr>
          <w:p w14:paraId="067F7332" w14:textId="1ACBA30E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25</w:t>
            </w:r>
          </w:p>
        </w:tc>
        <w:tc>
          <w:tcPr>
            <w:tcW w:w="567" w:type="dxa"/>
            <w:vAlign w:val="center"/>
            <w:hideMark/>
          </w:tcPr>
          <w:p w14:paraId="62730A19" w14:textId="113B1087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22</w:t>
            </w:r>
          </w:p>
        </w:tc>
        <w:tc>
          <w:tcPr>
            <w:tcW w:w="567" w:type="dxa"/>
            <w:vAlign w:val="center"/>
            <w:hideMark/>
          </w:tcPr>
          <w:p w14:paraId="72573F1D" w14:textId="21F5C69D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20</w:t>
            </w:r>
          </w:p>
        </w:tc>
        <w:tc>
          <w:tcPr>
            <w:tcW w:w="567" w:type="dxa"/>
            <w:vAlign w:val="center"/>
            <w:hideMark/>
          </w:tcPr>
          <w:p w14:paraId="181D3A2B" w14:textId="77777777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18</w:t>
            </w:r>
          </w:p>
        </w:tc>
      </w:tr>
      <w:tr w:rsidR="00190858" w:rsidRPr="00D37206" w14:paraId="08E68F3F" w14:textId="77777777" w:rsidTr="001567F3">
        <w:tc>
          <w:tcPr>
            <w:tcW w:w="992" w:type="dxa"/>
            <w:vAlign w:val="center"/>
            <w:hideMark/>
          </w:tcPr>
          <w:p w14:paraId="11250D4F" w14:textId="6CD13805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en-ID"/>
              </w:rPr>
              <w:t>22</w:t>
            </w:r>
          </w:p>
        </w:tc>
        <w:tc>
          <w:tcPr>
            <w:tcW w:w="568" w:type="dxa"/>
            <w:vAlign w:val="center"/>
            <w:hideMark/>
          </w:tcPr>
          <w:p w14:paraId="557C4DD0" w14:textId="315F007E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4.30</w:t>
            </w:r>
          </w:p>
        </w:tc>
        <w:tc>
          <w:tcPr>
            <w:tcW w:w="567" w:type="dxa"/>
            <w:vAlign w:val="center"/>
            <w:hideMark/>
          </w:tcPr>
          <w:p w14:paraId="1CC214A8" w14:textId="24A2B22C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44</w:t>
            </w:r>
          </w:p>
        </w:tc>
        <w:tc>
          <w:tcPr>
            <w:tcW w:w="567" w:type="dxa"/>
            <w:vAlign w:val="center"/>
            <w:hideMark/>
          </w:tcPr>
          <w:p w14:paraId="5C9F40AE" w14:textId="109A1801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05</w:t>
            </w:r>
          </w:p>
        </w:tc>
        <w:tc>
          <w:tcPr>
            <w:tcW w:w="567" w:type="dxa"/>
            <w:vAlign w:val="center"/>
            <w:hideMark/>
          </w:tcPr>
          <w:p w14:paraId="64813045" w14:textId="0297A5ED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82</w:t>
            </w:r>
          </w:p>
        </w:tc>
        <w:tc>
          <w:tcPr>
            <w:tcW w:w="567" w:type="dxa"/>
            <w:vAlign w:val="center"/>
            <w:hideMark/>
          </w:tcPr>
          <w:p w14:paraId="4B25B7D5" w14:textId="0EC5141F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66</w:t>
            </w:r>
          </w:p>
        </w:tc>
        <w:tc>
          <w:tcPr>
            <w:tcW w:w="567" w:type="dxa"/>
            <w:vAlign w:val="center"/>
            <w:hideMark/>
          </w:tcPr>
          <w:p w14:paraId="010A4E62" w14:textId="39A1A462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55</w:t>
            </w:r>
          </w:p>
        </w:tc>
        <w:tc>
          <w:tcPr>
            <w:tcW w:w="567" w:type="dxa"/>
            <w:vAlign w:val="center"/>
            <w:hideMark/>
          </w:tcPr>
          <w:p w14:paraId="036DBD94" w14:textId="092C1A26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46</w:t>
            </w:r>
          </w:p>
        </w:tc>
        <w:tc>
          <w:tcPr>
            <w:tcW w:w="567" w:type="dxa"/>
            <w:vAlign w:val="center"/>
            <w:hideMark/>
          </w:tcPr>
          <w:p w14:paraId="240E7E2E" w14:textId="7BF3CF69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40</w:t>
            </w:r>
          </w:p>
        </w:tc>
        <w:tc>
          <w:tcPr>
            <w:tcW w:w="567" w:type="dxa"/>
            <w:vAlign w:val="center"/>
            <w:hideMark/>
          </w:tcPr>
          <w:p w14:paraId="5B0B7E83" w14:textId="5368E468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34</w:t>
            </w:r>
          </w:p>
        </w:tc>
        <w:tc>
          <w:tcPr>
            <w:tcW w:w="567" w:type="dxa"/>
            <w:vAlign w:val="center"/>
            <w:hideMark/>
          </w:tcPr>
          <w:p w14:paraId="6301534C" w14:textId="7A0F4DF5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30</w:t>
            </w:r>
          </w:p>
        </w:tc>
        <w:tc>
          <w:tcPr>
            <w:tcW w:w="567" w:type="dxa"/>
            <w:vAlign w:val="center"/>
            <w:hideMark/>
          </w:tcPr>
          <w:p w14:paraId="44E57BC0" w14:textId="382EAA96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26</w:t>
            </w:r>
          </w:p>
        </w:tc>
        <w:tc>
          <w:tcPr>
            <w:tcW w:w="567" w:type="dxa"/>
            <w:vAlign w:val="center"/>
            <w:hideMark/>
          </w:tcPr>
          <w:p w14:paraId="32C9593B" w14:textId="71531C9F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23</w:t>
            </w:r>
          </w:p>
        </w:tc>
        <w:tc>
          <w:tcPr>
            <w:tcW w:w="567" w:type="dxa"/>
            <w:vAlign w:val="center"/>
            <w:hideMark/>
          </w:tcPr>
          <w:p w14:paraId="7170F629" w14:textId="1C7E01B1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20</w:t>
            </w:r>
          </w:p>
        </w:tc>
        <w:tc>
          <w:tcPr>
            <w:tcW w:w="567" w:type="dxa"/>
            <w:vAlign w:val="center"/>
            <w:hideMark/>
          </w:tcPr>
          <w:p w14:paraId="15A078E9" w14:textId="29139594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17</w:t>
            </w:r>
          </w:p>
        </w:tc>
        <w:tc>
          <w:tcPr>
            <w:tcW w:w="567" w:type="dxa"/>
            <w:vAlign w:val="center"/>
            <w:hideMark/>
          </w:tcPr>
          <w:p w14:paraId="484B396B" w14:textId="77777777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15</w:t>
            </w:r>
          </w:p>
        </w:tc>
      </w:tr>
      <w:tr w:rsidR="00190858" w:rsidRPr="00D37206" w14:paraId="1661F200" w14:textId="77777777" w:rsidTr="001567F3">
        <w:tc>
          <w:tcPr>
            <w:tcW w:w="992" w:type="dxa"/>
            <w:vAlign w:val="center"/>
            <w:hideMark/>
          </w:tcPr>
          <w:p w14:paraId="10122168" w14:textId="6F5E2408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en-ID"/>
              </w:rPr>
              <w:t>23</w:t>
            </w:r>
          </w:p>
        </w:tc>
        <w:tc>
          <w:tcPr>
            <w:tcW w:w="568" w:type="dxa"/>
            <w:vAlign w:val="center"/>
            <w:hideMark/>
          </w:tcPr>
          <w:p w14:paraId="22984B21" w14:textId="09993BDF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4.28</w:t>
            </w:r>
          </w:p>
        </w:tc>
        <w:tc>
          <w:tcPr>
            <w:tcW w:w="567" w:type="dxa"/>
            <w:vAlign w:val="center"/>
            <w:hideMark/>
          </w:tcPr>
          <w:p w14:paraId="4786FB3E" w14:textId="569AA251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42</w:t>
            </w:r>
          </w:p>
        </w:tc>
        <w:tc>
          <w:tcPr>
            <w:tcW w:w="567" w:type="dxa"/>
            <w:vAlign w:val="center"/>
            <w:hideMark/>
          </w:tcPr>
          <w:p w14:paraId="20615397" w14:textId="0551E222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03</w:t>
            </w:r>
          </w:p>
        </w:tc>
        <w:tc>
          <w:tcPr>
            <w:tcW w:w="567" w:type="dxa"/>
            <w:vAlign w:val="center"/>
            <w:hideMark/>
          </w:tcPr>
          <w:p w14:paraId="50D08811" w14:textId="315CEAA0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80</w:t>
            </w:r>
          </w:p>
        </w:tc>
        <w:tc>
          <w:tcPr>
            <w:tcW w:w="567" w:type="dxa"/>
            <w:vAlign w:val="center"/>
            <w:hideMark/>
          </w:tcPr>
          <w:p w14:paraId="6B00E790" w14:textId="54A1BF69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64</w:t>
            </w:r>
          </w:p>
        </w:tc>
        <w:tc>
          <w:tcPr>
            <w:tcW w:w="567" w:type="dxa"/>
            <w:vAlign w:val="center"/>
            <w:hideMark/>
          </w:tcPr>
          <w:p w14:paraId="1CC07507" w14:textId="5C38FD54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53</w:t>
            </w:r>
          </w:p>
        </w:tc>
        <w:tc>
          <w:tcPr>
            <w:tcW w:w="567" w:type="dxa"/>
            <w:vAlign w:val="center"/>
            <w:hideMark/>
          </w:tcPr>
          <w:p w14:paraId="1E564ECF" w14:textId="115B65B9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44</w:t>
            </w:r>
          </w:p>
        </w:tc>
        <w:tc>
          <w:tcPr>
            <w:tcW w:w="567" w:type="dxa"/>
            <w:vAlign w:val="center"/>
            <w:hideMark/>
          </w:tcPr>
          <w:p w14:paraId="701A16B1" w14:textId="7A5A1463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37</w:t>
            </w:r>
          </w:p>
        </w:tc>
        <w:tc>
          <w:tcPr>
            <w:tcW w:w="567" w:type="dxa"/>
            <w:vAlign w:val="center"/>
            <w:hideMark/>
          </w:tcPr>
          <w:p w14:paraId="33E566AF" w14:textId="6CCD2448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32</w:t>
            </w:r>
          </w:p>
        </w:tc>
        <w:tc>
          <w:tcPr>
            <w:tcW w:w="567" w:type="dxa"/>
            <w:vAlign w:val="center"/>
            <w:hideMark/>
          </w:tcPr>
          <w:p w14:paraId="02A10E16" w14:textId="14F5C3FD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27</w:t>
            </w:r>
          </w:p>
        </w:tc>
        <w:tc>
          <w:tcPr>
            <w:tcW w:w="567" w:type="dxa"/>
            <w:vAlign w:val="center"/>
            <w:hideMark/>
          </w:tcPr>
          <w:p w14:paraId="77A6128B" w14:textId="336C6EB1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24</w:t>
            </w:r>
          </w:p>
        </w:tc>
        <w:tc>
          <w:tcPr>
            <w:tcW w:w="567" w:type="dxa"/>
            <w:vAlign w:val="center"/>
            <w:hideMark/>
          </w:tcPr>
          <w:p w14:paraId="39225350" w14:textId="61DF5577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20</w:t>
            </w:r>
          </w:p>
        </w:tc>
        <w:tc>
          <w:tcPr>
            <w:tcW w:w="567" w:type="dxa"/>
            <w:vAlign w:val="center"/>
            <w:hideMark/>
          </w:tcPr>
          <w:p w14:paraId="74E2F55B" w14:textId="4FDE95EA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18</w:t>
            </w:r>
          </w:p>
        </w:tc>
        <w:tc>
          <w:tcPr>
            <w:tcW w:w="567" w:type="dxa"/>
            <w:vAlign w:val="center"/>
            <w:hideMark/>
          </w:tcPr>
          <w:p w14:paraId="41EBA755" w14:textId="292A0A20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15</w:t>
            </w:r>
          </w:p>
        </w:tc>
        <w:tc>
          <w:tcPr>
            <w:tcW w:w="567" w:type="dxa"/>
            <w:vAlign w:val="center"/>
            <w:hideMark/>
          </w:tcPr>
          <w:p w14:paraId="087F4AB7" w14:textId="77777777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13</w:t>
            </w:r>
          </w:p>
        </w:tc>
      </w:tr>
      <w:tr w:rsidR="00190858" w:rsidRPr="00D37206" w14:paraId="7E875895" w14:textId="77777777" w:rsidTr="001567F3">
        <w:tc>
          <w:tcPr>
            <w:tcW w:w="992" w:type="dxa"/>
            <w:vAlign w:val="center"/>
            <w:hideMark/>
          </w:tcPr>
          <w:p w14:paraId="468DA139" w14:textId="4CD3387A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en-ID"/>
              </w:rPr>
              <w:t>24</w:t>
            </w:r>
          </w:p>
        </w:tc>
        <w:tc>
          <w:tcPr>
            <w:tcW w:w="568" w:type="dxa"/>
            <w:vAlign w:val="center"/>
            <w:hideMark/>
          </w:tcPr>
          <w:p w14:paraId="426EDC87" w14:textId="5E2A8BC4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4.26</w:t>
            </w:r>
          </w:p>
        </w:tc>
        <w:tc>
          <w:tcPr>
            <w:tcW w:w="567" w:type="dxa"/>
            <w:vAlign w:val="center"/>
            <w:hideMark/>
          </w:tcPr>
          <w:p w14:paraId="320EF232" w14:textId="2140CA2D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40</w:t>
            </w:r>
          </w:p>
        </w:tc>
        <w:tc>
          <w:tcPr>
            <w:tcW w:w="567" w:type="dxa"/>
            <w:vAlign w:val="center"/>
            <w:hideMark/>
          </w:tcPr>
          <w:p w14:paraId="026E4920" w14:textId="4D98F05F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01</w:t>
            </w:r>
          </w:p>
        </w:tc>
        <w:tc>
          <w:tcPr>
            <w:tcW w:w="567" w:type="dxa"/>
            <w:vAlign w:val="center"/>
            <w:hideMark/>
          </w:tcPr>
          <w:p w14:paraId="5BF805BF" w14:textId="7F4A460C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78</w:t>
            </w:r>
          </w:p>
        </w:tc>
        <w:tc>
          <w:tcPr>
            <w:tcW w:w="567" w:type="dxa"/>
            <w:vAlign w:val="center"/>
            <w:hideMark/>
          </w:tcPr>
          <w:p w14:paraId="55016846" w14:textId="5F6E3CE2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62</w:t>
            </w:r>
          </w:p>
        </w:tc>
        <w:tc>
          <w:tcPr>
            <w:tcW w:w="567" w:type="dxa"/>
            <w:vAlign w:val="center"/>
            <w:hideMark/>
          </w:tcPr>
          <w:p w14:paraId="320A27E3" w14:textId="23229421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51</w:t>
            </w:r>
          </w:p>
        </w:tc>
        <w:tc>
          <w:tcPr>
            <w:tcW w:w="567" w:type="dxa"/>
            <w:vAlign w:val="center"/>
            <w:hideMark/>
          </w:tcPr>
          <w:p w14:paraId="4AA8FCDE" w14:textId="00996A4B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42</w:t>
            </w:r>
          </w:p>
        </w:tc>
        <w:tc>
          <w:tcPr>
            <w:tcW w:w="567" w:type="dxa"/>
            <w:vAlign w:val="center"/>
            <w:hideMark/>
          </w:tcPr>
          <w:p w14:paraId="4FF99C7A" w14:textId="188F6A7C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36</w:t>
            </w:r>
          </w:p>
        </w:tc>
        <w:tc>
          <w:tcPr>
            <w:tcW w:w="567" w:type="dxa"/>
            <w:vAlign w:val="center"/>
            <w:hideMark/>
          </w:tcPr>
          <w:p w14:paraId="35F4C744" w14:textId="50F4C31B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30</w:t>
            </w:r>
          </w:p>
        </w:tc>
        <w:tc>
          <w:tcPr>
            <w:tcW w:w="567" w:type="dxa"/>
            <w:vAlign w:val="center"/>
            <w:hideMark/>
          </w:tcPr>
          <w:p w14:paraId="0A8D5878" w14:textId="58EDC0A8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25</w:t>
            </w:r>
          </w:p>
        </w:tc>
        <w:tc>
          <w:tcPr>
            <w:tcW w:w="567" w:type="dxa"/>
            <w:vAlign w:val="center"/>
            <w:hideMark/>
          </w:tcPr>
          <w:p w14:paraId="6B87A21F" w14:textId="3404C719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22</w:t>
            </w:r>
          </w:p>
        </w:tc>
        <w:tc>
          <w:tcPr>
            <w:tcW w:w="567" w:type="dxa"/>
            <w:vAlign w:val="center"/>
            <w:hideMark/>
          </w:tcPr>
          <w:p w14:paraId="4D6377BF" w14:textId="3656CA4C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18</w:t>
            </w:r>
          </w:p>
        </w:tc>
        <w:tc>
          <w:tcPr>
            <w:tcW w:w="567" w:type="dxa"/>
            <w:vAlign w:val="center"/>
            <w:hideMark/>
          </w:tcPr>
          <w:p w14:paraId="7BF5B738" w14:textId="3A9B92A3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15</w:t>
            </w:r>
          </w:p>
        </w:tc>
        <w:tc>
          <w:tcPr>
            <w:tcW w:w="567" w:type="dxa"/>
            <w:vAlign w:val="center"/>
            <w:hideMark/>
          </w:tcPr>
          <w:p w14:paraId="1C82E192" w14:textId="7D55468F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13</w:t>
            </w:r>
          </w:p>
        </w:tc>
        <w:tc>
          <w:tcPr>
            <w:tcW w:w="567" w:type="dxa"/>
            <w:vAlign w:val="center"/>
            <w:hideMark/>
          </w:tcPr>
          <w:p w14:paraId="64146C30" w14:textId="77777777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11</w:t>
            </w:r>
          </w:p>
        </w:tc>
      </w:tr>
      <w:tr w:rsidR="00190858" w:rsidRPr="00D37206" w14:paraId="20E460FC" w14:textId="77777777" w:rsidTr="001567F3">
        <w:tc>
          <w:tcPr>
            <w:tcW w:w="992" w:type="dxa"/>
            <w:vAlign w:val="center"/>
            <w:hideMark/>
          </w:tcPr>
          <w:p w14:paraId="295E4298" w14:textId="4B80E9DD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en-ID"/>
              </w:rPr>
              <w:t>25</w:t>
            </w:r>
          </w:p>
        </w:tc>
        <w:tc>
          <w:tcPr>
            <w:tcW w:w="568" w:type="dxa"/>
            <w:vAlign w:val="center"/>
            <w:hideMark/>
          </w:tcPr>
          <w:p w14:paraId="202D7B71" w14:textId="2B989E53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4.24</w:t>
            </w:r>
          </w:p>
        </w:tc>
        <w:tc>
          <w:tcPr>
            <w:tcW w:w="567" w:type="dxa"/>
            <w:vAlign w:val="center"/>
            <w:hideMark/>
          </w:tcPr>
          <w:p w14:paraId="0BE556B3" w14:textId="18FEA43B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39</w:t>
            </w:r>
          </w:p>
        </w:tc>
        <w:tc>
          <w:tcPr>
            <w:tcW w:w="567" w:type="dxa"/>
            <w:vAlign w:val="center"/>
            <w:hideMark/>
          </w:tcPr>
          <w:p w14:paraId="783BD0CA" w14:textId="7BEF293F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99</w:t>
            </w:r>
          </w:p>
        </w:tc>
        <w:tc>
          <w:tcPr>
            <w:tcW w:w="567" w:type="dxa"/>
            <w:vAlign w:val="center"/>
            <w:hideMark/>
          </w:tcPr>
          <w:p w14:paraId="29C5C554" w14:textId="210E5079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76</w:t>
            </w:r>
          </w:p>
        </w:tc>
        <w:tc>
          <w:tcPr>
            <w:tcW w:w="567" w:type="dxa"/>
            <w:vAlign w:val="center"/>
            <w:hideMark/>
          </w:tcPr>
          <w:p w14:paraId="232FE961" w14:textId="3D31EBBA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60</w:t>
            </w:r>
          </w:p>
        </w:tc>
        <w:tc>
          <w:tcPr>
            <w:tcW w:w="567" w:type="dxa"/>
            <w:vAlign w:val="center"/>
            <w:hideMark/>
          </w:tcPr>
          <w:p w14:paraId="0018FB1E" w14:textId="3F2D1A22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49</w:t>
            </w:r>
          </w:p>
        </w:tc>
        <w:tc>
          <w:tcPr>
            <w:tcW w:w="567" w:type="dxa"/>
            <w:vAlign w:val="center"/>
            <w:hideMark/>
          </w:tcPr>
          <w:p w14:paraId="59666F4F" w14:textId="405062D8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40</w:t>
            </w:r>
          </w:p>
        </w:tc>
        <w:tc>
          <w:tcPr>
            <w:tcW w:w="567" w:type="dxa"/>
            <w:vAlign w:val="center"/>
            <w:hideMark/>
          </w:tcPr>
          <w:p w14:paraId="49C9197E" w14:textId="66ECBFCC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34</w:t>
            </w:r>
          </w:p>
        </w:tc>
        <w:tc>
          <w:tcPr>
            <w:tcW w:w="567" w:type="dxa"/>
            <w:vAlign w:val="center"/>
            <w:hideMark/>
          </w:tcPr>
          <w:p w14:paraId="42E3DE8D" w14:textId="2386F251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28</w:t>
            </w:r>
          </w:p>
        </w:tc>
        <w:tc>
          <w:tcPr>
            <w:tcW w:w="567" w:type="dxa"/>
            <w:vAlign w:val="center"/>
            <w:hideMark/>
          </w:tcPr>
          <w:p w14:paraId="3ADD90A7" w14:textId="0B0AD4E9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24</w:t>
            </w:r>
          </w:p>
        </w:tc>
        <w:tc>
          <w:tcPr>
            <w:tcW w:w="567" w:type="dxa"/>
            <w:vAlign w:val="center"/>
            <w:hideMark/>
          </w:tcPr>
          <w:p w14:paraId="610330CE" w14:textId="3996AD0F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20</w:t>
            </w:r>
          </w:p>
        </w:tc>
        <w:tc>
          <w:tcPr>
            <w:tcW w:w="567" w:type="dxa"/>
            <w:vAlign w:val="center"/>
            <w:hideMark/>
          </w:tcPr>
          <w:p w14:paraId="52743C61" w14:textId="6479FE0D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16</w:t>
            </w:r>
          </w:p>
        </w:tc>
        <w:tc>
          <w:tcPr>
            <w:tcW w:w="567" w:type="dxa"/>
            <w:vAlign w:val="center"/>
            <w:hideMark/>
          </w:tcPr>
          <w:p w14:paraId="503D4482" w14:textId="37141E40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14</w:t>
            </w:r>
          </w:p>
        </w:tc>
        <w:tc>
          <w:tcPr>
            <w:tcW w:w="567" w:type="dxa"/>
            <w:vAlign w:val="center"/>
            <w:hideMark/>
          </w:tcPr>
          <w:p w14:paraId="5979FEF3" w14:textId="19D95BD0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11</w:t>
            </w:r>
          </w:p>
        </w:tc>
        <w:tc>
          <w:tcPr>
            <w:tcW w:w="567" w:type="dxa"/>
            <w:vAlign w:val="center"/>
            <w:hideMark/>
          </w:tcPr>
          <w:p w14:paraId="3836944F" w14:textId="77777777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09</w:t>
            </w:r>
          </w:p>
        </w:tc>
      </w:tr>
      <w:tr w:rsidR="00190858" w:rsidRPr="00D37206" w14:paraId="1954171E" w14:textId="77777777" w:rsidTr="001567F3">
        <w:tc>
          <w:tcPr>
            <w:tcW w:w="992" w:type="dxa"/>
            <w:vAlign w:val="center"/>
            <w:hideMark/>
          </w:tcPr>
          <w:p w14:paraId="7469658E" w14:textId="42A3F6E1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en-ID"/>
              </w:rPr>
              <w:t>26</w:t>
            </w:r>
          </w:p>
        </w:tc>
        <w:tc>
          <w:tcPr>
            <w:tcW w:w="568" w:type="dxa"/>
            <w:vAlign w:val="center"/>
            <w:hideMark/>
          </w:tcPr>
          <w:p w14:paraId="0A69F9C4" w14:textId="2742F80C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4.23</w:t>
            </w:r>
          </w:p>
        </w:tc>
        <w:tc>
          <w:tcPr>
            <w:tcW w:w="567" w:type="dxa"/>
            <w:vAlign w:val="center"/>
            <w:hideMark/>
          </w:tcPr>
          <w:p w14:paraId="1E9F8D60" w14:textId="4F32A3D3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37</w:t>
            </w:r>
          </w:p>
        </w:tc>
        <w:tc>
          <w:tcPr>
            <w:tcW w:w="567" w:type="dxa"/>
            <w:vAlign w:val="center"/>
            <w:hideMark/>
          </w:tcPr>
          <w:p w14:paraId="69FF660D" w14:textId="64C3A9B8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98</w:t>
            </w:r>
          </w:p>
        </w:tc>
        <w:tc>
          <w:tcPr>
            <w:tcW w:w="567" w:type="dxa"/>
            <w:vAlign w:val="center"/>
            <w:hideMark/>
          </w:tcPr>
          <w:p w14:paraId="05FAFA2F" w14:textId="4152F067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74</w:t>
            </w:r>
          </w:p>
        </w:tc>
        <w:tc>
          <w:tcPr>
            <w:tcW w:w="567" w:type="dxa"/>
            <w:vAlign w:val="center"/>
            <w:hideMark/>
          </w:tcPr>
          <w:p w14:paraId="085CA16A" w14:textId="25DD8339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59</w:t>
            </w:r>
          </w:p>
        </w:tc>
        <w:tc>
          <w:tcPr>
            <w:tcW w:w="567" w:type="dxa"/>
            <w:vAlign w:val="center"/>
            <w:hideMark/>
          </w:tcPr>
          <w:p w14:paraId="64A905CB" w14:textId="3DFFF973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47</w:t>
            </w:r>
          </w:p>
        </w:tc>
        <w:tc>
          <w:tcPr>
            <w:tcW w:w="567" w:type="dxa"/>
            <w:vAlign w:val="center"/>
            <w:hideMark/>
          </w:tcPr>
          <w:p w14:paraId="435035FB" w14:textId="20117F28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39</w:t>
            </w:r>
          </w:p>
        </w:tc>
        <w:tc>
          <w:tcPr>
            <w:tcW w:w="567" w:type="dxa"/>
            <w:vAlign w:val="center"/>
            <w:hideMark/>
          </w:tcPr>
          <w:p w14:paraId="7733B3F9" w14:textId="5A47D4DB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32</w:t>
            </w:r>
          </w:p>
        </w:tc>
        <w:tc>
          <w:tcPr>
            <w:tcW w:w="567" w:type="dxa"/>
            <w:vAlign w:val="center"/>
            <w:hideMark/>
          </w:tcPr>
          <w:p w14:paraId="158C56D7" w14:textId="10BDBFA9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27</w:t>
            </w:r>
          </w:p>
        </w:tc>
        <w:tc>
          <w:tcPr>
            <w:tcW w:w="567" w:type="dxa"/>
            <w:vAlign w:val="center"/>
            <w:hideMark/>
          </w:tcPr>
          <w:p w14:paraId="43EC217D" w14:textId="5A6E71A9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22</w:t>
            </w:r>
          </w:p>
        </w:tc>
        <w:tc>
          <w:tcPr>
            <w:tcW w:w="567" w:type="dxa"/>
            <w:vAlign w:val="center"/>
            <w:hideMark/>
          </w:tcPr>
          <w:p w14:paraId="54CD98C4" w14:textId="5A0B543B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18</w:t>
            </w:r>
          </w:p>
        </w:tc>
        <w:tc>
          <w:tcPr>
            <w:tcW w:w="567" w:type="dxa"/>
            <w:vAlign w:val="center"/>
            <w:hideMark/>
          </w:tcPr>
          <w:p w14:paraId="6E6A87AB" w14:textId="7FAB5497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15</w:t>
            </w:r>
          </w:p>
        </w:tc>
        <w:tc>
          <w:tcPr>
            <w:tcW w:w="567" w:type="dxa"/>
            <w:vAlign w:val="center"/>
            <w:hideMark/>
          </w:tcPr>
          <w:p w14:paraId="07E39D9E" w14:textId="6AD91A0B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12</w:t>
            </w:r>
          </w:p>
        </w:tc>
        <w:tc>
          <w:tcPr>
            <w:tcW w:w="567" w:type="dxa"/>
            <w:vAlign w:val="center"/>
            <w:hideMark/>
          </w:tcPr>
          <w:p w14:paraId="4222587E" w14:textId="25C8F522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09</w:t>
            </w:r>
          </w:p>
        </w:tc>
        <w:tc>
          <w:tcPr>
            <w:tcW w:w="567" w:type="dxa"/>
            <w:vAlign w:val="center"/>
            <w:hideMark/>
          </w:tcPr>
          <w:p w14:paraId="3AA9A60D" w14:textId="77777777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07</w:t>
            </w:r>
          </w:p>
        </w:tc>
      </w:tr>
      <w:tr w:rsidR="00190858" w:rsidRPr="00D37206" w14:paraId="736FF2C8" w14:textId="77777777" w:rsidTr="001567F3">
        <w:tc>
          <w:tcPr>
            <w:tcW w:w="992" w:type="dxa"/>
            <w:vAlign w:val="center"/>
            <w:hideMark/>
          </w:tcPr>
          <w:p w14:paraId="4A079DEF" w14:textId="2970EACD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en-ID"/>
              </w:rPr>
              <w:t>27</w:t>
            </w:r>
          </w:p>
        </w:tc>
        <w:tc>
          <w:tcPr>
            <w:tcW w:w="568" w:type="dxa"/>
            <w:vAlign w:val="center"/>
            <w:hideMark/>
          </w:tcPr>
          <w:p w14:paraId="2142B0F8" w14:textId="6BEC7EF4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4.21</w:t>
            </w:r>
          </w:p>
        </w:tc>
        <w:tc>
          <w:tcPr>
            <w:tcW w:w="567" w:type="dxa"/>
            <w:vAlign w:val="center"/>
            <w:hideMark/>
          </w:tcPr>
          <w:p w14:paraId="168BD717" w14:textId="6ACF5797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35</w:t>
            </w:r>
          </w:p>
        </w:tc>
        <w:tc>
          <w:tcPr>
            <w:tcW w:w="567" w:type="dxa"/>
            <w:vAlign w:val="center"/>
            <w:hideMark/>
          </w:tcPr>
          <w:p w14:paraId="0DC73B4A" w14:textId="2F602CEC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96</w:t>
            </w:r>
          </w:p>
        </w:tc>
        <w:tc>
          <w:tcPr>
            <w:tcW w:w="567" w:type="dxa"/>
            <w:vAlign w:val="center"/>
            <w:hideMark/>
          </w:tcPr>
          <w:p w14:paraId="2F3A469F" w14:textId="17A83753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73</w:t>
            </w:r>
          </w:p>
        </w:tc>
        <w:tc>
          <w:tcPr>
            <w:tcW w:w="567" w:type="dxa"/>
            <w:vAlign w:val="center"/>
            <w:hideMark/>
          </w:tcPr>
          <w:p w14:paraId="69B41933" w14:textId="2B5F199C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57</w:t>
            </w:r>
          </w:p>
        </w:tc>
        <w:tc>
          <w:tcPr>
            <w:tcW w:w="567" w:type="dxa"/>
            <w:vAlign w:val="center"/>
            <w:hideMark/>
          </w:tcPr>
          <w:p w14:paraId="3D37B8C2" w14:textId="7A6640D2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46</w:t>
            </w:r>
          </w:p>
        </w:tc>
        <w:tc>
          <w:tcPr>
            <w:tcW w:w="567" w:type="dxa"/>
            <w:vAlign w:val="center"/>
            <w:hideMark/>
          </w:tcPr>
          <w:p w14:paraId="1DB7AE4A" w14:textId="3FD1BF9C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37</w:t>
            </w:r>
          </w:p>
        </w:tc>
        <w:tc>
          <w:tcPr>
            <w:tcW w:w="567" w:type="dxa"/>
            <w:vAlign w:val="center"/>
            <w:hideMark/>
          </w:tcPr>
          <w:p w14:paraId="2AA60F1F" w14:textId="6CB09F4F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31</w:t>
            </w:r>
          </w:p>
        </w:tc>
        <w:tc>
          <w:tcPr>
            <w:tcW w:w="567" w:type="dxa"/>
            <w:vAlign w:val="center"/>
            <w:hideMark/>
          </w:tcPr>
          <w:p w14:paraId="3F9EE19E" w14:textId="4EDC7928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25</w:t>
            </w:r>
          </w:p>
        </w:tc>
        <w:tc>
          <w:tcPr>
            <w:tcW w:w="567" w:type="dxa"/>
            <w:vAlign w:val="center"/>
            <w:hideMark/>
          </w:tcPr>
          <w:p w14:paraId="4D423D91" w14:textId="7B20DD40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20</w:t>
            </w:r>
          </w:p>
        </w:tc>
        <w:tc>
          <w:tcPr>
            <w:tcW w:w="567" w:type="dxa"/>
            <w:vAlign w:val="center"/>
            <w:hideMark/>
          </w:tcPr>
          <w:p w14:paraId="0140D559" w14:textId="36D4EBC4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17</w:t>
            </w:r>
          </w:p>
        </w:tc>
        <w:tc>
          <w:tcPr>
            <w:tcW w:w="567" w:type="dxa"/>
            <w:vAlign w:val="center"/>
            <w:hideMark/>
          </w:tcPr>
          <w:p w14:paraId="2F455980" w14:textId="2165A070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13</w:t>
            </w:r>
          </w:p>
        </w:tc>
        <w:tc>
          <w:tcPr>
            <w:tcW w:w="567" w:type="dxa"/>
            <w:vAlign w:val="center"/>
            <w:hideMark/>
          </w:tcPr>
          <w:p w14:paraId="128756C0" w14:textId="52C8A12F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10</w:t>
            </w:r>
          </w:p>
        </w:tc>
        <w:tc>
          <w:tcPr>
            <w:tcW w:w="567" w:type="dxa"/>
            <w:vAlign w:val="center"/>
            <w:hideMark/>
          </w:tcPr>
          <w:p w14:paraId="6D17BB28" w14:textId="75DC6043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08</w:t>
            </w:r>
          </w:p>
        </w:tc>
        <w:tc>
          <w:tcPr>
            <w:tcW w:w="567" w:type="dxa"/>
            <w:vAlign w:val="center"/>
            <w:hideMark/>
          </w:tcPr>
          <w:p w14:paraId="4273E6F4" w14:textId="77777777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06</w:t>
            </w:r>
          </w:p>
        </w:tc>
      </w:tr>
      <w:tr w:rsidR="00190858" w:rsidRPr="00D37206" w14:paraId="45CF47CE" w14:textId="77777777" w:rsidTr="001567F3">
        <w:tc>
          <w:tcPr>
            <w:tcW w:w="992" w:type="dxa"/>
            <w:vAlign w:val="center"/>
            <w:hideMark/>
          </w:tcPr>
          <w:p w14:paraId="28C1E230" w14:textId="2265E287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en-ID"/>
              </w:rPr>
              <w:t>28</w:t>
            </w:r>
          </w:p>
        </w:tc>
        <w:tc>
          <w:tcPr>
            <w:tcW w:w="568" w:type="dxa"/>
            <w:vAlign w:val="center"/>
            <w:hideMark/>
          </w:tcPr>
          <w:p w14:paraId="310F04E9" w14:textId="39B01602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4.20</w:t>
            </w:r>
          </w:p>
        </w:tc>
        <w:tc>
          <w:tcPr>
            <w:tcW w:w="567" w:type="dxa"/>
            <w:vAlign w:val="center"/>
            <w:hideMark/>
          </w:tcPr>
          <w:p w14:paraId="283C1E56" w14:textId="334910B6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34</w:t>
            </w:r>
          </w:p>
        </w:tc>
        <w:tc>
          <w:tcPr>
            <w:tcW w:w="567" w:type="dxa"/>
            <w:vAlign w:val="center"/>
            <w:hideMark/>
          </w:tcPr>
          <w:p w14:paraId="25648BDB" w14:textId="1512E29F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95</w:t>
            </w:r>
          </w:p>
        </w:tc>
        <w:tc>
          <w:tcPr>
            <w:tcW w:w="567" w:type="dxa"/>
            <w:vAlign w:val="center"/>
            <w:hideMark/>
          </w:tcPr>
          <w:p w14:paraId="1D561665" w14:textId="108CB2B3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71</w:t>
            </w:r>
          </w:p>
        </w:tc>
        <w:tc>
          <w:tcPr>
            <w:tcW w:w="567" w:type="dxa"/>
            <w:vAlign w:val="center"/>
            <w:hideMark/>
          </w:tcPr>
          <w:p w14:paraId="0AA5DF43" w14:textId="00B034B4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56</w:t>
            </w:r>
          </w:p>
        </w:tc>
        <w:tc>
          <w:tcPr>
            <w:tcW w:w="567" w:type="dxa"/>
            <w:vAlign w:val="center"/>
            <w:hideMark/>
          </w:tcPr>
          <w:p w14:paraId="1872B428" w14:textId="02E28F4C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45</w:t>
            </w:r>
          </w:p>
        </w:tc>
        <w:tc>
          <w:tcPr>
            <w:tcW w:w="567" w:type="dxa"/>
            <w:vAlign w:val="center"/>
            <w:hideMark/>
          </w:tcPr>
          <w:p w14:paraId="03761975" w14:textId="48A00909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36</w:t>
            </w:r>
          </w:p>
        </w:tc>
        <w:tc>
          <w:tcPr>
            <w:tcW w:w="567" w:type="dxa"/>
            <w:vAlign w:val="center"/>
            <w:hideMark/>
          </w:tcPr>
          <w:p w14:paraId="64BB5673" w14:textId="3E878CF9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29</w:t>
            </w:r>
          </w:p>
        </w:tc>
        <w:tc>
          <w:tcPr>
            <w:tcW w:w="567" w:type="dxa"/>
            <w:vAlign w:val="center"/>
            <w:hideMark/>
          </w:tcPr>
          <w:p w14:paraId="01F0556B" w14:textId="713810DC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24</w:t>
            </w:r>
          </w:p>
        </w:tc>
        <w:tc>
          <w:tcPr>
            <w:tcW w:w="567" w:type="dxa"/>
            <w:vAlign w:val="center"/>
            <w:hideMark/>
          </w:tcPr>
          <w:p w14:paraId="7C09A2F7" w14:textId="0EEBB10D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19</w:t>
            </w:r>
          </w:p>
        </w:tc>
        <w:tc>
          <w:tcPr>
            <w:tcW w:w="567" w:type="dxa"/>
            <w:vAlign w:val="center"/>
            <w:hideMark/>
          </w:tcPr>
          <w:p w14:paraId="18BDC74F" w14:textId="02F3ED35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15</w:t>
            </w:r>
          </w:p>
        </w:tc>
        <w:tc>
          <w:tcPr>
            <w:tcW w:w="567" w:type="dxa"/>
            <w:vAlign w:val="center"/>
            <w:hideMark/>
          </w:tcPr>
          <w:p w14:paraId="4393E98E" w14:textId="62DFC78B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12</w:t>
            </w:r>
          </w:p>
        </w:tc>
        <w:tc>
          <w:tcPr>
            <w:tcW w:w="567" w:type="dxa"/>
            <w:vAlign w:val="center"/>
            <w:hideMark/>
          </w:tcPr>
          <w:p w14:paraId="1C73CDD8" w14:textId="3DF70FAB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09</w:t>
            </w:r>
          </w:p>
        </w:tc>
        <w:tc>
          <w:tcPr>
            <w:tcW w:w="567" w:type="dxa"/>
            <w:vAlign w:val="center"/>
            <w:hideMark/>
          </w:tcPr>
          <w:p w14:paraId="21ACA878" w14:textId="4A20DA61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06</w:t>
            </w:r>
          </w:p>
        </w:tc>
        <w:tc>
          <w:tcPr>
            <w:tcW w:w="567" w:type="dxa"/>
            <w:vAlign w:val="center"/>
            <w:hideMark/>
          </w:tcPr>
          <w:p w14:paraId="77C7C4A1" w14:textId="77777777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04</w:t>
            </w:r>
          </w:p>
        </w:tc>
      </w:tr>
      <w:tr w:rsidR="00190858" w:rsidRPr="00D37206" w14:paraId="148F351C" w14:textId="77777777" w:rsidTr="001567F3">
        <w:tc>
          <w:tcPr>
            <w:tcW w:w="992" w:type="dxa"/>
            <w:vAlign w:val="center"/>
            <w:hideMark/>
          </w:tcPr>
          <w:p w14:paraId="3C02724B" w14:textId="69668B1C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en-ID"/>
              </w:rPr>
              <w:t>29</w:t>
            </w:r>
          </w:p>
        </w:tc>
        <w:tc>
          <w:tcPr>
            <w:tcW w:w="568" w:type="dxa"/>
            <w:vAlign w:val="center"/>
            <w:hideMark/>
          </w:tcPr>
          <w:p w14:paraId="44E77386" w14:textId="1DF3A324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4.18</w:t>
            </w:r>
          </w:p>
        </w:tc>
        <w:tc>
          <w:tcPr>
            <w:tcW w:w="567" w:type="dxa"/>
            <w:vAlign w:val="center"/>
            <w:hideMark/>
          </w:tcPr>
          <w:p w14:paraId="7E47B212" w14:textId="26C65A1F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33</w:t>
            </w:r>
          </w:p>
        </w:tc>
        <w:tc>
          <w:tcPr>
            <w:tcW w:w="567" w:type="dxa"/>
            <w:vAlign w:val="center"/>
            <w:hideMark/>
          </w:tcPr>
          <w:p w14:paraId="1F8746F1" w14:textId="227C1A06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93</w:t>
            </w:r>
          </w:p>
        </w:tc>
        <w:tc>
          <w:tcPr>
            <w:tcW w:w="567" w:type="dxa"/>
            <w:vAlign w:val="center"/>
            <w:hideMark/>
          </w:tcPr>
          <w:p w14:paraId="23B93C55" w14:textId="0DFF2BF4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70</w:t>
            </w:r>
          </w:p>
        </w:tc>
        <w:tc>
          <w:tcPr>
            <w:tcW w:w="567" w:type="dxa"/>
            <w:vAlign w:val="center"/>
            <w:hideMark/>
          </w:tcPr>
          <w:p w14:paraId="144C45E0" w14:textId="1145E5F8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55</w:t>
            </w:r>
          </w:p>
        </w:tc>
        <w:tc>
          <w:tcPr>
            <w:tcW w:w="567" w:type="dxa"/>
            <w:vAlign w:val="center"/>
            <w:hideMark/>
          </w:tcPr>
          <w:p w14:paraId="4D21504E" w14:textId="419402A8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43</w:t>
            </w:r>
          </w:p>
        </w:tc>
        <w:tc>
          <w:tcPr>
            <w:tcW w:w="567" w:type="dxa"/>
            <w:vAlign w:val="center"/>
            <w:hideMark/>
          </w:tcPr>
          <w:p w14:paraId="1212A771" w14:textId="6636BD46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35</w:t>
            </w:r>
          </w:p>
        </w:tc>
        <w:tc>
          <w:tcPr>
            <w:tcW w:w="567" w:type="dxa"/>
            <w:vAlign w:val="center"/>
            <w:hideMark/>
          </w:tcPr>
          <w:p w14:paraId="70AE4B20" w14:textId="5D0802E4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28</w:t>
            </w:r>
          </w:p>
        </w:tc>
        <w:tc>
          <w:tcPr>
            <w:tcW w:w="567" w:type="dxa"/>
            <w:vAlign w:val="center"/>
            <w:hideMark/>
          </w:tcPr>
          <w:p w14:paraId="698509DA" w14:textId="1763C437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22</w:t>
            </w:r>
          </w:p>
        </w:tc>
        <w:tc>
          <w:tcPr>
            <w:tcW w:w="567" w:type="dxa"/>
            <w:vAlign w:val="center"/>
            <w:hideMark/>
          </w:tcPr>
          <w:p w14:paraId="2FD7DA85" w14:textId="696B2E38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18</w:t>
            </w:r>
          </w:p>
        </w:tc>
        <w:tc>
          <w:tcPr>
            <w:tcW w:w="567" w:type="dxa"/>
            <w:vAlign w:val="center"/>
            <w:hideMark/>
          </w:tcPr>
          <w:p w14:paraId="06E6F07E" w14:textId="4FD91C0B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14</w:t>
            </w:r>
          </w:p>
        </w:tc>
        <w:tc>
          <w:tcPr>
            <w:tcW w:w="567" w:type="dxa"/>
            <w:vAlign w:val="center"/>
            <w:hideMark/>
          </w:tcPr>
          <w:p w14:paraId="64A4D2E2" w14:textId="5715BBF2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10</w:t>
            </w:r>
          </w:p>
        </w:tc>
        <w:tc>
          <w:tcPr>
            <w:tcW w:w="567" w:type="dxa"/>
            <w:vAlign w:val="center"/>
            <w:hideMark/>
          </w:tcPr>
          <w:p w14:paraId="223B2263" w14:textId="77D8069B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08</w:t>
            </w:r>
          </w:p>
        </w:tc>
        <w:tc>
          <w:tcPr>
            <w:tcW w:w="567" w:type="dxa"/>
            <w:vAlign w:val="center"/>
            <w:hideMark/>
          </w:tcPr>
          <w:p w14:paraId="51A2F439" w14:textId="35826464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05</w:t>
            </w:r>
          </w:p>
        </w:tc>
        <w:tc>
          <w:tcPr>
            <w:tcW w:w="567" w:type="dxa"/>
            <w:vAlign w:val="center"/>
            <w:hideMark/>
          </w:tcPr>
          <w:p w14:paraId="73801AC0" w14:textId="77777777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03</w:t>
            </w:r>
          </w:p>
        </w:tc>
      </w:tr>
      <w:tr w:rsidR="00190858" w:rsidRPr="00D37206" w14:paraId="2397922D" w14:textId="77777777" w:rsidTr="001567F3">
        <w:tc>
          <w:tcPr>
            <w:tcW w:w="992" w:type="dxa"/>
            <w:vAlign w:val="center"/>
            <w:hideMark/>
          </w:tcPr>
          <w:p w14:paraId="54F5224D" w14:textId="6652225F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en-ID"/>
              </w:rPr>
              <w:t>30</w:t>
            </w:r>
          </w:p>
        </w:tc>
        <w:tc>
          <w:tcPr>
            <w:tcW w:w="568" w:type="dxa"/>
            <w:vAlign w:val="center"/>
            <w:hideMark/>
          </w:tcPr>
          <w:p w14:paraId="5B31C77A" w14:textId="77FD92BD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4.17</w:t>
            </w:r>
          </w:p>
        </w:tc>
        <w:tc>
          <w:tcPr>
            <w:tcW w:w="567" w:type="dxa"/>
            <w:vAlign w:val="center"/>
            <w:hideMark/>
          </w:tcPr>
          <w:p w14:paraId="1FBE758E" w14:textId="55F36301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32</w:t>
            </w:r>
          </w:p>
        </w:tc>
        <w:tc>
          <w:tcPr>
            <w:tcW w:w="567" w:type="dxa"/>
            <w:vAlign w:val="center"/>
            <w:hideMark/>
          </w:tcPr>
          <w:p w14:paraId="68B08114" w14:textId="752A116D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92</w:t>
            </w:r>
          </w:p>
        </w:tc>
        <w:tc>
          <w:tcPr>
            <w:tcW w:w="567" w:type="dxa"/>
            <w:vAlign w:val="center"/>
            <w:hideMark/>
          </w:tcPr>
          <w:p w14:paraId="5654DAD2" w14:textId="69EB6A4C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69</w:t>
            </w:r>
          </w:p>
        </w:tc>
        <w:tc>
          <w:tcPr>
            <w:tcW w:w="567" w:type="dxa"/>
            <w:vAlign w:val="center"/>
            <w:hideMark/>
          </w:tcPr>
          <w:p w14:paraId="105B7C1D" w14:textId="0759CE70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53</w:t>
            </w:r>
          </w:p>
        </w:tc>
        <w:tc>
          <w:tcPr>
            <w:tcW w:w="567" w:type="dxa"/>
            <w:vAlign w:val="center"/>
            <w:hideMark/>
          </w:tcPr>
          <w:p w14:paraId="20B52580" w14:textId="1B515696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42</w:t>
            </w:r>
          </w:p>
        </w:tc>
        <w:tc>
          <w:tcPr>
            <w:tcW w:w="567" w:type="dxa"/>
            <w:vAlign w:val="center"/>
            <w:hideMark/>
          </w:tcPr>
          <w:p w14:paraId="606C657B" w14:textId="1A737F4D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33</w:t>
            </w:r>
          </w:p>
        </w:tc>
        <w:tc>
          <w:tcPr>
            <w:tcW w:w="567" w:type="dxa"/>
            <w:vAlign w:val="center"/>
            <w:hideMark/>
          </w:tcPr>
          <w:p w14:paraId="397E128D" w14:textId="5BE77966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27</w:t>
            </w:r>
          </w:p>
        </w:tc>
        <w:tc>
          <w:tcPr>
            <w:tcW w:w="567" w:type="dxa"/>
            <w:vAlign w:val="center"/>
            <w:hideMark/>
          </w:tcPr>
          <w:p w14:paraId="349A7028" w14:textId="5A292262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21</w:t>
            </w:r>
          </w:p>
        </w:tc>
        <w:tc>
          <w:tcPr>
            <w:tcW w:w="567" w:type="dxa"/>
            <w:vAlign w:val="center"/>
            <w:hideMark/>
          </w:tcPr>
          <w:p w14:paraId="23CD8C91" w14:textId="7718EBC1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16</w:t>
            </w:r>
          </w:p>
        </w:tc>
        <w:tc>
          <w:tcPr>
            <w:tcW w:w="567" w:type="dxa"/>
            <w:vAlign w:val="center"/>
            <w:hideMark/>
          </w:tcPr>
          <w:p w14:paraId="1F966EF2" w14:textId="1219495F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13</w:t>
            </w:r>
          </w:p>
        </w:tc>
        <w:tc>
          <w:tcPr>
            <w:tcW w:w="567" w:type="dxa"/>
            <w:vAlign w:val="center"/>
            <w:hideMark/>
          </w:tcPr>
          <w:p w14:paraId="692AEC57" w14:textId="6F207788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09</w:t>
            </w:r>
          </w:p>
        </w:tc>
        <w:tc>
          <w:tcPr>
            <w:tcW w:w="567" w:type="dxa"/>
            <w:vAlign w:val="center"/>
            <w:hideMark/>
          </w:tcPr>
          <w:p w14:paraId="2EB9A8D0" w14:textId="4B969B2F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06</w:t>
            </w:r>
          </w:p>
        </w:tc>
        <w:tc>
          <w:tcPr>
            <w:tcW w:w="567" w:type="dxa"/>
            <w:vAlign w:val="center"/>
            <w:hideMark/>
          </w:tcPr>
          <w:p w14:paraId="238DF9EC" w14:textId="6BCC40CC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04</w:t>
            </w:r>
          </w:p>
        </w:tc>
        <w:tc>
          <w:tcPr>
            <w:tcW w:w="567" w:type="dxa"/>
            <w:vAlign w:val="center"/>
            <w:hideMark/>
          </w:tcPr>
          <w:p w14:paraId="18B99BB8" w14:textId="77777777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01</w:t>
            </w:r>
          </w:p>
        </w:tc>
      </w:tr>
      <w:tr w:rsidR="00190858" w:rsidRPr="00D37206" w14:paraId="7F751EC8" w14:textId="77777777" w:rsidTr="001567F3">
        <w:tc>
          <w:tcPr>
            <w:tcW w:w="992" w:type="dxa"/>
            <w:vAlign w:val="center"/>
            <w:hideMark/>
          </w:tcPr>
          <w:p w14:paraId="08CF81E5" w14:textId="15DED370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en-ID"/>
              </w:rPr>
              <w:t>31</w:t>
            </w:r>
          </w:p>
        </w:tc>
        <w:tc>
          <w:tcPr>
            <w:tcW w:w="568" w:type="dxa"/>
            <w:vAlign w:val="center"/>
            <w:hideMark/>
          </w:tcPr>
          <w:p w14:paraId="1BB6F4DA" w14:textId="206236F2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4.16</w:t>
            </w:r>
          </w:p>
        </w:tc>
        <w:tc>
          <w:tcPr>
            <w:tcW w:w="567" w:type="dxa"/>
            <w:vAlign w:val="center"/>
            <w:hideMark/>
          </w:tcPr>
          <w:p w14:paraId="54DC0DAF" w14:textId="72E2B1C9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30</w:t>
            </w:r>
          </w:p>
        </w:tc>
        <w:tc>
          <w:tcPr>
            <w:tcW w:w="567" w:type="dxa"/>
            <w:vAlign w:val="center"/>
            <w:hideMark/>
          </w:tcPr>
          <w:p w14:paraId="1905DF26" w14:textId="7DCB5DFB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91</w:t>
            </w:r>
          </w:p>
        </w:tc>
        <w:tc>
          <w:tcPr>
            <w:tcW w:w="567" w:type="dxa"/>
            <w:vAlign w:val="center"/>
            <w:hideMark/>
          </w:tcPr>
          <w:p w14:paraId="114E6FDA" w14:textId="7DE17106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68</w:t>
            </w:r>
          </w:p>
        </w:tc>
        <w:tc>
          <w:tcPr>
            <w:tcW w:w="567" w:type="dxa"/>
            <w:vAlign w:val="center"/>
            <w:hideMark/>
          </w:tcPr>
          <w:p w14:paraId="0925B6C5" w14:textId="4CB9E359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52</w:t>
            </w:r>
          </w:p>
        </w:tc>
        <w:tc>
          <w:tcPr>
            <w:tcW w:w="567" w:type="dxa"/>
            <w:vAlign w:val="center"/>
            <w:hideMark/>
          </w:tcPr>
          <w:p w14:paraId="06E15C5E" w14:textId="1253A407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41</w:t>
            </w:r>
          </w:p>
        </w:tc>
        <w:tc>
          <w:tcPr>
            <w:tcW w:w="567" w:type="dxa"/>
            <w:vAlign w:val="center"/>
            <w:hideMark/>
          </w:tcPr>
          <w:p w14:paraId="0EA1297D" w14:textId="2DC85A17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32</w:t>
            </w:r>
          </w:p>
        </w:tc>
        <w:tc>
          <w:tcPr>
            <w:tcW w:w="567" w:type="dxa"/>
            <w:vAlign w:val="center"/>
            <w:hideMark/>
          </w:tcPr>
          <w:p w14:paraId="57C161BF" w14:textId="7A34EB02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25</w:t>
            </w:r>
          </w:p>
        </w:tc>
        <w:tc>
          <w:tcPr>
            <w:tcW w:w="567" w:type="dxa"/>
            <w:vAlign w:val="center"/>
            <w:hideMark/>
          </w:tcPr>
          <w:p w14:paraId="30CFC536" w14:textId="5B28B6F1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20</w:t>
            </w:r>
          </w:p>
        </w:tc>
        <w:tc>
          <w:tcPr>
            <w:tcW w:w="567" w:type="dxa"/>
            <w:vAlign w:val="center"/>
            <w:hideMark/>
          </w:tcPr>
          <w:p w14:paraId="2DCD86E1" w14:textId="43FF2846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15</w:t>
            </w:r>
          </w:p>
        </w:tc>
        <w:tc>
          <w:tcPr>
            <w:tcW w:w="567" w:type="dxa"/>
            <w:vAlign w:val="center"/>
            <w:hideMark/>
          </w:tcPr>
          <w:p w14:paraId="40BC2C8C" w14:textId="2EB8CE69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11</w:t>
            </w:r>
          </w:p>
        </w:tc>
        <w:tc>
          <w:tcPr>
            <w:tcW w:w="567" w:type="dxa"/>
            <w:vAlign w:val="center"/>
            <w:hideMark/>
          </w:tcPr>
          <w:p w14:paraId="0E05C34A" w14:textId="02D368D7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08</w:t>
            </w:r>
          </w:p>
        </w:tc>
        <w:tc>
          <w:tcPr>
            <w:tcW w:w="567" w:type="dxa"/>
            <w:vAlign w:val="center"/>
            <w:hideMark/>
          </w:tcPr>
          <w:p w14:paraId="0E21ABDA" w14:textId="0369B9A8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05</w:t>
            </w:r>
          </w:p>
        </w:tc>
        <w:tc>
          <w:tcPr>
            <w:tcW w:w="567" w:type="dxa"/>
            <w:vAlign w:val="center"/>
            <w:hideMark/>
          </w:tcPr>
          <w:p w14:paraId="3CCA85FD" w14:textId="0A040255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03</w:t>
            </w:r>
          </w:p>
        </w:tc>
        <w:tc>
          <w:tcPr>
            <w:tcW w:w="567" w:type="dxa"/>
            <w:vAlign w:val="center"/>
            <w:hideMark/>
          </w:tcPr>
          <w:p w14:paraId="408312CD" w14:textId="77777777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00</w:t>
            </w:r>
          </w:p>
        </w:tc>
      </w:tr>
      <w:tr w:rsidR="00190858" w:rsidRPr="00D37206" w14:paraId="4B795548" w14:textId="77777777" w:rsidTr="001567F3">
        <w:tc>
          <w:tcPr>
            <w:tcW w:w="992" w:type="dxa"/>
            <w:vAlign w:val="center"/>
            <w:hideMark/>
          </w:tcPr>
          <w:p w14:paraId="4B2AD677" w14:textId="56DA2600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en-ID"/>
              </w:rPr>
              <w:t>32</w:t>
            </w:r>
          </w:p>
        </w:tc>
        <w:tc>
          <w:tcPr>
            <w:tcW w:w="568" w:type="dxa"/>
            <w:vAlign w:val="center"/>
            <w:hideMark/>
          </w:tcPr>
          <w:p w14:paraId="45727E27" w14:textId="09F0A240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4.15</w:t>
            </w:r>
          </w:p>
        </w:tc>
        <w:tc>
          <w:tcPr>
            <w:tcW w:w="567" w:type="dxa"/>
            <w:vAlign w:val="center"/>
            <w:hideMark/>
          </w:tcPr>
          <w:p w14:paraId="545E7FB9" w14:textId="6F8D326F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29</w:t>
            </w:r>
          </w:p>
        </w:tc>
        <w:tc>
          <w:tcPr>
            <w:tcW w:w="567" w:type="dxa"/>
            <w:vAlign w:val="center"/>
            <w:hideMark/>
          </w:tcPr>
          <w:p w14:paraId="4856C914" w14:textId="16D4CD94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90</w:t>
            </w:r>
          </w:p>
        </w:tc>
        <w:tc>
          <w:tcPr>
            <w:tcW w:w="567" w:type="dxa"/>
            <w:vAlign w:val="center"/>
            <w:hideMark/>
          </w:tcPr>
          <w:p w14:paraId="446CDB2F" w14:textId="7CDF66FA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67</w:t>
            </w:r>
          </w:p>
        </w:tc>
        <w:tc>
          <w:tcPr>
            <w:tcW w:w="567" w:type="dxa"/>
            <w:vAlign w:val="center"/>
            <w:hideMark/>
          </w:tcPr>
          <w:p w14:paraId="1F216887" w14:textId="217E7836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51</w:t>
            </w:r>
          </w:p>
        </w:tc>
        <w:tc>
          <w:tcPr>
            <w:tcW w:w="567" w:type="dxa"/>
            <w:vAlign w:val="center"/>
            <w:hideMark/>
          </w:tcPr>
          <w:p w14:paraId="5FB3BD56" w14:textId="0BD67EF8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40</w:t>
            </w:r>
          </w:p>
        </w:tc>
        <w:tc>
          <w:tcPr>
            <w:tcW w:w="567" w:type="dxa"/>
            <w:vAlign w:val="center"/>
            <w:hideMark/>
          </w:tcPr>
          <w:p w14:paraId="0D737239" w14:textId="3ED1B148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31</w:t>
            </w:r>
          </w:p>
        </w:tc>
        <w:tc>
          <w:tcPr>
            <w:tcW w:w="567" w:type="dxa"/>
            <w:vAlign w:val="center"/>
            <w:hideMark/>
          </w:tcPr>
          <w:p w14:paraId="20F1B05A" w14:textId="0D8AF20C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24</w:t>
            </w:r>
          </w:p>
        </w:tc>
        <w:tc>
          <w:tcPr>
            <w:tcW w:w="567" w:type="dxa"/>
            <w:vAlign w:val="center"/>
            <w:hideMark/>
          </w:tcPr>
          <w:p w14:paraId="730736A6" w14:textId="26747680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19</w:t>
            </w:r>
          </w:p>
        </w:tc>
        <w:tc>
          <w:tcPr>
            <w:tcW w:w="567" w:type="dxa"/>
            <w:vAlign w:val="center"/>
            <w:hideMark/>
          </w:tcPr>
          <w:p w14:paraId="76C862DB" w14:textId="5CF2D28E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14</w:t>
            </w:r>
          </w:p>
        </w:tc>
        <w:tc>
          <w:tcPr>
            <w:tcW w:w="567" w:type="dxa"/>
            <w:vAlign w:val="center"/>
            <w:hideMark/>
          </w:tcPr>
          <w:p w14:paraId="008562C6" w14:textId="6A848B6B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10</w:t>
            </w:r>
          </w:p>
        </w:tc>
        <w:tc>
          <w:tcPr>
            <w:tcW w:w="567" w:type="dxa"/>
            <w:vAlign w:val="center"/>
            <w:hideMark/>
          </w:tcPr>
          <w:p w14:paraId="182AF91C" w14:textId="79E56F0B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07</w:t>
            </w:r>
          </w:p>
        </w:tc>
        <w:tc>
          <w:tcPr>
            <w:tcW w:w="567" w:type="dxa"/>
            <w:vAlign w:val="center"/>
            <w:hideMark/>
          </w:tcPr>
          <w:p w14:paraId="43A35CF9" w14:textId="71E1FDC4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04</w:t>
            </w:r>
          </w:p>
        </w:tc>
        <w:tc>
          <w:tcPr>
            <w:tcW w:w="567" w:type="dxa"/>
            <w:vAlign w:val="center"/>
            <w:hideMark/>
          </w:tcPr>
          <w:p w14:paraId="6D328B77" w14:textId="05D14350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01</w:t>
            </w:r>
          </w:p>
        </w:tc>
        <w:tc>
          <w:tcPr>
            <w:tcW w:w="567" w:type="dxa"/>
            <w:vAlign w:val="center"/>
            <w:hideMark/>
          </w:tcPr>
          <w:p w14:paraId="471D5602" w14:textId="77777777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1.99</w:t>
            </w:r>
          </w:p>
        </w:tc>
      </w:tr>
      <w:tr w:rsidR="00190858" w:rsidRPr="00D37206" w14:paraId="39EFCB98" w14:textId="77777777" w:rsidTr="001567F3">
        <w:tc>
          <w:tcPr>
            <w:tcW w:w="992" w:type="dxa"/>
            <w:vAlign w:val="center"/>
            <w:hideMark/>
          </w:tcPr>
          <w:p w14:paraId="08C97ABC" w14:textId="48101852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en-ID"/>
              </w:rPr>
              <w:t>33</w:t>
            </w:r>
          </w:p>
        </w:tc>
        <w:tc>
          <w:tcPr>
            <w:tcW w:w="568" w:type="dxa"/>
            <w:vAlign w:val="center"/>
            <w:hideMark/>
          </w:tcPr>
          <w:p w14:paraId="34762E07" w14:textId="2C81EDD6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4.14</w:t>
            </w:r>
          </w:p>
        </w:tc>
        <w:tc>
          <w:tcPr>
            <w:tcW w:w="567" w:type="dxa"/>
            <w:vAlign w:val="center"/>
            <w:hideMark/>
          </w:tcPr>
          <w:p w14:paraId="34D09112" w14:textId="0F8E01BD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28</w:t>
            </w:r>
          </w:p>
        </w:tc>
        <w:tc>
          <w:tcPr>
            <w:tcW w:w="567" w:type="dxa"/>
            <w:vAlign w:val="center"/>
            <w:hideMark/>
          </w:tcPr>
          <w:p w14:paraId="405A20CD" w14:textId="55E55EB7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89</w:t>
            </w:r>
          </w:p>
        </w:tc>
        <w:tc>
          <w:tcPr>
            <w:tcW w:w="567" w:type="dxa"/>
            <w:vAlign w:val="center"/>
            <w:hideMark/>
          </w:tcPr>
          <w:p w14:paraId="5CA93A54" w14:textId="5B6F6F04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66</w:t>
            </w:r>
          </w:p>
        </w:tc>
        <w:tc>
          <w:tcPr>
            <w:tcW w:w="567" w:type="dxa"/>
            <w:vAlign w:val="center"/>
            <w:hideMark/>
          </w:tcPr>
          <w:p w14:paraId="632F8AE5" w14:textId="5D02D2CE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50</w:t>
            </w:r>
          </w:p>
        </w:tc>
        <w:tc>
          <w:tcPr>
            <w:tcW w:w="567" w:type="dxa"/>
            <w:vAlign w:val="center"/>
            <w:hideMark/>
          </w:tcPr>
          <w:p w14:paraId="31F05FFD" w14:textId="505E0752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39</w:t>
            </w:r>
          </w:p>
        </w:tc>
        <w:tc>
          <w:tcPr>
            <w:tcW w:w="567" w:type="dxa"/>
            <w:vAlign w:val="center"/>
            <w:hideMark/>
          </w:tcPr>
          <w:p w14:paraId="6D9F3CDB" w14:textId="424BB080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30</w:t>
            </w:r>
          </w:p>
        </w:tc>
        <w:tc>
          <w:tcPr>
            <w:tcW w:w="567" w:type="dxa"/>
            <w:vAlign w:val="center"/>
            <w:hideMark/>
          </w:tcPr>
          <w:p w14:paraId="10EE967F" w14:textId="6CBF04ED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23</w:t>
            </w:r>
          </w:p>
        </w:tc>
        <w:tc>
          <w:tcPr>
            <w:tcW w:w="567" w:type="dxa"/>
            <w:vAlign w:val="center"/>
            <w:hideMark/>
          </w:tcPr>
          <w:p w14:paraId="2C104035" w14:textId="772CDD8C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18</w:t>
            </w:r>
          </w:p>
        </w:tc>
        <w:tc>
          <w:tcPr>
            <w:tcW w:w="567" w:type="dxa"/>
            <w:vAlign w:val="center"/>
            <w:hideMark/>
          </w:tcPr>
          <w:p w14:paraId="067C0255" w14:textId="0F3C41F8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13</w:t>
            </w:r>
          </w:p>
        </w:tc>
        <w:tc>
          <w:tcPr>
            <w:tcW w:w="567" w:type="dxa"/>
            <w:vAlign w:val="center"/>
            <w:hideMark/>
          </w:tcPr>
          <w:p w14:paraId="5E721885" w14:textId="15BB6F2F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09</w:t>
            </w:r>
          </w:p>
        </w:tc>
        <w:tc>
          <w:tcPr>
            <w:tcW w:w="567" w:type="dxa"/>
            <w:vAlign w:val="center"/>
            <w:hideMark/>
          </w:tcPr>
          <w:p w14:paraId="5A239582" w14:textId="52A5185E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06</w:t>
            </w:r>
          </w:p>
        </w:tc>
        <w:tc>
          <w:tcPr>
            <w:tcW w:w="567" w:type="dxa"/>
            <w:vAlign w:val="center"/>
            <w:hideMark/>
          </w:tcPr>
          <w:p w14:paraId="222B8B59" w14:textId="22A4B421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03</w:t>
            </w:r>
          </w:p>
        </w:tc>
        <w:tc>
          <w:tcPr>
            <w:tcW w:w="567" w:type="dxa"/>
            <w:vAlign w:val="center"/>
            <w:hideMark/>
          </w:tcPr>
          <w:p w14:paraId="7B8D971E" w14:textId="239F11A2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00</w:t>
            </w:r>
          </w:p>
        </w:tc>
        <w:tc>
          <w:tcPr>
            <w:tcW w:w="567" w:type="dxa"/>
            <w:vAlign w:val="center"/>
            <w:hideMark/>
          </w:tcPr>
          <w:p w14:paraId="01EB462D" w14:textId="77777777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1.98</w:t>
            </w:r>
          </w:p>
        </w:tc>
      </w:tr>
      <w:tr w:rsidR="00190858" w:rsidRPr="00D37206" w14:paraId="6DA6A74C" w14:textId="77777777" w:rsidTr="001567F3">
        <w:tc>
          <w:tcPr>
            <w:tcW w:w="992" w:type="dxa"/>
            <w:vAlign w:val="center"/>
            <w:hideMark/>
          </w:tcPr>
          <w:p w14:paraId="3F62563F" w14:textId="28743DCF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en-ID"/>
              </w:rPr>
              <w:t>34</w:t>
            </w:r>
          </w:p>
        </w:tc>
        <w:tc>
          <w:tcPr>
            <w:tcW w:w="568" w:type="dxa"/>
            <w:vAlign w:val="center"/>
            <w:hideMark/>
          </w:tcPr>
          <w:p w14:paraId="3A937911" w14:textId="0E73EC65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4.13</w:t>
            </w:r>
          </w:p>
        </w:tc>
        <w:tc>
          <w:tcPr>
            <w:tcW w:w="567" w:type="dxa"/>
            <w:vAlign w:val="center"/>
            <w:hideMark/>
          </w:tcPr>
          <w:p w14:paraId="46985445" w14:textId="10408907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28</w:t>
            </w:r>
          </w:p>
        </w:tc>
        <w:tc>
          <w:tcPr>
            <w:tcW w:w="567" w:type="dxa"/>
            <w:vAlign w:val="center"/>
            <w:hideMark/>
          </w:tcPr>
          <w:p w14:paraId="5CE5C5C3" w14:textId="16D59D13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88</w:t>
            </w:r>
          </w:p>
        </w:tc>
        <w:tc>
          <w:tcPr>
            <w:tcW w:w="567" w:type="dxa"/>
            <w:vAlign w:val="center"/>
            <w:hideMark/>
          </w:tcPr>
          <w:p w14:paraId="75E0BCDA" w14:textId="1BF798FA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65</w:t>
            </w:r>
          </w:p>
        </w:tc>
        <w:tc>
          <w:tcPr>
            <w:tcW w:w="567" w:type="dxa"/>
            <w:vAlign w:val="center"/>
            <w:hideMark/>
          </w:tcPr>
          <w:p w14:paraId="49B9F06E" w14:textId="04B475B5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49</w:t>
            </w:r>
          </w:p>
        </w:tc>
        <w:tc>
          <w:tcPr>
            <w:tcW w:w="567" w:type="dxa"/>
            <w:vAlign w:val="center"/>
            <w:hideMark/>
          </w:tcPr>
          <w:p w14:paraId="7D4981E6" w14:textId="1A144DCA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38</w:t>
            </w:r>
          </w:p>
        </w:tc>
        <w:tc>
          <w:tcPr>
            <w:tcW w:w="567" w:type="dxa"/>
            <w:vAlign w:val="center"/>
            <w:hideMark/>
          </w:tcPr>
          <w:p w14:paraId="080961E0" w14:textId="17F8F83B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29</w:t>
            </w:r>
          </w:p>
        </w:tc>
        <w:tc>
          <w:tcPr>
            <w:tcW w:w="567" w:type="dxa"/>
            <w:vAlign w:val="center"/>
            <w:hideMark/>
          </w:tcPr>
          <w:p w14:paraId="6AFC71AA" w14:textId="4557AB9A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23</w:t>
            </w:r>
          </w:p>
        </w:tc>
        <w:tc>
          <w:tcPr>
            <w:tcW w:w="567" w:type="dxa"/>
            <w:vAlign w:val="center"/>
            <w:hideMark/>
          </w:tcPr>
          <w:p w14:paraId="71A175CD" w14:textId="4F5F0750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17</w:t>
            </w:r>
          </w:p>
        </w:tc>
        <w:tc>
          <w:tcPr>
            <w:tcW w:w="567" w:type="dxa"/>
            <w:vAlign w:val="center"/>
            <w:hideMark/>
          </w:tcPr>
          <w:p w14:paraId="5A311ACE" w14:textId="0BA87623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12</w:t>
            </w:r>
          </w:p>
        </w:tc>
        <w:tc>
          <w:tcPr>
            <w:tcW w:w="567" w:type="dxa"/>
            <w:vAlign w:val="center"/>
            <w:hideMark/>
          </w:tcPr>
          <w:p w14:paraId="28DE28E1" w14:textId="58C8C9AC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08</w:t>
            </w:r>
          </w:p>
        </w:tc>
        <w:tc>
          <w:tcPr>
            <w:tcW w:w="567" w:type="dxa"/>
            <w:vAlign w:val="center"/>
            <w:hideMark/>
          </w:tcPr>
          <w:p w14:paraId="6DD3039F" w14:textId="29EDA4BA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05</w:t>
            </w:r>
          </w:p>
        </w:tc>
        <w:tc>
          <w:tcPr>
            <w:tcW w:w="567" w:type="dxa"/>
            <w:vAlign w:val="center"/>
            <w:hideMark/>
          </w:tcPr>
          <w:p w14:paraId="533EDA54" w14:textId="1CD533DC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02</w:t>
            </w:r>
          </w:p>
        </w:tc>
        <w:tc>
          <w:tcPr>
            <w:tcW w:w="567" w:type="dxa"/>
            <w:vAlign w:val="center"/>
            <w:hideMark/>
          </w:tcPr>
          <w:p w14:paraId="2D4AB430" w14:textId="3A3352EB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1.99</w:t>
            </w:r>
          </w:p>
        </w:tc>
        <w:tc>
          <w:tcPr>
            <w:tcW w:w="567" w:type="dxa"/>
            <w:vAlign w:val="center"/>
            <w:hideMark/>
          </w:tcPr>
          <w:p w14:paraId="25EF6FF4" w14:textId="77777777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1.97</w:t>
            </w:r>
          </w:p>
        </w:tc>
      </w:tr>
      <w:tr w:rsidR="00190858" w:rsidRPr="00D37206" w14:paraId="680E3B0F" w14:textId="77777777" w:rsidTr="001567F3">
        <w:tc>
          <w:tcPr>
            <w:tcW w:w="992" w:type="dxa"/>
            <w:vAlign w:val="center"/>
            <w:hideMark/>
          </w:tcPr>
          <w:p w14:paraId="2D6D0FA3" w14:textId="5E00CC99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en-ID"/>
              </w:rPr>
              <w:t>35</w:t>
            </w:r>
          </w:p>
        </w:tc>
        <w:tc>
          <w:tcPr>
            <w:tcW w:w="568" w:type="dxa"/>
            <w:vAlign w:val="center"/>
            <w:hideMark/>
          </w:tcPr>
          <w:p w14:paraId="4BFDB1F6" w14:textId="5FB5F182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4.12</w:t>
            </w:r>
          </w:p>
        </w:tc>
        <w:tc>
          <w:tcPr>
            <w:tcW w:w="567" w:type="dxa"/>
            <w:vAlign w:val="center"/>
            <w:hideMark/>
          </w:tcPr>
          <w:p w14:paraId="5EA10AB9" w14:textId="61FEDF97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27</w:t>
            </w:r>
          </w:p>
        </w:tc>
        <w:tc>
          <w:tcPr>
            <w:tcW w:w="567" w:type="dxa"/>
            <w:vAlign w:val="center"/>
            <w:hideMark/>
          </w:tcPr>
          <w:p w14:paraId="63254BAC" w14:textId="09D49C1E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87</w:t>
            </w:r>
          </w:p>
        </w:tc>
        <w:tc>
          <w:tcPr>
            <w:tcW w:w="567" w:type="dxa"/>
            <w:vAlign w:val="center"/>
            <w:hideMark/>
          </w:tcPr>
          <w:p w14:paraId="28D4F7FA" w14:textId="3C75F2D5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64</w:t>
            </w:r>
          </w:p>
        </w:tc>
        <w:tc>
          <w:tcPr>
            <w:tcW w:w="567" w:type="dxa"/>
            <w:vAlign w:val="center"/>
            <w:hideMark/>
          </w:tcPr>
          <w:p w14:paraId="0D39FA48" w14:textId="13F1973E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49</w:t>
            </w:r>
          </w:p>
        </w:tc>
        <w:tc>
          <w:tcPr>
            <w:tcW w:w="567" w:type="dxa"/>
            <w:vAlign w:val="center"/>
            <w:hideMark/>
          </w:tcPr>
          <w:p w14:paraId="04434213" w14:textId="3643F267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37</w:t>
            </w:r>
          </w:p>
        </w:tc>
        <w:tc>
          <w:tcPr>
            <w:tcW w:w="567" w:type="dxa"/>
            <w:vAlign w:val="center"/>
            <w:hideMark/>
          </w:tcPr>
          <w:p w14:paraId="234A82EF" w14:textId="67B71AD4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29</w:t>
            </w:r>
          </w:p>
        </w:tc>
        <w:tc>
          <w:tcPr>
            <w:tcW w:w="567" w:type="dxa"/>
            <w:vAlign w:val="center"/>
            <w:hideMark/>
          </w:tcPr>
          <w:p w14:paraId="7C8DCEDB" w14:textId="768D26CE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22</w:t>
            </w:r>
          </w:p>
        </w:tc>
        <w:tc>
          <w:tcPr>
            <w:tcW w:w="567" w:type="dxa"/>
            <w:vAlign w:val="center"/>
            <w:hideMark/>
          </w:tcPr>
          <w:p w14:paraId="6745A510" w14:textId="2016AD57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16</w:t>
            </w:r>
          </w:p>
        </w:tc>
        <w:tc>
          <w:tcPr>
            <w:tcW w:w="567" w:type="dxa"/>
            <w:vAlign w:val="center"/>
            <w:hideMark/>
          </w:tcPr>
          <w:p w14:paraId="75DA3A3D" w14:textId="2104A9DD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11</w:t>
            </w:r>
          </w:p>
        </w:tc>
        <w:tc>
          <w:tcPr>
            <w:tcW w:w="567" w:type="dxa"/>
            <w:vAlign w:val="center"/>
            <w:hideMark/>
          </w:tcPr>
          <w:p w14:paraId="4FF937C9" w14:textId="4AF55329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07</w:t>
            </w:r>
          </w:p>
        </w:tc>
        <w:tc>
          <w:tcPr>
            <w:tcW w:w="567" w:type="dxa"/>
            <w:vAlign w:val="center"/>
            <w:hideMark/>
          </w:tcPr>
          <w:p w14:paraId="26DDFD27" w14:textId="4084177F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04</w:t>
            </w:r>
          </w:p>
        </w:tc>
        <w:tc>
          <w:tcPr>
            <w:tcW w:w="567" w:type="dxa"/>
            <w:vAlign w:val="center"/>
            <w:hideMark/>
          </w:tcPr>
          <w:p w14:paraId="2D45808F" w14:textId="2686478B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01</w:t>
            </w:r>
          </w:p>
        </w:tc>
        <w:tc>
          <w:tcPr>
            <w:tcW w:w="567" w:type="dxa"/>
            <w:vAlign w:val="center"/>
            <w:hideMark/>
          </w:tcPr>
          <w:p w14:paraId="5E61BB0D" w14:textId="08736243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1.99</w:t>
            </w:r>
          </w:p>
        </w:tc>
        <w:tc>
          <w:tcPr>
            <w:tcW w:w="567" w:type="dxa"/>
            <w:vAlign w:val="center"/>
            <w:hideMark/>
          </w:tcPr>
          <w:p w14:paraId="6651B80A" w14:textId="77777777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1.96</w:t>
            </w:r>
          </w:p>
        </w:tc>
      </w:tr>
      <w:tr w:rsidR="00190858" w:rsidRPr="00D37206" w14:paraId="67856827" w14:textId="77777777" w:rsidTr="001567F3">
        <w:tc>
          <w:tcPr>
            <w:tcW w:w="992" w:type="dxa"/>
            <w:vAlign w:val="center"/>
            <w:hideMark/>
          </w:tcPr>
          <w:p w14:paraId="04FCB014" w14:textId="4D8D51BF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en-ID"/>
              </w:rPr>
              <w:t>36</w:t>
            </w:r>
          </w:p>
        </w:tc>
        <w:tc>
          <w:tcPr>
            <w:tcW w:w="568" w:type="dxa"/>
            <w:vAlign w:val="center"/>
            <w:hideMark/>
          </w:tcPr>
          <w:p w14:paraId="6CFBABE1" w14:textId="4185E913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4.11</w:t>
            </w:r>
          </w:p>
        </w:tc>
        <w:tc>
          <w:tcPr>
            <w:tcW w:w="567" w:type="dxa"/>
            <w:vAlign w:val="center"/>
            <w:hideMark/>
          </w:tcPr>
          <w:p w14:paraId="0DFDD4EC" w14:textId="494B4BD4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26</w:t>
            </w:r>
          </w:p>
        </w:tc>
        <w:tc>
          <w:tcPr>
            <w:tcW w:w="567" w:type="dxa"/>
            <w:vAlign w:val="center"/>
            <w:hideMark/>
          </w:tcPr>
          <w:p w14:paraId="5DDE10B7" w14:textId="68A8DA42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87</w:t>
            </w:r>
          </w:p>
        </w:tc>
        <w:tc>
          <w:tcPr>
            <w:tcW w:w="567" w:type="dxa"/>
            <w:vAlign w:val="center"/>
            <w:hideMark/>
          </w:tcPr>
          <w:p w14:paraId="2B34120D" w14:textId="30C9F270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63</w:t>
            </w:r>
          </w:p>
        </w:tc>
        <w:tc>
          <w:tcPr>
            <w:tcW w:w="567" w:type="dxa"/>
            <w:vAlign w:val="center"/>
            <w:hideMark/>
          </w:tcPr>
          <w:p w14:paraId="07A540D6" w14:textId="4E669212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48</w:t>
            </w:r>
          </w:p>
        </w:tc>
        <w:tc>
          <w:tcPr>
            <w:tcW w:w="567" w:type="dxa"/>
            <w:vAlign w:val="center"/>
            <w:hideMark/>
          </w:tcPr>
          <w:p w14:paraId="69B5097D" w14:textId="4FFE9F25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36</w:t>
            </w:r>
          </w:p>
        </w:tc>
        <w:tc>
          <w:tcPr>
            <w:tcW w:w="567" w:type="dxa"/>
            <w:vAlign w:val="center"/>
            <w:hideMark/>
          </w:tcPr>
          <w:p w14:paraId="6139DFA4" w14:textId="762C29C7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28</w:t>
            </w:r>
          </w:p>
        </w:tc>
        <w:tc>
          <w:tcPr>
            <w:tcW w:w="567" w:type="dxa"/>
            <w:vAlign w:val="center"/>
            <w:hideMark/>
          </w:tcPr>
          <w:p w14:paraId="0445919D" w14:textId="174BA13F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21</w:t>
            </w:r>
          </w:p>
        </w:tc>
        <w:tc>
          <w:tcPr>
            <w:tcW w:w="567" w:type="dxa"/>
            <w:vAlign w:val="center"/>
            <w:hideMark/>
          </w:tcPr>
          <w:p w14:paraId="7BEFF140" w14:textId="4B759B5E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15</w:t>
            </w:r>
          </w:p>
        </w:tc>
        <w:tc>
          <w:tcPr>
            <w:tcW w:w="567" w:type="dxa"/>
            <w:vAlign w:val="center"/>
            <w:hideMark/>
          </w:tcPr>
          <w:p w14:paraId="3F070D73" w14:textId="79D648CD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11</w:t>
            </w:r>
          </w:p>
        </w:tc>
        <w:tc>
          <w:tcPr>
            <w:tcW w:w="567" w:type="dxa"/>
            <w:vAlign w:val="center"/>
            <w:hideMark/>
          </w:tcPr>
          <w:p w14:paraId="0C9BCF85" w14:textId="2CB3D0A4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07</w:t>
            </w:r>
          </w:p>
        </w:tc>
        <w:tc>
          <w:tcPr>
            <w:tcW w:w="567" w:type="dxa"/>
            <w:vAlign w:val="center"/>
            <w:hideMark/>
          </w:tcPr>
          <w:p w14:paraId="5074D385" w14:textId="0957FA46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03</w:t>
            </w:r>
          </w:p>
        </w:tc>
        <w:tc>
          <w:tcPr>
            <w:tcW w:w="567" w:type="dxa"/>
            <w:vAlign w:val="center"/>
            <w:hideMark/>
          </w:tcPr>
          <w:p w14:paraId="2CE3639E" w14:textId="0F2908FA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00</w:t>
            </w:r>
          </w:p>
        </w:tc>
        <w:tc>
          <w:tcPr>
            <w:tcW w:w="567" w:type="dxa"/>
            <w:vAlign w:val="center"/>
            <w:hideMark/>
          </w:tcPr>
          <w:p w14:paraId="2A71771F" w14:textId="344A257B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1.98</w:t>
            </w:r>
          </w:p>
        </w:tc>
        <w:tc>
          <w:tcPr>
            <w:tcW w:w="567" w:type="dxa"/>
            <w:vAlign w:val="center"/>
            <w:hideMark/>
          </w:tcPr>
          <w:p w14:paraId="5DF3A81E" w14:textId="77777777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1.95</w:t>
            </w:r>
          </w:p>
        </w:tc>
      </w:tr>
      <w:tr w:rsidR="00190858" w:rsidRPr="00D37206" w14:paraId="6FA33391" w14:textId="77777777" w:rsidTr="001567F3">
        <w:tc>
          <w:tcPr>
            <w:tcW w:w="992" w:type="dxa"/>
            <w:vAlign w:val="center"/>
            <w:hideMark/>
          </w:tcPr>
          <w:p w14:paraId="03F99788" w14:textId="1B8C9E2D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en-ID"/>
              </w:rPr>
              <w:t>37</w:t>
            </w:r>
          </w:p>
        </w:tc>
        <w:tc>
          <w:tcPr>
            <w:tcW w:w="568" w:type="dxa"/>
            <w:vAlign w:val="center"/>
            <w:hideMark/>
          </w:tcPr>
          <w:p w14:paraId="1936FD72" w14:textId="7C9CEA8D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4.11</w:t>
            </w:r>
          </w:p>
        </w:tc>
        <w:tc>
          <w:tcPr>
            <w:tcW w:w="567" w:type="dxa"/>
            <w:vAlign w:val="center"/>
            <w:hideMark/>
          </w:tcPr>
          <w:p w14:paraId="6DA5CB5D" w14:textId="2ADF2AFF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25</w:t>
            </w:r>
          </w:p>
        </w:tc>
        <w:tc>
          <w:tcPr>
            <w:tcW w:w="567" w:type="dxa"/>
            <w:vAlign w:val="center"/>
            <w:hideMark/>
          </w:tcPr>
          <w:p w14:paraId="0C779D88" w14:textId="4E813135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86</w:t>
            </w:r>
          </w:p>
        </w:tc>
        <w:tc>
          <w:tcPr>
            <w:tcW w:w="567" w:type="dxa"/>
            <w:vAlign w:val="center"/>
            <w:hideMark/>
          </w:tcPr>
          <w:p w14:paraId="63E32FDD" w14:textId="4D499D6A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63</w:t>
            </w:r>
          </w:p>
        </w:tc>
        <w:tc>
          <w:tcPr>
            <w:tcW w:w="567" w:type="dxa"/>
            <w:vAlign w:val="center"/>
            <w:hideMark/>
          </w:tcPr>
          <w:p w14:paraId="1DB019BD" w14:textId="1C28B936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47</w:t>
            </w:r>
          </w:p>
        </w:tc>
        <w:tc>
          <w:tcPr>
            <w:tcW w:w="567" w:type="dxa"/>
            <w:vAlign w:val="center"/>
            <w:hideMark/>
          </w:tcPr>
          <w:p w14:paraId="07D82315" w14:textId="61560DF4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36</w:t>
            </w:r>
          </w:p>
        </w:tc>
        <w:tc>
          <w:tcPr>
            <w:tcW w:w="567" w:type="dxa"/>
            <w:vAlign w:val="center"/>
            <w:hideMark/>
          </w:tcPr>
          <w:p w14:paraId="09C691AF" w14:textId="3D623277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27</w:t>
            </w:r>
          </w:p>
        </w:tc>
        <w:tc>
          <w:tcPr>
            <w:tcW w:w="567" w:type="dxa"/>
            <w:vAlign w:val="center"/>
            <w:hideMark/>
          </w:tcPr>
          <w:p w14:paraId="21CF8AC4" w14:textId="7B36DD7D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20</w:t>
            </w:r>
          </w:p>
        </w:tc>
        <w:tc>
          <w:tcPr>
            <w:tcW w:w="567" w:type="dxa"/>
            <w:vAlign w:val="center"/>
            <w:hideMark/>
          </w:tcPr>
          <w:p w14:paraId="320B50C7" w14:textId="02DBF196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14</w:t>
            </w:r>
          </w:p>
        </w:tc>
        <w:tc>
          <w:tcPr>
            <w:tcW w:w="567" w:type="dxa"/>
            <w:vAlign w:val="center"/>
            <w:hideMark/>
          </w:tcPr>
          <w:p w14:paraId="7726B862" w14:textId="4ACFADA1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10</w:t>
            </w:r>
          </w:p>
        </w:tc>
        <w:tc>
          <w:tcPr>
            <w:tcW w:w="567" w:type="dxa"/>
            <w:vAlign w:val="center"/>
            <w:hideMark/>
          </w:tcPr>
          <w:p w14:paraId="237C7C7E" w14:textId="1C44E4CA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06</w:t>
            </w:r>
          </w:p>
        </w:tc>
        <w:tc>
          <w:tcPr>
            <w:tcW w:w="567" w:type="dxa"/>
            <w:vAlign w:val="center"/>
            <w:hideMark/>
          </w:tcPr>
          <w:p w14:paraId="79C0AF08" w14:textId="1A09E80F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02</w:t>
            </w:r>
          </w:p>
        </w:tc>
        <w:tc>
          <w:tcPr>
            <w:tcW w:w="567" w:type="dxa"/>
            <w:vAlign w:val="center"/>
            <w:hideMark/>
          </w:tcPr>
          <w:p w14:paraId="7007CE20" w14:textId="091856A7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00</w:t>
            </w:r>
          </w:p>
        </w:tc>
        <w:tc>
          <w:tcPr>
            <w:tcW w:w="567" w:type="dxa"/>
            <w:vAlign w:val="center"/>
            <w:hideMark/>
          </w:tcPr>
          <w:p w14:paraId="767B8427" w14:textId="05C0F7EC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1.97</w:t>
            </w:r>
          </w:p>
        </w:tc>
        <w:tc>
          <w:tcPr>
            <w:tcW w:w="567" w:type="dxa"/>
            <w:vAlign w:val="center"/>
            <w:hideMark/>
          </w:tcPr>
          <w:p w14:paraId="7B89C6F9" w14:textId="77777777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1.95</w:t>
            </w:r>
          </w:p>
        </w:tc>
      </w:tr>
      <w:tr w:rsidR="00190858" w:rsidRPr="00D37206" w14:paraId="61ECC31E" w14:textId="77777777" w:rsidTr="001567F3">
        <w:tc>
          <w:tcPr>
            <w:tcW w:w="992" w:type="dxa"/>
            <w:vAlign w:val="center"/>
            <w:hideMark/>
          </w:tcPr>
          <w:p w14:paraId="62FE3E48" w14:textId="56F3D580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en-ID"/>
              </w:rPr>
              <w:t>38</w:t>
            </w:r>
          </w:p>
        </w:tc>
        <w:tc>
          <w:tcPr>
            <w:tcW w:w="568" w:type="dxa"/>
            <w:vAlign w:val="center"/>
            <w:hideMark/>
          </w:tcPr>
          <w:p w14:paraId="4EA82CB1" w14:textId="688B867B" w:rsidR="0091629C" w:rsidRPr="00D37206" w:rsidRDefault="003B4886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noProof/>
                <w:color w:val="000000"/>
                <w:sz w:val="16"/>
                <w:szCs w:val="16"/>
                <w:lang w:eastAsia="en-ID"/>
              </w:rPr>
              <mc:AlternateContent>
                <mc:Choice Requires="wps">
                  <w:drawing>
                    <wp:anchor distT="0" distB="0" distL="114300" distR="114300" simplePos="0" relativeHeight="251766784" behindDoc="0" locked="0" layoutInCell="1" allowOverlap="1" wp14:anchorId="4BB30B0D" wp14:editId="408D9C75">
                      <wp:simplePos x="0" y="0"/>
                      <wp:positionH relativeFrom="column">
                        <wp:posOffset>-28538</wp:posOffset>
                      </wp:positionH>
                      <wp:positionV relativeFrom="paragraph">
                        <wp:posOffset>60624</wp:posOffset>
                      </wp:positionV>
                      <wp:extent cx="735106" cy="0"/>
                      <wp:effectExtent l="0" t="76200" r="27305" b="95250"/>
                      <wp:wrapNone/>
                      <wp:docPr id="59" name="Straight Arrow Connector 59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735106" cy="0"/>
                              </a:xfrm>
                              <a:prstGeom prst="straightConnector1">
                                <a:avLst/>
                              </a:prstGeom>
                              <a:ln>
                                <a:tailEnd type="triangle"/>
                              </a:ln>
                            </wps:spPr>
                            <wps:style>
                              <a:lnRef idx="3">
                                <a:schemeClr val="accent2"/>
                              </a:lnRef>
                              <a:fillRef idx="0">
                                <a:schemeClr val="accent2"/>
                              </a:fillRef>
                              <a:effectRef idx="2">
                                <a:schemeClr val="accent2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</wp:anchor>
                  </w:drawing>
                </mc:Choice>
                <mc:Fallback xmlns:oel="http://schemas.microsoft.com/office/2019/extlst">
                  <w:pict>
                    <v:shape w14:anchorId="6E8C5E77" id="Straight Arrow Connector 59" o:spid="_x0000_s1026" type="#_x0000_t32" style="position:absolute;margin-left:-2.25pt;margin-top:4.75pt;width:57.9pt;height:0;z-index:25176678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" strokecolor="#ed7d31 [3205]" strokeweight="1.5pt">
                      <v:stroke endarrow="block" joinstyle="miter"/>
                    </v:shape>
                  </w:pict>
                </mc:Fallback>
              </mc:AlternateContent>
            </w:r>
            <w:r w:rsidR="0091629C"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4.10</w:t>
            </w:r>
          </w:p>
        </w:tc>
        <w:tc>
          <w:tcPr>
            <w:tcW w:w="567" w:type="dxa"/>
            <w:vAlign w:val="center"/>
            <w:hideMark/>
          </w:tcPr>
          <w:p w14:paraId="24C768A8" w14:textId="6D690BB6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24</w:t>
            </w:r>
          </w:p>
        </w:tc>
        <w:tc>
          <w:tcPr>
            <w:tcW w:w="567" w:type="dxa"/>
            <w:vAlign w:val="center"/>
            <w:hideMark/>
          </w:tcPr>
          <w:p w14:paraId="1106AD28" w14:textId="71F341CC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85</w:t>
            </w:r>
          </w:p>
        </w:tc>
        <w:tc>
          <w:tcPr>
            <w:tcW w:w="567" w:type="dxa"/>
            <w:vAlign w:val="center"/>
            <w:hideMark/>
          </w:tcPr>
          <w:p w14:paraId="482D8CE1" w14:textId="1C30128B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62</w:t>
            </w:r>
          </w:p>
        </w:tc>
        <w:tc>
          <w:tcPr>
            <w:tcW w:w="567" w:type="dxa"/>
            <w:vAlign w:val="center"/>
            <w:hideMark/>
          </w:tcPr>
          <w:p w14:paraId="16827A2B" w14:textId="7B441378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46</w:t>
            </w:r>
          </w:p>
        </w:tc>
        <w:tc>
          <w:tcPr>
            <w:tcW w:w="567" w:type="dxa"/>
            <w:vAlign w:val="center"/>
            <w:hideMark/>
          </w:tcPr>
          <w:p w14:paraId="269582B6" w14:textId="7DABCC8A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35</w:t>
            </w:r>
          </w:p>
        </w:tc>
        <w:tc>
          <w:tcPr>
            <w:tcW w:w="567" w:type="dxa"/>
            <w:vAlign w:val="center"/>
            <w:hideMark/>
          </w:tcPr>
          <w:p w14:paraId="50C457B5" w14:textId="42D2C457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26</w:t>
            </w:r>
          </w:p>
        </w:tc>
        <w:tc>
          <w:tcPr>
            <w:tcW w:w="567" w:type="dxa"/>
            <w:vAlign w:val="center"/>
            <w:hideMark/>
          </w:tcPr>
          <w:p w14:paraId="1765A18F" w14:textId="2AC32156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19</w:t>
            </w:r>
          </w:p>
        </w:tc>
        <w:tc>
          <w:tcPr>
            <w:tcW w:w="567" w:type="dxa"/>
            <w:vAlign w:val="center"/>
            <w:hideMark/>
          </w:tcPr>
          <w:p w14:paraId="30F3A685" w14:textId="1AE2B104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14</w:t>
            </w:r>
          </w:p>
        </w:tc>
        <w:tc>
          <w:tcPr>
            <w:tcW w:w="567" w:type="dxa"/>
            <w:vAlign w:val="center"/>
            <w:hideMark/>
          </w:tcPr>
          <w:p w14:paraId="0E47FF4E" w14:textId="05ADB8F4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09</w:t>
            </w:r>
          </w:p>
        </w:tc>
        <w:tc>
          <w:tcPr>
            <w:tcW w:w="567" w:type="dxa"/>
            <w:vAlign w:val="center"/>
            <w:hideMark/>
          </w:tcPr>
          <w:p w14:paraId="7B1A15A5" w14:textId="749D1B97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05</w:t>
            </w:r>
          </w:p>
        </w:tc>
        <w:tc>
          <w:tcPr>
            <w:tcW w:w="567" w:type="dxa"/>
            <w:vAlign w:val="center"/>
            <w:hideMark/>
          </w:tcPr>
          <w:p w14:paraId="32BD51A1" w14:textId="4A385D7A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02</w:t>
            </w:r>
          </w:p>
        </w:tc>
        <w:tc>
          <w:tcPr>
            <w:tcW w:w="567" w:type="dxa"/>
            <w:vAlign w:val="center"/>
            <w:hideMark/>
          </w:tcPr>
          <w:p w14:paraId="23F15C8A" w14:textId="6F66E144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1.99</w:t>
            </w:r>
          </w:p>
        </w:tc>
        <w:tc>
          <w:tcPr>
            <w:tcW w:w="567" w:type="dxa"/>
            <w:vAlign w:val="center"/>
            <w:hideMark/>
          </w:tcPr>
          <w:p w14:paraId="7D77E5CF" w14:textId="58DCE6A3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1.96</w:t>
            </w:r>
          </w:p>
        </w:tc>
        <w:tc>
          <w:tcPr>
            <w:tcW w:w="567" w:type="dxa"/>
            <w:vAlign w:val="center"/>
            <w:hideMark/>
          </w:tcPr>
          <w:p w14:paraId="7BB82191" w14:textId="77777777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1.94</w:t>
            </w:r>
          </w:p>
        </w:tc>
      </w:tr>
      <w:tr w:rsidR="00190858" w:rsidRPr="00D37206" w14:paraId="73FE6C59" w14:textId="77777777" w:rsidTr="001567F3">
        <w:tc>
          <w:tcPr>
            <w:tcW w:w="992" w:type="dxa"/>
            <w:vAlign w:val="center"/>
            <w:hideMark/>
          </w:tcPr>
          <w:p w14:paraId="53063116" w14:textId="2D88DBA6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en-ID"/>
              </w:rPr>
              <w:t>39</w:t>
            </w:r>
          </w:p>
        </w:tc>
        <w:tc>
          <w:tcPr>
            <w:tcW w:w="568" w:type="dxa"/>
            <w:vAlign w:val="center"/>
            <w:hideMark/>
          </w:tcPr>
          <w:p w14:paraId="2F95F501" w14:textId="765F4060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4.09</w:t>
            </w:r>
          </w:p>
        </w:tc>
        <w:tc>
          <w:tcPr>
            <w:tcW w:w="567" w:type="dxa"/>
            <w:vAlign w:val="center"/>
            <w:hideMark/>
          </w:tcPr>
          <w:p w14:paraId="26E5034D" w14:textId="3F35913F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24</w:t>
            </w:r>
          </w:p>
        </w:tc>
        <w:tc>
          <w:tcPr>
            <w:tcW w:w="567" w:type="dxa"/>
            <w:vAlign w:val="center"/>
            <w:hideMark/>
          </w:tcPr>
          <w:p w14:paraId="3ABC75F1" w14:textId="0511E6CC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85</w:t>
            </w:r>
          </w:p>
        </w:tc>
        <w:tc>
          <w:tcPr>
            <w:tcW w:w="567" w:type="dxa"/>
            <w:vAlign w:val="center"/>
            <w:hideMark/>
          </w:tcPr>
          <w:p w14:paraId="6B0577A3" w14:textId="1ACFC979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61</w:t>
            </w:r>
          </w:p>
        </w:tc>
        <w:tc>
          <w:tcPr>
            <w:tcW w:w="567" w:type="dxa"/>
            <w:vAlign w:val="center"/>
            <w:hideMark/>
          </w:tcPr>
          <w:p w14:paraId="4BCBA74B" w14:textId="3070E4A0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46</w:t>
            </w:r>
          </w:p>
        </w:tc>
        <w:tc>
          <w:tcPr>
            <w:tcW w:w="567" w:type="dxa"/>
            <w:vAlign w:val="center"/>
            <w:hideMark/>
          </w:tcPr>
          <w:p w14:paraId="5EDDC47B" w14:textId="75FF9468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34</w:t>
            </w:r>
          </w:p>
        </w:tc>
        <w:tc>
          <w:tcPr>
            <w:tcW w:w="567" w:type="dxa"/>
            <w:vAlign w:val="center"/>
            <w:hideMark/>
          </w:tcPr>
          <w:p w14:paraId="7CC79386" w14:textId="68ED4227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26</w:t>
            </w:r>
          </w:p>
        </w:tc>
        <w:tc>
          <w:tcPr>
            <w:tcW w:w="567" w:type="dxa"/>
            <w:vAlign w:val="center"/>
            <w:hideMark/>
          </w:tcPr>
          <w:p w14:paraId="0F736AA7" w14:textId="710FD36B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19</w:t>
            </w:r>
          </w:p>
        </w:tc>
        <w:tc>
          <w:tcPr>
            <w:tcW w:w="567" w:type="dxa"/>
            <w:vAlign w:val="center"/>
            <w:hideMark/>
          </w:tcPr>
          <w:p w14:paraId="59CF3C98" w14:textId="072E9660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13</w:t>
            </w:r>
          </w:p>
        </w:tc>
        <w:tc>
          <w:tcPr>
            <w:tcW w:w="567" w:type="dxa"/>
            <w:vAlign w:val="center"/>
            <w:hideMark/>
          </w:tcPr>
          <w:p w14:paraId="7E546855" w14:textId="214BA6EF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08</w:t>
            </w:r>
          </w:p>
        </w:tc>
        <w:tc>
          <w:tcPr>
            <w:tcW w:w="567" w:type="dxa"/>
            <w:vAlign w:val="center"/>
            <w:hideMark/>
          </w:tcPr>
          <w:p w14:paraId="07339246" w14:textId="6E4FF24B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04</w:t>
            </w:r>
          </w:p>
        </w:tc>
        <w:tc>
          <w:tcPr>
            <w:tcW w:w="567" w:type="dxa"/>
            <w:vAlign w:val="center"/>
            <w:hideMark/>
          </w:tcPr>
          <w:p w14:paraId="607F319D" w14:textId="0C0F0E6D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01</w:t>
            </w:r>
          </w:p>
        </w:tc>
        <w:tc>
          <w:tcPr>
            <w:tcW w:w="567" w:type="dxa"/>
            <w:vAlign w:val="center"/>
            <w:hideMark/>
          </w:tcPr>
          <w:p w14:paraId="0A9F37FE" w14:textId="38A923B8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1.98</w:t>
            </w:r>
          </w:p>
        </w:tc>
        <w:tc>
          <w:tcPr>
            <w:tcW w:w="567" w:type="dxa"/>
            <w:vAlign w:val="center"/>
            <w:hideMark/>
          </w:tcPr>
          <w:p w14:paraId="1933CA97" w14:textId="4BCC258E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1.95</w:t>
            </w:r>
          </w:p>
        </w:tc>
        <w:tc>
          <w:tcPr>
            <w:tcW w:w="567" w:type="dxa"/>
            <w:vAlign w:val="center"/>
            <w:hideMark/>
          </w:tcPr>
          <w:p w14:paraId="72EFC8FC" w14:textId="77777777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1.93</w:t>
            </w:r>
          </w:p>
        </w:tc>
      </w:tr>
      <w:tr w:rsidR="00190858" w:rsidRPr="00D37206" w14:paraId="1BA5D0B1" w14:textId="77777777" w:rsidTr="001567F3">
        <w:tc>
          <w:tcPr>
            <w:tcW w:w="992" w:type="dxa"/>
            <w:vAlign w:val="center"/>
            <w:hideMark/>
          </w:tcPr>
          <w:p w14:paraId="028F7577" w14:textId="71C99F03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en-ID"/>
              </w:rPr>
              <w:t>40</w:t>
            </w:r>
          </w:p>
        </w:tc>
        <w:tc>
          <w:tcPr>
            <w:tcW w:w="568" w:type="dxa"/>
            <w:vAlign w:val="center"/>
            <w:hideMark/>
          </w:tcPr>
          <w:p w14:paraId="549A15B2" w14:textId="5EE61B8B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4.08</w:t>
            </w:r>
          </w:p>
        </w:tc>
        <w:tc>
          <w:tcPr>
            <w:tcW w:w="567" w:type="dxa"/>
            <w:vAlign w:val="center"/>
            <w:hideMark/>
          </w:tcPr>
          <w:p w14:paraId="363F21BD" w14:textId="3CBB7B3D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23</w:t>
            </w:r>
          </w:p>
        </w:tc>
        <w:tc>
          <w:tcPr>
            <w:tcW w:w="567" w:type="dxa"/>
            <w:vAlign w:val="center"/>
            <w:hideMark/>
          </w:tcPr>
          <w:p w14:paraId="2EFE127F" w14:textId="7F73A188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84</w:t>
            </w:r>
          </w:p>
        </w:tc>
        <w:tc>
          <w:tcPr>
            <w:tcW w:w="567" w:type="dxa"/>
            <w:vAlign w:val="center"/>
            <w:hideMark/>
          </w:tcPr>
          <w:p w14:paraId="64186CDF" w14:textId="1208DE76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61</w:t>
            </w:r>
          </w:p>
        </w:tc>
        <w:tc>
          <w:tcPr>
            <w:tcW w:w="567" w:type="dxa"/>
            <w:vAlign w:val="center"/>
            <w:hideMark/>
          </w:tcPr>
          <w:p w14:paraId="1815A5F1" w14:textId="794B18AD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45</w:t>
            </w:r>
          </w:p>
        </w:tc>
        <w:tc>
          <w:tcPr>
            <w:tcW w:w="567" w:type="dxa"/>
            <w:vAlign w:val="center"/>
            <w:hideMark/>
          </w:tcPr>
          <w:p w14:paraId="118BDCDB" w14:textId="50FE8D72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34</w:t>
            </w:r>
          </w:p>
        </w:tc>
        <w:tc>
          <w:tcPr>
            <w:tcW w:w="567" w:type="dxa"/>
            <w:vAlign w:val="center"/>
            <w:hideMark/>
          </w:tcPr>
          <w:p w14:paraId="3DA469EB" w14:textId="50853E22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25</w:t>
            </w:r>
          </w:p>
        </w:tc>
        <w:tc>
          <w:tcPr>
            <w:tcW w:w="567" w:type="dxa"/>
            <w:vAlign w:val="center"/>
            <w:hideMark/>
          </w:tcPr>
          <w:p w14:paraId="6780243A" w14:textId="22AD7186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18</w:t>
            </w:r>
          </w:p>
        </w:tc>
        <w:tc>
          <w:tcPr>
            <w:tcW w:w="567" w:type="dxa"/>
            <w:vAlign w:val="center"/>
            <w:hideMark/>
          </w:tcPr>
          <w:p w14:paraId="39FAA654" w14:textId="72E8ECFB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12</w:t>
            </w:r>
          </w:p>
        </w:tc>
        <w:tc>
          <w:tcPr>
            <w:tcW w:w="567" w:type="dxa"/>
            <w:vAlign w:val="center"/>
            <w:hideMark/>
          </w:tcPr>
          <w:p w14:paraId="5FCBB583" w14:textId="6CD84813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08</w:t>
            </w:r>
          </w:p>
        </w:tc>
        <w:tc>
          <w:tcPr>
            <w:tcW w:w="567" w:type="dxa"/>
            <w:vAlign w:val="center"/>
            <w:hideMark/>
          </w:tcPr>
          <w:p w14:paraId="24FF49FE" w14:textId="4051FA83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04</w:t>
            </w:r>
          </w:p>
        </w:tc>
        <w:tc>
          <w:tcPr>
            <w:tcW w:w="567" w:type="dxa"/>
            <w:vAlign w:val="center"/>
            <w:hideMark/>
          </w:tcPr>
          <w:p w14:paraId="70C66239" w14:textId="240445F0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00</w:t>
            </w:r>
          </w:p>
        </w:tc>
        <w:tc>
          <w:tcPr>
            <w:tcW w:w="567" w:type="dxa"/>
            <w:vAlign w:val="center"/>
            <w:hideMark/>
          </w:tcPr>
          <w:p w14:paraId="05B31374" w14:textId="52FBD391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1.97</w:t>
            </w:r>
          </w:p>
        </w:tc>
        <w:tc>
          <w:tcPr>
            <w:tcW w:w="567" w:type="dxa"/>
            <w:vAlign w:val="center"/>
            <w:hideMark/>
          </w:tcPr>
          <w:p w14:paraId="41FE0E99" w14:textId="21F0312D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1.95</w:t>
            </w:r>
          </w:p>
        </w:tc>
        <w:tc>
          <w:tcPr>
            <w:tcW w:w="567" w:type="dxa"/>
            <w:vAlign w:val="center"/>
            <w:hideMark/>
          </w:tcPr>
          <w:p w14:paraId="4A82EC08" w14:textId="77777777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1.92</w:t>
            </w:r>
          </w:p>
        </w:tc>
      </w:tr>
      <w:tr w:rsidR="00190858" w:rsidRPr="00D37206" w14:paraId="10D514A7" w14:textId="77777777" w:rsidTr="001567F3">
        <w:tc>
          <w:tcPr>
            <w:tcW w:w="992" w:type="dxa"/>
            <w:vAlign w:val="center"/>
            <w:hideMark/>
          </w:tcPr>
          <w:p w14:paraId="4343CB5A" w14:textId="169B5A7A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en-ID"/>
              </w:rPr>
              <w:t>41</w:t>
            </w:r>
          </w:p>
        </w:tc>
        <w:tc>
          <w:tcPr>
            <w:tcW w:w="568" w:type="dxa"/>
            <w:vAlign w:val="center"/>
            <w:hideMark/>
          </w:tcPr>
          <w:p w14:paraId="1ADD0640" w14:textId="60EAA69A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4.08</w:t>
            </w:r>
          </w:p>
        </w:tc>
        <w:tc>
          <w:tcPr>
            <w:tcW w:w="567" w:type="dxa"/>
            <w:vAlign w:val="center"/>
            <w:hideMark/>
          </w:tcPr>
          <w:p w14:paraId="2C4594D3" w14:textId="25064933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23</w:t>
            </w:r>
          </w:p>
        </w:tc>
        <w:tc>
          <w:tcPr>
            <w:tcW w:w="567" w:type="dxa"/>
            <w:vAlign w:val="center"/>
            <w:hideMark/>
          </w:tcPr>
          <w:p w14:paraId="046B38C0" w14:textId="7D32E88A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83</w:t>
            </w:r>
          </w:p>
        </w:tc>
        <w:tc>
          <w:tcPr>
            <w:tcW w:w="567" w:type="dxa"/>
            <w:vAlign w:val="center"/>
            <w:hideMark/>
          </w:tcPr>
          <w:p w14:paraId="206CC5EA" w14:textId="250FED1F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60</w:t>
            </w:r>
          </w:p>
        </w:tc>
        <w:tc>
          <w:tcPr>
            <w:tcW w:w="567" w:type="dxa"/>
            <w:vAlign w:val="center"/>
            <w:hideMark/>
          </w:tcPr>
          <w:p w14:paraId="07F16346" w14:textId="6F0882D2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44</w:t>
            </w:r>
          </w:p>
        </w:tc>
        <w:tc>
          <w:tcPr>
            <w:tcW w:w="567" w:type="dxa"/>
            <w:vAlign w:val="center"/>
            <w:hideMark/>
          </w:tcPr>
          <w:p w14:paraId="527A2FEC" w14:textId="348F93D9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33</w:t>
            </w:r>
          </w:p>
        </w:tc>
        <w:tc>
          <w:tcPr>
            <w:tcW w:w="567" w:type="dxa"/>
            <w:vAlign w:val="center"/>
            <w:hideMark/>
          </w:tcPr>
          <w:p w14:paraId="348D531E" w14:textId="0327B27E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24</w:t>
            </w:r>
          </w:p>
        </w:tc>
        <w:tc>
          <w:tcPr>
            <w:tcW w:w="567" w:type="dxa"/>
            <w:vAlign w:val="center"/>
            <w:hideMark/>
          </w:tcPr>
          <w:p w14:paraId="2CBA6C55" w14:textId="24F74A44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17</w:t>
            </w:r>
          </w:p>
        </w:tc>
        <w:tc>
          <w:tcPr>
            <w:tcW w:w="567" w:type="dxa"/>
            <w:vAlign w:val="center"/>
            <w:hideMark/>
          </w:tcPr>
          <w:p w14:paraId="06DAC8D5" w14:textId="3DE8D8EA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12</w:t>
            </w:r>
          </w:p>
        </w:tc>
        <w:tc>
          <w:tcPr>
            <w:tcW w:w="567" w:type="dxa"/>
            <w:vAlign w:val="center"/>
            <w:hideMark/>
          </w:tcPr>
          <w:p w14:paraId="12573F97" w14:textId="28D65B0E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07</w:t>
            </w:r>
          </w:p>
        </w:tc>
        <w:tc>
          <w:tcPr>
            <w:tcW w:w="567" w:type="dxa"/>
            <w:vAlign w:val="center"/>
            <w:hideMark/>
          </w:tcPr>
          <w:p w14:paraId="382F3DC7" w14:textId="426FFDF4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03</w:t>
            </w:r>
          </w:p>
        </w:tc>
        <w:tc>
          <w:tcPr>
            <w:tcW w:w="567" w:type="dxa"/>
            <w:vAlign w:val="center"/>
            <w:hideMark/>
          </w:tcPr>
          <w:p w14:paraId="0761BE6F" w14:textId="5D6E599F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00</w:t>
            </w:r>
          </w:p>
        </w:tc>
        <w:tc>
          <w:tcPr>
            <w:tcW w:w="567" w:type="dxa"/>
            <w:vAlign w:val="center"/>
            <w:hideMark/>
          </w:tcPr>
          <w:p w14:paraId="4BD35235" w14:textId="6D711CC0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1.97</w:t>
            </w:r>
          </w:p>
        </w:tc>
        <w:tc>
          <w:tcPr>
            <w:tcW w:w="567" w:type="dxa"/>
            <w:vAlign w:val="center"/>
            <w:hideMark/>
          </w:tcPr>
          <w:p w14:paraId="0505A9B4" w14:textId="2768D27C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1.94</w:t>
            </w:r>
          </w:p>
        </w:tc>
        <w:tc>
          <w:tcPr>
            <w:tcW w:w="567" w:type="dxa"/>
            <w:vAlign w:val="center"/>
            <w:hideMark/>
          </w:tcPr>
          <w:p w14:paraId="454C07D3" w14:textId="77777777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1.92</w:t>
            </w:r>
          </w:p>
        </w:tc>
      </w:tr>
      <w:tr w:rsidR="00190858" w:rsidRPr="00D37206" w14:paraId="25FED4C4" w14:textId="77777777" w:rsidTr="001567F3">
        <w:tc>
          <w:tcPr>
            <w:tcW w:w="992" w:type="dxa"/>
            <w:vAlign w:val="center"/>
            <w:hideMark/>
          </w:tcPr>
          <w:p w14:paraId="59860CD4" w14:textId="7B5FA5B3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en-ID"/>
              </w:rPr>
              <w:t>42</w:t>
            </w:r>
          </w:p>
        </w:tc>
        <w:tc>
          <w:tcPr>
            <w:tcW w:w="568" w:type="dxa"/>
            <w:vAlign w:val="center"/>
            <w:hideMark/>
          </w:tcPr>
          <w:p w14:paraId="06A709C5" w14:textId="1F64CF3F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4.07</w:t>
            </w:r>
          </w:p>
        </w:tc>
        <w:tc>
          <w:tcPr>
            <w:tcW w:w="567" w:type="dxa"/>
            <w:vAlign w:val="center"/>
            <w:hideMark/>
          </w:tcPr>
          <w:p w14:paraId="512E7B7E" w14:textId="796F6A3E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22</w:t>
            </w:r>
          </w:p>
        </w:tc>
        <w:tc>
          <w:tcPr>
            <w:tcW w:w="567" w:type="dxa"/>
            <w:vAlign w:val="center"/>
            <w:hideMark/>
          </w:tcPr>
          <w:p w14:paraId="7F448210" w14:textId="424BBBDE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83</w:t>
            </w:r>
          </w:p>
        </w:tc>
        <w:tc>
          <w:tcPr>
            <w:tcW w:w="567" w:type="dxa"/>
            <w:vAlign w:val="center"/>
            <w:hideMark/>
          </w:tcPr>
          <w:p w14:paraId="023E923B" w14:textId="6E730A7D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59</w:t>
            </w:r>
          </w:p>
        </w:tc>
        <w:tc>
          <w:tcPr>
            <w:tcW w:w="567" w:type="dxa"/>
            <w:vAlign w:val="center"/>
            <w:hideMark/>
          </w:tcPr>
          <w:p w14:paraId="357CA2FF" w14:textId="4E664B41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44</w:t>
            </w:r>
          </w:p>
        </w:tc>
        <w:tc>
          <w:tcPr>
            <w:tcW w:w="567" w:type="dxa"/>
            <w:vAlign w:val="center"/>
            <w:hideMark/>
          </w:tcPr>
          <w:p w14:paraId="0985E802" w14:textId="4561E18B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32</w:t>
            </w:r>
          </w:p>
        </w:tc>
        <w:tc>
          <w:tcPr>
            <w:tcW w:w="567" w:type="dxa"/>
            <w:vAlign w:val="center"/>
            <w:hideMark/>
          </w:tcPr>
          <w:p w14:paraId="71225743" w14:textId="57165EAC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24</w:t>
            </w:r>
          </w:p>
        </w:tc>
        <w:tc>
          <w:tcPr>
            <w:tcW w:w="567" w:type="dxa"/>
            <w:vAlign w:val="center"/>
            <w:hideMark/>
          </w:tcPr>
          <w:p w14:paraId="4D7A8A91" w14:textId="103AC9C6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17</w:t>
            </w:r>
          </w:p>
        </w:tc>
        <w:tc>
          <w:tcPr>
            <w:tcW w:w="567" w:type="dxa"/>
            <w:vAlign w:val="center"/>
            <w:hideMark/>
          </w:tcPr>
          <w:p w14:paraId="7122C5CC" w14:textId="3A5B69E0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11</w:t>
            </w:r>
          </w:p>
        </w:tc>
        <w:tc>
          <w:tcPr>
            <w:tcW w:w="567" w:type="dxa"/>
            <w:vAlign w:val="center"/>
            <w:hideMark/>
          </w:tcPr>
          <w:p w14:paraId="5E0B1D3E" w14:textId="5FF99203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06</w:t>
            </w:r>
          </w:p>
        </w:tc>
        <w:tc>
          <w:tcPr>
            <w:tcW w:w="567" w:type="dxa"/>
            <w:vAlign w:val="center"/>
            <w:hideMark/>
          </w:tcPr>
          <w:p w14:paraId="6B6DB05B" w14:textId="04635C8D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03</w:t>
            </w:r>
          </w:p>
        </w:tc>
        <w:tc>
          <w:tcPr>
            <w:tcW w:w="567" w:type="dxa"/>
            <w:vAlign w:val="center"/>
            <w:hideMark/>
          </w:tcPr>
          <w:p w14:paraId="6A139548" w14:textId="72E2506E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1.99</w:t>
            </w:r>
          </w:p>
        </w:tc>
        <w:tc>
          <w:tcPr>
            <w:tcW w:w="567" w:type="dxa"/>
            <w:vAlign w:val="center"/>
            <w:hideMark/>
          </w:tcPr>
          <w:p w14:paraId="0C52DFAC" w14:textId="6F34898A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1.96</w:t>
            </w:r>
          </w:p>
        </w:tc>
        <w:tc>
          <w:tcPr>
            <w:tcW w:w="567" w:type="dxa"/>
            <w:vAlign w:val="center"/>
            <w:hideMark/>
          </w:tcPr>
          <w:p w14:paraId="625B8E44" w14:textId="4D8D5D75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1.94</w:t>
            </w:r>
          </w:p>
        </w:tc>
        <w:tc>
          <w:tcPr>
            <w:tcW w:w="567" w:type="dxa"/>
            <w:vAlign w:val="center"/>
            <w:hideMark/>
          </w:tcPr>
          <w:p w14:paraId="6D6DBD2A" w14:textId="77777777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1.91</w:t>
            </w:r>
          </w:p>
        </w:tc>
      </w:tr>
      <w:tr w:rsidR="00190858" w:rsidRPr="00D37206" w14:paraId="742F971F" w14:textId="77777777" w:rsidTr="001567F3">
        <w:tc>
          <w:tcPr>
            <w:tcW w:w="992" w:type="dxa"/>
            <w:vAlign w:val="center"/>
            <w:hideMark/>
          </w:tcPr>
          <w:p w14:paraId="3C353B3F" w14:textId="434721C1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en-ID"/>
              </w:rPr>
              <w:t>43</w:t>
            </w:r>
          </w:p>
        </w:tc>
        <w:tc>
          <w:tcPr>
            <w:tcW w:w="568" w:type="dxa"/>
            <w:vAlign w:val="center"/>
            <w:hideMark/>
          </w:tcPr>
          <w:p w14:paraId="612EA3C5" w14:textId="1AE6B132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4.07</w:t>
            </w:r>
          </w:p>
        </w:tc>
        <w:tc>
          <w:tcPr>
            <w:tcW w:w="567" w:type="dxa"/>
            <w:vAlign w:val="center"/>
            <w:hideMark/>
          </w:tcPr>
          <w:p w14:paraId="554DAC22" w14:textId="1F289AF7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21</w:t>
            </w:r>
          </w:p>
        </w:tc>
        <w:tc>
          <w:tcPr>
            <w:tcW w:w="567" w:type="dxa"/>
            <w:vAlign w:val="center"/>
            <w:hideMark/>
          </w:tcPr>
          <w:p w14:paraId="1FD17FF3" w14:textId="73CDBA5D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82</w:t>
            </w:r>
          </w:p>
        </w:tc>
        <w:tc>
          <w:tcPr>
            <w:tcW w:w="567" w:type="dxa"/>
            <w:vAlign w:val="center"/>
            <w:hideMark/>
          </w:tcPr>
          <w:p w14:paraId="432660D3" w14:textId="36736A50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59</w:t>
            </w:r>
          </w:p>
        </w:tc>
        <w:tc>
          <w:tcPr>
            <w:tcW w:w="567" w:type="dxa"/>
            <w:vAlign w:val="center"/>
            <w:hideMark/>
          </w:tcPr>
          <w:p w14:paraId="325D466F" w14:textId="04C24187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43</w:t>
            </w:r>
          </w:p>
        </w:tc>
        <w:tc>
          <w:tcPr>
            <w:tcW w:w="567" w:type="dxa"/>
            <w:vAlign w:val="center"/>
            <w:hideMark/>
          </w:tcPr>
          <w:p w14:paraId="3F63EA9D" w14:textId="2B588FF1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32</w:t>
            </w:r>
          </w:p>
        </w:tc>
        <w:tc>
          <w:tcPr>
            <w:tcW w:w="567" w:type="dxa"/>
            <w:vAlign w:val="center"/>
            <w:hideMark/>
          </w:tcPr>
          <w:p w14:paraId="772C5E27" w14:textId="7F96D75B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23</w:t>
            </w:r>
          </w:p>
        </w:tc>
        <w:tc>
          <w:tcPr>
            <w:tcW w:w="567" w:type="dxa"/>
            <w:vAlign w:val="center"/>
            <w:hideMark/>
          </w:tcPr>
          <w:p w14:paraId="7C24E531" w14:textId="58D0B0D9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16</w:t>
            </w:r>
          </w:p>
        </w:tc>
        <w:tc>
          <w:tcPr>
            <w:tcW w:w="567" w:type="dxa"/>
            <w:vAlign w:val="center"/>
            <w:hideMark/>
          </w:tcPr>
          <w:p w14:paraId="2E797FB7" w14:textId="591D5929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11</w:t>
            </w:r>
          </w:p>
        </w:tc>
        <w:tc>
          <w:tcPr>
            <w:tcW w:w="567" w:type="dxa"/>
            <w:vAlign w:val="center"/>
            <w:hideMark/>
          </w:tcPr>
          <w:p w14:paraId="06254D26" w14:textId="55F25C0D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06</w:t>
            </w:r>
          </w:p>
        </w:tc>
        <w:tc>
          <w:tcPr>
            <w:tcW w:w="567" w:type="dxa"/>
            <w:vAlign w:val="center"/>
            <w:hideMark/>
          </w:tcPr>
          <w:p w14:paraId="600D7116" w14:textId="4DC2369D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02</w:t>
            </w:r>
          </w:p>
        </w:tc>
        <w:tc>
          <w:tcPr>
            <w:tcW w:w="567" w:type="dxa"/>
            <w:vAlign w:val="center"/>
            <w:hideMark/>
          </w:tcPr>
          <w:p w14:paraId="7EB8415D" w14:textId="2EB60159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1.99</w:t>
            </w:r>
          </w:p>
        </w:tc>
        <w:tc>
          <w:tcPr>
            <w:tcW w:w="567" w:type="dxa"/>
            <w:vAlign w:val="center"/>
            <w:hideMark/>
          </w:tcPr>
          <w:p w14:paraId="7DB08DF5" w14:textId="175E84C8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1.96</w:t>
            </w:r>
          </w:p>
        </w:tc>
        <w:tc>
          <w:tcPr>
            <w:tcW w:w="567" w:type="dxa"/>
            <w:vAlign w:val="center"/>
            <w:hideMark/>
          </w:tcPr>
          <w:p w14:paraId="7942F5E6" w14:textId="2018B125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1.93</w:t>
            </w:r>
          </w:p>
        </w:tc>
        <w:tc>
          <w:tcPr>
            <w:tcW w:w="567" w:type="dxa"/>
            <w:vAlign w:val="center"/>
            <w:hideMark/>
          </w:tcPr>
          <w:p w14:paraId="18E0692D" w14:textId="77777777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1.91</w:t>
            </w:r>
          </w:p>
        </w:tc>
      </w:tr>
      <w:tr w:rsidR="00190858" w:rsidRPr="00D37206" w14:paraId="09C464D9" w14:textId="77777777" w:rsidTr="001567F3">
        <w:tc>
          <w:tcPr>
            <w:tcW w:w="992" w:type="dxa"/>
            <w:vAlign w:val="center"/>
            <w:hideMark/>
          </w:tcPr>
          <w:p w14:paraId="60C56DCE" w14:textId="6E508CAA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en-ID"/>
              </w:rPr>
              <w:t>44</w:t>
            </w:r>
          </w:p>
        </w:tc>
        <w:tc>
          <w:tcPr>
            <w:tcW w:w="568" w:type="dxa"/>
            <w:vAlign w:val="center"/>
            <w:hideMark/>
          </w:tcPr>
          <w:p w14:paraId="11126742" w14:textId="233146C0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4.06</w:t>
            </w:r>
          </w:p>
        </w:tc>
        <w:tc>
          <w:tcPr>
            <w:tcW w:w="567" w:type="dxa"/>
            <w:vAlign w:val="center"/>
            <w:hideMark/>
          </w:tcPr>
          <w:p w14:paraId="0A100647" w14:textId="34740A4B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21</w:t>
            </w:r>
          </w:p>
        </w:tc>
        <w:tc>
          <w:tcPr>
            <w:tcW w:w="567" w:type="dxa"/>
            <w:vAlign w:val="center"/>
            <w:hideMark/>
          </w:tcPr>
          <w:p w14:paraId="23CD8738" w14:textId="62BBB137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82</w:t>
            </w:r>
          </w:p>
        </w:tc>
        <w:tc>
          <w:tcPr>
            <w:tcW w:w="567" w:type="dxa"/>
            <w:vAlign w:val="center"/>
            <w:hideMark/>
          </w:tcPr>
          <w:p w14:paraId="1EC93661" w14:textId="558A803E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58</w:t>
            </w:r>
          </w:p>
        </w:tc>
        <w:tc>
          <w:tcPr>
            <w:tcW w:w="567" w:type="dxa"/>
            <w:vAlign w:val="center"/>
            <w:hideMark/>
          </w:tcPr>
          <w:p w14:paraId="2837E235" w14:textId="3D66AEA1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43</w:t>
            </w:r>
          </w:p>
        </w:tc>
        <w:tc>
          <w:tcPr>
            <w:tcW w:w="567" w:type="dxa"/>
            <w:vAlign w:val="center"/>
            <w:hideMark/>
          </w:tcPr>
          <w:p w14:paraId="02EDE339" w14:textId="274623BE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31</w:t>
            </w:r>
          </w:p>
        </w:tc>
        <w:tc>
          <w:tcPr>
            <w:tcW w:w="567" w:type="dxa"/>
            <w:vAlign w:val="center"/>
            <w:hideMark/>
          </w:tcPr>
          <w:p w14:paraId="7B32BE9F" w14:textId="48D5EDEA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23</w:t>
            </w:r>
          </w:p>
        </w:tc>
        <w:tc>
          <w:tcPr>
            <w:tcW w:w="567" w:type="dxa"/>
            <w:vAlign w:val="center"/>
            <w:hideMark/>
          </w:tcPr>
          <w:p w14:paraId="64C7CD74" w14:textId="52150532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16</w:t>
            </w:r>
          </w:p>
        </w:tc>
        <w:tc>
          <w:tcPr>
            <w:tcW w:w="567" w:type="dxa"/>
            <w:vAlign w:val="center"/>
            <w:hideMark/>
          </w:tcPr>
          <w:p w14:paraId="6021B713" w14:textId="0B752B2E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10</w:t>
            </w:r>
          </w:p>
        </w:tc>
        <w:tc>
          <w:tcPr>
            <w:tcW w:w="567" w:type="dxa"/>
            <w:vAlign w:val="center"/>
            <w:hideMark/>
          </w:tcPr>
          <w:p w14:paraId="08794F3D" w14:textId="29063949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05</w:t>
            </w:r>
          </w:p>
        </w:tc>
        <w:tc>
          <w:tcPr>
            <w:tcW w:w="567" w:type="dxa"/>
            <w:vAlign w:val="center"/>
            <w:hideMark/>
          </w:tcPr>
          <w:p w14:paraId="30E189E3" w14:textId="6ED07A7C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01</w:t>
            </w:r>
          </w:p>
        </w:tc>
        <w:tc>
          <w:tcPr>
            <w:tcW w:w="567" w:type="dxa"/>
            <w:vAlign w:val="center"/>
            <w:hideMark/>
          </w:tcPr>
          <w:p w14:paraId="5773A22E" w14:textId="4EF7E680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1.98</w:t>
            </w:r>
          </w:p>
        </w:tc>
        <w:tc>
          <w:tcPr>
            <w:tcW w:w="567" w:type="dxa"/>
            <w:vAlign w:val="center"/>
            <w:hideMark/>
          </w:tcPr>
          <w:p w14:paraId="0A219AF4" w14:textId="1752954B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1.95</w:t>
            </w:r>
          </w:p>
        </w:tc>
        <w:tc>
          <w:tcPr>
            <w:tcW w:w="567" w:type="dxa"/>
            <w:vAlign w:val="center"/>
            <w:hideMark/>
          </w:tcPr>
          <w:p w14:paraId="464226C2" w14:textId="56361B16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1.92</w:t>
            </w:r>
          </w:p>
        </w:tc>
        <w:tc>
          <w:tcPr>
            <w:tcW w:w="567" w:type="dxa"/>
            <w:vAlign w:val="center"/>
            <w:hideMark/>
          </w:tcPr>
          <w:p w14:paraId="72D5A914" w14:textId="77777777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1.90</w:t>
            </w:r>
          </w:p>
        </w:tc>
      </w:tr>
      <w:tr w:rsidR="00190858" w:rsidRPr="00D37206" w14:paraId="6884665E" w14:textId="77777777" w:rsidTr="001567F3">
        <w:tc>
          <w:tcPr>
            <w:tcW w:w="992" w:type="dxa"/>
            <w:vAlign w:val="center"/>
            <w:hideMark/>
          </w:tcPr>
          <w:p w14:paraId="4E5D809E" w14:textId="74BA07B6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en-ID"/>
              </w:rPr>
              <w:t>45</w:t>
            </w:r>
          </w:p>
        </w:tc>
        <w:tc>
          <w:tcPr>
            <w:tcW w:w="568" w:type="dxa"/>
            <w:vAlign w:val="center"/>
            <w:hideMark/>
          </w:tcPr>
          <w:p w14:paraId="741C188B" w14:textId="1FC6C077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4.06</w:t>
            </w:r>
          </w:p>
        </w:tc>
        <w:tc>
          <w:tcPr>
            <w:tcW w:w="567" w:type="dxa"/>
            <w:vAlign w:val="center"/>
            <w:hideMark/>
          </w:tcPr>
          <w:p w14:paraId="74E682F4" w14:textId="26D245B6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3.20</w:t>
            </w:r>
          </w:p>
        </w:tc>
        <w:tc>
          <w:tcPr>
            <w:tcW w:w="567" w:type="dxa"/>
            <w:vAlign w:val="center"/>
            <w:hideMark/>
          </w:tcPr>
          <w:p w14:paraId="4A3AD196" w14:textId="6BC91E99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81</w:t>
            </w:r>
          </w:p>
        </w:tc>
        <w:tc>
          <w:tcPr>
            <w:tcW w:w="567" w:type="dxa"/>
            <w:vAlign w:val="center"/>
            <w:hideMark/>
          </w:tcPr>
          <w:p w14:paraId="4D874693" w14:textId="1DA7B85D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58</w:t>
            </w:r>
          </w:p>
        </w:tc>
        <w:tc>
          <w:tcPr>
            <w:tcW w:w="567" w:type="dxa"/>
            <w:vAlign w:val="center"/>
            <w:hideMark/>
          </w:tcPr>
          <w:p w14:paraId="59AB627F" w14:textId="46588719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42</w:t>
            </w:r>
          </w:p>
        </w:tc>
        <w:tc>
          <w:tcPr>
            <w:tcW w:w="567" w:type="dxa"/>
            <w:vAlign w:val="center"/>
            <w:hideMark/>
          </w:tcPr>
          <w:p w14:paraId="1EEE8DF6" w14:textId="4D43B694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31</w:t>
            </w:r>
          </w:p>
        </w:tc>
        <w:tc>
          <w:tcPr>
            <w:tcW w:w="567" w:type="dxa"/>
            <w:vAlign w:val="center"/>
            <w:hideMark/>
          </w:tcPr>
          <w:p w14:paraId="40C8D874" w14:textId="39C02634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22</w:t>
            </w:r>
          </w:p>
        </w:tc>
        <w:tc>
          <w:tcPr>
            <w:tcW w:w="567" w:type="dxa"/>
            <w:vAlign w:val="center"/>
            <w:hideMark/>
          </w:tcPr>
          <w:p w14:paraId="7424BBEB" w14:textId="1B867BF3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15</w:t>
            </w:r>
          </w:p>
        </w:tc>
        <w:tc>
          <w:tcPr>
            <w:tcW w:w="567" w:type="dxa"/>
            <w:vAlign w:val="center"/>
            <w:hideMark/>
          </w:tcPr>
          <w:p w14:paraId="404A2826" w14:textId="114DD1B4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10</w:t>
            </w:r>
          </w:p>
        </w:tc>
        <w:tc>
          <w:tcPr>
            <w:tcW w:w="567" w:type="dxa"/>
            <w:vAlign w:val="center"/>
            <w:hideMark/>
          </w:tcPr>
          <w:p w14:paraId="77F3045B" w14:textId="7172913F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05</w:t>
            </w:r>
          </w:p>
        </w:tc>
        <w:tc>
          <w:tcPr>
            <w:tcW w:w="567" w:type="dxa"/>
            <w:vAlign w:val="center"/>
            <w:hideMark/>
          </w:tcPr>
          <w:p w14:paraId="40FB0CFF" w14:textId="533B1A31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2.01</w:t>
            </w:r>
          </w:p>
        </w:tc>
        <w:tc>
          <w:tcPr>
            <w:tcW w:w="567" w:type="dxa"/>
            <w:vAlign w:val="center"/>
            <w:hideMark/>
          </w:tcPr>
          <w:p w14:paraId="7A2E68E0" w14:textId="1D68B0D4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1.97</w:t>
            </w:r>
          </w:p>
        </w:tc>
        <w:tc>
          <w:tcPr>
            <w:tcW w:w="567" w:type="dxa"/>
            <w:vAlign w:val="center"/>
            <w:hideMark/>
          </w:tcPr>
          <w:p w14:paraId="617A5C33" w14:textId="5454857D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1.94</w:t>
            </w:r>
          </w:p>
        </w:tc>
        <w:tc>
          <w:tcPr>
            <w:tcW w:w="567" w:type="dxa"/>
            <w:vAlign w:val="center"/>
            <w:hideMark/>
          </w:tcPr>
          <w:p w14:paraId="2E2FF010" w14:textId="4991E965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1.92</w:t>
            </w:r>
          </w:p>
        </w:tc>
        <w:tc>
          <w:tcPr>
            <w:tcW w:w="567" w:type="dxa"/>
            <w:vAlign w:val="center"/>
            <w:hideMark/>
          </w:tcPr>
          <w:p w14:paraId="00195FFF" w14:textId="77777777" w:rsidR="0091629C" w:rsidRPr="00D37206" w:rsidRDefault="0091629C" w:rsidP="0019085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ID"/>
              </w:rPr>
            </w:pPr>
            <w:r w:rsidRPr="00D37206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ID"/>
              </w:rPr>
              <w:t>1.89</w:t>
            </w:r>
          </w:p>
        </w:tc>
      </w:tr>
    </w:tbl>
    <w:p w14:paraId="6F26D31F" w14:textId="6DA2950B" w:rsidR="0091629C" w:rsidRPr="00D37206" w:rsidRDefault="0091629C" w:rsidP="00190858">
      <w:pPr>
        <w:spacing w:line="240" w:lineRule="auto"/>
      </w:pPr>
    </w:p>
    <w:p w14:paraId="113CB478" w14:textId="60E4219B" w:rsidR="003B4886" w:rsidRPr="00D37206" w:rsidRDefault="003B4886" w:rsidP="00190858">
      <w:pPr>
        <w:spacing w:line="240" w:lineRule="auto"/>
      </w:pPr>
    </w:p>
    <w:p w14:paraId="2AEA1220" w14:textId="70C60ECB" w:rsidR="003B4886" w:rsidRPr="00D37206" w:rsidRDefault="003B4886" w:rsidP="00190858">
      <w:pPr>
        <w:spacing w:line="240" w:lineRule="auto"/>
      </w:pPr>
    </w:p>
    <w:p w14:paraId="79327249" w14:textId="1F575421" w:rsidR="003B4886" w:rsidRPr="00D37206" w:rsidRDefault="003B4886" w:rsidP="00190858">
      <w:pPr>
        <w:spacing w:line="240" w:lineRule="auto"/>
      </w:pPr>
    </w:p>
    <w:p w14:paraId="3ABE131C" w14:textId="77777777" w:rsidR="008A3BC0" w:rsidRPr="00D37206" w:rsidRDefault="008A3BC0">
      <w:pPr>
        <w:rPr>
          <w:i/>
          <w:iCs/>
          <w:color w:val="44546A" w:themeColor="text2"/>
          <w:sz w:val="18"/>
          <w:szCs w:val="18"/>
        </w:rPr>
      </w:pPr>
      <w:bookmarkStart w:id="36" w:name="_Toc137427892"/>
      <w:bookmarkStart w:id="37" w:name="_Toc137428467"/>
      <w:r w:rsidRPr="00D37206">
        <w:br w:type="page"/>
      </w:r>
    </w:p>
    <w:p w14:paraId="74B89CCD" w14:textId="7A471089" w:rsidR="008A3BC0" w:rsidRPr="00D37206" w:rsidRDefault="00DC70A9" w:rsidP="00DC70A9">
      <w:pPr>
        <w:pStyle w:val="Caption"/>
        <w:spacing w:line="480" w:lineRule="auto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</w:pPr>
      <w:bookmarkStart w:id="38" w:name="_Toc137435146"/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lastRenderedPageBreak/>
        <w:t xml:space="preserve">Lampiran </w:t>
      </w:r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instrText xml:space="preserve"> SEQ Lampiran \* ARABIC </w:instrText>
      </w:r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06743C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4"/>
          <w:szCs w:val="24"/>
        </w:rPr>
        <w:t>16</w:t>
      </w:r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                        </w:t>
      </w:r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br/>
        <w:t xml:space="preserve">                                         Surat I</w:t>
      </w:r>
      <w:r w:rsidR="00E028BA"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>ji</w:t>
      </w:r>
      <w:r w:rsidRPr="00D37206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>n Penelitian</w:t>
      </w:r>
      <w:bookmarkEnd w:id="38"/>
    </w:p>
    <w:p w14:paraId="3FF9AB23" w14:textId="40D2DEC2" w:rsidR="001567F3" w:rsidRPr="00D37206" w:rsidRDefault="001567F3" w:rsidP="008A3BC0">
      <w:pPr>
        <w:pStyle w:val="Caption"/>
      </w:pPr>
      <w:r w:rsidRPr="00D37206">
        <w:br/>
        <w:t xml:space="preserve">            </w:t>
      </w:r>
      <w:r w:rsidRPr="00D37206">
        <w:rPr>
          <w:noProof/>
        </w:rPr>
        <w:drawing>
          <wp:inline distT="0" distB="0" distL="0" distR="0" wp14:anchorId="130C1E79" wp14:editId="5017EC58">
            <wp:extent cx="4244086" cy="5993765"/>
            <wp:effectExtent l="0" t="0" r="4445" b="6985"/>
            <wp:docPr id="60" name="Picture 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0" name="Picture 60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57097" cy="60121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End w:id="36"/>
      <w:bookmarkEnd w:id="37"/>
      <w:r w:rsidRPr="00D37206">
        <w:t xml:space="preserve">              </w:t>
      </w:r>
    </w:p>
    <w:p w14:paraId="70486168" w14:textId="4D7997F1" w:rsidR="003B4886" w:rsidRPr="00D37206" w:rsidRDefault="001567F3" w:rsidP="001567F3">
      <w:r w:rsidRPr="00D37206">
        <w:br/>
      </w:r>
    </w:p>
    <w:p w14:paraId="1BC33332" w14:textId="24DA8270" w:rsidR="001567F3" w:rsidRPr="00D37206" w:rsidRDefault="001567F3" w:rsidP="001567F3">
      <w:pPr>
        <w:rPr>
          <w:rFonts w:ascii="Times New Roman" w:hAnsi="Times New Roman" w:cs="Times New Roman"/>
          <w:b/>
          <w:bCs/>
          <w:sz w:val="24"/>
          <w:szCs w:val="24"/>
        </w:rPr>
      </w:pPr>
    </w:p>
    <w:sectPr w:rsidR="001567F3" w:rsidRPr="00D37206" w:rsidSect="002A3F55">
      <w:headerReference w:type="default" r:id="rId9"/>
      <w:footerReference w:type="default" r:id="rId10"/>
      <w:headerReference w:type="first" r:id="rId11"/>
      <w:pgSz w:w="11906" w:h="16838" w:code="9"/>
      <w:pgMar w:top="2268" w:right="1701" w:bottom="1701" w:left="2268" w:header="709" w:footer="709" w:gutter="0"/>
      <w:pgNumType w:start="9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798140F" w14:textId="77777777" w:rsidR="0086341C" w:rsidRDefault="0086341C" w:rsidP="00404999">
      <w:pPr>
        <w:spacing w:after="0" w:line="240" w:lineRule="auto"/>
      </w:pPr>
      <w:r>
        <w:separator/>
      </w:r>
    </w:p>
  </w:endnote>
  <w:endnote w:type="continuationSeparator" w:id="0">
    <w:p w14:paraId="629E9DC8" w14:textId="77777777" w:rsidR="0086341C" w:rsidRDefault="0086341C" w:rsidP="0040499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TimesNewRomanPS-BoldItalicMT">
    <w:altName w:val="Times New Roman"/>
    <w:panose1 w:val="00000000000000000000"/>
    <w:charset w:val="00"/>
    <w:family w:val="roman"/>
    <w:notTrueType/>
    <w:pitch w:val="default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ArialNarrow">
    <w:altName w:val="Arial"/>
    <w:panose1 w:val="00000000000000000000"/>
    <w:charset w:val="00"/>
    <w:family w:val="roman"/>
    <w:notTrueType/>
    <w:pitch w:val="default"/>
  </w:font>
  <w:font w:name="Webdings">
    <w:panose1 w:val="05030102010509060703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E874B68" w14:textId="6E8B5F15" w:rsidR="00160DBC" w:rsidRDefault="00160DBC">
    <w:pPr>
      <w:jc w:val="center"/>
    </w:pPr>
  </w:p>
  <w:p w14:paraId="5A37D464" w14:textId="77777777" w:rsidR="002D7421" w:rsidRDefault="002D7421" w:rsidP="00C26D14">
    <w:pPr>
      <w:jc w:val="cen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6AF5E36" w14:textId="77777777" w:rsidR="0086341C" w:rsidRDefault="0086341C" w:rsidP="00404999">
      <w:pPr>
        <w:spacing w:after="0" w:line="240" w:lineRule="auto"/>
      </w:pPr>
      <w:r>
        <w:separator/>
      </w:r>
    </w:p>
  </w:footnote>
  <w:footnote w:type="continuationSeparator" w:id="0">
    <w:p w14:paraId="4917E3D9" w14:textId="77777777" w:rsidR="0086341C" w:rsidRDefault="0086341C" w:rsidP="00404999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2084986147"/>
      <w:docPartObj>
        <w:docPartGallery w:val="Page Numbers (Top of Page)"/>
        <w:docPartUnique/>
      </w:docPartObj>
    </w:sdtPr>
    <w:sdtEndPr>
      <w:rPr>
        <w:rFonts w:ascii="Times New Roman" w:hAnsi="Times New Roman" w:cs="Times New Roman"/>
        <w:noProof/>
        <w:sz w:val="24"/>
        <w:szCs w:val="24"/>
      </w:rPr>
    </w:sdtEndPr>
    <w:sdtContent>
      <w:p w14:paraId="03A5A794" w14:textId="64E50AD1" w:rsidR="002A3F55" w:rsidRPr="002A3F55" w:rsidRDefault="002A3F55">
        <w:pPr>
          <w:pStyle w:val="Header"/>
          <w:jc w:val="right"/>
          <w:rPr>
            <w:rFonts w:ascii="Times New Roman" w:hAnsi="Times New Roman" w:cs="Times New Roman"/>
            <w:sz w:val="24"/>
            <w:szCs w:val="24"/>
          </w:rPr>
        </w:pPr>
        <w:r w:rsidRPr="002A3F55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2A3F55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2A3F55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Pr="002A3F55">
          <w:rPr>
            <w:rFonts w:ascii="Times New Roman" w:hAnsi="Times New Roman" w:cs="Times New Roman"/>
            <w:noProof/>
            <w:sz w:val="24"/>
            <w:szCs w:val="24"/>
          </w:rPr>
          <w:t>2</w:t>
        </w:r>
        <w:r w:rsidRPr="002A3F55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  <w:p w14:paraId="76B0B9B1" w14:textId="77777777" w:rsidR="00160DBC" w:rsidRDefault="00160DBC"/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479608657"/>
      <w:docPartObj>
        <w:docPartGallery w:val="Page Numbers (Top of Page)"/>
        <w:docPartUnique/>
      </w:docPartObj>
    </w:sdtPr>
    <w:sdtEndPr>
      <w:rPr>
        <w:noProof/>
      </w:rPr>
    </w:sdtEndPr>
    <w:sdtContent>
      <w:p w14:paraId="21F33930" w14:textId="273FC14F" w:rsidR="002A3F55" w:rsidRDefault="002A3F55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2CA4DD37" w14:textId="2D73708A" w:rsidR="002A3F55" w:rsidRDefault="002A3F55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90728F"/>
    <w:multiLevelType w:val="hybridMultilevel"/>
    <w:tmpl w:val="3C9CB424"/>
    <w:lvl w:ilvl="0" w:tplc="7BAC10EE">
      <w:start w:val="1"/>
      <w:numFmt w:val="decimal"/>
      <w:lvlText w:val="%1."/>
      <w:lvlJc w:val="left"/>
      <w:pPr>
        <w:ind w:left="360" w:hanging="360"/>
      </w:pPr>
      <w:rPr>
        <w:rFonts w:hint="default"/>
        <w:b w:val="0"/>
        <w:bCs w:val="0"/>
        <w:i w:val="0"/>
        <w:iCs w:val="0"/>
      </w:rPr>
    </w:lvl>
    <w:lvl w:ilvl="1" w:tplc="38090019" w:tentative="1">
      <w:start w:val="1"/>
      <w:numFmt w:val="lowerLetter"/>
      <w:lvlText w:val="%2."/>
      <w:lvlJc w:val="left"/>
      <w:pPr>
        <w:ind w:left="1080" w:hanging="360"/>
      </w:pPr>
    </w:lvl>
    <w:lvl w:ilvl="2" w:tplc="3809001B" w:tentative="1">
      <w:start w:val="1"/>
      <w:numFmt w:val="lowerRoman"/>
      <w:lvlText w:val="%3."/>
      <w:lvlJc w:val="right"/>
      <w:pPr>
        <w:ind w:left="1800" w:hanging="180"/>
      </w:pPr>
    </w:lvl>
    <w:lvl w:ilvl="3" w:tplc="3809000F" w:tentative="1">
      <w:start w:val="1"/>
      <w:numFmt w:val="decimal"/>
      <w:lvlText w:val="%4."/>
      <w:lvlJc w:val="left"/>
      <w:pPr>
        <w:ind w:left="2520" w:hanging="360"/>
      </w:pPr>
    </w:lvl>
    <w:lvl w:ilvl="4" w:tplc="38090019" w:tentative="1">
      <w:start w:val="1"/>
      <w:numFmt w:val="lowerLetter"/>
      <w:lvlText w:val="%5."/>
      <w:lvlJc w:val="left"/>
      <w:pPr>
        <w:ind w:left="3240" w:hanging="360"/>
      </w:pPr>
    </w:lvl>
    <w:lvl w:ilvl="5" w:tplc="3809001B" w:tentative="1">
      <w:start w:val="1"/>
      <w:numFmt w:val="lowerRoman"/>
      <w:lvlText w:val="%6."/>
      <w:lvlJc w:val="right"/>
      <w:pPr>
        <w:ind w:left="3960" w:hanging="180"/>
      </w:pPr>
    </w:lvl>
    <w:lvl w:ilvl="6" w:tplc="3809000F" w:tentative="1">
      <w:start w:val="1"/>
      <w:numFmt w:val="decimal"/>
      <w:lvlText w:val="%7."/>
      <w:lvlJc w:val="left"/>
      <w:pPr>
        <w:ind w:left="4680" w:hanging="360"/>
      </w:pPr>
    </w:lvl>
    <w:lvl w:ilvl="7" w:tplc="38090019" w:tentative="1">
      <w:start w:val="1"/>
      <w:numFmt w:val="lowerLetter"/>
      <w:lvlText w:val="%8."/>
      <w:lvlJc w:val="left"/>
      <w:pPr>
        <w:ind w:left="5400" w:hanging="360"/>
      </w:pPr>
    </w:lvl>
    <w:lvl w:ilvl="8" w:tplc="3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" w15:restartNumberingAfterBreak="0">
    <w:nsid w:val="03934B81"/>
    <w:multiLevelType w:val="hybridMultilevel"/>
    <w:tmpl w:val="52D2A740"/>
    <w:lvl w:ilvl="0" w:tplc="38090015">
      <w:start w:val="1"/>
      <w:numFmt w:val="upperLetter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4880895"/>
    <w:multiLevelType w:val="hybridMultilevel"/>
    <w:tmpl w:val="E53E13B6"/>
    <w:lvl w:ilvl="0" w:tplc="A316007A">
      <w:start w:val="1"/>
      <w:numFmt w:val="decimal"/>
      <w:lvlText w:val="%1."/>
      <w:lvlJc w:val="left"/>
      <w:pPr>
        <w:ind w:left="1080" w:hanging="360"/>
      </w:pPr>
      <w:rPr>
        <w:rFonts w:hint="default"/>
        <w:b w:val="0"/>
        <w:bCs w:val="0"/>
        <w:i w:val="0"/>
        <w:iCs w:val="0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 w15:restartNumberingAfterBreak="0">
    <w:nsid w:val="04CB0025"/>
    <w:multiLevelType w:val="hybridMultilevel"/>
    <w:tmpl w:val="DB8C1940"/>
    <w:lvl w:ilvl="0" w:tplc="19D203CC">
      <w:start w:val="1"/>
      <w:numFmt w:val="decimal"/>
      <w:lvlText w:val="%1)"/>
      <w:lvlJc w:val="left"/>
      <w:pPr>
        <w:ind w:left="1800" w:hanging="360"/>
      </w:pPr>
      <w:rPr>
        <w:i w:val="0"/>
        <w:iCs w:val="0"/>
      </w:r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4" w15:restartNumberingAfterBreak="0">
    <w:nsid w:val="050115A0"/>
    <w:multiLevelType w:val="hybridMultilevel"/>
    <w:tmpl w:val="ABEE7B74"/>
    <w:lvl w:ilvl="0" w:tplc="3809000F">
      <w:start w:val="1"/>
      <w:numFmt w:val="decimal"/>
      <w:lvlText w:val="%1."/>
      <w:lvlJc w:val="left"/>
      <w:pPr>
        <w:ind w:left="1080" w:hanging="360"/>
      </w:p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" w15:restartNumberingAfterBreak="0">
    <w:nsid w:val="09175CA6"/>
    <w:multiLevelType w:val="hybridMultilevel"/>
    <w:tmpl w:val="ACD4BA64"/>
    <w:lvl w:ilvl="0" w:tplc="A2147644">
      <w:start w:val="1"/>
      <w:numFmt w:val="decimal"/>
      <w:lvlText w:val="%1)"/>
      <w:lvlJc w:val="left"/>
      <w:pPr>
        <w:ind w:left="180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09774405"/>
    <w:multiLevelType w:val="hybridMultilevel"/>
    <w:tmpl w:val="507621BC"/>
    <w:lvl w:ilvl="0" w:tplc="38090019">
      <w:start w:val="1"/>
      <w:numFmt w:val="lowerLetter"/>
      <w:lvlText w:val="%1."/>
      <w:lvlJc w:val="left"/>
      <w:pPr>
        <w:ind w:left="1080" w:hanging="360"/>
      </w:p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" w15:restartNumberingAfterBreak="0">
    <w:nsid w:val="0AD70B5B"/>
    <w:multiLevelType w:val="hybridMultilevel"/>
    <w:tmpl w:val="8780D7C0"/>
    <w:lvl w:ilvl="0" w:tplc="3809000F">
      <w:start w:val="1"/>
      <w:numFmt w:val="decimal"/>
      <w:lvlText w:val="%1."/>
      <w:lvlJc w:val="left"/>
      <w:pPr>
        <w:ind w:left="360" w:hanging="360"/>
      </w:pPr>
    </w:lvl>
    <w:lvl w:ilvl="1" w:tplc="38090019" w:tentative="1">
      <w:start w:val="1"/>
      <w:numFmt w:val="lowerLetter"/>
      <w:lvlText w:val="%2."/>
      <w:lvlJc w:val="left"/>
      <w:pPr>
        <w:ind w:left="1080" w:hanging="360"/>
      </w:pPr>
    </w:lvl>
    <w:lvl w:ilvl="2" w:tplc="3809001B" w:tentative="1">
      <w:start w:val="1"/>
      <w:numFmt w:val="lowerRoman"/>
      <w:lvlText w:val="%3."/>
      <w:lvlJc w:val="right"/>
      <w:pPr>
        <w:ind w:left="1800" w:hanging="180"/>
      </w:pPr>
    </w:lvl>
    <w:lvl w:ilvl="3" w:tplc="3809000F" w:tentative="1">
      <w:start w:val="1"/>
      <w:numFmt w:val="decimal"/>
      <w:lvlText w:val="%4."/>
      <w:lvlJc w:val="left"/>
      <w:pPr>
        <w:ind w:left="2520" w:hanging="360"/>
      </w:pPr>
    </w:lvl>
    <w:lvl w:ilvl="4" w:tplc="38090019" w:tentative="1">
      <w:start w:val="1"/>
      <w:numFmt w:val="lowerLetter"/>
      <w:lvlText w:val="%5."/>
      <w:lvlJc w:val="left"/>
      <w:pPr>
        <w:ind w:left="3240" w:hanging="360"/>
      </w:pPr>
    </w:lvl>
    <w:lvl w:ilvl="5" w:tplc="3809001B" w:tentative="1">
      <w:start w:val="1"/>
      <w:numFmt w:val="lowerRoman"/>
      <w:lvlText w:val="%6."/>
      <w:lvlJc w:val="right"/>
      <w:pPr>
        <w:ind w:left="3960" w:hanging="180"/>
      </w:pPr>
    </w:lvl>
    <w:lvl w:ilvl="6" w:tplc="3809000F" w:tentative="1">
      <w:start w:val="1"/>
      <w:numFmt w:val="decimal"/>
      <w:lvlText w:val="%7."/>
      <w:lvlJc w:val="left"/>
      <w:pPr>
        <w:ind w:left="4680" w:hanging="360"/>
      </w:pPr>
    </w:lvl>
    <w:lvl w:ilvl="7" w:tplc="38090019" w:tentative="1">
      <w:start w:val="1"/>
      <w:numFmt w:val="lowerLetter"/>
      <w:lvlText w:val="%8."/>
      <w:lvlJc w:val="left"/>
      <w:pPr>
        <w:ind w:left="5400" w:hanging="360"/>
      </w:pPr>
    </w:lvl>
    <w:lvl w:ilvl="8" w:tplc="3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8" w15:restartNumberingAfterBreak="0">
    <w:nsid w:val="0DB76192"/>
    <w:multiLevelType w:val="hybridMultilevel"/>
    <w:tmpl w:val="CB867400"/>
    <w:lvl w:ilvl="0" w:tplc="3809000F">
      <w:start w:val="1"/>
      <w:numFmt w:val="decimal"/>
      <w:lvlText w:val="%1."/>
      <w:lvlJc w:val="left"/>
      <w:pPr>
        <w:ind w:left="360" w:hanging="360"/>
      </w:pPr>
    </w:lvl>
    <w:lvl w:ilvl="1" w:tplc="38090019" w:tentative="1">
      <w:start w:val="1"/>
      <w:numFmt w:val="lowerLetter"/>
      <w:lvlText w:val="%2."/>
      <w:lvlJc w:val="left"/>
      <w:pPr>
        <w:ind w:left="1080" w:hanging="360"/>
      </w:pPr>
    </w:lvl>
    <w:lvl w:ilvl="2" w:tplc="3809001B" w:tentative="1">
      <w:start w:val="1"/>
      <w:numFmt w:val="lowerRoman"/>
      <w:lvlText w:val="%3."/>
      <w:lvlJc w:val="right"/>
      <w:pPr>
        <w:ind w:left="1800" w:hanging="180"/>
      </w:pPr>
    </w:lvl>
    <w:lvl w:ilvl="3" w:tplc="3809000F" w:tentative="1">
      <w:start w:val="1"/>
      <w:numFmt w:val="decimal"/>
      <w:lvlText w:val="%4."/>
      <w:lvlJc w:val="left"/>
      <w:pPr>
        <w:ind w:left="2520" w:hanging="360"/>
      </w:pPr>
    </w:lvl>
    <w:lvl w:ilvl="4" w:tplc="38090019" w:tentative="1">
      <w:start w:val="1"/>
      <w:numFmt w:val="lowerLetter"/>
      <w:lvlText w:val="%5."/>
      <w:lvlJc w:val="left"/>
      <w:pPr>
        <w:ind w:left="3240" w:hanging="360"/>
      </w:pPr>
    </w:lvl>
    <w:lvl w:ilvl="5" w:tplc="3809001B" w:tentative="1">
      <w:start w:val="1"/>
      <w:numFmt w:val="lowerRoman"/>
      <w:lvlText w:val="%6."/>
      <w:lvlJc w:val="right"/>
      <w:pPr>
        <w:ind w:left="3960" w:hanging="180"/>
      </w:pPr>
    </w:lvl>
    <w:lvl w:ilvl="6" w:tplc="3809000F" w:tentative="1">
      <w:start w:val="1"/>
      <w:numFmt w:val="decimal"/>
      <w:lvlText w:val="%7."/>
      <w:lvlJc w:val="left"/>
      <w:pPr>
        <w:ind w:left="4680" w:hanging="360"/>
      </w:pPr>
    </w:lvl>
    <w:lvl w:ilvl="7" w:tplc="38090019" w:tentative="1">
      <w:start w:val="1"/>
      <w:numFmt w:val="lowerLetter"/>
      <w:lvlText w:val="%8."/>
      <w:lvlJc w:val="left"/>
      <w:pPr>
        <w:ind w:left="5400" w:hanging="360"/>
      </w:pPr>
    </w:lvl>
    <w:lvl w:ilvl="8" w:tplc="3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9" w15:restartNumberingAfterBreak="0">
    <w:nsid w:val="0DD42B50"/>
    <w:multiLevelType w:val="hybridMultilevel"/>
    <w:tmpl w:val="A6A46210"/>
    <w:lvl w:ilvl="0" w:tplc="8FBC8470">
      <w:start w:val="3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720" w:hanging="360"/>
      </w:pPr>
    </w:lvl>
    <w:lvl w:ilvl="2" w:tplc="3809001B" w:tentative="1">
      <w:start w:val="1"/>
      <w:numFmt w:val="lowerRoman"/>
      <w:lvlText w:val="%3."/>
      <w:lvlJc w:val="right"/>
      <w:pPr>
        <w:ind w:left="1440" w:hanging="180"/>
      </w:pPr>
    </w:lvl>
    <w:lvl w:ilvl="3" w:tplc="3809000F" w:tentative="1">
      <w:start w:val="1"/>
      <w:numFmt w:val="decimal"/>
      <w:lvlText w:val="%4."/>
      <w:lvlJc w:val="left"/>
      <w:pPr>
        <w:ind w:left="2160" w:hanging="360"/>
      </w:pPr>
    </w:lvl>
    <w:lvl w:ilvl="4" w:tplc="38090019" w:tentative="1">
      <w:start w:val="1"/>
      <w:numFmt w:val="lowerLetter"/>
      <w:lvlText w:val="%5."/>
      <w:lvlJc w:val="left"/>
      <w:pPr>
        <w:ind w:left="2880" w:hanging="360"/>
      </w:pPr>
    </w:lvl>
    <w:lvl w:ilvl="5" w:tplc="3809001B" w:tentative="1">
      <w:start w:val="1"/>
      <w:numFmt w:val="lowerRoman"/>
      <w:lvlText w:val="%6."/>
      <w:lvlJc w:val="right"/>
      <w:pPr>
        <w:ind w:left="3600" w:hanging="180"/>
      </w:pPr>
    </w:lvl>
    <w:lvl w:ilvl="6" w:tplc="3809000F" w:tentative="1">
      <w:start w:val="1"/>
      <w:numFmt w:val="decimal"/>
      <w:lvlText w:val="%7."/>
      <w:lvlJc w:val="left"/>
      <w:pPr>
        <w:ind w:left="4320" w:hanging="360"/>
      </w:pPr>
    </w:lvl>
    <w:lvl w:ilvl="7" w:tplc="38090019" w:tentative="1">
      <w:start w:val="1"/>
      <w:numFmt w:val="lowerLetter"/>
      <w:lvlText w:val="%8."/>
      <w:lvlJc w:val="left"/>
      <w:pPr>
        <w:ind w:left="5040" w:hanging="360"/>
      </w:pPr>
    </w:lvl>
    <w:lvl w:ilvl="8" w:tplc="3809001B" w:tentative="1">
      <w:start w:val="1"/>
      <w:numFmt w:val="lowerRoman"/>
      <w:lvlText w:val="%9."/>
      <w:lvlJc w:val="right"/>
      <w:pPr>
        <w:ind w:left="5760" w:hanging="180"/>
      </w:pPr>
    </w:lvl>
  </w:abstractNum>
  <w:abstractNum w:abstractNumId="10" w15:restartNumberingAfterBreak="0">
    <w:nsid w:val="0EE80B50"/>
    <w:multiLevelType w:val="hybridMultilevel"/>
    <w:tmpl w:val="5ACA4ED6"/>
    <w:lvl w:ilvl="0" w:tplc="5CDCDA16">
      <w:start w:val="2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112569E6"/>
    <w:multiLevelType w:val="hybridMultilevel"/>
    <w:tmpl w:val="E5881DE6"/>
    <w:lvl w:ilvl="0" w:tplc="38090011">
      <w:start w:val="1"/>
      <w:numFmt w:val="decimal"/>
      <w:lvlText w:val="%1)"/>
      <w:lvlJc w:val="left"/>
      <w:pPr>
        <w:ind w:left="1440" w:hanging="360"/>
      </w:p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2" w15:restartNumberingAfterBreak="0">
    <w:nsid w:val="11A51159"/>
    <w:multiLevelType w:val="hybridMultilevel"/>
    <w:tmpl w:val="B7744BE8"/>
    <w:lvl w:ilvl="0" w:tplc="3809000F">
      <w:start w:val="1"/>
      <w:numFmt w:val="decimal"/>
      <w:lvlText w:val="%1."/>
      <w:lvlJc w:val="left"/>
      <w:pPr>
        <w:ind w:left="1440" w:hanging="360"/>
      </w:pPr>
    </w:lvl>
    <w:lvl w:ilvl="1" w:tplc="38090019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3" w15:restartNumberingAfterBreak="0">
    <w:nsid w:val="11C2009B"/>
    <w:multiLevelType w:val="hybridMultilevel"/>
    <w:tmpl w:val="20A492AC"/>
    <w:lvl w:ilvl="0" w:tplc="3809000F">
      <w:start w:val="1"/>
      <w:numFmt w:val="decimal"/>
      <w:lvlText w:val="%1."/>
      <w:lvlJc w:val="left"/>
      <w:pPr>
        <w:ind w:left="1080" w:hanging="360"/>
      </w:p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4" w15:restartNumberingAfterBreak="0">
    <w:nsid w:val="11CA2FDA"/>
    <w:multiLevelType w:val="hybridMultilevel"/>
    <w:tmpl w:val="09F08776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>
      <w:start w:val="1"/>
      <w:numFmt w:val="lowerRoman"/>
      <w:lvlText w:val="%3."/>
      <w:lvlJc w:val="right"/>
      <w:pPr>
        <w:ind w:left="1800" w:hanging="180"/>
      </w:pPr>
    </w:lvl>
    <w:lvl w:ilvl="3" w:tplc="0409000F">
      <w:start w:val="1"/>
      <w:numFmt w:val="decimal"/>
      <w:lvlText w:val="%4."/>
      <w:lvlJc w:val="left"/>
      <w:pPr>
        <w:ind w:left="2520" w:hanging="360"/>
      </w:pPr>
    </w:lvl>
    <w:lvl w:ilvl="4" w:tplc="04090019">
      <w:start w:val="1"/>
      <w:numFmt w:val="lowerLetter"/>
      <w:lvlText w:val="%5."/>
      <w:lvlJc w:val="left"/>
      <w:pPr>
        <w:ind w:left="3240" w:hanging="360"/>
      </w:pPr>
    </w:lvl>
    <w:lvl w:ilvl="5" w:tplc="0409001B">
      <w:start w:val="1"/>
      <w:numFmt w:val="lowerRoman"/>
      <w:lvlText w:val="%6."/>
      <w:lvlJc w:val="right"/>
      <w:pPr>
        <w:ind w:left="3960" w:hanging="180"/>
      </w:pPr>
    </w:lvl>
    <w:lvl w:ilvl="6" w:tplc="0409000F">
      <w:start w:val="1"/>
      <w:numFmt w:val="decimal"/>
      <w:lvlText w:val="%7."/>
      <w:lvlJc w:val="left"/>
      <w:pPr>
        <w:ind w:left="4680" w:hanging="360"/>
      </w:pPr>
    </w:lvl>
    <w:lvl w:ilvl="7" w:tplc="04090019">
      <w:start w:val="1"/>
      <w:numFmt w:val="lowerLetter"/>
      <w:lvlText w:val="%8."/>
      <w:lvlJc w:val="left"/>
      <w:pPr>
        <w:ind w:left="5400" w:hanging="360"/>
      </w:pPr>
    </w:lvl>
    <w:lvl w:ilvl="8" w:tplc="0409001B">
      <w:start w:val="1"/>
      <w:numFmt w:val="lowerRoman"/>
      <w:lvlText w:val="%9."/>
      <w:lvlJc w:val="right"/>
      <w:pPr>
        <w:ind w:left="6120" w:hanging="180"/>
      </w:pPr>
    </w:lvl>
  </w:abstractNum>
  <w:abstractNum w:abstractNumId="15" w15:restartNumberingAfterBreak="0">
    <w:nsid w:val="120924D2"/>
    <w:multiLevelType w:val="hybridMultilevel"/>
    <w:tmpl w:val="6CCA0292"/>
    <w:lvl w:ilvl="0" w:tplc="38090011">
      <w:start w:val="1"/>
      <w:numFmt w:val="decimal"/>
      <w:lvlText w:val="%1)"/>
      <w:lvlJc w:val="left"/>
      <w:pPr>
        <w:ind w:left="1800" w:hanging="360"/>
      </w:p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6" w15:restartNumberingAfterBreak="0">
    <w:nsid w:val="134026C4"/>
    <w:multiLevelType w:val="hybridMultilevel"/>
    <w:tmpl w:val="4314A580"/>
    <w:lvl w:ilvl="0" w:tplc="3809000F">
      <w:start w:val="1"/>
      <w:numFmt w:val="decimal"/>
      <w:lvlText w:val="%1."/>
      <w:lvlJc w:val="left"/>
      <w:pPr>
        <w:ind w:left="1440" w:hanging="360"/>
      </w:pPr>
    </w:lvl>
    <w:lvl w:ilvl="1" w:tplc="38090019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7" w15:restartNumberingAfterBreak="0">
    <w:nsid w:val="13C7688B"/>
    <w:multiLevelType w:val="hybridMultilevel"/>
    <w:tmpl w:val="4344E6C4"/>
    <w:lvl w:ilvl="0" w:tplc="38090011">
      <w:start w:val="1"/>
      <w:numFmt w:val="decimal"/>
      <w:lvlText w:val="%1)"/>
      <w:lvlJc w:val="left"/>
      <w:pPr>
        <w:ind w:left="1681" w:hanging="360"/>
      </w:pPr>
      <w:rPr>
        <w:rFonts w:hint="default"/>
        <w:i w:val="0"/>
        <w:iCs w:val="0"/>
      </w:rPr>
    </w:lvl>
    <w:lvl w:ilvl="1" w:tplc="38090019">
      <w:start w:val="1"/>
      <w:numFmt w:val="lowerLetter"/>
      <w:lvlText w:val="%2."/>
      <w:lvlJc w:val="left"/>
      <w:pPr>
        <w:ind w:left="2401" w:hanging="360"/>
      </w:pPr>
    </w:lvl>
    <w:lvl w:ilvl="2" w:tplc="3809001B" w:tentative="1">
      <w:start w:val="1"/>
      <w:numFmt w:val="lowerRoman"/>
      <w:lvlText w:val="%3."/>
      <w:lvlJc w:val="right"/>
      <w:pPr>
        <w:ind w:left="3121" w:hanging="180"/>
      </w:pPr>
    </w:lvl>
    <w:lvl w:ilvl="3" w:tplc="3809000F" w:tentative="1">
      <w:start w:val="1"/>
      <w:numFmt w:val="decimal"/>
      <w:lvlText w:val="%4."/>
      <w:lvlJc w:val="left"/>
      <w:pPr>
        <w:ind w:left="3841" w:hanging="360"/>
      </w:pPr>
    </w:lvl>
    <w:lvl w:ilvl="4" w:tplc="38090019" w:tentative="1">
      <w:start w:val="1"/>
      <w:numFmt w:val="lowerLetter"/>
      <w:lvlText w:val="%5."/>
      <w:lvlJc w:val="left"/>
      <w:pPr>
        <w:ind w:left="4561" w:hanging="360"/>
      </w:pPr>
    </w:lvl>
    <w:lvl w:ilvl="5" w:tplc="3809001B" w:tentative="1">
      <w:start w:val="1"/>
      <w:numFmt w:val="lowerRoman"/>
      <w:lvlText w:val="%6."/>
      <w:lvlJc w:val="right"/>
      <w:pPr>
        <w:ind w:left="5281" w:hanging="180"/>
      </w:pPr>
    </w:lvl>
    <w:lvl w:ilvl="6" w:tplc="3809000F" w:tentative="1">
      <w:start w:val="1"/>
      <w:numFmt w:val="decimal"/>
      <w:lvlText w:val="%7."/>
      <w:lvlJc w:val="left"/>
      <w:pPr>
        <w:ind w:left="6001" w:hanging="360"/>
      </w:pPr>
    </w:lvl>
    <w:lvl w:ilvl="7" w:tplc="38090019" w:tentative="1">
      <w:start w:val="1"/>
      <w:numFmt w:val="lowerLetter"/>
      <w:lvlText w:val="%8."/>
      <w:lvlJc w:val="left"/>
      <w:pPr>
        <w:ind w:left="6721" w:hanging="360"/>
      </w:pPr>
    </w:lvl>
    <w:lvl w:ilvl="8" w:tplc="3809001B" w:tentative="1">
      <w:start w:val="1"/>
      <w:numFmt w:val="lowerRoman"/>
      <w:lvlText w:val="%9."/>
      <w:lvlJc w:val="right"/>
      <w:pPr>
        <w:ind w:left="7441" w:hanging="180"/>
      </w:pPr>
    </w:lvl>
  </w:abstractNum>
  <w:abstractNum w:abstractNumId="18" w15:restartNumberingAfterBreak="0">
    <w:nsid w:val="1419441D"/>
    <w:multiLevelType w:val="hybridMultilevel"/>
    <w:tmpl w:val="B51C604C"/>
    <w:lvl w:ilvl="0" w:tplc="3809000F">
      <w:start w:val="1"/>
      <w:numFmt w:val="decimal"/>
      <w:lvlText w:val="%1."/>
      <w:lvlJc w:val="left"/>
      <w:pPr>
        <w:ind w:left="360" w:hanging="360"/>
      </w:pPr>
    </w:lvl>
    <w:lvl w:ilvl="1" w:tplc="38090019" w:tentative="1">
      <w:start w:val="1"/>
      <w:numFmt w:val="lowerLetter"/>
      <w:lvlText w:val="%2."/>
      <w:lvlJc w:val="left"/>
      <w:pPr>
        <w:ind w:left="1080" w:hanging="360"/>
      </w:pPr>
    </w:lvl>
    <w:lvl w:ilvl="2" w:tplc="3809001B" w:tentative="1">
      <w:start w:val="1"/>
      <w:numFmt w:val="lowerRoman"/>
      <w:lvlText w:val="%3."/>
      <w:lvlJc w:val="right"/>
      <w:pPr>
        <w:ind w:left="1800" w:hanging="180"/>
      </w:pPr>
    </w:lvl>
    <w:lvl w:ilvl="3" w:tplc="3809000F" w:tentative="1">
      <w:start w:val="1"/>
      <w:numFmt w:val="decimal"/>
      <w:lvlText w:val="%4."/>
      <w:lvlJc w:val="left"/>
      <w:pPr>
        <w:ind w:left="2520" w:hanging="360"/>
      </w:pPr>
    </w:lvl>
    <w:lvl w:ilvl="4" w:tplc="38090019" w:tentative="1">
      <w:start w:val="1"/>
      <w:numFmt w:val="lowerLetter"/>
      <w:lvlText w:val="%5."/>
      <w:lvlJc w:val="left"/>
      <w:pPr>
        <w:ind w:left="3240" w:hanging="360"/>
      </w:pPr>
    </w:lvl>
    <w:lvl w:ilvl="5" w:tplc="3809001B" w:tentative="1">
      <w:start w:val="1"/>
      <w:numFmt w:val="lowerRoman"/>
      <w:lvlText w:val="%6."/>
      <w:lvlJc w:val="right"/>
      <w:pPr>
        <w:ind w:left="3960" w:hanging="180"/>
      </w:pPr>
    </w:lvl>
    <w:lvl w:ilvl="6" w:tplc="3809000F" w:tentative="1">
      <w:start w:val="1"/>
      <w:numFmt w:val="decimal"/>
      <w:lvlText w:val="%7."/>
      <w:lvlJc w:val="left"/>
      <w:pPr>
        <w:ind w:left="4680" w:hanging="360"/>
      </w:pPr>
    </w:lvl>
    <w:lvl w:ilvl="7" w:tplc="38090019" w:tentative="1">
      <w:start w:val="1"/>
      <w:numFmt w:val="lowerLetter"/>
      <w:lvlText w:val="%8."/>
      <w:lvlJc w:val="left"/>
      <w:pPr>
        <w:ind w:left="5400" w:hanging="360"/>
      </w:pPr>
    </w:lvl>
    <w:lvl w:ilvl="8" w:tplc="3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9" w15:restartNumberingAfterBreak="0">
    <w:nsid w:val="145379EF"/>
    <w:multiLevelType w:val="hybridMultilevel"/>
    <w:tmpl w:val="217E2B9A"/>
    <w:lvl w:ilvl="0" w:tplc="3809000F">
      <w:start w:val="1"/>
      <w:numFmt w:val="decimal"/>
      <w:lvlText w:val="%1."/>
      <w:lvlJc w:val="left"/>
      <w:pPr>
        <w:ind w:left="360" w:hanging="360"/>
      </w:pPr>
    </w:lvl>
    <w:lvl w:ilvl="1" w:tplc="38090019" w:tentative="1">
      <w:start w:val="1"/>
      <w:numFmt w:val="lowerLetter"/>
      <w:lvlText w:val="%2."/>
      <w:lvlJc w:val="left"/>
      <w:pPr>
        <w:ind w:left="1080" w:hanging="360"/>
      </w:pPr>
    </w:lvl>
    <w:lvl w:ilvl="2" w:tplc="3809001B" w:tentative="1">
      <w:start w:val="1"/>
      <w:numFmt w:val="lowerRoman"/>
      <w:lvlText w:val="%3."/>
      <w:lvlJc w:val="right"/>
      <w:pPr>
        <w:ind w:left="1800" w:hanging="180"/>
      </w:pPr>
    </w:lvl>
    <w:lvl w:ilvl="3" w:tplc="3809000F" w:tentative="1">
      <w:start w:val="1"/>
      <w:numFmt w:val="decimal"/>
      <w:lvlText w:val="%4."/>
      <w:lvlJc w:val="left"/>
      <w:pPr>
        <w:ind w:left="2520" w:hanging="360"/>
      </w:pPr>
    </w:lvl>
    <w:lvl w:ilvl="4" w:tplc="38090019" w:tentative="1">
      <w:start w:val="1"/>
      <w:numFmt w:val="lowerLetter"/>
      <w:lvlText w:val="%5."/>
      <w:lvlJc w:val="left"/>
      <w:pPr>
        <w:ind w:left="3240" w:hanging="360"/>
      </w:pPr>
    </w:lvl>
    <w:lvl w:ilvl="5" w:tplc="3809001B" w:tentative="1">
      <w:start w:val="1"/>
      <w:numFmt w:val="lowerRoman"/>
      <w:lvlText w:val="%6."/>
      <w:lvlJc w:val="right"/>
      <w:pPr>
        <w:ind w:left="3960" w:hanging="180"/>
      </w:pPr>
    </w:lvl>
    <w:lvl w:ilvl="6" w:tplc="3809000F" w:tentative="1">
      <w:start w:val="1"/>
      <w:numFmt w:val="decimal"/>
      <w:lvlText w:val="%7."/>
      <w:lvlJc w:val="left"/>
      <w:pPr>
        <w:ind w:left="4680" w:hanging="360"/>
      </w:pPr>
    </w:lvl>
    <w:lvl w:ilvl="7" w:tplc="38090019" w:tentative="1">
      <w:start w:val="1"/>
      <w:numFmt w:val="lowerLetter"/>
      <w:lvlText w:val="%8."/>
      <w:lvlJc w:val="left"/>
      <w:pPr>
        <w:ind w:left="5400" w:hanging="360"/>
      </w:pPr>
    </w:lvl>
    <w:lvl w:ilvl="8" w:tplc="3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0" w15:restartNumberingAfterBreak="0">
    <w:nsid w:val="14D311C8"/>
    <w:multiLevelType w:val="hybridMultilevel"/>
    <w:tmpl w:val="AB44BA00"/>
    <w:lvl w:ilvl="0" w:tplc="3809000F">
      <w:start w:val="1"/>
      <w:numFmt w:val="decimal"/>
      <w:lvlText w:val="%1."/>
      <w:lvlJc w:val="left"/>
      <w:pPr>
        <w:ind w:left="360" w:hanging="360"/>
      </w:pPr>
    </w:lvl>
    <w:lvl w:ilvl="1" w:tplc="38090019" w:tentative="1">
      <w:start w:val="1"/>
      <w:numFmt w:val="lowerLetter"/>
      <w:lvlText w:val="%2."/>
      <w:lvlJc w:val="left"/>
      <w:pPr>
        <w:ind w:left="1080" w:hanging="360"/>
      </w:pPr>
    </w:lvl>
    <w:lvl w:ilvl="2" w:tplc="3809001B" w:tentative="1">
      <w:start w:val="1"/>
      <w:numFmt w:val="lowerRoman"/>
      <w:lvlText w:val="%3."/>
      <w:lvlJc w:val="right"/>
      <w:pPr>
        <w:ind w:left="1800" w:hanging="180"/>
      </w:pPr>
    </w:lvl>
    <w:lvl w:ilvl="3" w:tplc="3809000F" w:tentative="1">
      <w:start w:val="1"/>
      <w:numFmt w:val="decimal"/>
      <w:lvlText w:val="%4."/>
      <w:lvlJc w:val="left"/>
      <w:pPr>
        <w:ind w:left="2520" w:hanging="360"/>
      </w:pPr>
    </w:lvl>
    <w:lvl w:ilvl="4" w:tplc="38090019" w:tentative="1">
      <w:start w:val="1"/>
      <w:numFmt w:val="lowerLetter"/>
      <w:lvlText w:val="%5."/>
      <w:lvlJc w:val="left"/>
      <w:pPr>
        <w:ind w:left="3240" w:hanging="360"/>
      </w:pPr>
    </w:lvl>
    <w:lvl w:ilvl="5" w:tplc="3809001B" w:tentative="1">
      <w:start w:val="1"/>
      <w:numFmt w:val="lowerRoman"/>
      <w:lvlText w:val="%6."/>
      <w:lvlJc w:val="right"/>
      <w:pPr>
        <w:ind w:left="3960" w:hanging="180"/>
      </w:pPr>
    </w:lvl>
    <w:lvl w:ilvl="6" w:tplc="3809000F" w:tentative="1">
      <w:start w:val="1"/>
      <w:numFmt w:val="decimal"/>
      <w:lvlText w:val="%7."/>
      <w:lvlJc w:val="left"/>
      <w:pPr>
        <w:ind w:left="4680" w:hanging="360"/>
      </w:pPr>
    </w:lvl>
    <w:lvl w:ilvl="7" w:tplc="38090019" w:tentative="1">
      <w:start w:val="1"/>
      <w:numFmt w:val="lowerLetter"/>
      <w:lvlText w:val="%8."/>
      <w:lvlJc w:val="left"/>
      <w:pPr>
        <w:ind w:left="5400" w:hanging="360"/>
      </w:pPr>
    </w:lvl>
    <w:lvl w:ilvl="8" w:tplc="3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1" w15:restartNumberingAfterBreak="0">
    <w:nsid w:val="15284450"/>
    <w:multiLevelType w:val="hybridMultilevel"/>
    <w:tmpl w:val="00B4617C"/>
    <w:lvl w:ilvl="0" w:tplc="38090011">
      <w:start w:val="1"/>
      <w:numFmt w:val="decimal"/>
      <w:lvlText w:val="%1)"/>
      <w:lvlJc w:val="left"/>
      <w:pPr>
        <w:ind w:left="1440" w:hanging="360"/>
      </w:p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2" w15:restartNumberingAfterBreak="0">
    <w:nsid w:val="158F3329"/>
    <w:multiLevelType w:val="hybridMultilevel"/>
    <w:tmpl w:val="D604056C"/>
    <w:lvl w:ilvl="0" w:tplc="7E46A3A0">
      <w:start w:val="1"/>
      <w:numFmt w:val="decimal"/>
      <w:lvlText w:val="%1."/>
      <w:lvlJc w:val="left"/>
      <w:pPr>
        <w:ind w:left="360" w:hanging="360"/>
      </w:pPr>
      <w:rPr>
        <w:b w:val="0"/>
        <w:bCs w:val="0"/>
      </w:rPr>
    </w:lvl>
    <w:lvl w:ilvl="1" w:tplc="38090019" w:tentative="1">
      <w:start w:val="1"/>
      <w:numFmt w:val="lowerLetter"/>
      <w:lvlText w:val="%2."/>
      <w:lvlJc w:val="left"/>
      <w:pPr>
        <w:ind w:left="1080" w:hanging="360"/>
      </w:pPr>
    </w:lvl>
    <w:lvl w:ilvl="2" w:tplc="3809001B" w:tentative="1">
      <w:start w:val="1"/>
      <w:numFmt w:val="lowerRoman"/>
      <w:lvlText w:val="%3."/>
      <w:lvlJc w:val="right"/>
      <w:pPr>
        <w:ind w:left="1800" w:hanging="180"/>
      </w:pPr>
    </w:lvl>
    <w:lvl w:ilvl="3" w:tplc="3809000F" w:tentative="1">
      <w:start w:val="1"/>
      <w:numFmt w:val="decimal"/>
      <w:lvlText w:val="%4."/>
      <w:lvlJc w:val="left"/>
      <w:pPr>
        <w:ind w:left="2520" w:hanging="360"/>
      </w:pPr>
    </w:lvl>
    <w:lvl w:ilvl="4" w:tplc="38090019" w:tentative="1">
      <w:start w:val="1"/>
      <w:numFmt w:val="lowerLetter"/>
      <w:lvlText w:val="%5."/>
      <w:lvlJc w:val="left"/>
      <w:pPr>
        <w:ind w:left="3240" w:hanging="360"/>
      </w:pPr>
    </w:lvl>
    <w:lvl w:ilvl="5" w:tplc="3809001B" w:tentative="1">
      <w:start w:val="1"/>
      <w:numFmt w:val="lowerRoman"/>
      <w:lvlText w:val="%6."/>
      <w:lvlJc w:val="right"/>
      <w:pPr>
        <w:ind w:left="3960" w:hanging="180"/>
      </w:pPr>
    </w:lvl>
    <w:lvl w:ilvl="6" w:tplc="3809000F" w:tentative="1">
      <w:start w:val="1"/>
      <w:numFmt w:val="decimal"/>
      <w:lvlText w:val="%7."/>
      <w:lvlJc w:val="left"/>
      <w:pPr>
        <w:ind w:left="4680" w:hanging="360"/>
      </w:pPr>
    </w:lvl>
    <w:lvl w:ilvl="7" w:tplc="38090019" w:tentative="1">
      <w:start w:val="1"/>
      <w:numFmt w:val="lowerLetter"/>
      <w:lvlText w:val="%8."/>
      <w:lvlJc w:val="left"/>
      <w:pPr>
        <w:ind w:left="5400" w:hanging="360"/>
      </w:pPr>
    </w:lvl>
    <w:lvl w:ilvl="8" w:tplc="3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3" w15:restartNumberingAfterBreak="0">
    <w:nsid w:val="181D4F83"/>
    <w:multiLevelType w:val="hybridMultilevel"/>
    <w:tmpl w:val="22F802FC"/>
    <w:lvl w:ilvl="0" w:tplc="38090019">
      <w:start w:val="1"/>
      <w:numFmt w:val="lowerLetter"/>
      <w:lvlText w:val="%1."/>
      <w:lvlJc w:val="left"/>
      <w:pPr>
        <w:ind w:left="1440" w:hanging="360"/>
      </w:p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4" w15:restartNumberingAfterBreak="0">
    <w:nsid w:val="182878EF"/>
    <w:multiLevelType w:val="hybridMultilevel"/>
    <w:tmpl w:val="BCBAA98C"/>
    <w:lvl w:ilvl="0" w:tplc="3809000F">
      <w:start w:val="1"/>
      <w:numFmt w:val="decimal"/>
      <w:lvlText w:val="%1."/>
      <w:lvlJc w:val="left"/>
      <w:pPr>
        <w:ind w:left="1080" w:hanging="360"/>
      </w:pPr>
      <w:rPr>
        <w:rFonts w:hint="default"/>
        <w:b/>
        <w:bCs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5" w15:restartNumberingAfterBreak="0">
    <w:nsid w:val="18BB0320"/>
    <w:multiLevelType w:val="hybridMultilevel"/>
    <w:tmpl w:val="1E7023EC"/>
    <w:lvl w:ilvl="0" w:tplc="38090015">
      <w:start w:val="1"/>
      <w:numFmt w:val="upperLetter"/>
      <w:lvlText w:val="%1."/>
      <w:lvlJc w:val="left"/>
      <w:pPr>
        <w:ind w:left="720" w:hanging="360"/>
      </w:pPr>
    </w:lvl>
    <w:lvl w:ilvl="1" w:tplc="38090019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19CF4400"/>
    <w:multiLevelType w:val="hybridMultilevel"/>
    <w:tmpl w:val="ACC459E8"/>
    <w:lvl w:ilvl="0" w:tplc="2976E130">
      <w:start w:val="1"/>
      <w:numFmt w:val="lowerLetter"/>
      <w:lvlText w:val="%1."/>
      <w:lvlJc w:val="left"/>
      <w:pPr>
        <w:ind w:left="1494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214" w:hanging="360"/>
      </w:pPr>
    </w:lvl>
    <w:lvl w:ilvl="2" w:tplc="3809001B" w:tentative="1">
      <w:start w:val="1"/>
      <w:numFmt w:val="lowerRoman"/>
      <w:lvlText w:val="%3."/>
      <w:lvlJc w:val="right"/>
      <w:pPr>
        <w:ind w:left="2934" w:hanging="180"/>
      </w:pPr>
    </w:lvl>
    <w:lvl w:ilvl="3" w:tplc="3809000F" w:tentative="1">
      <w:start w:val="1"/>
      <w:numFmt w:val="decimal"/>
      <w:lvlText w:val="%4."/>
      <w:lvlJc w:val="left"/>
      <w:pPr>
        <w:ind w:left="3654" w:hanging="360"/>
      </w:pPr>
    </w:lvl>
    <w:lvl w:ilvl="4" w:tplc="38090019" w:tentative="1">
      <w:start w:val="1"/>
      <w:numFmt w:val="lowerLetter"/>
      <w:lvlText w:val="%5."/>
      <w:lvlJc w:val="left"/>
      <w:pPr>
        <w:ind w:left="4374" w:hanging="360"/>
      </w:pPr>
    </w:lvl>
    <w:lvl w:ilvl="5" w:tplc="3809001B" w:tentative="1">
      <w:start w:val="1"/>
      <w:numFmt w:val="lowerRoman"/>
      <w:lvlText w:val="%6."/>
      <w:lvlJc w:val="right"/>
      <w:pPr>
        <w:ind w:left="5094" w:hanging="180"/>
      </w:pPr>
    </w:lvl>
    <w:lvl w:ilvl="6" w:tplc="3809000F" w:tentative="1">
      <w:start w:val="1"/>
      <w:numFmt w:val="decimal"/>
      <w:lvlText w:val="%7."/>
      <w:lvlJc w:val="left"/>
      <w:pPr>
        <w:ind w:left="5814" w:hanging="360"/>
      </w:pPr>
    </w:lvl>
    <w:lvl w:ilvl="7" w:tplc="38090019" w:tentative="1">
      <w:start w:val="1"/>
      <w:numFmt w:val="lowerLetter"/>
      <w:lvlText w:val="%8."/>
      <w:lvlJc w:val="left"/>
      <w:pPr>
        <w:ind w:left="6534" w:hanging="360"/>
      </w:pPr>
    </w:lvl>
    <w:lvl w:ilvl="8" w:tplc="38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27" w15:restartNumberingAfterBreak="0">
    <w:nsid w:val="1BB94D9C"/>
    <w:multiLevelType w:val="hybridMultilevel"/>
    <w:tmpl w:val="3CF025F4"/>
    <w:lvl w:ilvl="0" w:tplc="5934BD28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1D870693"/>
    <w:multiLevelType w:val="hybridMultilevel"/>
    <w:tmpl w:val="45006282"/>
    <w:lvl w:ilvl="0" w:tplc="886AEF9E">
      <w:start w:val="1"/>
      <w:numFmt w:val="decimal"/>
      <w:lvlText w:val="%1)"/>
      <w:lvlJc w:val="left"/>
      <w:pPr>
        <w:ind w:left="1080" w:hanging="360"/>
      </w:pPr>
      <w:rPr>
        <w:rFonts w:hint="default"/>
        <w:b w:val="0"/>
        <w:bCs w:val="0"/>
        <w:i w:val="0"/>
        <w:iCs w:val="0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9" w15:restartNumberingAfterBreak="0">
    <w:nsid w:val="1EB11E7C"/>
    <w:multiLevelType w:val="hybridMultilevel"/>
    <w:tmpl w:val="79E6EE40"/>
    <w:lvl w:ilvl="0" w:tplc="AF865E9E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080" w:hanging="360"/>
      </w:pPr>
    </w:lvl>
    <w:lvl w:ilvl="2" w:tplc="3809001B" w:tentative="1">
      <w:start w:val="1"/>
      <w:numFmt w:val="lowerRoman"/>
      <w:lvlText w:val="%3."/>
      <w:lvlJc w:val="right"/>
      <w:pPr>
        <w:ind w:left="1800" w:hanging="180"/>
      </w:pPr>
    </w:lvl>
    <w:lvl w:ilvl="3" w:tplc="3809000F" w:tentative="1">
      <w:start w:val="1"/>
      <w:numFmt w:val="decimal"/>
      <w:lvlText w:val="%4."/>
      <w:lvlJc w:val="left"/>
      <w:pPr>
        <w:ind w:left="2520" w:hanging="360"/>
      </w:pPr>
    </w:lvl>
    <w:lvl w:ilvl="4" w:tplc="38090019" w:tentative="1">
      <w:start w:val="1"/>
      <w:numFmt w:val="lowerLetter"/>
      <w:lvlText w:val="%5."/>
      <w:lvlJc w:val="left"/>
      <w:pPr>
        <w:ind w:left="3240" w:hanging="360"/>
      </w:pPr>
    </w:lvl>
    <w:lvl w:ilvl="5" w:tplc="3809001B" w:tentative="1">
      <w:start w:val="1"/>
      <w:numFmt w:val="lowerRoman"/>
      <w:lvlText w:val="%6."/>
      <w:lvlJc w:val="right"/>
      <w:pPr>
        <w:ind w:left="3960" w:hanging="180"/>
      </w:pPr>
    </w:lvl>
    <w:lvl w:ilvl="6" w:tplc="3809000F" w:tentative="1">
      <w:start w:val="1"/>
      <w:numFmt w:val="decimal"/>
      <w:lvlText w:val="%7."/>
      <w:lvlJc w:val="left"/>
      <w:pPr>
        <w:ind w:left="4680" w:hanging="360"/>
      </w:pPr>
    </w:lvl>
    <w:lvl w:ilvl="7" w:tplc="38090019" w:tentative="1">
      <w:start w:val="1"/>
      <w:numFmt w:val="lowerLetter"/>
      <w:lvlText w:val="%8."/>
      <w:lvlJc w:val="left"/>
      <w:pPr>
        <w:ind w:left="5400" w:hanging="360"/>
      </w:pPr>
    </w:lvl>
    <w:lvl w:ilvl="8" w:tplc="3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0" w15:restartNumberingAfterBreak="0">
    <w:nsid w:val="1FBA489A"/>
    <w:multiLevelType w:val="hybridMultilevel"/>
    <w:tmpl w:val="F2868ECA"/>
    <w:lvl w:ilvl="0" w:tplc="F228AD84">
      <w:start w:val="2"/>
      <w:numFmt w:val="lowerLetter"/>
      <w:lvlText w:val="%1)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360" w:hanging="360"/>
      </w:pPr>
    </w:lvl>
    <w:lvl w:ilvl="2" w:tplc="3809001B" w:tentative="1">
      <w:start w:val="1"/>
      <w:numFmt w:val="lowerRoman"/>
      <w:lvlText w:val="%3."/>
      <w:lvlJc w:val="right"/>
      <w:pPr>
        <w:ind w:left="1080" w:hanging="180"/>
      </w:pPr>
    </w:lvl>
    <w:lvl w:ilvl="3" w:tplc="3809000F" w:tentative="1">
      <w:start w:val="1"/>
      <w:numFmt w:val="decimal"/>
      <w:lvlText w:val="%4."/>
      <w:lvlJc w:val="left"/>
      <w:pPr>
        <w:ind w:left="1800" w:hanging="360"/>
      </w:pPr>
    </w:lvl>
    <w:lvl w:ilvl="4" w:tplc="38090019" w:tentative="1">
      <w:start w:val="1"/>
      <w:numFmt w:val="lowerLetter"/>
      <w:lvlText w:val="%5."/>
      <w:lvlJc w:val="left"/>
      <w:pPr>
        <w:ind w:left="2520" w:hanging="360"/>
      </w:pPr>
    </w:lvl>
    <w:lvl w:ilvl="5" w:tplc="3809001B" w:tentative="1">
      <w:start w:val="1"/>
      <w:numFmt w:val="lowerRoman"/>
      <w:lvlText w:val="%6."/>
      <w:lvlJc w:val="right"/>
      <w:pPr>
        <w:ind w:left="3240" w:hanging="180"/>
      </w:pPr>
    </w:lvl>
    <w:lvl w:ilvl="6" w:tplc="3809000F" w:tentative="1">
      <w:start w:val="1"/>
      <w:numFmt w:val="decimal"/>
      <w:lvlText w:val="%7."/>
      <w:lvlJc w:val="left"/>
      <w:pPr>
        <w:ind w:left="3960" w:hanging="360"/>
      </w:pPr>
    </w:lvl>
    <w:lvl w:ilvl="7" w:tplc="38090019" w:tentative="1">
      <w:start w:val="1"/>
      <w:numFmt w:val="lowerLetter"/>
      <w:lvlText w:val="%8."/>
      <w:lvlJc w:val="left"/>
      <w:pPr>
        <w:ind w:left="4680" w:hanging="360"/>
      </w:pPr>
    </w:lvl>
    <w:lvl w:ilvl="8" w:tplc="3809001B" w:tentative="1">
      <w:start w:val="1"/>
      <w:numFmt w:val="lowerRoman"/>
      <w:lvlText w:val="%9."/>
      <w:lvlJc w:val="right"/>
      <w:pPr>
        <w:ind w:left="5400" w:hanging="180"/>
      </w:pPr>
    </w:lvl>
  </w:abstractNum>
  <w:abstractNum w:abstractNumId="31" w15:restartNumberingAfterBreak="0">
    <w:nsid w:val="20370BF6"/>
    <w:multiLevelType w:val="hybridMultilevel"/>
    <w:tmpl w:val="6D56E520"/>
    <w:lvl w:ilvl="0" w:tplc="BAD06D04">
      <w:start w:val="1"/>
      <w:numFmt w:val="lowerLetter"/>
      <w:lvlText w:val="%1."/>
      <w:lvlJc w:val="left"/>
      <w:pPr>
        <w:ind w:left="1080" w:hanging="360"/>
      </w:pPr>
      <w:rPr>
        <w:i w:val="0"/>
        <w:iCs w:val="0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2" w15:restartNumberingAfterBreak="0">
    <w:nsid w:val="218804A9"/>
    <w:multiLevelType w:val="hybridMultilevel"/>
    <w:tmpl w:val="814A9D1E"/>
    <w:lvl w:ilvl="0" w:tplc="38090017">
      <w:start w:val="1"/>
      <w:numFmt w:val="lowerLetter"/>
      <w:lvlText w:val="%1)"/>
      <w:lvlJc w:val="left"/>
      <w:pPr>
        <w:ind w:left="1494" w:hanging="360"/>
      </w:pPr>
    </w:lvl>
    <w:lvl w:ilvl="1" w:tplc="38090019">
      <w:start w:val="1"/>
      <w:numFmt w:val="lowerLetter"/>
      <w:lvlText w:val="%2."/>
      <w:lvlJc w:val="left"/>
      <w:pPr>
        <w:ind w:left="2214" w:hanging="360"/>
      </w:pPr>
    </w:lvl>
    <w:lvl w:ilvl="2" w:tplc="3809001B" w:tentative="1">
      <w:start w:val="1"/>
      <w:numFmt w:val="lowerRoman"/>
      <w:lvlText w:val="%3."/>
      <w:lvlJc w:val="right"/>
      <w:pPr>
        <w:ind w:left="2934" w:hanging="180"/>
      </w:pPr>
    </w:lvl>
    <w:lvl w:ilvl="3" w:tplc="3809000F" w:tentative="1">
      <w:start w:val="1"/>
      <w:numFmt w:val="decimal"/>
      <w:lvlText w:val="%4."/>
      <w:lvlJc w:val="left"/>
      <w:pPr>
        <w:ind w:left="3654" w:hanging="360"/>
      </w:pPr>
    </w:lvl>
    <w:lvl w:ilvl="4" w:tplc="38090019" w:tentative="1">
      <w:start w:val="1"/>
      <w:numFmt w:val="lowerLetter"/>
      <w:lvlText w:val="%5."/>
      <w:lvlJc w:val="left"/>
      <w:pPr>
        <w:ind w:left="4374" w:hanging="360"/>
      </w:pPr>
    </w:lvl>
    <w:lvl w:ilvl="5" w:tplc="3809001B" w:tentative="1">
      <w:start w:val="1"/>
      <w:numFmt w:val="lowerRoman"/>
      <w:lvlText w:val="%6."/>
      <w:lvlJc w:val="right"/>
      <w:pPr>
        <w:ind w:left="5094" w:hanging="180"/>
      </w:pPr>
    </w:lvl>
    <w:lvl w:ilvl="6" w:tplc="3809000F" w:tentative="1">
      <w:start w:val="1"/>
      <w:numFmt w:val="decimal"/>
      <w:lvlText w:val="%7."/>
      <w:lvlJc w:val="left"/>
      <w:pPr>
        <w:ind w:left="5814" w:hanging="360"/>
      </w:pPr>
    </w:lvl>
    <w:lvl w:ilvl="7" w:tplc="38090019" w:tentative="1">
      <w:start w:val="1"/>
      <w:numFmt w:val="lowerLetter"/>
      <w:lvlText w:val="%8."/>
      <w:lvlJc w:val="left"/>
      <w:pPr>
        <w:ind w:left="6534" w:hanging="360"/>
      </w:pPr>
    </w:lvl>
    <w:lvl w:ilvl="8" w:tplc="38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33" w15:restartNumberingAfterBreak="0">
    <w:nsid w:val="21F32B30"/>
    <w:multiLevelType w:val="hybridMultilevel"/>
    <w:tmpl w:val="F432D80C"/>
    <w:lvl w:ilvl="0" w:tplc="38090019">
      <w:start w:val="1"/>
      <w:numFmt w:val="lowerLetter"/>
      <w:lvlText w:val="%1."/>
      <w:lvlJc w:val="left"/>
      <w:pPr>
        <w:ind w:left="1440" w:hanging="360"/>
      </w:p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4" w15:restartNumberingAfterBreak="0">
    <w:nsid w:val="23F51D7B"/>
    <w:multiLevelType w:val="hybridMultilevel"/>
    <w:tmpl w:val="28CA5506"/>
    <w:lvl w:ilvl="0" w:tplc="41968638">
      <w:start w:val="1"/>
      <w:numFmt w:val="decimal"/>
      <w:lvlText w:val="%1."/>
      <w:lvlJc w:val="left"/>
      <w:pPr>
        <w:ind w:left="1080" w:hanging="360"/>
      </w:pPr>
      <w:rPr>
        <w:rFonts w:ascii="Times New Roman" w:hAnsi="Times New Roman" w:cs="Times New Roman" w:hint="default"/>
        <w:sz w:val="24"/>
        <w:szCs w:val="24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5" w15:restartNumberingAfterBreak="0">
    <w:nsid w:val="241D242C"/>
    <w:multiLevelType w:val="hybridMultilevel"/>
    <w:tmpl w:val="EB62A122"/>
    <w:lvl w:ilvl="0" w:tplc="3809000F">
      <w:start w:val="1"/>
      <w:numFmt w:val="decimal"/>
      <w:lvlText w:val="%1."/>
      <w:lvlJc w:val="left"/>
      <w:pPr>
        <w:ind w:left="360" w:hanging="360"/>
      </w:pPr>
    </w:lvl>
    <w:lvl w:ilvl="1" w:tplc="38090019" w:tentative="1">
      <w:start w:val="1"/>
      <w:numFmt w:val="lowerLetter"/>
      <w:lvlText w:val="%2."/>
      <w:lvlJc w:val="left"/>
      <w:pPr>
        <w:ind w:left="1080" w:hanging="360"/>
      </w:pPr>
    </w:lvl>
    <w:lvl w:ilvl="2" w:tplc="3809001B" w:tentative="1">
      <w:start w:val="1"/>
      <w:numFmt w:val="lowerRoman"/>
      <w:lvlText w:val="%3."/>
      <w:lvlJc w:val="right"/>
      <w:pPr>
        <w:ind w:left="1800" w:hanging="180"/>
      </w:pPr>
    </w:lvl>
    <w:lvl w:ilvl="3" w:tplc="3809000F" w:tentative="1">
      <w:start w:val="1"/>
      <w:numFmt w:val="decimal"/>
      <w:lvlText w:val="%4."/>
      <w:lvlJc w:val="left"/>
      <w:pPr>
        <w:ind w:left="2520" w:hanging="360"/>
      </w:pPr>
    </w:lvl>
    <w:lvl w:ilvl="4" w:tplc="38090019" w:tentative="1">
      <w:start w:val="1"/>
      <w:numFmt w:val="lowerLetter"/>
      <w:lvlText w:val="%5."/>
      <w:lvlJc w:val="left"/>
      <w:pPr>
        <w:ind w:left="3240" w:hanging="360"/>
      </w:pPr>
    </w:lvl>
    <w:lvl w:ilvl="5" w:tplc="3809001B" w:tentative="1">
      <w:start w:val="1"/>
      <w:numFmt w:val="lowerRoman"/>
      <w:lvlText w:val="%6."/>
      <w:lvlJc w:val="right"/>
      <w:pPr>
        <w:ind w:left="3960" w:hanging="180"/>
      </w:pPr>
    </w:lvl>
    <w:lvl w:ilvl="6" w:tplc="3809000F" w:tentative="1">
      <w:start w:val="1"/>
      <w:numFmt w:val="decimal"/>
      <w:lvlText w:val="%7."/>
      <w:lvlJc w:val="left"/>
      <w:pPr>
        <w:ind w:left="4680" w:hanging="360"/>
      </w:pPr>
    </w:lvl>
    <w:lvl w:ilvl="7" w:tplc="38090019" w:tentative="1">
      <w:start w:val="1"/>
      <w:numFmt w:val="lowerLetter"/>
      <w:lvlText w:val="%8."/>
      <w:lvlJc w:val="left"/>
      <w:pPr>
        <w:ind w:left="5400" w:hanging="360"/>
      </w:pPr>
    </w:lvl>
    <w:lvl w:ilvl="8" w:tplc="3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6" w15:restartNumberingAfterBreak="0">
    <w:nsid w:val="250E560A"/>
    <w:multiLevelType w:val="hybridMultilevel"/>
    <w:tmpl w:val="00DC77C4"/>
    <w:lvl w:ilvl="0" w:tplc="DCA678FC">
      <w:start w:val="1"/>
      <w:numFmt w:val="decimal"/>
      <w:lvlText w:val="%1."/>
      <w:lvlJc w:val="left"/>
      <w:pPr>
        <w:ind w:left="1942" w:hanging="360"/>
      </w:pPr>
      <w:rPr>
        <w:b w:val="0"/>
        <w:bCs w:val="0"/>
      </w:rPr>
    </w:lvl>
    <w:lvl w:ilvl="1" w:tplc="38090019" w:tentative="1">
      <w:start w:val="1"/>
      <w:numFmt w:val="lowerLetter"/>
      <w:lvlText w:val="%2."/>
      <w:lvlJc w:val="left"/>
      <w:pPr>
        <w:ind w:left="2662" w:hanging="360"/>
      </w:pPr>
    </w:lvl>
    <w:lvl w:ilvl="2" w:tplc="3809001B" w:tentative="1">
      <w:start w:val="1"/>
      <w:numFmt w:val="lowerRoman"/>
      <w:lvlText w:val="%3."/>
      <w:lvlJc w:val="right"/>
      <w:pPr>
        <w:ind w:left="3382" w:hanging="180"/>
      </w:pPr>
    </w:lvl>
    <w:lvl w:ilvl="3" w:tplc="3809000F" w:tentative="1">
      <w:start w:val="1"/>
      <w:numFmt w:val="decimal"/>
      <w:lvlText w:val="%4."/>
      <w:lvlJc w:val="left"/>
      <w:pPr>
        <w:ind w:left="4102" w:hanging="360"/>
      </w:pPr>
    </w:lvl>
    <w:lvl w:ilvl="4" w:tplc="38090019" w:tentative="1">
      <w:start w:val="1"/>
      <w:numFmt w:val="lowerLetter"/>
      <w:lvlText w:val="%5."/>
      <w:lvlJc w:val="left"/>
      <w:pPr>
        <w:ind w:left="4822" w:hanging="360"/>
      </w:pPr>
    </w:lvl>
    <w:lvl w:ilvl="5" w:tplc="3809001B" w:tentative="1">
      <w:start w:val="1"/>
      <w:numFmt w:val="lowerRoman"/>
      <w:lvlText w:val="%6."/>
      <w:lvlJc w:val="right"/>
      <w:pPr>
        <w:ind w:left="5542" w:hanging="180"/>
      </w:pPr>
    </w:lvl>
    <w:lvl w:ilvl="6" w:tplc="3809000F" w:tentative="1">
      <w:start w:val="1"/>
      <w:numFmt w:val="decimal"/>
      <w:lvlText w:val="%7."/>
      <w:lvlJc w:val="left"/>
      <w:pPr>
        <w:ind w:left="6262" w:hanging="360"/>
      </w:pPr>
    </w:lvl>
    <w:lvl w:ilvl="7" w:tplc="38090019" w:tentative="1">
      <w:start w:val="1"/>
      <w:numFmt w:val="lowerLetter"/>
      <w:lvlText w:val="%8."/>
      <w:lvlJc w:val="left"/>
      <w:pPr>
        <w:ind w:left="6982" w:hanging="360"/>
      </w:pPr>
    </w:lvl>
    <w:lvl w:ilvl="8" w:tplc="3809001B" w:tentative="1">
      <w:start w:val="1"/>
      <w:numFmt w:val="lowerRoman"/>
      <w:lvlText w:val="%9."/>
      <w:lvlJc w:val="right"/>
      <w:pPr>
        <w:ind w:left="7702" w:hanging="180"/>
      </w:pPr>
    </w:lvl>
  </w:abstractNum>
  <w:abstractNum w:abstractNumId="37" w15:restartNumberingAfterBreak="0">
    <w:nsid w:val="25D80547"/>
    <w:multiLevelType w:val="hybridMultilevel"/>
    <w:tmpl w:val="6874AF0A"/>
    <w:lvl w:ilvl="0" w:tplc="38090011">
      <w:start w:val="1"/>
      <w:numFmt w:val="decimal"/>
      <w:lvlText w:val="%1)"/>
      <w:lvlJc w:val="left"/>
      <w:pPr>
        <w:ind w:left="1440" w:hanging="360"/>
      </w:p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8" w15:restartNumberingAfterBreak="0">
    <w:nsid w:val="27413237"/>
    <w:multiLevelType w:val="hybridMultilevel"/>
    <w:tmpl w:val="0B586B1E"/>
    <w:lvl w:ilvl="0" w:tplc="38090011">
      <w:start w:val="1"/>
      <w:numFmt w:val="decimal"/>
      <w:lvlText w:val="%1)"/>
      <w:lvlJc w:val="left"/>
      <w:pPr>
        <w:ind w:left="1222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942" w:hanging="360"/>
      </w:pPr>
    </w:lvl>
    <w:lvl w:ilvl="2" w:tplc="3809001B" w:tentative="1">
      <w:start w:val="1"/>
      <w:numFmt w:val="lowerRoman"/>
      <w:lvlText w:val="%3."/>
      <w:lvlJc w:val="right"/>
      <w:pPr>
        <w:ind w:left="2662" w:hanging="180"/>
      </w:pPr>
    </w:lvl>
    <w:lvl w:ilvl="3" w:tplc="3809000F" w:tentative="1">
      <w:start w:val="1"/>
      <w:numFmt w:val="decimal"/>
      <w:lvlText w:val="%4."/>
      <w:lvlJc w:val="left"/>
      <w:pPr>
        <w:ind w:left="3382" w:hanging="360"/>
      </w:pPr>
    </w:lvl>
    <w:lvl w:ilvl="4" w:tplc="38090019" w:tentative="1">
      <w:start w:val="1"/>
      <w:numFmt w:val="lowerLetter"/>
      <w:lvlText w:val="%5."/>
      <w:lvlJc w:val="left"/>
      <w:pPr>
        <w:ind w:left="4102" w:hanging="360"/>
      </w:pPr>
    </w:lvl>
    <w:lvl w:ilvl="5" w:tplc="3809001B" w:tentative="1">
      <w:start w:val="1"/>
      <w:numFmt w:val="lowerRoman"/>
      <w:lvlText w:val="%6."/>
      <w:lvlJc w:val="right"/>
      <w:pPr>
        <w:ind w:left="4822" w:hanging="180"/>
      </w:pPr>
    </w:lvl>
    <w:lvl w:ilvl="6" w:tplc="3809000F" w:tentative="1">
      <w:start w:val="1"/>
      <w:numFmt w:val="decimal"/>
      <w:lvlText w:val="%7."/>
      <w:lvlJc w:val="left"/>
      <w:pPr>
        <w:ind w:left="5542" w:hanging="360"/>
      </w:pPr>
    </w:lvl>
    <w:lvl w:ilvl="7" w:tplc="38090019" w:tentative="1">
      <w:start w:val="1"/>
      <w:numFmt w:val="lowerLetter"/>
      <w:lvlText w:val="%8."/>
      <w:lvlJc w:val="left"/>
      <w:pPr>
        <w:ind w:left="6262" w:hanging="360"/>
      </w:pPr>
    </w:lvl>
    <w:lvl w:ilvl="8" w:tplc="3809001B" w:tentative="1">
      <w:start w:val="1"/>
      <w:numFmt w:val="lowerRoman"/>
      <w:lvlText w:val="%9."/>
      <w:lvlJc w:val="right"/>
      <w:pPr>
        <w:ind w:left="6982" w:hanging="180"/>
      </w:pPr>
    </w:lvl>
  </w:abstractNum>
  <w:abstractNum w:abstractNumId="39" w15:restartNumberingAfterBreak="0">
    <w:nsid w:val="297D6991"/>
    <w:multiLevelType w:val="hybridMultilevel"/>
    <w:tmpl w:val="730AE572"/>
    <w:lvl w:ilvl="0" w:tplc="198C96CA">
      <w:start w:val="3"/>
      <w:numFmt w:val="decimal"/>
      <w:lvlText w:val="%1."/>
      <w:lvlJc w:val="left"/>
      <w:pPr>
        <w:ind w:left="1080" w:hanging="360"/>
      </w:pPr>
      <w:rPr>
        <w:rFonts w:hint="default"/>
        <w:b/>
        <w:bCs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2C9A5175"/>
    <w:multiLevelType w:val="hybridMultilevel"/>
    <w:tmpl w:val="62B67520"/>
    <w:lvl w:ilvl="0" w:tplc="3809000F">
      <w:start w:val="1"/>
      <w:numFmt w:val="decimal"/>
      <w:lvlText w:val="%1."/>
      <w:lvlJc w:val="left"/>
      <w:pPr>
        <w:ind w:left="360" w:hanging="360"/>
      </w:pPr>
    </w:lvl>
    <w:lvl w:ilvl="1" w:tplc="38090019" w:tentative="1">
      <w:start w:val="1"/>
      <w:numFmt w:val="lowerLetter"/>
      <w:lvlText w:val="%2."/>
      <w:lvlJc w:val="left"/>
      <w:pPr>
        <w:ind w:left="1080" w:hanging="360"/>
      </w:pPr>
    </w:lvl>
    <w:lvl w:ilvl="2" w:tplc="3809001B" w:tentative="1">
      <w:start w:val="1"/>
      <w:numFmt w:val="lowerRoman"/>
      <w:lvlText w:val="%3."/>
      <w:lvlJc w:val="right"/>
      <w:pPr>
        <w:ind w:left="1800" w:hanging="180"/>
      </w:pPr>
    </w:lvl>
    <w:lvl w:ilvl="3" w:tplc="3809000F" w:tentative="1">
      <w:start w:val="1"/>
      <w:numFmt w:val="decimal"/>
      <w:lvlText w:val="%4."/>
      <w:lvlJc w:val="left"/>
      <w:pPr>
        <w:ind w:left="2520" w:hanging="360"/>
      </w:pPr>
    </w:lvl>
    <w:lvl w:ilvl="4" w:tplc="38090019" w:tentative="1">
      <w:start w:val="1"/>
      <w:numFmt w:val="lowerLetter"/>
      <w:lvlText w:val="%5."/>
      <w:lvlJc w:val="left"/>
      <w:pPr>
        <w:ind w:left="3240" w:hanging="360"/>
      </w:pPr>
    </w:lvl>
    <w:lvl w:ilvl="5" w:tplc="3809001B" w:tentative="1">
      <w:start w:val="1"/>
      <w:numFmt w:val="lowerRoman"/>
      <w:lvlText w:val="%6."/>
      <w:lvlJc w:val="right"/>
      <w:pPr>
        <w:ind w:left="3960" w:hanging="180"/>
      </w:pPr>
    </w:lvl>
    <w:lvl w:ilvl="6" w:tplc="3809000F" w:tentative="1">
      <w:start w:val="1"/>
      <w:numFmt w:val="decimal"/>
      <w:lvlText w:val="%7."/>
      <w:lvlJc w:val="left"/>
      <w:pPr>
        <w:ind w:left="4680" w:hanging="360"/>
      </w:pPr>
    </w:lvl>
    <w:lvl w:ilvl="7" w:tplc="38090019" w:tentative="1">
      <w:start w:val="1"/>
      <w:numFmt w:val="lowerLetter"/>
      <w:lvlText w:val="%8."/>
      <w:lvlJc w:val="left"/>
      <w:pPr>
        <w:ind w:left="5400" w:hanging="360"/>
      </w:pPr>
    </w:lvl>
    <w:lvl w:ilvl="8" w:tplc="3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1" w15:restartNumberingAfterBreak="0">
    <w:nsid w:val="2CF978D2"/>
    <w:multiLevelType w:val="hybridMultilevel"/>
    <w:tmpl w:val="20A492AC"/>
    <w:lvl w:ilvl="0" w:tplc="3809000F">
      <w:start w:val="1"/>
      <w:numFmt w:val="decimal"/>
      <w:lvlText w:val="%1."/>
      <w:lvlJc w:val="left"/>
      <w:pPr>
        <w:ind w:left="1440" w:hanging="360"/>
      </w:p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2" w15:restartNumberingAfterBreak="0">
    <w:nsid w:val="2D6E7E32"/>
    <w:multiLevelType w:val="hybridMultilevel"/>
    <w:tmpl w:val="DD1E45D0"/>
    <w:lvl w:ilvl="0" w:tplc="38090019">
      <w:start w:val="1"/>
      <w:numFmt w:val="lowerLetter"/>
      <w:lvlText w:val="%1."/>
      <w:lvlJc w:val="left"/>
      <w:pPr>
        <w:ind w:left="1800" w:hanging="360"/>
      </w:p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43" w15:restartNumberingAfterBreak="0">
    <w:nsid w:val="2E715077"/>
    <w:multiLevelType w:val="hybridMultilevel"/>
    <w:tmpl w:val="E3FCE2FC"/>
    <w:lvl w:ilvl="0" w:tplc="38090011">
      <w:start w:val="1"/>
      <w:numFmt w:val="decimal"/>
      <w:lvlText w:val="%1)"/>
      <w:lvlJc w:val="left"/>
      <w:pPr>
        <w:ind w:left="1440" w:hanging="360"/>
      </w:p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4" w15:restartNumberingAfterBreak="0">
    <w:nsid w:val="2EA41083"/>
    <w:multiLevelType w:val="hybridMultilevel"/>
    <w:tmpl w:val="0B50662E"/>
    <w:lvl w:ilvl="0" w:tplc="38090017">
      <w:start w:val="1"/>
      <w:numFmt w:val="lowerLetter"/>
      <w:lvlText w:val="%1)"/>
      <w:lvlJc w:val="left"/>
      <w:pPr>
        <w:ind w:left="1800" w:hanging="360"/>
      </w:p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45" w15:restartNumberingAfterBreak="0">
    <w:nsid w:val="2FCE1CC5"/>
    <w:multiLevelType w:val="hybridMultilevel"/>
    <w:tmpl w:val="34B43484"/>
    <w:lvl w:ilvl="0" w:tplc="339EA886">
      <w:start w:val="2"/>
      <w:numFmt w:val="decimal"/>
      <w:lvlText w:val="%1)"/>
      <w:lvlJc w:val="left"/>
      <w:pPr>
        <w:ind w:left="180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6" w15:restartNumberingAfterBreak="0">
    <w:nsid w:val="3015428F"/>
    <w:multiLevelType w:val="hybridMultilevel"/>
    <w:tmpl w:val="BE264704"/>
    <w:lvl w:ilvl="0" w:tplc="38090011">
      <w:start w:val="1"/>
      <w:numFmt w:val="decimal"/>
      <w:lvlText w:val="%1)"/>
      <w:lvlJc w:val="left"/>
      <w:pPr>
        <w:ind w:left="1800" w:hanging="360"/>
      </w:pPr>
      <w:rPr>
        <w:rFonts w:hint="default"/>
        <w:b w:val="0"/>
        <w:bCs w:val="0"/>
        <w:i w:val="0"/>
        <w:iCs w:val="0"/>
      </w:r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47" w15:restartNumberingAfterBreak="0">
    <w:nsid w:val="317B66B5"/>
    <w:multiLevelType w:val="hybridMultilevel"/>
    <w:tmpl w:val="9E9EC448"/>
    <w:lvl w:ilvl="0" w:tplc="38090011">
      <w:start w:val="1"/>
      <w:numFmt w:val="decimal"/>
      <w:lvlText w:val="%1)"/>
      <w:lvlJc w:val="left"/>
      <w:pPr>
        <w:ind w:left="1800" w:hanging="360"/>
      </w:p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48" w15:restartNumberingAfterBreak="0">
    <w:nsid w:val="32790BA8"/>
    <w:multiLevelType w:val="hybridMultilevel"/>
    <w:tmpl w:val="F432D80C"/>
    <w:lvl w:ilvl="0" w:tplc="38090019">
      <w:start w:val="1"/>
      <w:numFmt w:val="lowerLetter"/>
      <w:lvlText w:val="%1."/>
      <w:lvlJc w:val="left"/>
      <w:pPr>
        <w:ind w:left="1080" w:hanging="360"/>
      </w:p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9" w15:restartNumberingAfterBreak="0">
    <w:nsid w:val="35843750"/>
    <w:multiLevelType w:val="hybridMultilevel"/>
    <w:tmpl w:val="9C3A0288"/>
    <w:lvl w:ilvl="0" w:tplc="38090011">
      <w:start w:val="1"/>
      <w:numFmt w:val="decimal"/>
      <w:lvlText w:val="%1)"/>
      <w:lvlJc w:val="left"/>
      <w:pPr>
        <w:ind w:left="1440" w:hanging="360"/>
      </w:pPr>
      <w:rPr>
        <w:i w:val="0"/>
        <w:iCs w:val="0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0" w15:restartNumberingAfterBreak="0">
    <w:nsid w:val="35901053"/>
    <w:multiLevelType w:val="hybridMultilevel"/>
    <w:tmpl w:val="A920C36C"/>
    <w:lvl w:ilvl="0" w:tplc="38090019">
      <w:start w:val="1"/>
      <w:numFmt w:val="lowerLetter"/>
      <w:lvlText w:val="%1."/>
      <w:lvlJc w:val="left"/>
      <w:pPr>
        <w:ind w:left="1800" w:hanging="360"/>
      </w:p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51" w15:restartNumberingAfterBreak="0">
    <w:nsid w:val="35A83931"/>
    <w:multiLevelType w:val="hybridMultilevel"/>
    <w:tmpl w:val="7BE80A0E"/>
    <w:lvl w:ilvl="0" w:tplc="3809000F">
      <w:start w:val="1"/>
      <w:numFmt w:val="decimal"/>
      <w:lvlText w:val="%1."/>
      <w:lvlJc w:val="left"/>
      <w:pPr>
        <w:ind w:left="1080" w:hanging="360"/>
      </w:p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2" w15:restartNumberingAfterBreak="0">
    <w:nsid w:val="35AB1A3E"/>
    <w:multiLevelType w:val="hybridMultilevel"/>
    <w:tmpl w:val="73781FC8"/>
    <w:lvl w:ilvl="0" w:tplc="BC3E1BD8">
      <w:start w:val="1"/>
      <w:numFmt w:val="decimal"/>
      <w:lvlText w:val="%1."/>
      <w:lvlJc w:val="left"/>
      <w:pPr>
        <w:ind w:left="720" w:hanging="360"/>
      </w:pPr>
      <w:rPr>
        <w:i w:val="0"/>
        <w:iCs w:val="0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3" w15:restartNumberingAfterBreak="0">
    <w:nsid w:val="35BD55AB"/>
    <w:multiLevelType w:val="hybridMultilevel"/>
    <w:tmpl w:val="2C10C42A"/>
    <w:lvl w:ilvl="0" w:tplc="F06A94CA">
      <w:start w:val="2"/>
      <w:numFmt w:val="lowerLetter"/>
      <w:lvlText w:val="%1)"/>
      <w:lvlJc w:val="left"/>
      <w:pPr>
        <w:ind w:left="1494" w:hanging="360"/>
      </w:pPr>
      <w:rPr>
        <w:rFonts w:hint="default"/>
      </w:rPr>
    </w:lvl>
    <w:lvl w:ilvl="1" w:tplc="38090019">
      <w:start w:val="1"/>
      <w:numFmt w:val="lowerLetter"/>
      <w:lvlText w:val="%2."/>
      <w:lvlJc w:val="left"/>
      <w:pPr>
        <w:ind w:left="2214" w:hanging="360"/>
      </w:pPr>
    </w:lvl>
    <w:lvl w:ilvl="2" w:tplc="3809001B" w:tentative="1">
      <w:start w:val="1"/>
      <w:numFmt w:val="lowerRoman"/>
      <w:lvlText w:val="%3."/>
      <w:lvlJc w:val="right"/>
      <w:pPr>
        <w:ind w:left="2934" w:hanging="180"/>
      </w:pPr>
    </w:lvl>
    <w:lvl w:ilvl="3" w:tplc="3809000F" w:tentative="1">
      <w:start w:val="1"/>
      <w:numFmt w:val="decimal"/>
      <w:lvlText w:val="%4."/>
      <w:lvlJc w:val="left"/>
      <w:pPr>
        <w:ind w:left="3654" w:hanging="360"/>
      </w:pPr>
    </w:lvl>
    <w:lvl w:ilvl="4" w:tplc="38090019" w:tentative="1">
      <w:start w:val="1"/>
      <w:numFmt w:val="lowerLetter"/>
      <w:lvlText w:val="%5."/>
      <w:lvlJc w:val="left"/>
      <w:pPr>
        <w:ind w:left="4374" w:hanging="360"/>
      </w:pPr>
    </w:lvl>
    <w:lvl w:ilvl="5" w:tplc="3809001B" w:tentative="1">
      <w:start w:val="1"/>
      <w:numFmt w:val="lowerRoman"/>
      <w:lvlText w:val="%6."/>
      <w:lvlJc w:val="right"/>
      <w:pPr>
        <w:ind w:left="5094" w:hanging="180"/>
      </w:pPr>
    </w:lvl>
    <w:lvl w:ilvl="6" w:tplc="3809000F" w:tentative="1">
      <w:start w:val="1"/>
      <w:numFmt w:val="decimal"/>
      <w:lvlText w:val="%7."/>
      <w:lvlJc w:val="left"/>
      <w:pPr>
        <w:ind w:left="5814" w:hanging="360"/>
      </w:pPr>
    </w:lvl>
    <w:lvl w:ilvl="7" w:tplc="38090019" w:tentative="1">
      <w:start w:val="1"/>
      <w:numFmt w:val="lowerLetter"/>
      <w:lvlText w:val="%8."/>
      <w:lvlJc w:val="left"/>
      <w:pPr>
        <w:ind w:left="6534" w:hanging="360"/>
      </w:pPr>
    </w:lvl>
    <w:lvl w:ilvl="8" w:tplc="38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54" w15:restartNumberingAfterBreak="0">
    <w:nsid w:val="365A5683"/>
    <w:multiLevelType w:val="hybridMultilevel"/>
    <w:tmpl w:val="D3AAB954"/>
    <w:lvl w:ilvl="0" w:tplc="FFFFFFFF">
      <w:start w:val="1"/>
      <w:numFmt w:val="decimal"/>
      <w:lvlText w:val="%1)"/>
      <w:lvlJc w:val="left"/>
      <w:pPr>
        <w:ind w:left="1800" w:hanging="360"/>
      </w:pPr>
    </w:lvl>
    <w:lvl w:ilvl="1" w:tplc="FFFFFFFF" w:tentative="1">
      <w:start w:val="1"/>
      <w:numFmt w:val="lowerLetter"/>
      <w:lvlText w:val="%2."/>
      <w:lvlJc w:val="left"/>
      <w:pPr>
        <w:ind w:left="2520" w:hanging="360"/>
      </w:pPr>
    </w:lvl>
    <w:lvl w:ilvl="2" w:tplc="FFFFFFFF" w:tentative="1">
      <w:start w:val="1"/>
      <w:numFmt w:val="lowerRoman"/>
      <w:lvlText w:val="%3."/>
      <w:lvlJc w:val="right"/>
      <w:pPr>
        <w:ind w:left="3240" w:hanging="180"/>
      </w:pPr>
    </w:lvl>
    <w:lvl w:ilvl="3" w:tplc="FFFFFFFF" w:tentative="1">
      <w:start w:val="1"/>
      <w:numFmt w:val="decimal"/>
      <w:lvlText w:val="%4."/>
      <w:lvlJc w:val="left"/>
      <w:pPr>
        <w:ind w:left="3960" w:hanging="360"/>
      </w:pPr>
    </w:lvl>
    <w:lvl w:ilvl="4" w:tplc="FFFFFFFF" w:tentative="1">
      <w:start w:val="1"/>
      <w:numFmt w:val="lowerLetter"/>
      <w:lvlText w:val="%5."/>
      <w:lvlJc w:val="left"/>
      <w:pPr>
        <w:ind w:left="4680" w:hanging="360"/>
      </w:pPr>
    </w:lvl>
    <w:lvl w:ilvl="5" w:tplc="FFFFFFFF" w:tentative="1">
      <w:start w:val="1"/>
      <w:numFmt w:val="lowerRoman"/>
      <w:lvlText w:val="%6."/>
      <w:lvlJc w:val="right"/>
      <w:pPr>
        <w:ind w:left="5400" w:hanging="180"/>
      </w:pPr>
    </w:lvl>
    <w:lvl w:ilvl="6" w:tplc="FFFFFFFF" w:tentative="1">
      <w:start w:val="1"/>
      <w:numFmt w:val="decimal"/>
      <w:lvlText w:val="%7."/>
      <w:lvlJc w:val="left"/>
      <w:pPr>
        <w:ind w:left="6120" w:hanging="360"/>
      </w:pPr>
    </w:lvl>
    <w:lvl w:ilvl="7" w:tplc="FFFFFFFF" w:tentative="1">
      <w:start w:val="1"/>
      <w:numFmt w:val="lowerLetter"/>
      <w:lvlText w:val="%8."/>
      <w:lvlJc w:val="left"/>
      <w:pPr>
        <w:ind w:left="6840" w:hanging="360"/>
      </w:pPr>
    </w:lvl>
    <w:lvl w:ilvl="8" w:tplc="FFFFFFFF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55" w15:restartNumberingAfterBreak="0">
    <w:nsid w:val="3667534F"/>
    <w:multiLevelType w:val="hybridMultilevel"/>
    <w:tmpl w:val="AB3836CC"/>
    <w:lvl w:ilvl="0" w:tplc="2DB4AF66">
      <w:start w:val="2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6" w15:restartNumberingAfterBreak="0">
    <w:nsid w:val="39BB05B6"/>
    <w:multiLevelType w:val="hybridMultilevel"/>
    <w:tmpl w:val="2ACAD226"/>
    <w:lvl w:ilvl="0" w:tplc="85E88246">
      <w:start w:val="1"/>
      <w:numFmt w:val="decimal"/>
      <w:lvlText w:val="%1."/>
      <w:lvlJc w:val="left"/>
      <w:pPr>
        <w:ind w:left="360" w:hanging="360"/>
      </w:pPr>
      <w:rPr>
        <w:rFonts w:hint="default"/>
        <w:b w:val="0"/>
        <w:bCs w:val="0"/>
        <w:i w:val="0"/>
        <w:iCs w:val="0"/>
      </w:rPr>
    </w:lvl>
    <w:lvl w:ilvl="1" w:tplc="38090019" w:tentative="1">
      <w:start w:val="1"/>
      <w:numFmt w:val="lowerLetter"/>
      <w:lvlText w:val="%2."/>
      <w:lvlJc w:val="left"/>
      <w:pPr>
        <w:ind w:left="1080" w:hanging="360"/>
      </w:pPr>
    </w:lvl>
    <w:lvl w:ilvl="2" w:tplc="3809001B" w:tentative="1">
      <w:start w:val="1"/>
      <w:numFmt w:val="lowerRoman"/>
      <w:lvlText w:val="%3."/>
      <w:lvlJc w:val="right"/>
      <w:pPr>
        <w:ind w:left="1800" w:hanging="180"/>
      </w:pPr>
    </w:lvl>
    <w:lvl w:ilvl="3" w:tplc="3809000F" w:tentative="1">
      <w:start w:val="1"/>
      <w:numFmt w:val="decimal"/>
      <w:lvlText w:val="%4."/>
      <w:lvlJc w:val="left"/>
      <w:pPr>
        <w:ind w:left="2520" w:hanging="360"/>
      </w:pPr>
    </w:lvl>
    <w:lvl w:ilvl="4" w:tplc="38090019" w:tentative="1">
      <w:start w:val="1"/>
      <w:numFmt w:val="lowerLetter"/>
      <w:lvlText w:val="%5."/>
      <w:lvlJc w:val="left"/>
      <w:pPr>
        <w:ind w:left="3240" w:hanging="360"/>
      </w:pPr>
    </w:lvl>
    <w:lvl w:ilvl="5" w:tplc="3809001B" w:tentative="1">
      <w:start w:val="1"/>
      <w:numFmt w:val="lowerRoman"/>
      <w:lvlText w:val="%6."/>
      <w:lvlJc w:val="right"/>
      <w:pPr>
        <w:ind w:left="3960" w:hanging="180"/>
      </w:pPr>
    </w:lvl>
    <w:lvl w:ilvl="6" w:tplc="3809000F" w:tentative="1">
      <w:start w:val="1"/>
      <w:numFmt w:val="decimal"/>
      <w:lvlText w:val="%7."/>
      <w:lvlJc w:val="left"/>
      <w:pPr>
        <w:ind w:left="4680" w:hanging="360"/>
      </w:pPr>
    </w:lvl>
    <w:lvl w:ilvl="7" w:tplc="38090019" w:tentative="1">
      <w:start w:val="1"/>
      <w:numFmt w:val="lowerLetter"/>
      <w:lvlText w:val="%8."/>
      <w:lvlJc w:val="left"/>
      <w:pPr>
        <w:ind w:left="5400" w:hanging="360"/>
      </w:pPr>
    </w:lvl>
    <w:lvl w:ilvl="8" w:tplc="3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7" w15:restartNumberingAfterBreak="0">
    <w:nsid w:val="3A1756D9"/>
    <w:multiLevelType w:val="hybridMultilevel"/>
    <w:tmpl w:val="1C1E022A"/>
    <w:lvl w:ilvl="0" w:tplc="38090017">
      <w:start w:val="1"/>
      <w:numFmt w:val="lowerLetter"/>
      <w:lvlText w:val="%1)"/>
      <w:lvlJc w:val="left"/>
      <w:pPr>
        <w:ind w:left="1800" w:hanging="360"/>
      </w:p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58" w15:restartNumberingAfterBreak="0">
    <w:nsid w:val="3AD3725C"/>
    <w:multiLevelType w:val="hybridMultilevel"/>
    <w:tmpl w:val="9EA21978"/>
    <w:lvl w:ilvl="0" w:tplc="38090019">
      <w:start w:val="1"/>
      <w:numFmt w:val="lowerLetter"/>
      <w:lvlText w:val="%1."/>
      <w:lvlJc w:val="left"/>
      <w:pPr>
        <w:ind w:left="-639" w:hanging="360"/>
      </w:pPr>
    </w:lvl>
    <w:lvl w:ilvl="1" w:tplc="38090019" w:tentative="1">
      <w:start w:val="1"/>
      <w:numFmt w:val="lowerLetter"/>
      <w:lvlText w:val="%2."/>
      <w:lvlJc w:val="left"/>
      <w:pPr>
        <w:ind w:left="81" w:hanging="360"/>
      </w:pPr>
    </w:lvl>
    <w:lvl w:ilvl="2" w:tplc="3809001B" w:tentative="1">
      <w:start w:val="1"/>
      <w:numFmt w:val="lowerRoman"/>
      <w:lvlText w:val="%3."/>
      <w:lvlJc w:val="right"/>
      <w:pPr>
        <w:ind w:left="801" w:hanging="180"/>
      </w:pPr>
    </w:lvl>
    <w:lvl w:ilvl="3" w:tplc="3809000F" w:tentative="1">
      <w:start w:val="1"/>
      <w:numFmt w:val="decimal"/>
      <w:lvlText w:val="%4."/>
      <w:lvlJc w:val="left"/>
      <w:pPr>
        <w:ind w:left="1521" w:hanging="360"/>
      </w:pPr>
    </w:lvl>
    <w:lvl w:ilvl="4" w:tplc="38090019" w:tentative="1">
      <w:start w:val="1"/>
      <w:numFmt w:val="lowerLetter"/>
      <w:lvlText w:val="%5."/>
      <w:lvlJc w:val="left"/>
      <w:pPr>
        <w:ind w:left="2241" w:hanging="360"/>
      </w:pPr>
    </w:lvl>
    <w:lvl w:ilvl="5" w:tplc="3809001B" w:tentative="1">
      <w:start w:val="1"/>
      <w:numFmt w:val="lowerRoman"/>
      <w:lvlText w:val="%6."/>
      <w:lvlJc w:val="right"/>
      <w:pPr>
        <w:ind w:left="2961" w:hanging="180"/>
      </w:pPr>
    </w:lvl>
    <w:lvl w:ilvl="6" w:tplc="3809000F" w:tentative="1">
      <w:start w:val="1"/>
      <w:numFmt w:val="decimal"/>
      <w:lvlText w:val="%7."/>
      <w:lvlJc w:val="left"/>
      <w:pPr>
        <w:ind w:left="3681" w:hanging="360"/>
      </w:pPr>
    </w:lvl>
    <w:lvl w:ilvl="7" w:tplc="38090019" w:tentative="1">
      <w:start w:val="1"/>
      <w:numFmt w:val="lowerLetter"/>
      <w:lvlText w:val="%8."/>
      <w:lvlJc w:val="left"/>
      <w:pPr>
        <w:ind w:left="4401" w:hanging="360"/>
      </w:pPr>
    </w:lvl>
    <w:lvl w:ilvl="8" w:tplc="3809001B" w:tentative="1">
      <w:start w:val="1"/>
      <w:numFmt w:val="lowerRoman"/>
      <w:lvlText w:val="%9."/>
      <w:lvlJc w:val="right"/>
      <w:pPr>
        <w:ind w:left="5121" w:hanging="180"/>
      </w:pPr>
    </w:lvl>
  </w:abstractNum>
  <w:abstractNum w:abstractNumId="59" w15:restartNumberingAfterBreak="0">
    <w:nsid w:val="3D5B0037"/>
    <w:multiLevelType w:val="hybridMultilevel"/>
    <w:tmpl w:val="B3CACD70"/>
    <w:lvl w:ilvl="0" w:tplc="3809000F">
      <w:start w:val="1"/>
      <w:numFmt w:val="decimal"/>
      <w:lvlText w:val="%1."/>
      <w:lvlJc w:val="left"/>
      <w:pPr>
        <w:ind w:left="360" w:hanging="360"/>
      </w:pPr>
    </w:lvl>
    <w:lvl w:ilvl="1" w:tplc="38090019" w:tentative="1">
      <w:start w:val="1"/>
      <w:numFmt w:val="lowerLetter"/>
      <w:lvlText w:val="%2."/>
      <w:lvlJc w:val="left"/>
      <w:pPr>
        <w:ind w:left="1080" w:hanging="360"/>
      </w:pPr>
    </w:lvl>
    <w:lvl w:ilvl="2" w:tplc="3809001B" w:tentative="1">
      <w:start w:val="1"/>
      <w:numFmt w:val="lowerRoman"/>
      <w:lvlText w:val="%3."/>
      <w:lvlJc w:val="right"/>
      <w:pPr>
        <w:ind w:left="1800" w:hanging="180"/>
      </w:pPr>
    </w:lvl>
    <w:lvl w:ilvl="3" w:tplc="3809000F" w:tentative="1">
      <w:start w:val="1"/>
      <w:numFmt w:val="decimal"/>
      <w:lvlText w:val="%4."/>
      <w:lvlJc w:val="left"/>
      <w:pPr>
        <w:ind w:left="2520" w:hanging="360"/>
      </w:pPr>
    </w:lvl>
    <w:lvl w:ilvl="4" w:tplc="38090019" w:tentative="1">
      <w:start w:val="1"/>
      <w:numFmt w:val="lowerLetter"/>
      <w:lvlText w:val="%5."/>
      <w:lvlJc w:val="left"/>
      <w:pPr>
        <w:ind w:left="3240" w:hanging="360"/>
      </w:pPr>
    </w:lvl>
    <w:lvl w:ilvl="5" w:tplc="3809001B" w:tentative="1">
      <w:start w:val="1"/>
      <w:numFmt w:val="lowerRoman"/>
      <w:lvlText w:val="%6."/>
      <w:lvlJc w:val="right"/>
      <w:pPr>
        <w:ind w:left="3960" w:hanging="180"/>
      </w:pPr>
    </w:lvl>
    <w:lvl w:ilvl="6" w:tplc="3809000F" w:tentative="1">
      <w:start w:val="1"/>
      <w:numFmt w:val="decimal"/>
      <w:lvlText w:val="%7."/>
      <w:lvlJc w:val="left"/>
      <w:pPr>
        <w:ind w:left="4680" w:hanging="360"/>
      </w:pPr>
    </w:lvl>
    <w:lvl w:ilvl="7" w:tplc="38090019" w:tentative="1">
      <w:start w:val="1"/>
      <w:numFmt w:val="lowerLetter"/>
      <w:lvlText w:val="%8."/>
      <w:lvlJc w:val="left"/>
      <w:pPr>
        <w:ind w:left="5400" w:hanging="360"/>
      </w:pPr>
    </w:lvl>
    <w:lvl w:ilvl="8" w:tplc="3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60" w15:restartNumberingAfterBreak="0">
    <w:nsid w:val="407A44F5"/>
    <w:multiLevelType w:val="hybridMultilevel"/>
    <w:tmpl w:val="6BB2F4FE"/>
    <w:lvl w:ilvl="0" w:tplc="497A4FEC">
      <w:start w:val="1"/>
      <w:numFmt w:val="decimal"/>
      <w:lvlText w:val="%1."/>
      <w:lvlJc w:val="left"/>
      <w:pPr>
        <w:ind w:left="1080" w:hanging="360"/>
      </w:pPr>
      <w:rPr>
        <w:rFonts w:hint="default"/>
        <w:b w:val="0"/>
        <w:bCs w:val="0"/>
      </w:rPr>
    </w:lvl>
    <w:lvl w:ilvl="1" w:tplc="38090019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1" w15:restartNumberingAfterBreak="0">
    <w:nsid w:val="40CE6812"/>
    <w:multiLevelType w:val="hybridMultilevel"/>
    <w:tmpl w:val="53CC23DC"/>
    <w:lvl w:ilvl="0" w:tplc="38090019">
      <w:start w:val="1"/>
      <w:numFmt w:val="lowerLetter"/>
      <w:lvlText w:val="%1."/>
      <w:lvlJc w:val="left"/>
      <w:pPr>
        <w:ind w:left="1440" w:hanging="360"/>
      </w:p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62" w15:restartNumberingAfterBreak="0">
    <w:nsid w:val="40D74B69"/>
    <w:multiLevelType w:val="hybridMultilevel"/>
    <w:tmpl w:val="5A001920"/>
    <w:lvl w:ilvl="0" w:tplc="AF865E9E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080" w:hanging="360"/>
      </w:pPr>
    </w:lvl>
    <w:lvl w:ilvl="2" w:tplc="3809001B" w:tentative="1">
      <w:start w:val="1"/>
      <w:numFmt w:val="lowerRoman"/>
      <w:lvlText w:val="%3."/>
      <w:lvlJc w:val="right"/>
      <w:pPr>
        <w:ind w:left="1800" w:hanging="180"/>
      </w:pPr>
    </w:lvl>
    <w:lvl w:ilvl="3" w:tplc="3809000F" w:tentative="1">
      <w:start w:val="1"/>
      <w:numFmt w:val="decimal"/>
      <w:lvlText w:val="%4."/>
      <w:lvlJc w:val="left"/>
      <w:pPr>
        <w:ind w:left="2520" w:hanging="360"/>
      </w:pPr>
    </w:lvl>
    <w:lvl w:ilvl="4" w:tplc="38090019" w:tentative="1">
      <w:start w:val="1"/>
      <w:numFmt w:val="lowerLetter"/>
      <w:lvlText w:val="%5."/>
      <w:lvlJc w:val="left"/>
      <w:pPr>
        <w:ind w:left="3240" w:hanging="360"/>
      </w:pPr>
    </w:lvl>
    <w:lvl w:ilvl="5" w:tplc="3809001B" w:tentative="1">
      <w:start w:val="1"/>
      <w:numFmt w:val="lowerRoman"/>
      <w:lvlText w:val="%6."/>
      <w:lvlJc w:val="right"/>
      <w:pPr>
        <w:ind w:left="3960" w:hanging="180"/>
      </w:pPr>
    </w:lvl>
    <w:lvl w:ilvl="6" w:tplc="3809000F" w:tentative="1">
      <w:start w:val="1"/>
      <w:numFmt w:val="decimal"/>
      <w:lvlText w:val="%7."/>
      <w:lvlJc w:val="left"/>
      <w:pPr>
        <w:ind w:left="4680" w:hanging="360"/>
      </w:pPr>
    </w:lvl>
    <w:lvl w:ilvl="7" w:tplc="38090019" w:tentative="1">
      <w:start w:val="1"/>
      <w:numFmt w:val="lowerLetter"/>
      <w:lvlText w:val="%8."/>
      <w:lvlJc w:val="left"/>
      <w:pPr>
        <w:ind w:left="5400" w:hanging="360"/>
      </w:pPr>
    </w:lvl>
    <w:lvl w:ilvl="8" w:tplc="3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63" w15:restartNumberingAfterBreak="0">
    <w:nsid w:val="418831EA"/>
    <w:multiLevelType w:val="hybridMultilevel"/>
    <w:tmpl w:val="574C8B66"/>
    <w:lvl w:ilvl="0" w:tplc="4C026ED6">
      <w:start w:val="3"/>
      <w:numFmt w:val="lowerLetter"/>
      <w:lvlText w:val="%1)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360" w:hanging="360"/>
      </w:pPr>
    </w:lvl>
    <w:lvl w:ilvl="2" w:tplc="3809001B" w:tentative="1">
      <w:start w:val="1"/>
      <w:numFmt w:val="lowerRoman"/>
      <w:lvlText w:val="%3."/>
      <w:lvlJc w:val="right"/>
      <w:pPr>
        <w:ind w:left="1080" w:hanging="180"/>
      </w:pPr>
    </w:lvl>
    <w:lvl w:ilvl="3" w:tplc="3809000F" w:tentative="1">
      <w:start w:val="1"/>
      <w:numFmt w:val="decimal"/>
      <w:lvlText w:val="%4."/>
      <w:lvlJc w:val="left"/>
      <w:pPr>
        <w:ind w:left="1800" w:hanging="360"/>
      </w:pPr>
    </w:lvl>
    <w:lvl w:ilvl="4" w:tplc="38090019" w:tentative="1">
      <w:start w:val="1"/>
      <w:numFmt w:val="lowerLetter"/>
      <w:lvlText w:val="%5."/>
      <w:lvlJc w:val="left"/>
      <w:pPr>
        <w:ind w:left="2520" w:hanging="360"/>
      </w:pPr>
    </w:lvl>
    <w:lvl w:ilvl="5" w:tplc="3809001B" w:tentative="1">
      <w:start w:val="1"/>
      <w:numFmt w:val="lowerRoman"/>
      <w:lvlText w:val="%6."/>
      <w:lvlJc w:val="right"/>
      <w:pPr>
        <w:ind w:left="3240" w:hanging="180"/>
      </w:pPr>
    </w:lvl>
    <w:lvl w:ilvl="6" w:tplc="3809000F" w:tentative="1">
      <w:start w:val="1"/>
      <w:numFmt w:val="decimal"/>
      <w:lvlText w:val="%7."/>
      <w:lvlJc w:val="left"/>
      <w:pPr>
        <w:ind w:left="3960" w:hanging="360"/>
      </w:pPr>
    </w:lvl>
    <w:lvl w:ilvl="7" w:tplc="38090019" w:tentative="1">
      <w:start w:val="1"/>
      <w:numFmt w:val="lowerLetter"/>
      <w:lvlText w:val="%8."/>
      <w:lvlJc w:val="left"/>
      <w:pPr>
        <w:ind w:left="4680" w:hanging="360"/>
      </w:pPr>
    </w:lvl>
    <w:lvl w:ilvl="8" w:tplc="3809001B" w:tentative="1">
      <w:start w:val="1"/>
      <w:numFmt w:val="lowerRoman"/>
      <w:lvlText w:val="%9."/>
      <w:lvlJc w:val="right"/>
      <w:pPr>
        <w:ind w:left="5400" w:hanging="180"/>
      </w:pPr>
    </w:lvl>
  </w:abstractNum>
  <w:abstractNum w:abstractNumId="64" w15:restartNumberingAfterBreak="0">
    <w:nsid w:val="424C181D"/>
    <w:multiLevelType w:val="hybridMultilevel"/>
    <w:tmpl w:val="81EA7594"/>
    <w:lvl w:ilvl="0" w:tplc="F55C81BC">
      <w:start w:val="5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3159" w:hanging="360"/>
      </w:pPr>
    </w:lvl>
    <w:lvl w:ilvl="2" w:tplc="3809001B" w:tentative="1">
      <w:start w:val="1"/>
      <w:numFmt w:val="lowerRoman"/>
      <w:lvlText w:val="%3."/>
      <w:lvlJc w:val="right"/>
      <w:pPr>
        <w:ind w:left="3879" w:hanging="180"/>
      </w:pPr>
    </w:lvl>
    <w:lvl w:ilvl="3" w:tplc="3809000F" w:tentative="1">
      <w:start w:val="1"/>
      <w:numFmt w:val="decimal"/>
      <w:lvlText w:val="%4."/>
      <w:lvlJc w:val="left"/>
      <w:pPr>
        <w:ind w:left="4599" w:hanging="360"/>
      </w:pPr>
    </w:lvl>
    <w:lvl w:ilvl="4" w:tplc="38090019" w:tentative="1">
      <w:start w:val="1"/>
      <w:numFmt w:val="lowerLetter"/>
      <w:lvlText w:val="%5."/>
      <w:lvlJc w:val="left"/>
      <w:pPr>
        <w:ind w:left="5319" w:hanging="360"/>
      </w:pPr>
    </w:lvl>
    <w:lvl w:ilvl="5" w:tplc="3809001B" w:tentative="1">
      <w:start w:val="1"/>
      <w:numFmt w:val="lowerRoman"/>
      <w:lvlText w:val="%6."/>
      <w:lvlJc w:val="right"/>
      <w:pPr>
        <w:ind w:left="6039" w:hanging="180"/>
      </w:pPr>
    </w:lvl>
    <w:lvl w:ilvl="6" w:tplc="3809000F" w:tentative="1">
      <w:start w:val="1"/>
      <w:numFmt w:val="decimal"/>
      <w:lvlText w:val="%7."/>
      <w:lvlJc w:val="left"/>
      <w:pPr>
        <w:ind w:left="6759" w:hanging="360"/>
      </w:pPr>
    </w:lvl>
    <w:lvl w:ilvl="7" w:tplc="38090019" w:tentative="1">
      <w:start w:val="1"/>
      <w:numFmt w:val="lowerLetter"/>
      <w:lvlText w:val="%8."/>
      <w:lvlJc w:val="left"/>
      <w:pPr>
        <w:ind w:left="7479" w:hanging="360"/>
      </w:pPr>
    </w:lvl>
    <w:lvl w:ilvl="8" w:tplc="3809001B" w:tentative="1">
      <w:start w:val="1"/>
      <w:numFmt w:val="lowerRoman"/>
      <w:lvlText w:val="%9."/>
      <w:lvlJc w:val="right"/>
      <w:pPr>
        <w:ind w:left="8199" w:hanging="180"/>
      </w:pPr>
    </w:lvl>
  </w:abstractNum>
  <w:abstractNum w:abstractNumId="65" w15:restartNumberingAfterBreak="0">
    <w:nsid w:val="42F44602"/>
    <w:multiLevelType w:val="hybridMultilevel"/>
    <w:tmpl w:val="27AEBE0E"/>
    <w:lvl w:ilvl="0" w:tplc="3809000F">
      <w:start w:val="1"/>
      <w:numFmt w:val="decimal"/>
      <w:lvlText w:val="%1."/>
      <w:lvlJc w:val="left"/>
      <w:pPr>
        <w:ind w:left="360" w:hanging="360"/>
      </w:pPr>
    </w:lvl>
    <w:lvl w:ilvl="1" w:tplc="38090019" w:tentative="1">
      <w:start w:val="1"/>
      <w:numFmt w:val="lowerLetter"/>
      <w:lvlText w:val="%2."/>
      <w:lvlJc w:val="left"/>
      <w:pPr>
        <w:ind w:left="1080" w:hanging="360"/>
      </w:pPr>
    </w:lvl>
    <w:lvl w:ilvl="2" w:tplc="3809001B" w:tentative="1">
      <w:start w:val="1"/>
      <w:numFmt w:val="lowerRoman"/>
      <w:lvlText w:val="%3."/>
      <w:lvlJc w:val="right"/>
      <w:pPr>
        <w:ind w:left="1800" w:hanging="180"/>
      </w:pPr>
    </w:lvl>
    <w:lvl w:ilvl="3" w:tplc="3809000F" w:tentative="1">
      <w:start w:val="1"/>
      <w:numFmt w:val="decimal"/>
      <w:lvlText w:val="%4."/>
      <w:lvlJc w:val="left"/>
      <w:pPr>
        <w:ind w:left="2520" w:hanging="360"/>
      </w:pPr>
    </w:lvl>
    <w:lvl w:ilvl="4" w:tplc="38090019" w:tentative="1">
      <w:start w:val="1"/>
      <w:numFmt w:val="lowerLetter"/>
      <w:lvlText w:val="%5."/>
      <w:lvlJc w:val="left"/>
      <w:pPr>
        <w:ind w:left="3240" w:hanging="360"/>
      </w:pPr>
    </w:lvl>
    <w:lvl w:ilvl="5" w:tplc="3809001B" w:tentative="1">
      <w:start w:val="1"/>
      <w:numFmt w:val="lowerRoman"/>
      <w:lvlText w:val="%6."/>
      <w:lvlJc w:val="right"/>
      <w:pPr>
        <w:ind w:left="3960" w:hanging="180"/>
      </w:pPr>
    </w:lvl>
    <w:lvl w:ilvl="6" w:tplc="3809000F" w:tentative="1">
      <w:start w:val="1"/>
      <w:numFmt w:val="decimal"/>
      <w:lvlText w:val="%7."/>
      <w:lvlJc w:val="left"/>
      <w:pPr>
        <w:ind w:left="4680" w:hanging="360"/>
      </w:pPr>
    </w:lvl>
    <w:lvl w:ilvl="7" w:tplc="38090019" w:tentative="1">
      <w:start w:val="1"/>
      <w:numFmt w:val="lowerLetter"/>
      <w:lvlText w:val="%8."/>
      <w:lvlJc w:val="left"/>
      <w:pPr>
        <w:ind w:left="5400" w:hanging="360"/>
      </w:pPr>
    </w:lvl>
    <w:lvl w:ilvl="8" w:tplc="3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66" w15:restartNumberingAfterBreak="0">
    <w:nsid w:val="430B3C95"/>
    <w:multiLevelType w:val="hybridMultilevel"/>
    <w:tmpl w:val="1F9C08B6"/>
    <w:lvl w:ilvl="0" w:tplc="38090011">
      <w:start w:val="1"/>
      <w:numFmt w:val="decimal"/>
      <w:lvlText w:val="%1)"/>
      <w:lvlJc w:val="left"/>
      <w:pPr>
        <w:ind w:left="1440" w:hanging="360"/>
      </w:p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67" w15:restartNumberingAfterBreak="0">
    <w:nsid w:val="4938388B"/>
    <w:multiLevelType w:val="hybridMultilevel"/>
    <w:tmpl w:val="64D2557E"/>
    <w:lvl w:ilvl="0" w:tplc="3809000F">
      <w:start w:val="1"/>
      <w:numFmt w:val="decimal"/>
      <w:lvlText w:val="%1."/>
      <w:lvlJc w:val="left"/>
      <w:pPr>
        <w:ind w:left="360" w:hanging="360"/>
      </w:pPr>
    </w:lvl>
    <w:lvl w:ilvl="1" w:tplc="38090019" w:tentative="1">
      <w:start w:val="1"/>
      <w:numFmt w:val="lowerLetter"/>
      <w:lvlText w:val="%2."/>
      <w:lvlJc w:val="left"/>
      <w:pPr>
        <w:ind w:left="1080" w:hanging="360"/>
      </w:pPr>
    </w:lvl>
    <w:lvl w:ilvl="2" w:tplc="3809001B" w:tentative="1">
      <w:start w:val="1"/>
      <w:numFmt w:val="lowerRoman"/>
      <w:lvlText w:val="%3."/>
      <w:lvlJc w:val="right"/>
      <w:pPr>
        <w:ind w:left="1800" w:hanging="180"/>
      </w:pPr>
    </w:lvl>
    <w:lvl w:ilvl="3" w:tplc="3809000F" w:tentative="1">
      <w:start w:val="1"/>
      <w:numFmt w:val="decimal"/>
      <w:lvlText w:val="%4."/>
      <w:lvlJc w:val="left"/>
      <w:pPr>
        <w:ind w:left="2520" w:hanging="360"/>
      </w:pPr>
    </w:lvl>
    <w:lvl w:ilvl="4" w:tplc="38090019" w:tentative="1">
      <w:start w:val="1"/>
      <w:numFmt w:val="lowerLetter"/>
      <w:lvlText w:val="%5."/>
      <w:lvlJc w:val="left"/>
      <w:pPr>
        <w:ind w:left="3240" w:hanging="360"/>
      </w:pPr>
    </w:lvl>
    <w:lvl w:ilvl="5" w:tplc="3809001B" w:tentative="1">
      <w:start w:val="1"/>
      <w:numFmt w:val="lowerRoman"/>
      <w:lvlText w:val="%6."/>
      <w:lvlJc w:val="right"/>
      <w:pPr>
        <w:ind w:left="3960" w:hanging="180"/>
      </w:pPr>
    </w:lvl>
    <w:lvl w:ilvl="6" w:tplc="3809000F" w:tentative="1">
      <w:start w:val="1"/>
      <w:numFmt w:val="decimal"/>
      <w:lvlText w:val="%7."/>
      <w:lvlJc w:val="left"/>
      <w:pPr>
        <w:ind w:left="4680" w:hanging="360"/>
      </w:pPr>
    </w:lvl>
    <w:lvl w:ilvl="7" w:tplc="38090019" w:tentative="1">
      <w:start w:val="1"/>
      <w:numFmt w:val="lowerLetter"/>
      <w:lvlText w:val="%8."/>
      <w:lvlJc w:val="left"/>
      <w:pPr>
        <w:ind w:left="5400" w:hanging="360"/>
      </w:pPr>
    </w:lvl>
    <w:lvl w:ilvl="8" w:tplc="3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68" w15:restartNumberingAfterBreak="0">
    <w:nsid w:val="4C32571F"/>
    <w:multiLevelType w:val="hybridMultilevel"/>
    <w:tmpl w:val="015449AE"/>
    <w:lvl w:ilvl="0" w:tplc="3809000F">
      <w:start w:val="1"/>
      <w:numFmt w:val="decimal"/>
      <w:lvlText w:val="%1."/>
      <w:lvlJc w:val="left"/>
      <w:pPr>
        <w:ind w:left="360" w:hanging="360"/>
      </w:pPr>
    </w:lvl>
    <w:lvl w:ilvl="1" w:tplc="38090019" w:tentative="1">
      <w:start w:val="1"/>
      <w:numFmt w:val="lowerLetter"/>
      <w:lvlText w:val="%2."/>
      <w:lvlJc w:val="left"/>
      <w:pPr>
        <w:ind w:left="1080" w:hanging="360"/>
      </w:pPr>
    </w:lvl>
    <w:lvl w:ilvl="2" w:tplc="3809001B" w:tentative="1">
      <w:start w:val="1"/>
      <w:numFmt w:val="lowerRoman"/>
      <w:lvlText w:val="%3."/>
      <w:lvlJc w:val="right"/>
      <w:pPr>
        <w:ind w:left="1800" w:hanging="180"/>
      </w:pPr>
    </w:lvl>
    <w:lvl w:ilvl="3" w:tplc="3809000F" w:tentative="1">
      <w:start w:val="1"/>
      <w:numFmt w:val="decimal"/>
      <w:lvlText w:val="%4."/>
      <w:lvlJc w:val="left"/>
      <w:pPr>
        <w:ind w:left="2520" w:hanging="360"/>
      </w:pPr>
    </w:lvl>
    <w:lvl w:ilvl="4" w:tplc="38090019" w:tentative="1">
      <w:start w:val="1"/>
      <w:numFmt w:val="lowerLetter"/>
      <w:lvlText w:val="%5."/>
      <w:lvlJc w:val="left"/>
      <w:pPr>
        <w:ind w:left="3240" w:hanging="360"/>
      </w:pPr>
    </w:lvl>
    <w:lvl w:ilvl="5" w:tplc="3809001B" w:tentative="1">
      <w:start w:val="1"/>
      <w:numFmt w:val="lowerRoman"/>
      <w:lvlText w:val="%6."/>
      <w:lvlJc w:val="right"/>
      <w:pPr>
        <w:ind w:left="3960" w:hanging="180"/>
      </w:pPr>
    </w:lvl>
    <w:lvl w:ilvl="6" w:tplc="3809000F" w:tentative="1">
      <w:start w:val="1"/>
      <w:numFmt w:val="decimal"/>
      <w:lvlText w:val="%7."/>
      <w:lvlJc w:val="left"/>
      <w:pPr>
        <w:ind w:left="4680" w:hanging="360"/>
      </w:pPr>
    </w:lvl>
    <w:lvl w:ilvl="7" w:tplc="38090019" w:tentative="1">
      <w:start w:val="1"/>
      <w:numFmt w:val="lowerLetter"/>
      <w:lvlText w:val="%8."/>
      <w:lvlJc w:val="left"/>
      <w:pPr>
        <w:ind w:left="5400" w:hanging="360"/>
      </w:pPr>
    </w:lvl>
    <w:lvl w:ilvl="8" w:tplc="3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69" w15:restartNumberingAfterBreak="0">
    <w:nsid w:val="4C5528E9"/>
    <w:multiLevelType w:val="hybridMultilevel"/>
    <w:tmpl w:val="784089BE"/>
    <w:lvl w:ilvl="0" w:tplc="3809000F">
      <w:start w:val="1"/>
      <w:numFmt w:val="decimal"/>
      <w:lvlText w:val="%1."/>
      <w:lvlJc w:val="left"/>
      <w:pPr>
        <w:ind w:left="360" w:hanging="360"/>
      </w:pPr>
    </w:lvl>
    <w:lvl w:ilvl="1" w:tplc="38090019" w:tentative="1">
      <w:start w:val="1"/>
      <w:numFmt w:val="lowerLetter"/>
      <w:lvlText w:val="%2."/>
      <w:lvlJc w:val="left"/>
      <w:pPr>
        <w:ind w:left="1080" w:hanging="360"/>
      </w:pPr>
    </w:lvl>
    <w:lvl w:ilvl="2" w:tplc="3809001B" w:tentative="1">
      <w:start w:val="1"/>
      <w:numFmt w:val="lowerRoman"/>
      <w:lvlText w:val="%3."/>
      <w:lvlJc w:val="right"/>
      <w:pPr>
        <w:ind w:left="1800" w:hanging="180"/>
      </w:pPr>
    </w:lvl>
    <w:lvl w:ilvl="3" w:tplc="3809000F" w:tentative="1">
      <w:start w:val="1"/>
      <w:numFmt w:val="decimal"/>
      <w:lvlText w:val="%4."/>
      <w:lvlJc w:val="left"/>
      <w:pPr>
        <w:ind w:left="2520" w:hanging="360"/>
      </w:pPr>
    </w:lvl>
    <w:lvl w:ilvl="4" w:tplc="38090019" w:tentative="1">
      <w:start w:val="1"/>
      <w:numFmt w:val="lowerLetter"/>
      <w:lvlText w:val="%5."/>
      <w:lvlJc w:val="left"/>
      <w:pPr>
        <w:ind w:left="3240" w:hanging="360"/>
      </w:pPr>
    </w:lvl>
    <w:lvl w:ilvl="5" w:tplc="3809001B" w:tentative="1">
      <w:start w:val="1"/>
      <w:numFmt w:val="lowerRoman"/>
      <w:lvlText w:val="%6."/>
      <w:lvlJc w:val="right"/>
      <w:pPr>
        <w:ind w:left="3960" w:hanging="180"/>
      </w:pPr>
    </w:lvl>
    <w:lvl w:ilvl="6" w:tplc="3809000F" w:tentative="1">
      <w:start w:val="1"/>
      <w:numFmt w:val="decimal"/>
      <w:lvlText w:val="%7."/>
      <w:lvlJc w:val="left"/>
      <w:pPr>
        <w:ind w:left="4680" w:hanging="360"/>
      </w:pPr>
    </w:lvl>
    <w:lvl w:ilvl="7" w:tplc="38090019" w:tentative="1">
      <w:start w:val="1"/>
      <w:numFmt w:val="lowerLetter"/>
      <w:lvlText w:val="%8."/>
      <w:lvlJc w:val="left"/>
      <w:pPr>
        <w:ind w:left="5400" w:hanging="360"/>
      </w:pPr>
    </w:lvl>
    <w:lvl w:ilvl="8" w:tplc="3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70" w15:restartNumberingAfterBreak="0">
    <w:nsid w:val="4E0E35B1"/>
    <w:multiLevelType w:val="hybridMultilevel"/>
    <w:tmpl w:val="0274657E"/>
    <w:lvl w:ilvl="0" w:tplc="3809000F">
      <w:start w:val="1"/>
      <w:numFmt w:val="decimal"/>
      <w:lvlText w:val="%1."/>
      <w:lvlJc w:val="left"/>
      <w:pPr>
        <w:ind w:left="360" w:hanging="360"/>
      </w:pPr>
    </w:lvl>
    <w:lvl w:ilvl="1" w:tplc="38090019" w:tentative="1">
      <w:start w:val="1"/>
      <w:numFmt w:val="lowerLetter"/>
      <w:lvlText w:val="%2."/>
      <w:lvlJc w:val="left"/>
      <w:pPr>
        <w:ind w:left="1080" w:hanging="360"/>
      </w:pPr>
    </w:lvl>
    <w:lvl w:ilvl="2" w:tplc="3809001B" w:tentative="1">
      <w:start w:val="1"/>
      <w:numFmt w:val="lowerRoman"/>
      <w:lvlText w:val="%3."/>
      <w:lvlJc w:val="right"/>
      <w:pPr>
        <w:ind w:left="1800" w:hanging="180"/>
      </w:pPr>
    </w:lvl>
    <w:lvl w:ilvl="3" w:tplc="3809000F" w:tentative="1">
      <w:start w:val="1"/>
      <w:numFmt w:val="decimal"/>
      <w:lvlText w:val="%4."/>
      <w:lvlJc w:val="left"/>
      <w:pPr>
        <w:ind w:left="2520" w:hanging="360"/>
      </w:pPr>
    </w:lvl>
    <w:lvl w:ilvl="4" w:tplc="38090019" w:tentative="1">
      <w:start w:val="1"/>
      <w:numFmt w:val="lowerLetter"/>
      <w:lvlText w:val="%5."/>
      <w:lvlJc w:val="left"/>
      <w:pPr>
        <w:ind w:left="3240" w:hanging="360"/>
      </w:pPr>
    </w:lvl>
    <w:lvl w:ilvl="5" w:tplc="3809001B" w:tentative="1">
      <w:start w:val="1"/>
      <w:numFmt w:val="lowerRoman"/>
      <w:lvlText w:val="%6."/>
      <w:lvlJc w:val="right"/>
      <w:pPr>
        <w:ind w:left="3960" w:hanging="180"/>
      </w:pPr>
    </w:lvl>
    <w:lvl w:ilvl="6" w:tplc="3809000F" w:tentative="1">
      <w:start w:val="1"/>
      <w:numFmt w:val="decimal"/>
      <w:lvlText w:val="%7."/>
      <w:lvlJc w:val="left"/>
      <w:pPr>
        <w:ind w:left="4680" w:hanging="360"/>
      </w:pPr>
    </w:lvl>
    <w:lvl w:ilvl="7" w:tplc="38090019" w:tentative="1">
      <w:start w:val="1"/>
      <w:numFmt w:val="lowerLetter"/>
      <w:lvlText w:val="%8."/>
      <w:lvlJc w:val="left"/>
      <w:pPr>
        <w:ind w:left="5400" w:hanging="360"/>
      </w:pPr>
    </w:lvl>
    <w:lvl w:ilvl="8" w:tplc="3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71" w15:restartNumberingAfterBreak="0">
    <w:nsid w:val="4E4A3565"/>
    <w:multiLevelType w:val="hybridMultilevel"/>
    <w:tmpl w:val="B06C9278"/>
    <w:lvl w:ilvl="0" w:tplc="A7D65D9C">
      <w:start w:val="2"/>
      <w:numFmt w:val="decimal"/>
      <w:lvlText w:val="%1."/>
      <w:lvlJc w:val="left"/>
      <w:pPr>
        <w:ind w:left="1440" w:hanging="360"/>
      </w:pPr>
      <w:rPr>
        <w:rFonts w:hint="default"/>
        <w:b/>
        <w:bCs w:val="0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2" w15:restartNumberingAfterBreak="0">
    <w:nsid w:val="4EBA6F2C"/>
    <w:multiLevelType w:val="hybridMultilevel"/>
    <w:tmpl w:val="786C69F6"/>
    <w:lvl w:ilvl="0" w:tplc="352652DE">
      <w:start w:val="3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3" w15:restartNumberingAfterBreak="0">
    <w:nsid w:val="52DF0827"/>
    <w:multiLevelType w:val="hybridMultilevel"/>
    <w:tmpl w:val="DB54B4FC"/>
    <w:lvl w:ilvl="0" w:tplc="FFFFFFFF">
      <w:start w:val="1"/>
      <w:numFmt w:val="lowerLetter"/>
      <w:lvlText w:val="%1)"/>
      <w:lvlJc w:val="left"/>
      <w:pPr>
        <w:ind w:left="1080" w:hanging="360"/>
      </w:pPr>
    </w:lvl>
    <w:lvl w:ilvl="1" w:tplc="FFFFFFFF" w:tentative="1">
      <w:start w:val="1"/>
      <w:numFmt w:val="lowerLetter"/>
      <w:lvlText w:val="%2."/>
      <w:lvlJc w:val="left"/>
      <w:pPr>
        <w:ind w:left="1800" w:hanging="360"/>
      </w:pPr>
    </w:lvl>
    <w:lvl w:ilvl="2" w:tplc="FFFFFFFF" w:tentative="1">
      <w:start w:val="1"/>
      <w:numFmt w:val="lowerRoman"/>
      <w:lvlText w:val="%3."/>
      <w:lvlJc w:val="right"/>
      <w:pPr>
        <w:ind w:left="2520" w:hanging="180"/>
      </w:pPr>
    </w:lvl>
    <w:lvl w:ilvl="3" w:tplc="FFFFFFFF" w:tentative="1">
      <w:start w:val="1"/>
      <w:numFmt w:val="decimal"/>
      <w:lvlText w:val="%4."/>
      <w:lvlJc w:val="left"/>
      <w:pPr>
        <w:ind w:left="3240" w:hanging="360"/>
      </w:pPr>
    </w:lvl>
    <w:lvl w:ilvl="4" w:tplc="FFFFFFFF" w:tentative="1">
      <w:start w:val="1"/>
      <w:numFmt w:val="lowerLetter"/>
      <w:lvlText w:val="%5."/>
      <w:lvlJc w:val="left"/>
      <w:pPr>
        <w:ind w:left="3960" w:hanging="360"/>
      </w:pPr>
    </w:lvl>
    <w:lvl w:ilvl="5" w:tplc="FFFFFFFF" w:tentative="1">
      <w:start w:val="1"/>
      <w:numFmt w:val="lowerRoman"/>
      <w:lvlText w:val="%6."/>
      <w:lvlJc w:val="right"/>
      <w:pPr>
        <w:ind w:left="4680" w:hanging="180"/>
      </w:pPr>
    </w:lvl>
    <w:lvl w:ilvl="6" w:tplc="FFFFFFFF" w:tentative="1">
      <w:start w:val="1"/>
      <w:numFmt w:val="decimal"/>
      <w:lvlText w:val="%7."/>
      <w:lvlJc w:val="left"/>
      <w:pPr>
        <w:ind w:left="5400" w:hanging="360"/>
      </w:pPr>
    </w:lvl>
    <w:lvl w:ilvl="7" w:tplc="FFFFFFFF" w:tentative="1">
      <w:start w:val="1"/>
      <w:numFmt w:val="lowerLetter"/>
      <w:lvlText w:val="%8."/>
      <w:lvlJc w:val="left"/>
      <w:pPr>
        <w:ind w:left="6120" w:hanging="360"/>
      </w:pPr>
    </w:lvl>
    <w:lvl w:ilvl="8" w:tplc="FFFFFFFF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4" w15:restartNumberingAfterBreak="0">
    <w:nsid w:val="53A34C5E"/>
    <w:multiLevelType w:val="hybridMultilevel"/>
    <w:tmpl w:val="B6E89216"/>
    <w:lvl w:ilvl="0" w:tplc="9D0452B6">
      <w:start w:val="1"/>
      <w:numFmt w:val="decimal"/>
      <w:lvlText w:val="%1."/>
      <w:lvlJc w:val="left"/>
      <w:pPr>
        <w:ind w:left="1440" w:hanging="360"/>
      </w:pPr>
      <w:rPr>
        <w:rFonts w:hint="default"/>
        <w:b w:val="0"/>
        <w:bCs w:val="0"/>
        <w:i w:val="0"/>
        <w:iCs w:val="0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75" w15:restartNumberingAfterBreak="0">
    <w:nsid w:val="545B66D6"/>
    <w:multiLevelType w:val="hybridMultilevel"/>
    <w:tmpl w:val="807205D4"/>
    <w:lvl w:ilvl="0" w:tplc="38090017">
      <w:start w:val="1"/>
      <w:numFmt w:val="lowerLetter"/>
      <w:lvlText w:val="%1)"/>
      <w:lvlJc w:val="left"/>
      <w:pPr>
        <w:ind w:left="1778" w:hanging="360"/>
      </w:pPr>
      <w:rPr>
        <w:rFonts w:hint="default"/>
        <w:i w:val="0"/>
        <w:iCs w:val="0"/>
      </w:rPr>
    </w:lvl>
    <w:lvl w:ilvl="1" w:tplc="38090019" w:tentative="1">
      <w:start w:val="1"/>
      <w:numFmt w:val="lowerLetter"/>
      <w:lvlText w:val="%2."/>
      <w:lvlJc w:val="left"/>
      <w:pPr>
        <w:ind w:left="2498" w:hanging="360"/>
      </w:pPr>
    </w:lvl>
    <w:lvl w:ilvl="2" w:tplc="3809001B" w:tentative="1">
      <w:start w:val="1"/>
      <w:numFmt w:val="lowerRoman"/>
      <w:lvlText w:val="%3."/>
      <w:lvlJc w:val="right"/>
      <w:pPr>
        <w:ind w:left="3218" w:hanging="180"/>
      </w:pPr>
    </w:lvl>
    <w:lvl w:ilvl="3" w:tplc="3809000F" w:tentative="1">
      <w:start w:val="1"/>
      <w:numFmt w:val="decimal"/>
      <w:lvlText w:val="%4."/>
      <w:lvlJc w:val="left"/>
      <w:pPr>
        <w:ind w:left="3938" w:hanging="360"/>
      </w:pPr>
    </w:lvl>
    <w:lvl w:ilvl="4" w:tplc="38090019" w:tentative="1">
      <w:start w:val="1"/>
      <w:numFmt w:val="lowerLetter"/>
      <w:lvlText w:val="%5."/>
      <w:lvlJc w:val="left"/>
      <w:pPr>
        <w:ind w:left="4658" w:hanging="360"/>
      </w:pPr>
    </w:lvl>
    <w:lvl w:ilvl="5" w:tplc="3809001B" w:tentative="1">
      <w:start w:val="1"/>
      <w:numFmt w:val="lowerRoman"/>
      <w:lvlText w:val="%6."/>
      <w:lvlJc w:val="right"/>
      <w:pPr>
        <w:ind w:left="5378" w:hanging="180"/>
      </w:pPr>
    </w:lvl>
    <w:lvl w:ilvl="6" w:tplc="3809000F" w:tentative="1">
      <w:start w:val="1"/>
      <w:numFmt w:val="decimal"/>
      <w:lvlText w:val="%7."/>
      <w:lvlJc w:val="left"/>
      <w:pPr>
        <w:ind w:left="6098" w:hanging="360"/>
      </w:pPr>
    </w:lvl>
    <w:lvl w:ilvl="7" w:tplc="38090019" w:tentative="1">
      <w:start w:val="1"/>
      <w:numFmt w:val="lowerLetter"/>
      <w:lvlText w:val="%8."/>
      <w:lvlJc w:val="left"/>
      <w:pPr>
        <w:ind w:left="6818" w:hanging="360"/>
      </w:pPr>
    </w:lvl>
    <w:lvl w:ilvl="8" w:tplc="3809001B" w:tentative="1">
      <w:start w:val="1"/>
      <w:numFmt w:val="lowerRoman"/>
      <w:lvlText w:val="%9."/>
      <w:lvlJc w:val="right"/>
      <w:pPr>
        <w:ind w:left="7538" w:hanging="180"/>
      </w:pPr>
    </w:lvl>
  </w:abstractNum>
  <w:abstractNum w:abstractNumId="76" w15:restartNumberingAfterBreak="0">
    <w:nsid w:val="57437BB9"/>
    <w:multiLevelType w:val="hybridMultilevel"/>
    <w:tmpl w:val="68B69B5E"/>
    <w:lvl w:ilvl="0" w:tplc="CC6A94B0">
      <w:start w:val="4"/>
      <w:numFmt w:val="lowerLetter"/>
      <w:lvlText w:val="%1."/>
      <w:lvlJc w:val="left"/>
      <w:pPr>
        <w:ind w:left="644" w:hanging="360"/>
      </w:pPr>
      <w:rPr>
        <w:rFonts w:hint="default"/>
        <w:b w:val="0"/>
        <w:bCs w:val="0"/>
      </w:rPr>
    </w:lvl>
    <w:lvl w:ilvl="1" w:tplc="38090019" w:tentative="1">
      <w:start w:val="1"/>
      <w:numFmt w:val="lowerLetter"/>
      <w:lvlText w:val="%2."/>
      <w:lvlJc w:val="left"/>
      <w:pPr>
        <w:ind w:left="2723" w:hanging="360"/>
      </w:pPr>
    </w:lvl>
    <w:lvl w:ilvl="2" w:tplc="3809001B" w:tentative="1">
      <w:start w:val="1"/>
      <w:numFmt w:val="lowerRoman"/>
      <w:lvlText w:val="%3."/>
      <w:lvlJc w:val="right"/>
      <w:pPr>
        <w:ind w:left="3443" w:hanging="180"/>
      </w:pPr>
    </w:lvl>
    <w:lvl w:ilvl="3" w:tplc="3809000F" w:tentative="1">
      <w:start w:val="1"/>
      <w:numFmt w:val="decimal"/>
      <w:lvlText w:val="%4."/>
      <w:lvlJc w:val="left"/>
      <w:pPr>
        <w:ind w:left="4163" w:hanging="360"/>
      </w:pPr>
    </w:lvl>
    <w:lvl w:ilvl="4" w:tplc="38090019" w:tentative="1">
      <w:start w:val="1"/>
      <w:numFmt w:val="lowerLetter"/>
      <w:lvlText w:val="%5."/>
      <w:lvlJc w:val="left"/>
      <w:pPr>
        <w:ind w:left="4883" w:hanging="360"/>
      </w:pPr>
    </w:lvl>
    <w:lvl w:ilvl="5" w:tplc="3809001B" w:tentative="1">
      <w:start w:val="1"/>
      <w:numFmt w:val="lowerRoman"/>
      <w:lvlText w:val="%6."/>
      <w:lvlJc w:val="right"/>
      <w:pPr>
        <w:ind w:left="5603" w:hanging="180"/>
      </w:pPr>
    </w:lvl>
    <w:lvl w:ilvl="6" w:tplc="3809000F" w:tentative="1">
      <w:start w:val="1"/>
      <w:numFmt w:val="decimal"/>
      <w:lvlText w:val="%7."/>
      <w:lvlJc w:val="left"/>
      <w:pPr>
        <w:ind w:left="6323" w:hanging="360"/>
      </w:pPr>
    </w:lvl>
    <w:lvl w:ilvl="7" w:tplc="38090019" w:tentative="1">
      <w:start w:val="1"/>
      <w:numFmt w:val="lowerLetter"/>
      <w:lvlText w:val="%8."/>
      <w:lvlJc w:val="left"/>
      <w:pPr>
        <w:ind w:left="7043" w:hanging="360"/>
      </w:pPr>
    </w:lvl>
    <w:lvl w:ilvl="8" w:tplc="3809001B" w:tentative="1">
      <w:start w:val="1"/>
      <w:numFmt w:val="lowerRoman"/>
      <w:lvlText w:val="%9."/>
      <w:lvlJc w:val="right"/>
      <w:pPr>
        <w:ind w:left="7763" w:hanging="180"/>
      </w:pPr>
    </w:lvl>
  </w:abstractNum>
  <w:abstractNum w:abstractNumId="77" w15:restartNumberingAfterBreak="0">
    <w:nsid w:val="57A81AEE"/>
    <w:multiLevelType w:val="hybridMultilevel"/>
    <w:tmpl w:val="1018E288"/>
    <w:lvl w:ilvl="0" w:tplc="14243114">
      <w:start w:val="1"/>
      <w:numFmt w:val="lowerLetter"/>
      <w:lvlText w:val="%1."/>
      <w:lvlJc w:val="left"/>
      <w:pPr>
        <w:ind w:left="1080" w:hanging="360"/>
      </w:pPr>
      <w:rPr>
        <w:i w:val="0"/>
        <w:iCs w:val="0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8" w15:restartNumberingAfterBreak="0">
    <w:nsid w:val="58284AD5"/>
    <w:multiLevelType w:val="hybridMultilevel"/>
    <w:tmpl w:val="756413A4"/>
    <w:lvl w:ilvl="0" w:tplc="62C8FF66">
      <w:start w:val="1"/>
      <w:numFmt w:val="upperLetter"/>
      <w:lvlText w:val="%1."/>
      <w:lvlJc w:val="left"/>
      <w:pPr>
        <w:ind w:left="720" w:hanging="360"/>
      </w:pPr>
    </w:lvl>
    <w:lvl w:ilvl="1" w:tplc="38090019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9" w15:restartNumberingAfterBreak="0">
    <w:nsid w:val="58573BCA"/>
    <w:multiLevelType w:val="hybridMultilevel"/>
    <w:tmpl w:val="EA264DA4"/>
    <w:lvl w:ilvl="0" w:tplc="38090011">
      <w:start w:val="1"/>
      <w:numFmt w:val="decimal"/>
      <w:lvlText w:val="%1)"/>
      <w:lvlJc w:val="left"/>
      <w:pPr>
        <w:ind w:left="1800" w:hanging="360"/>
      </w:p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80" w15:restartNumberingAfterBreak="0">
    <w:nsid w:val="58C40E1F"/>
    <w:multiLevelType w:val="hybridMultilevel"/>
    <w:tmpl w:val="6CCA0292"/>
    <w:lvl w:ilvl="0" w:tplc="38090011">
      <w:start w:val="1"/>
      <w:numFmt w:val="decimal"/>
      <w:lvlText w:val="%1)"/>
      <w:lvlJc w:val="left"/>
      <w:pPr>
        <w:ind w:left="1800" w:hanging="360"/>
      </w:p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81" w15:restartNumberingAfterBreak="0">
    <w:nsid w:val="5A8F56F8"/>
    <w:multiLevelType w:val="hybridMultilevel"/>
    <w:tmpl w:val="6B587BC6"/>
    <w:lvl w:ilvl="0" w:tplc="3809000F">
      <w:start w:val="1"/>
      <w:numFmt w:val="decimal"/>
      <w:lvlText w:val="%1."/>
      <w:lvlJc w:val="left"/>
      <w:pPr>
        <w:ind w:left="360" w:hanging="360"/>
      </w:pPr>
    </w:lvl>
    <w:lvl w:ilvl="1" w:tplc="38090019" w:tentative="1">
      <w:start w:val="1"/>
      <w:numFmt w:val="lowerLetter"/>
      <w:lvlText w:val="%2."/>
      <w:lvlJc w:val="left"/>
      <w:pPr>
        <w:ind w:left="1080" w:hanging="360"/>
      </w:pPr>
    </w:lvl>
    <w:lvl w:ilvl="2" w:tplc="3809001B" w:tentative="1">
      <w:start w:val="1"/>
      <w:numFmt w:val="lowerRoman"/>
      <w:lvlText w:val="%3."/>
      <w:lvlJc w:val="right"/>
      <w:pPr>
        <w:ind w:left="1800" w:hanging="180"/>
      </w:pPr>
    </w:lvl>
    <w:lvl w:ilvl="3" w:tplc="3809000F" w:tentative="1">
      <w:start w:val="1"/>
      <w:numFmt w:val="decimal"/>
      <w:lvlText w:val="%4."/>
      <w:lvlJc w:val="left"/>
      <w:pPr>
        <w:ind w:left="2520" w:hanging="360"/>
      </w:pPr>
    </w:lvl>
    <w:lvl w:ilvl="4" w:tplc="38090019" w:tentative="1">
      <w:start w:val="1"/>
      <w:numFmt w:val="lowerLetter"/>
      <w:lvlText w:val="%5."/>
      <w:lvlJc w:val="left"/>
      <w:pPr>
        <w:ind w:left="3240" w:hanging="360"/>
      </w:pPr>
    </w:lvl>
    <w:lvl w:ilvl="5" w:tplc="3809001B" w:tentative="1">
      <w:start w:val="1"/>
      <w:numFmt w:val="lowerRoman"/>
      <w:lvlText w:val="%6."/>
      <w:lvlJc w:val="right"/>
      <w:pPr>
        <w:ind w:left="3960" w:hanging="180"/>
      </w:pPr>
    </w:lvl>
    <w:lvl w:ilvl="6" w:tplc="3809000F" w:tentative="1">
      <w:start w:val="1"/>
      <w:numFmt w:val="decimal"/>
      <w:lvlText w:val="%7."/>
      <w:lvlJc w:val="left"/>
      <w:pPr>
        <w:ind w:left="4680" w:hanging="360"/>
      </w:pPr>
    </w:lvl>
    <w:lvl w:ilvl="7" w:tplc="38090019" w:tentative="1">
      <w:start w:val="1"/>
      <w:numFmt w:val="lowerLetter"/>
      <w:lvlText w:val="%8."/>
      <w:lvlJc w:val="left"/>
      <w:pPr>
        <w:ind w:left="5400" w:hanging="360"/>
      </w:pPr>
    </w:lvl>
    <w:lvl w:ilvl="8" w:tplc="3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82" w15:restartNumberingAfterBreak="0">
    <w:nsid w:val="5A8F64AE"/>
    <w:multiLevelType w:val="hybridMultilevel"/>
    <w:tmpl w:val="5DCA67EC"/>
    <w:lvl w:ilvl="0" w:tplc="38090017">
      <w:start w:val="1"/>
      <w:numFmt w:val="lowerLetter"/>
      <w:lvlText w:val="%1)"/>
      <w:lvlJc w:val="left"/>
      <w:pPr>
        <w:ind w:left="2160" w:hanging="360"/>
      </w:pPr>
    </w:lvl>
    <w:lvl w:ilvl="1" w:tplc="38090019" w:tentative="1">
      <w:start w:val="1"/>
      <w:numFmt w:val="lowerLetter"/>
      <w:lvlText w:val="%2."/>
      <w:lvlJc w:val="left"/>
      <w:pPr>
        <w:ind w:left="2880" w:hanging="360"/>
      </w:pPr>
    </w:lvl>
    <w:lvl w:ilvl="2" w:tplc="3809001B" w:tentative="1">
      <w:start w:val="1"/>
      <w:numFmt w:val="lowerRoman"/>
      <w:lvlText w:val="%3."/>
      <w:lvlJc w:val="right"/>
      <w:pPr>
        <w:ind w:left="3600" w:hanging="180"/>
      </w:pPr>
    </w:lvl>
    <w:lvl w:ilvl="3" w:tplc="3809000F" w:tentative="1">
      <w:start w:val="1"/>
      <w:numFmt w:val="decimal"/>
      <w:lvlText w:val="%4."/>
      <w:lvlJc w:val="left"/>
      <w:pPr>
        <w:ind w:left="4320" w:hanging="360"/>
      </w:pPr>
    </w:lvl>
    <w:lvl w:ilvl="4" w:tplc="38090019" w:tentative="1">
      <w:start w:val="1"/>
      <w:numFmt w:val="lowerLetter"/>
      <w:lvlText w:val="%5."/>
      <w:lvlJc w:val="left"/>
      <w:pPr>
        <w:ind w:left="5040" w:hanging="360"/>
      </w:pPr>
    </w:lvl>
    <w:lvl w:ilvl="5" w:tplc="3809001B" w:tentative="1">
      <w:start w:val="1"/>
      <w:numFmt w:val="lowerRoman"/>
      <w:lvlText w:val="%6."/>
      <w:lvlJc w:val="right"/>
      <w:pPr>
        <w:ind w:left="5760" w:hanging="180"/>
      </w:pPr>
    </w:lvl>
    <w:lvl w:ilvl="6" w:tplc="3809000F" w:tentative="1">
      <w:start w:val="1"/>
      <w:numFmt w:val="decimal"/>
      <w:lvlText w:val="%7."/>
      <w:lvlJc w:val="left"/>
      <w:pPr>
        <w:ind w:left="6480" w:hanging="360"/>
      </w:pPr>
    </w:lvl>
    <w:lvl w:ilvl="7" w:tplc="38090019" w:tentative="1">
      <w:start w:val="1"/>
      <w:numFmt w:val="lowerLetter"/>
      <w:lvlText w:val="%8."/>
      <w:lvlJc w:val="left"/>
      <w:pPr>
        <w:ind w:left="7200" w:hanging="360"/>
      </w:pPr>
    </w:lvl>
    <w:lvl w:ilvl="8" w:tplc="38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83" w15:restartNumberingAfterBreak="0">
    <w:nsid w:val="5D815C30"/>
    <w:multiLevelType w:val="hybridMultilevel"/>
    <w:tmpl w:val="DC58C20E"/>
    <w:lvl w:ilvl="0" w:tplc="3809000F">
      <w:start w:val="1"/>
      <w:numFmt w:val="decimal"/>
      <w:lvlText w:val="%1."/>
      <w:lvlJc w:val="left"/>
      <w:pPr>
        <w:ind w:left="360" w:hanging="360"/>
      </w:pPr>
    </w:lvl>
    <w:lvl w:ilvl="1" w:tplc="38090019" w:tentative="1">
      <w:start w:val="1"/>
      <w:numFmt w:val="lowerLetter"/>
      <w:lvlText w:val="%2."/>
      <w:lvlJc w:val="left"/>
      <w:pPr>
        <w:ind w:left="1080" w:hanging="360"/>
      </w:pPr>
    </w:lvl>
    <w:lvl w:ilvl="2" w:tplc="3809001B" w:tentative="1">
      <w:start w:val="1"/>
      <w:numFmt w:val="lowerRoman"/>
      <w:lvlText w:val="%3."/>
      <w:lvlJc w:val="right"/>
      <w:pPr>
        <w:ind w:left="1800" w:hanging="180"/>
      </w:pPr>
    </w:lvl>
    <w:lvl w:ilvl="3" w:tplc="3809000F" w:tentative="1">
      <w:start w:val="1"/>
      <w:numFmt w:val="decimal"/>
      <w:lvlText w:val="%4."/>
      <w:lvlJc w:val="left"/>
      <w:pPr>
        <w:ind w:left="2520" w:hanging="360"/>
      </w:pPr>
    </w:lvl>
    <w:lvl w:ilvl="4" w:tplc="38090019" w:tentative="1">
      <w:start w:val="1"/>
      <w:numFmt w:val="lowerLetter"/>
      <w:lvlText w:val="%5."/>
      <w:lvlJc w:val="left"/>
      <w:pPr>
        <w:ind w:left="3240" w:hanging="360"/>
      </w:pPr>
    </w:lvl>
    <w:lvl w:ilvl="5" w:tplc="3809001B" w:tentative="1">
      <w:start w:val="1"/>
      <w:numFmt w:val="lowerRoman"/>
      <w:lvlText w:val="%6."/>
      <w:lvlJc w:val="right"/>
      <w:pPr>
        <w:ind w:left="3960" w:hanging="180"/>
      </w:pPr>
    </w:lvl>
    <w:lvl w:ilvl="6" w:tplc="3809000F" w:tentative="1">
      <w:start w:val="1"/>
      <w:numFmt w:val="decimal"/>
      <w:lvlText w:val="%7."/>
      <w:lvlJc w:val="left"/>
      <w:pPr>
        <w:ind w:left="4680" w:hanging="360"/>
      </w:pPr>
    </w:lvl>
    <w:lvl w:ilvl="7" w:tplc="38090019" w:tentative="1">
      <w:start w:val="1"/>
      <w:numFmt w:val="lowerLetter"/>
      <w:lvlText w:val="%8."/>
      <w:lvlJc w:val="left"/>
      <w:pPr>
        <w:ind w:left="5400" w:hanging="360"/>
      </w:pPr>
    </w:lvl>
    <w:lvl w:ilvl="8" w:tplc="3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84" w15:restartNumberingAfterBreak="0">
    <w:nsid w:val="5E484168"/>
    <w:multiLevelType w:val="hybridMultilevel"/>
    <w:tmpl w:val="533A67B2"/>
    <w:lvl w:ilvl="0" w:tplc="38090011">
      <w:start w:val="1"/>
      <w:numFmt w:val="decimal"/>
      <w:lvlText w:val="%1)"/>
      <w:lvlJc w:val="left"/>
      <w:pPr>
        <w:ind w:left="1440" w:hanging="360"/>
      </w:pPr>
      <w:rPr>
        <w:i w:val="0"/>
        <w:iCs w:val="0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85" w15:restartNumberingAfterBreak="0">
    <w:nsid w:val="5F8707F2"/>
    <w:multiLevelType w:val="hybridMultilevel"/>
    <w:tmpl w:val="651C4E4E"/>
    <w:lvl w:ilvl="0" w:tplc="38090011">
      <w:start w:val="1"/>
      <w:numFmt w:val="decimal"/>
      <w:lvlText w:val="%1)"/>
      <w:lvlJc w:val="left"/>
      <w:pPr>
        <w:ind w:left="1353" w:hanging="360"/>
      </w:pPr>
    </w:lvl>
    <w:lvl w:ilvl="1" w:tplc="38090019" w:tentative="1">
      <w:start w:val="1"/>
      <w:numFmt w:val="lowerLetter"/>
      <w:lvlText w:val="%2."/>
      <w:lvlJc w:val="left"/>
      <w:pPr>
        <w:ind w:left="2073" w:hanging="360"/>
      </w:pPr>
    </w:lvl>
    <w:lvl w:ilvl="2" w:tplc="3809001B" w:tentative="1">
      <w:start w:val="1"/>
      <w:numFmt w:val="lowerRoman"/>
      <w:lvlText w:val="%3."/>
      <w:lvlJc w:val="right"/>
      <w:pPr>
        <w:ind w:left="2793" w:hanging="180"/>
      </w:pPr>
    </w:lvl>
    <w:lvl w:ilvl="3" w:tplc="3809000F" w:tentative="1">
      <w:start w:val="1"/>
      <w:numFmt w:val="decimal"/>
      <w:lvlText w:val="%4."/>
      <w:lvlJc w:val="left"/>
      <w:pPr>
        <w:ind w:left="3513" w:hanging="360"/>
      </w:pPr>
    </w:lvl>
    <w:lvl w:ilvl="4" w:tplc="38090019" w:tentative="1">
      <w:start w:val="1"/>
      <w:numFmt w:val="lowerLetter"/>
      <w:lvlText w:val="%5."/>
      <w:lvlJc w:val="left"/>
      <w:pPr>
        <w:ind w:left="4233" w:hanging="360"/>
      </w:pPr>
    </w:lvl>
    <w:lvl w:ilvl="5" w:tplc="3809001B" w:tentative="1">
      <w:start w:val="1"/>
      <w:numFmt w:val="lowerRoman"/>
      <w:lvlText w:val="%6."/>
      <w:lvlJc w:val="right"/>
      <w:pPr>
        <w:ind w:left="4953" w:hanging="180"/>
      </w:pPr>
    </w:lvl>
    <w:lvl w:ilvl="6" w:tplc="3809000F" w:tentative="1">
      <w:start w:val="1"/>
      <w:numFmt w:val="decimal"/>
      <w:lvlText w:val="%7."/>
      <w:lvlJc w:val="left"/>
      <w:pPr>
        <w:ind w:left="5673" w:hanging="360"/>
      </w:pPr>
    </w:lvl>
    <w:lvl w:ilvl="7" w:tplc="38090019" w:tentative="1">
      <w:start w:val="1"/>
      <w:numFmt w:val="lowerLetter"/>
      <w:lvlText w:val="%8."/>
      <w:lvlJc w:val="left"/>
      <w:pPr>
        <w:ind w:left="6393" w:hanging="360"/>
      </w:pPr>
    </w:lvl>
    <w:lvl w:ilvl="8" w:tplc="3809001B" w:tentative="1">
      <w:start w:val="1"/>
      <w:numFmt w:val="lowerRoman"/>
      <w:lvlText w:val="%9."/>
      <w:lvlJc w:val="right"/>
      <w:pPr>
        <w:ind w:left="7113" w:hanging="180"/>
      </w:pPr>
    </w:lvl>
  </w:abstractNum>
  <w:abstractNum w:abstractNumId="86" w15:restartNumberingAfterBreak="0">
    <w:nsid w:val="61C22887"/>
    <w:multiLevelType w:val="hybridMultilevel"/>
    <w:tmpl w:val="BBB21ED2"/>
    <w:lvl w:ilvl="0" w:tplc="38090011">
      <w:start w:val="1"/>
      <w:numFmt w:val="decimal"/>
      <w:lvlText w:val="%1)"/>
      <w:lvlJc w:val="left"/>
      <w:pPr>
        <w:ind w:left="1440" w:hanging="360"/>
      </w:p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87" w15:restartNumberingAfterBreak="0">
    <w:nsid w:val="62437559"/>
    <w:multiLevelType w:val="hybridMultilevel"/>
    <w:tmpl w:val="66BCC68E"/>
    <w:lvl w:ilvl="0" w:tplc="38090011">
      <w:start w:val="1"/>
      <w:numFmt w:val="decimal"/>
      <w:lvlText w:val="%1)"/>
      <w:lvlJc w:val="left"/>
      <w:pPr>
        <w:ind w:left="1440" w:hanging="360"/>
      </w:p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88" w15:restartNumberingAfterBreak="0">
    <w:nsid w:val="624A09AB"/>
    <w:multiLevelType w:val="hybridMultilevel"/>
    <w:tmpl w:val="61F2DE1C"/>
    <w:lvl w:ilvl="0" w:tplc="38090011">
      <w:start w:val="1"/>
      <w:numFmt w:val="decimal"/>
      <w:lvlText w:val="%1)"/>
      <w:lvlJc w:val="left"/>
      <w:pPr>
        <w:ind w:left="1800" w:hanging="360"/>
      </w:p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89" w15:restartNumberingAfterBreak="0">
    <w:nsid w:val="62860B00"/>
    <w:multiLevelType w:val="hybridMultilevel"/>
    <w:tmpl w:val="9C3A0288"/>
    <w:lvl w:ilvl="0" w:tplc="38090011">
      <w:start w:val="1"/>
      <w:numFmt w:val="decimal"/>
      <w:lvlText w:val="%1)"/>
      <w:lvlJc w:val="left"/>
      <w:pPr>
        <w:ind w:left="1353" w:hanging="360"/>
      </w:pPr>
      <w:rPr>
        <w:i w:val="0"/>
        <w:iCs w:val="0"/>
      </w:rPr>
    </w:lvl>
    <w:lvl w:ilvl="1" w:tplc="38090019" w:tentative="1">
      <w:start w:val="1"/>
      <w:numFmt w:val="lowerLetter"/>
      <w:lvlText w:val="%2."/>
      <w:lvlJc w:val="left"/>
      <w:pPr>
        <w:ind w:left="2073" w:hanging="360"/>
      </w:pPr>
    </w:lvl>
    <w:lvl w:ilvl="2" w:tplc="3809001B" w:tentative="1">
      <w:start w:val="1"/>
      <w:numFmt w:val="lowerRoman"/>
      <w:lvlText w:val="%3."/>
      <w:lvlJc w:val="right"/>
      <w:pPr>
        <w:ind w:left="2793" w:hanging="180"/>
      </w:pPr>
    </w:lvl>
    <w:lvl w:ilvl="3" w:tplc="3809000F" w:tentative="1">
      <w:start w:val="1"/>
      <w:numFmt w:val="decimal"/>
      <w:lvlText w:val="%4."/>
      <w:lvlJc w:val="left"/>
      <w:pPr>
        <w:ind w:left="3513" w:hanging="360"/>
      </w:pPr>
    </w:lvl>
    <w:lvl w:ilvl="4" w:tplc="38090019" w:tentative="1">
      <w:start w:val="1"/>
      <w:numFmt w:val="lowerLetter"/>
      <w:lvlText w:val="%5."/>
      <w:lvlJc w:val="left"/>
      <w:pPr>
        <w:ind w:left="4233" w:hanging="360"/>
      </w:pPr>
    </w:lvl>
    <w:lvl w:ilvl="5" w:tplc="3809001B" w:tentative="1">
      <w:start w:val="1"/>
      <w:numFmt w:val="lowerRoman"/>
      <w:lvlText w:val="%6."/>
      <w:lvlJc w:val="right"/>
      <w:pPr>
        <w:ind w:left="4953" w:hanging="180"/>
      </w:pPr>
    </w:lvl>
    <w:lvl w:ilvl="6" w:tplc="3809000F" w:tentative="1">
      <w:start w:val="1"/>
      <w:numFmt w:val="decimal"/>
      <w:lvlText w:val="%7."/>
      <w:lvlJc w:val="left"/>
      <w:pPr>
        <w:ind w:left="5673" w:hanging="360"/>
      </w:pPr>
    </w:lvl>
    <w:lvl w:ilvl="7" w:tplc="38090019" w:tentative="1">
      <w:start w:val="1"/>
      <w:numFmt w:val="lowerLetter"/>
      <w:lvlText w:val="%8."/>
      <w:lvlJc w:val="left"/>
      <w:pPr>
        <w:ind w:left="6393" w:hanging="360"/>
      </w:pPr>
    </w:lvl>
    <w:lvl w:ilvl="8" w:tplc="3809001B" w:tentative="1">
      <w:start w:val="1"/>
      <w:numFmt w:val="lowerRoman"/>
      <w:lvlText w:val="%9."/>
      <w:lvlJc w:val="right"/>
      <w:pPr>
        <w:ind w:left="7113" w:hanging="180"/>
      </w:pPr>
    </w:lvl>
  </w:abstractNum>
  <w:abstractNum w:abstractNumId="90" w15:restartNumberingAfterBreak="0">
    <w:nsid w:val="653D269D"/>
    <w:multiLevelType w:val="hybridMultilevel"/>
    <w:tmpl w:val="0346EF90"/>
    <w:lvl w:ilvl="0" w:tplc="3809000F">
      <w:start w:val="1"/>
      <w:numFmt w:val="decimal"/>
      <w:lvlText w:val="%1."/>
      <w:lvlJc w:val="left"/>
      <w:pPr>
        <w:ind w:left="360" w:hanging="360"/>
      </w:pPr>
    </w:lvl>
    <w:lvl w:ilvl="1" w:tplc="38090019" w:tentative="1">
      <w:start w:val="1"/>
      <w:numFmt w:val="lowerLetter"/>
      <w:lvlText w:val="%2."/>
      <w:lvlJc w:val="left"/>
      <w:pPr>
        <w:ind w:left="1080" w:hanging="360"/>
      </w:pPr>
    </w:lvl>
    <w:lvl w:ilvl="2" w:tplc="3809001B" w:tentative="1">
      <w:start w:val="1"/>
      <w:numFmt w:val="lowerRoman"/>
      <w:lvlText w:val="%3."/>
      <w:lvlJc w:val="right"/>
      <w:pPr>
        <w:ind w:left="1800" w:hanging="180"/>
      </w:pPr>
    </w:lvl>
    <w:lvl w:ilvl="3" w:tplc="3809000F" w:tentative="1">
      <w:start w:val="1"/>
      <w:numFmt w:val="decimal"/>
      <w:lvlText w:val="%4."/>
      <w:lvlJc w:val="left"/>
      <w:pPr>
        <w:ind w:left="2520" w:hanging="360"/>
      </w:pPr>
    </w:lvl>
    <w:lvl w:ilvl="4" w:tplc="38090019" w:tentative="1">
      <w:start w:val="1"/>
      <w:numFmt w:val="lowerLetter"/>
      <w:lvlText w:val="%5."/>
      <w:lvlJc w:val="left"/>
      <w:pPr>
        <w:ind w:left="3240" w:hanging="360"/>
      </w:pPr>
    </w:lvl>
    <w:lvl w:ilvl="5" w:tplc="3809001B" w:tentative="1">
      <w:start w:val="1"/>
      <w:numFmt w:val="lowerRoman"/>
      <w:lvlText w:val="%6."/>
      <w:lvlJc w:val="right"/>
      <w:pPr>
        <w:ind w:left="3960" w:hanging="180"/>
      </w:pPr>
    </w:lvl>
    <w:lvl w:ilvl="6" w:tplc="3809000F" w:tentative="1">
      <w:start w:val="1"/>
      <w:numFmt w:val="decimal"/>
      <w:lvlText w:val="%7."/>
      <w:lvlJc w:val="left"/>
      <w:pPr>
        <w:ind w:left="4680" w:hanging="360"/>
      </w:pPr>
    </w:lvl>
    <w:lvl w:ilvl="7" w:tplc="38090019" w:tentative="1">
      <w:start w:val="1"/>
      <w:numFmt w:val="lowerLetter"/>
      <w:lvlText w:val="%8."/>
      <w:lvlJc w:val="left"/>
      <w:pPr>
        <w:ind w:left="5400" w:hanging="360"/>
      </w:pPr>
    </w:lvl>
    <w:lvl w:ilvl="8" w:tplc="3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91" w15:restartNumberingAfterBreak="0">
    <w:nsid w:val="664F2F91"/>
    <w:multiLevelType w:val="hybridMultilevel"/>
    <w:tmpl w:val="660067D4"/>
    <w:lvl w:ilvl="0" w:tplc="AEF2E964">
      <w:start w:val="1"/>
      <w:numFmt w:val="decimal"/>
      <w:lvlText w:val="%1."/>
      <w:lvlJc w:val="left"/>
      <w:pPr>
        <w:ind w:left="2160" w:hanging="360"/>
      </w:pPr>
      <w:rPr>
        <w:b/>
        <w:bCs w:val="0"/>
      </w:rPr>
    </w:lvl>
    <w:lvl w:ilvl="1" w:tplc="38090019" w:tentative="1">
      <w:start w:val="1"/>
      <w:numFmt w:val="lowerLetter"/>
      <w:lvlText w:val="%2."/>
      <w:lvlJc w:val="left"/>
      <w:pPr>
        <w:ind w:left="2880" w:hanging="360"/>
      </w:pPr>
    </w:lvl>
    <w:lvl w:ilvl="2" w:tplc="3809001B" w:tentative="1">
      <w:start w:val="1"/>
      <w:numFmt w:val="lowerRoman"/>
      <w:lvlText w:val="%3."/>
      <w:lvlJc w:val="right"/>
      <w:pPr>
        <w:ind w:left="3600" w:hanging="180"/>
      </w:pPr>
    </w:lvl>
    <w:lvl w:ilvl="3" w:tplc="3809000F" w:tentative="1">
      <w:start w:val="1"/>
      <w:numFmt w:val="decimal"/>
      <w:lvlText w:val="%4."/>
      <w:lvlJc w:val="left"/>
      <w:pPr>
        <w:ind w:left="4320" w:hanging="360"/>
      </w:pPr>
    </w:lvl>
    <w:lvl w:ilvl="4" w:tplc="38090019" w:tentative="1">
      <w:start w:val="1"/>
      <w:numFmt w:val="lowerLetter"/>
      <w:lvlText w:val="%5."/>
      <w:lvlJc w:val="left"/>
      <w:pPr>
        <w:ind w:left="5040" w:hanging="360"/>
      </w:pPr>
    </w:lvl>
    <w:lvl w:ilvl="5" w:tplc="3809001B" w:tentative="1">
      <w:start w:val="1"/>
      <w:numFmt w:val="lowerRoman"/>
      <w:lvlText w:val="%6."/>
      <w:lvlJc w:val="right"/>
      <w:pPr>
        <w:ind w:left="5760" w:hanging="180"/>
      </w:pPr>
    </w:lvl>
    <w:lvl w:ilvl="6" w:tplc="3809000F" w:tentative="1">
      <w:start w:val="1"/>
      <w:numFmt w:val="decimal"/>
      <w:lvlText w:val="%7."/>
      <w:lvlJc w:val="left"/>
      <w:pPr>
        <w:ind w:left="6480" w:hanging="360"/>
      </w:pPr>
    </w:lvl>
    <w:lvl w:ilvl="7" w:tplc="38090019" w:tentative="1">
      <w:start w:val="1"/>
      <w:numFmt w:val="lowerLetter"/>
      <w:lvlText w:val="%8."/>
      <w:lvlJc w:val="left"/>
      <w:pPr>
        <w:ind w:left="7200" w:hanging="360"/>
      </w:pPr>
    </w:lvl>
    <w:lvl w:ilvl="8" w:tplc="38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92" w15:restartNumberingAfterBreak="0">
    <w:nsid w:val="6DC43A9F"/>
    <w:multiLevelType w:val="hybridMultilevel"/>
    <w:tmpl w:val="14568F3E"/>
    <w:lvl w:ilvl="0" w:tplc="3A9831E8">
      <w:start w:val="1"/>
      <w:numFmt w:val="lowerLetter"/>
      <w:lvlText w:val="%1."/>
      <w:lvlJc w:val="left"/>
      <w:pPr>
        <w:ind w:left="-87" w:hanging="360"/>
      </w:pPr>
      <w:rPr>
        <w:rFonts w:hint="default"/>
      </w:rPr>
    </w:lvl>
    <w:lvl w:ilvl="1" w:tplc="38090019">
      <w:start w:val="1"/>
      <w:numFmt w:val="lowerLetter"/>
      <w:lvlText w:val="%2."/>
      <w:lvlJc w:val="left"/>
      <w:pPr>
        <w:ind w:left="633" w:hanging="360"/>
      </w:pPr>
    </w:lvl>
    <w:lvl w:ilvl="2" w:tplc="3809001B" w:tentative="1">
      <w:start w:val="1"/>
      <w:numFmt w:val="lowerRoman"/>
      <w:lvlText w:val="%3."/>
      <w:lvlJc w:val="right"/>
      <w:pPr>
        <w:ind w:left="1353" w:hanging="180"/>
      </w:pPr>
    </w:lvl>
    <w:lvl w:ilvl="3" w:tplc="3809000F" w:tentative="1">
      <w:start w:val="1"/>
      <w:numFmt w:val="decimal"/>
      <w:lvlText w:val="%4."/>
      <w:lvlJc w:val="left"/>
      <w:pPr>
        <w:ind w:left="2073" w:hanging="360"/>
      </w:pPr>
    </w:lvl>
    <w:lvl w:ilvl="4" w:tplc="38090019" w:tentative="1">
      <w:start w:val="1"/>
      <w:numFmt w:val="lowerLetter"/>
      <w:lvlText w:val="%5."/>
      <w:lvlJc w:val="left"/>
      <w:pPr>
        <w:ind w:left="2793" w:hanging="360"/>
      </w:pPr>
    </w:lvl>
    <w:lvl w:ilvl="5" w:tplc="3809001B" w:tentative="1">
      <w:start w:val="1"/>
      <w:numFmt w:val="lowerRoman"/>
      <w:lvlText w:val="%6."/>
      <w:lvlJc w:val="right"/>
      <w:pPr>
        <w:ind w:left="3513" w:hanging="180"/>
      </w:pPr>
    </w:lvl>
    <w:lvl w:ilvl="6" w:tplc="3809000F" w:tentative="1">
      <w:start w:val="1"/>
      <w:numFmt w:val="decimal"/>
      <w:lvlText w:val="%7."/>
      <w:lvlJc w:val="left"/>
      <w:pPr>
        <w:ind w:left="4233" w:hanging="360"/>
      </w:pPr>
    </w:lvl>
    <w:lvl w:ilvl="7" w:tplc="38090019" w:tentative="1">
      <w:start w:val="1"/>
      <w:numFmt w:val="lowerLetter"/>
      <w:lvlText w:val="%8."/>
      <w:lvlJc w:val="left"/>
      <w:pPr>
        <w:ind w:left="4953" w:hanging="360"/>
      </w:pPr>
    </w:lvl>
    <w:lvl w:ilvl="8" w:tplc="3809001B" w:tentative="1">
      <w:start w:val="1"/>
      <w:numFmt w:val="lowerRoman"/>
      <w:lvlText w:val="%9."/>
      <w:lvlJc w:val="right"/>
      <w:pPr>
        <w:ind w:left="5673" w:hanging="180"/>
      </w:pPr>
    </w:lvl>
  </w:abstractNum>
  <w:abstractNum w:abstractNumId="93" w15:restartNumberingAfterBreak="0">
    <w:nsid w:val="71F6468E"/>
    <w:multiLevelType w:val="hybridMultilevel"/>
    <w:tmpl w:val="9DB0D2CC"/>
    <w:lvl w:ilvl="0" w:tplc="38090017">
      <w:start w:val="1"/>
      <w:numFmt w:val="lowerLetter"/>
      <w:lvlText w:val="%1)"/>
      <w:lvlJc w:val="left"/>
      <w:pPr>
        <w:ind w:left="1800" w:hanging="360"/>
      </w:p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94" w15:restartNumberingAfterBreak="0">
    <w:nsid w:val="73141D72"/>
    <w:multiLevelType w:val="hybridMultilevel"/>
    <w:tmpl w:val="9BE4E91A"/>
    <w:lvl w:ilvl="0" w:tplc="38090019">
      <w:start w:val="1"/>
      <w:numFmt w:val="lowerLetter"/>
      <w:lvlText w:val="%1."/>
      <w:lvlJc w:val="left"/>
      <w:pPr>
        <w:ind w:left="1440" w:hanging="360"/>
      </w:p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95" w15:restartNumberingAfterBreak="0">
    <w:nsid w:val="734C0D9B"/>
    <w:multiLevelType w:val="hybridMultilevel"/>
    <w:tmpl w:val="D8AAA71E"/>
    <w:lvl w:ilvl="0" w:tplc="38090015">
      <w:start w:val="1"/>
      <w:numFmt w:val="upperLetter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6" w15:restartNumberingAfterBreak="0">
    <w:nsid w:val="73EE5190"/>
    <w:multiLevelType w:val="hybridMultilevel"/>
    <w:tmpl w:val="7E5C15D6"/>
    <w:lvl w:ilvl="0" w:tplc="389C1230">
      <w:start w:val="1"/>
      <w:numFmt w:val="upperLetter"/>
      <w:lvlText w:val="%1."/>
      <w:lvlJc w:val="left"/>
      <w:pPr>
        <w:ind w:left="720" w:hanging="360"/>
      </w:pPr>
      <w:rPr>
        <w:b/>
        <w:bCs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7" w15:restartNumberingAfterBreak="0">
    <w:nsid w:val="751E501B"/>
    <w:multiLevelType w:val="hybridMultilevel"/>
    <w:tmpl w:val="86F61D00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8" w15:restartNumberingAfterBreak="0">
    <w:nsid w:val="75FF020F"/>
    <w:multiLevelType w:val="hybridMultilevel"/>
    <w:tmpl w:val="582E61F8"/>
    <w:lvl w:ilvl="0" w:tplc="69AA1C92">
      <w:start w:val="3"/>
      <w:numFmt w:val="decimal"/>
      <w:lvlText w:val="%1)"/>
      <w:lvlJc w:val="left"/>
      <w:pPr>
        <w:ind w:left="180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9" w15:restartNumberingAfterBreak="0">
    <w:nsid w:val="76C25303"/>
    <w:multiLevelType w:val="hybridMultilevel"/>
    <w:tmpl w:val="9ACE3EF4"/>
    <w:lvl w:ilvl="0" w:tplc="38090019">
      <w:start w:val="1"/>
      <w:numFmt w:val="lowerLetter"/>
      <w:lvlText w:val="%1."/>
      <w:lvlJc w:val="left"/>
      <w:pPr>
        <w:ind w:left="1080" w:hanging="360"/>
      </w:p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00" w15:restartNumberingAfterBreak="0">
    <w:nsid w:val="79E22D0F"/>
    <w:multiLevelType w:val="hybridMultilevel"/>
    <w:tmpl w:val="1B247956"/>
    <w:lvl w:ilvl="0" w:tplc="38090015">
      <w:start w:val="1"/>
      <w:numFmt w:val="upperLetter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1" w15:restartNumberingAfterBreak="0">
    <w:nsid w:val="7AAA2CD4"/>
    <w:multiLevelType w:val="hybridMultilevel"/>
    <w:tmpl w:val="0B5C35E8"/>
    <w:lvl w:ilvl="0" w:tplc="5638272C">
      <w:start w:val="1"/>
      <w:numFmt w:val="decimal"/>
      <w:lvlText w:val="%1."/>
      <w:lvlJc w:val="left"/>
      <w:pPr>
        <w:ind w:left="-54" w:hanging="360"/>
      </w:pPr>
      <w:rPr>
        <w:rFonts w:hint="default"/>
      </w:rPr>
    </w:lvl>
    <w:lvl w:ilvl="1" w:tplc="38090019">
      <w:start w:val="1"/>
      <w:numFmt w:val="lowerLetter"/>
      <w:lvlText w:val="%2."/>
      <w:lvlJc w:val="left"/>
      <w:pPr>
        <w:ind w:left="666" w:hanging="360"/>
      </w:pPr>
    </w:lvl>
    <w:lvl w:ilvl="2" w:tplc="3809001B" w:tentative="1">
      <w:start w:val="1"/>
      <w:numFmt w:val="lowerRoman"/>
      <w:lvlText w:val="%3."/>
      <w:lvlJc w:val="right"/>
      <w:pPr>
        <w:ind w:left="1386" w:hanging="180"/>
      </w:pPr>
    </w:lvl>
    <w:lvl w:ilvl="3" w:tplc="3809000F" w:tentative="1">
      <w:start w:val="1"/>
      <w:numFmt w:val="decimal"/>
      <w:lvlText w:val="%4."/>
      <w:lvlJc w:val="left"/>
      <w:pPr>
        <w:ind w:left="2106" w:hanging="360"/>
      </w:pPr>
    </w:lvl>
    <w:lvl w:ilvl="4" w:tplc="38090019" w:tentative="1">
      <w:start w:val="1"/>
      <w:numFmt w:val="lowerLetter"/>
      <w:lvlText w:val="%5."/>
      <w:lvlJc w:val="left"/>
      <w:pPr>
        <w:ind w:left="2826" w:hanging="360"/>
      </w:pPr>
    </w:lvl>
    <w:lvl w:ilvl="5" w:tplc="3809001B" w:tentative="1">
      <w:start w:val="1"/>
      <w:numFmt w:val="lowerRoman"/>
      <w:lvlText w:val="%6."/>
      <w:lvlJc w:val="right"/>
      <w:pPr>
        <w:ind w:left="3546" w:hanging="180"/>
      </w:pPr>
    </w:lvl>
    <w:lvl w:ilvl="6" w:tplc="3809000F" w:tentative="1">
      <w:start w:val="1"/>
      <w:numFmt w:val="decimal"/>
      <w:lvlText w:val="%7."/>
      <w:lvlJc w:val="left"/>
      <w:pPr>
        <w:ind w:left="4266" w:hanging="360"/>
      </w:pPr>
    </w:lvl>
    <w:lvl w:ilvl="7" w:tplc="38090019" w:tentative="1">
      <w:start w:val="1"/>
      <w:numFmt w:val="lowerLetter"/>
      <w:lvlText w:val="%8."/>
      <w:lvlJc w:val="left"/>
      <w:pPr>
        <w:ind w:left="4986" w:hanging="360"/>
      </w:pPr>
    </w:lvl>
    <w:lvl w:ilvl="8" w:tplc="3809001B" w:tentative="1">
      <w:start w:val="1"/>
      <w:numFmt w:val="lowerRoman"/>
      <w:lvlText w:val="%9."/>
      <w:lvlJc w:val="right"/>
      <w:pPr>
        <w:ind w:left="5706" w:hanging="180"/>
      </w:pPr>
    </w:lvl>
  </w:abstractNum>
  <w:abstractNum w:abstractNumId="102" w15:restartNumberingAfterBreak="0">
    <w:nsid w:val="7C4A6551"/>
    <w:multiLevelType w:val="hybridMultilevel"/>
    <w:tmpl w:val="9FAE83BC"/>
    <w:lvl w:ilvl="0" w:tplc="38090011">
      <w:start w:val="1"/>
      <w:numFmt w:val="decimal"/>
      <w:lvlText w:val="%1)"/>
      <w:lvlJc w:val="left"/>
      <w:pPr>
        <w:ind w:left="1582" w:hanging="360"/>
      </w:pPr>
      <w:rPr>
        <w:b w:val="0"/>
        <w:bCs w:val="0"/>
      </w:rPr>
    </w:lvl>
    <w:lvl w:ilvl="1" w:tplc="38090019" w:tentative="1">
      <w:start w:val="1"/>
      <w:numFmt w:val="lowerLetter"/>
      <w:lvlText w:val="%2."/>
      <w:lvlJc w:val="left"/>
      <w:pPr>
        <w:ind w:left="2302" w:hanging="360"/>
      </w:pPr>
    </w:lvl>
    <w:lvl w:ilvl="2" w:tplc="3809001B" w:tentative="1">
      <w:start w:val="1"/>
      <w:numFmt w:val="lowerRoman"/>
      <w:lvlText w:val="%3."/>
      <w:lvlJc w:val="right"/>
      <w:pPr>
        <w:ind w:left="3022" w:hanging="180"/>
      </w:pPr>
    </w:lvl>
    <w:lvl w:ilvl="3" w:tplc="3809000F" w:tentative="1">
      <w:start w:val="1"/>
      <w:numFmt w:val="decimal"/>
      <w:lvlText w:val="%4."/>
      <w:lvlJc w:val="left"/>
      <w:pPr>
        <w:ind w:left="3742" w:hanging="360"/>
      </w:pPr>
    </w:lvl>
    <w:lvl w:ilvl="4" w:tplc="38090019" w:tentative="1">
      <w:start w:val="1"/>
      <w:numFmt w:val="lowerLetter"/>
      <w:lvlText w:val="%5."/>
      <w:lvlJc w:val="left"/>
      <w:pPr>
        <w:ind w:left="4462" w:hanging="360"/>
      </w:pPr>
    </w:lvl>
    <w:lvl w:ilvl="5" w:tplc="3809001B" w:tentative="1">
      <w:start w:val="1"/>
      <w:numFmt w:val="lowerRoman"/>
      <w:lvlText w:val="%6."/>
      <w:lvlJc w:val="right"/>
      <w:pPr>
        <w:ind w:left="5182" w:hanging="180"/>
      </w:pPr>
    </w:lvl>
    <w:lvl w:ilvl="6" w:tplc="3809000F" w:tentative="1">
      <w:start w:val="1"/>
      <w:numFmt w:val="decimal"/>
      <w:lvlText w:val="%7."/>
      <w:lvlJc w:val="left"/>
      <w:pPr>
        <w:ind w:left="5902" w:hanging="360"/>
      </w:pPr>
    </w:lvl>
    <w:lvl w:ilvl="7" w:tplc="38090019" w:tentative="1">
      <w:start w:val="1"/>
      <w:numFmt w:val="lowerLetter"/>
      <w:lvlText w:val="%8."/>
      <w:lvlJc w:val="left"/>
      <w:pPr>
        <w:ind w:left="6622" w:hanging="360"/>
      </w:pPr>
    </w:lvl>
    <w:lvl w:ilvl="8" w:tplc="3809001B" w:tentative="1">
      <w:start w:val="1"/>
      <w:numFmt w:val="lowerRoman"/>
      <w:lvlText w:val="%9."/>
      <w:lvlJc w:val="right"/>
      <w:pPr>
        <w:ind w:left="7342" w:hanging="180"/>
      </w:pPr>
    </w:lvl>
  </w:abstractNum>
  <w:abstractNum w:abstractNumId="103" w15:restartNumberingAfterBreak="0">
    <w:nsid w:val="7D324A58"/>
    <w:multiLevelType w:val="hybridMultilevel"/>
    <w:tmpl w:val="A0F2F5FA"/>
    <w:lvl w:ilvl="0" w:tplc="3809000F">
      <w:start w:val="1"/>
      <w:numFmt w:val="decimal"/>
      <w:lvlText w:val="%1."/>
      <w:lvlJc w:val="left"/>
      <w:pPr>
        <w:ind w:left="1080" w:hanging="360"/>
      </w:p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04" w15:restartNumberingAfterBreak="0">
    <w:nsid w:val="7D545746"/>
    <w:multiLevelType w:val="hybridMultilevel"/>
    <w:tmpl w:val="8252E3F6"/>
    <w:lvl w:ilvl="0" w:tplc="38090011">
      <w:start w:val="1"/>
      <w:numFmt w:val="decimal"/>
      <w:lvlText w:val="%1)"/>
      <w:lvlJc w:val="left"/>
      <w:pPr>
        <w:ind w:left="1353" w:hanging="360"/>
      </w:pPr>
    </w:lvl>
    <w:lvl w:ilvl="1" w:tplc="38090019" w:tentative="1">
      <w:start w:val="1"/>
      <w:numFmt w:val="lowerLetter"/>
      <w:lvlText w:val="%2."/>
      <w:lvlJc w:val="left"/>
      <w:pPr>
        <w:ind w:left="2073" w:hanging="360"/>
      </w:pPr>
    </w:lvl>
    <w:lvl w:ilvl="2" w:tplc="3809001B" w:tentative="1">
      <w:start w:val="1"/>
      <w:numFmt w:val="lowerRoman"/>
      <w:lvlText w:val="%3."/>
      <w:lvlJc w:val="right"/>
      <w:pPr>
        <w:ind w:left="2793" w:hanging="180"/>
      </w:pPr>
    </w:lvl>
    <w:lvl w:ilvl="3" w:tplc="3809000F" w:tentative="1">
      <w:start w:val="1"/>
      <w:numFmt w:val="decimal"/>
      <w:lvlText w:val="%4."/>
      <w:lvlJc w:val="left"/>
      <w:pPr>
        <w:ind w:left="3513" w:hanging="360"/>
      </w:pPr>
    </w:lvl>
    <w:lvl w:ilvl="4" w:tplc="38090019" w:tentative="1">
      <w:start w:val="1"/>
      <w:numFmt w:val="lowerLetter"/>
      <w:lvlText w:val="%5."/>
      <w:lvlJc w:val="left"/>
      <w:pPr>
        <w:ind w:left="4233" w:hanging="360"/>
      </w:pPr>
    </w:lvl>
    <w:lvl w:ilvl="5" w:tplc="3809001B" w:tentative="1">
      <w:start w:val="1"/>
      <w:numFmt w:val="lowerRoman"/>
      <w:lvlText w:val="%6."/>
      <w:lvlJc w:val="right"/>
      <w:pPr>
        <w:ind w:left="4953" w:hanging="180"/>
      </w:pPr>
    </w:lvl>
    <w:lvl w:ilvl="6" w:tplc="3809000F" w:tentative="1">
      <w:start w:val="1"/>
      <w:numFmt w:val="decimal"/>
      <w:lvlText w:val="%7."/>
      <w:lvlJc w:val="left"/>
      <w:pPr>
        <w:ind w:left="5673" w:hanging="360"/>
      </w:pPr>
    </w:lvl>
    <w:lvl w:ilvl="7" w:tplc="38090019" w:tentative="1">
      <w:start w:val="1"/>
      <w:numFmt w:val="lowerLetter"/>
      <w:lvlText w:val="%8."/>
      <w:lvlJc w:val="left"/>
      <w:pPr>
        <w:ind w:left="6393" w:hanging="360"/>
      </w:pPr>
    </w:lvl>
    <w:lvl w:ilvl="8" w:tplc="3809001B" w:tentative="1">
      <w:start w:val="1"/>
      <w:numFmt w:val="lowerRoman"/>
      <w:lvlText w:val="%9."/>
      <w:lvlJc w:val="right"/>
      <w:pPr>
        <w:ind w:left="7113" w:hanging="180"/>
      </w:pPr>
    </w:lvl>
  </w:abstractNum>
  <w:abstractNum w:abstractNumId="105" w15:restartNumberingAfterBreak="0">
    <w:nsid w:val="7E2B0A76"/>
    <w:multiLevelType w:val="hybridMultilevel"/>
    <w:tmpl w:val="4E22FDC8"/>
    <w:lvl w:ilvl="0" w:tplc="72B032D0">
      <w:start w:val="1"/>
      <w:numFmt w:val="lowerLetter"/>
      <w:lvlText w:val="%1."/>
      <w:lvlJc w:val="left"/>
      <w:pPr>
        <w:ind w:left="1080" w:hanging="360"/>
      </w:pPr>
      <w:rPr>
        <w:i w:val="0"/>
        <w:iCs w:val="0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06" w15:restartNumberingAfterBreak="0">
    <w:nsid w:val="7FE2444A"/>
    <w:multiLevelType w:val="hybridMultilevel"/>
    <w:tmpl w:val="361C2C52"/>
    <w:lvl w:ilvl="0" w:tplc="3809000F">
      <w:start w:val="1"/>
      <w:numFmt w:val="decimal"/>
      <w:lvlText w:val="%1."/>
      <w:lvlJc w:val="left"/>
      <w:pPr>
        <w:ind w:left="360" w:hanging="360"/>
      </w:pPr>
    </w:lvl>
    <w:lvl w:ilvl="1" w:tplc="38090019" w:tentative="1">
      <w:start w:val="1"/>
      <w:numFmt w:val="lowerLetter"/>
      <w:lvlText w:val="%2."/>
      <w:lvlJc w:val="left"/>
      <w:pPr>
        <w:ind w:left="1080" w:hanging="360"/>
      </w:pPr>
    </w:lvl>
    <w:lvl w:ilvl="2" w:tplc="3809001B" w:tentative="1">
      <w:start w:val="1"/>
      <w:numFmt w:val="lowerRoman"/>
      <w:lvlText w:val="%3."/>
      <w:lvlJc w:val="right"/>
      <w:pPr>
        <w:ind w:left="1800" w:hanging="180"/>
      </w:pPr>
    </w:lvl>
    <w:lvl w:ilvl="3" w:tplc="3809000F" w:tentative="1">
      <w:start w:val="1"/>
      <w:numFmt w:val="decimal"/>
      <w:lvlText w:val="%4."/>
      <w:lvlJc w:val="left"/>
      <w:pPr>
        <w:ind w:left="2520" w:hanging="360"/>
      </w:pPr>
    </w:lvl>
    <w:lvl w:ilvl="4" w:tplc="38090019" w:tentative="1">
      <w:start w:val="1"/>
      <w:numFmt w:val="lowerLetter"/>
      <w:lvlText w:val="%5."/>
      <w:lvlJc w:val="left"/>
      <w:pPr>
        <w:ind w:left="3240" w:hanging="360"/>
      </w:pPr>
    </w:lvl>
    <w:lvl w:ilvl="5" w:tplc="3809001B" w:tentative="1">
      <w:start w:val="1"/>
      <w:numFmt w:val="lowerRoman"/>
      <w:lvlText w:val="%6."/>
      <w:lvlJc w:val="right"/>
      <w:pPr>
        <w:ind w:left="3960" w:hanging="180"/>
      </w:pPr>
    </w:lvl>
    <w:lvl w:ilvl="6" w:tplc="3809000F" w:tentative="1">
      <w:start w:val="1"/>
      <w:numFmt w:val="decimal"/>
      <w:lvlText w:val="%7."/>
      <w:lvlJc w:val="left"/>
      <w:pPr>
        <w:ind w:left="4680" w:hanging="360"/>
      </w:pPr>
    </w:lvl>
    <w:lvl w:ilvl="7" w:tplc="38090019" w:tentative="1">
      <w:start w:val="1"/>
      <w:numFmt w:val="lowerLetter"/>
      <w:lvlText w:val="%8."/>
      <w:lvlJc w:val="left"/>
      <w:pPr>
        <w:ind w:left="5400" w:hanging="360"/>
      </w:pPr>
    </w:lvl>
    <w:lvl w:ilvl="8" w:tplc="38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58"/>
  </w:num>
  <w:num w:numId="2">
    <w:abstractNumId w:val="97"/>
  </w:num>
  <w:num w:numId="3">
    <w:abstractNumId w:val="24"/>
  </w:num>
  <w:num w:numId="4">
    <w:abstractNumId w:val="101"/>
  </w:num>
  <w:num w:numId="5">
    <w:abstractNumId w:val="92"/>
  </w:num>
  <w:num w:numId="6">
    <w:abstractNumId w:val="60"/>
  </w:num>
  <w:num w:numId="7">
    <w:abstractNumId w:val="32"/>
  </w:num>
  <w:num w:numId="8">
    <w:abstractNumId w:val="17"/>
  </w:num>
  <w:num w:numId="9">
    <w:abstractNumId w:val="75"/>
  </w:num>
  <w:num w:numId="10">
    <w:abstractNumId w:val="38"/>
  </w:num>
  <w:num w:numId="11">
    <w:abstractNumId w:val="53"/>
  </w:num>
  <w:num w:numId="12">
    <w:abstractNumId w:val="26"/>
  </w:num>
  <w:num w:numId="13">
    <w:abstractNumId w:val="11"/>
  </w:num>
  <w:num w:numId="14">
    <w:abstractNumId w:val="87"/>
  </w:num>
  <w:num w:numId="15">
    <w:abstractNumId w:val="37"/>
  </w:num>
  <w:num w:numId="16">
    <w:abstractNumId w:val="95"/>
  </w:num>
  <w:num w:numId="17">
    <w:abstractNumId w:val="100"/>
  </w:num>
  <w:num w:numId="18">
    <w:abstractNumId w:val="1"/>
  </w:num>
  <w:num w:numId="19">
    <w:abstractNumId w:val="36"/>
  </w:num>
  <w:num w:numId="20">
    <w:abstractNumId w:val="102"/>
  </w:num>
  <w:num w:numId="21">
    <w:abstractNumId w:val="28"/>
  </w:num>
  <w:num w:numId="22">
    <w:abstractNumId w:val="74"/>
  </w:num>
  <w:num w:numId="23">
    <w:abstractNumId w:val="49"/>
  </w:num>
  <w:num w:numId="24">
    <w:abstractNumId w:val="48"/>
  </w:num>
  <w:num w:numId="25">
    <w:abstractNumId w:val="2"/>
  </w:num>
  <w:num w:numId="26">
    <w:abstractNumId w:val="104"/>
  </w:num>
  <w:num w:numId="27">
    <w:abstractNumId w:val="0"/>
  </w:num>
  <w:num w:numId="28">
    <w:abstractNumId w:val="56"/>
  </w:num>
  <w:num w:numId="29">
    <w:abstractNumId w:val="40"/>
  </w:num>
  <w:num w:numId="30">
    <w:abstractNumId w:val="65"/>
  </w:num>
  <w:num w:numId="31">
    <w:abstractNumId w:val="67"/>
  </w:num>
  <w:num w:numId="32">
    <w:abstractNumId w:val="7"/>
  </w:num>
  <w:num w:numId="33">
    <w:abstractNumId w:val="20"/>
  </w:num>
  <w:num w:numId="34">
    <w:abstractNumId w:val="66"/>
  </w:num>
  <w:num w:numId="35">
    <w:abstractNumId w:val="93"/>
  </w:num>
  <w:num w:numId="36">
    <w:abstractNumId w:val="44"/>
  </w:num>
  <w:num w:numId="37">
    <w:abstractNumId w:val="57"/>
  </w:num>
  <w:num w:numId="38">
    <w:abstractNumId w:val="85"/>
  </w:num>
  <w:num w:numId="39">
    <w:abstractNumId w:val="8"/>
  </w:num>
  <w:num w:numId="40">
    <w:abstractNumId w:val="68"/>
  </w:num>
  <w:num w:numId="41">
    <w:abstractNumId w:val="19"/>
  </w:num>
  <w:num w:numId="42">
    <w:abstractNumId w:val="69"/>
  </w:num>
  <w:num w:numId="43">
    <w:abstractNumId w:val="22"/>
  </w:num>
  <w:num w:numId="44">
    <w:abstractNumId w:val="106"/>
  </w:num>
  <w:num w:numId="45">
    <w:abstractNumId w:val="81"/>
  </w:num>
  <w:num w:numId="46">
    <w:abstractNumId w:val="90"/>
  </w:num>
  <w:num w:numId="47">
    <w:abstractNumId w:val="18"/>
  </w:num>
  <w:num w:numId="48">
    <w:abstractNumId w:val="84"/>
  </w:num>
  <w:num w:numId="49">
    <w:abstractNumId w:val="33"/>
  </w:num>
  <w:num w:numId="50">
    <w:abstractNumId w:val="4"/>
  </w:num>
  <w:num w:numId="51">
    <w:abstractNumId w:val="94"/>
  </w:num>
  <w:num w:numId="52">
    <w:abstractNumId w:val="46"/>
  </w:num>
  <w:num w:numId="53">
    <w:abstractNumId w:val="61"/>
  </w:num>
  <w:num w:numId="54">
    <w:abstractNumId w:val="47"/>
  </w:num>
  <w:num w:numId="55">
    <w:abstractNumId w:val="82"/>
  </w:num>
  <w:num w:numId="56">
    <w:abstractNumId w:val="80"/>
  </w:num>
  <w:num w:numId="57">
    <w:abstractNumId w:val="59"/>
  </w:num>
  <w:num w:numId="58">
    <w:abstractNumId w:val="52"/>
  </w:num>
  <w:num w:numId="59">
    <w:abstractNumId w:val="77"/>
  </w:num>
  <w:num w:numId="60">
    <w:abstractNumId w:val="105"/>
  </w:num>
  <w:num w:numId="61">
    <w:abstractNumId w:val="31"/>
  </w:num>
  <w:num w:numId="62">
    <w:abstractNumId w:val="99"/>
  </w:num>
  <w:num w:numId="63">
    <w:abstractNumId w:val="35"/>
  </w:num>
  <w:num w:numId="64">
    <w:abstractNumId w:val="96"/>
  </w:num>
  <w:num w:numId="65">
    <w:abstractNumId w:val="103"/>
  </w:num>
  <w:num w:numId="66">
    <w:abstractNumId w:val="76"/>
  </w:num>
  <w:num w:numId="67">
    <w:abstractNumId w:val="43"/>
  </w:num>
  <w:num w:numId="68">
    <w:abstractNumId w:val="64"/>
  </w:num>
  <w:num w:numId="69">
    <w:abstractNumId w:val="86"/>
  </w:num>
  <w:num w:numId="70">
    <w:abstractNumId w:val="83"/>
  </w:num>
  <w:num w:numId="71">
    <w:abstractNumId w:val="89"/>
  </w:num>
  <w:num w:numId="72">
    <w:abstractNumId w:val="55"/>
  </w:num>
  <w:num w:numId="73">
    <w:abstractNumId w:val="39"/>
  </w:num>
  <w:num w:numId="74">
    <w:abstractNumId w:val="78"/>
  </w:num>
  <w:num w:numId="75">
    <w:abstractNumId w:val="34"/>
  </w:num>
  <w:num w:numId="76">
    <w:abstractNumId w:val="10"/>
  </w:num>
  <w:num w:numId="77">
    <w:abstractNumId w:val="23"/>
  </w:num>
  <w:num w:numId="78">
    <w:abstractNumId w:val="15"/>
  </w:num>
  <w:num w:numId="79">
    <w:abstractNumId w:val="6"/>
  </w:num>
  <w:num w:numId="80">
    <w:abstractNumId w:val="91"/>
  </w:num>
  <w:num w:numId="81">
    <w:abstractNumId w:val="71"/>
  </w:num>
  <w:num w:numId="82">
    <w:abstractNumId w:val="72"/>
  </w:num>
  <w:num w:numId="83">
    <w:abstractNumId w:val="21"/>
  </w:num>
  <w:num w:numId="84">
    <w:abstractNumId w:val="9"/>
  </w:num>
  <w:num w:numId="85">
    <w:abstractNumId w:val="12"/>
  </w:num>
  <w:num w:numId="86">
    <w:abstractNumId w:val="50"/>
  </w:num>
  <w:num w:numId="87">
    <w:abstractNumId w:val="42"/>
  </w:num>
  <w:num w:numId="88">
    <w:abstractNumId w:val="88"/>
  </w:num>
  <w:num w:numId="89">
    <w:abstractNumId w:val="41"/>
  </w:num>
  <w:num w:numId="90">
    <w:abstractNumId w:val="25"/>
  </w:num>
  <w:num w:numId="91">
    <w:abstractNumId w:val="13"/>
  </w:num>
  <w:num w:numId="92">
    <w:abstractNumId w:val="51"/>
  </w:num>
  <w:num w:numId="93">
    <w:abstractNumId w:val="62"/>
  </w:num>
  <w:num w:numId="94">
    <w:abstractNumId w:val="29"/>
  </w:num>
  <w:num w:numId="95">
    <w:abstractNumId w:val="70"/>
  </w:num>
  <w:num w:numId="96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97">
    <w:abstractNumId w:val="27"/>
  </w:num>
  <w:num w:numId="98">
    <w:abstractNumId w:val="16"/>
  </w:num>
  <w:num w:numId="99">
    <w:abstractNumId w:val="73"/>
  </w:num>
  <w:num w:numId="100">
    <w:abstractNumId w:val="30"/>
  </w:num>
  <w:num w:numId="101">
    <w:abstractNumId w:val="63"/>
  </w:num>
  <w:num w:numId="102">
    <w:abstractNumId w:val="3"/>
  </w:num>
  <w:num w:numId="103">
    <w:abstractNumId w:val="79"/>
  </w:num>
  <w:num w:numId="104">
    <w:abstractNumId w:val="54"/>
  </w:num>
  <w:num w:numId="105">
    <w:abstractNumId w:val="45"/>
  </w:num>
  <w:num w:numId="106">
    <w:abstractNumId w:val="5"/>
  </w:num>
  <w:num w:numId="107">
    <w:abstractNumId w:val="98"/>
  </w:num>
  <w:numIdMacAtCleanup w:val="107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doNotExpandShiftReturn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312C4"/>
    <w:rsid w:val="000010F5"/>
    <w:rsid w:val="00002007"/>
    <w:rsid w:val="00006D52"/>
    <w:rsid w:val="00006F51"/>
    <w:rsid w:val="00007309"/>
    <w:rsid w:val="00011121"/>
    <w:rsid w:val="000138CD"/>
    <w:rsid w:val="000151BA"/>
    <w:rsid w:val="0001553D"/>
    <w:rsid w:val="0001568D"/>
    <w:rsid w:val="00015DED"/>
    <w:rsid w:val="000168AA"/>
    <w:rsid w:val="00021876"/>
    <w:rsid w:val="00023140"/>
    <w:rsid w:val="0002383C"/>
    <w:rsid w:val="000240E0"/>
    <w:rsid w:val="00030122"/>
    <w:rsid w:val="000322E8"/>
    <w:rsid w:val="000323F0"/>
    <w:rsid w:val="0003293B"/>
    <w:rsid w:val="00033CF3"/>
    <w:rsid w:val="00036B9E"/>
    <w:rsid w:val="0004007E"/>
    <w:rsid w:val="00043ABA"/>
    <w:rsid w:val="00044CBC"/>
    <w:rsid w:val="000466D0"/>
    <w:rsid w:val="00046DDE"/>
    <w:rsid w:val="00050203"/>
    <w:rsid w:val="00052470"/>
    <w:rsid w:val="00053C10"/>
    <w:rsid w:val="00054F59"/>
    <w:rsid w:val="00054F8B"/>
    <w:rsid w:val="00057B35"/>
    <w:rsid w:val="00061EAB"/>
    <w:rsid w:val="00063680"/>
    <w:rsid w:val="0006743C"/>
    <w:rsid w:val="00070564"/>
    <w:rsid w:val="00072CDB"/>
    <w:rsid w:val="00074496"/>
    <w:rsid w:val="00077CAF"/>
    <w:rsid w:val="000809F5"/>
    <w:rsid w:val="00080D1C"/>
    <w:rsid w:val="00081441"/>
    <w:rsid w:val="000843F0"/>
    <w:rsid w:val="00084BC7"/>
    <w:rsid w:val="00084EC4"/>
    <w:rsid w:val="000855F0"/>
    <w:rsid w:val="0009777B"/>
    <w:rsid w:val="000A0B44"/>
    <w:rsid w:val="000A16E8"/>
    <w:rsid w:val="000A2758"/>
    <w:rsid w:val="000A30B7"/>
    <w:rsid w:val="000A3971"/>
    <w:rsid w:val="000A6525"/>
    <w:rsid w:val="000A714E"/>
    <w:rsid w:val="000B095C"/>
    <w:rsid w:val="000B5D85"/>
    <w:rsid w:val="000C1F19"/>
    <w:rsid w:val="000C3021"/>
    <w:rsid w:val="000C48A0"/>
    <w:rsid w:val="000C4F0C"/>
    <w:rsid w:val="000C649C"/>
    <w:rsid w:val="000D3431"/>
    <w:rsid w:val="000D5A8F"/>
    <w:rsid w:val="000E1233"/>
    <w:rsid w:val="000E187B"/>
    <w:rsid w:val="000E217D"/>
    <w:rsid w:val="000E3E20"/>
    <w:rsid w:val="000E47D9"/>
    <w:rsid w:val="000E5A15"/>
    <w:rsid w:val="000F0646"/>
    <w:rsid w:val="000F0FF6"/>
    <w:rsid w:val="000F391E"/>
    <w:rsid w:val="00101D71"/>
    <w:rsid w:val="001033E1"/>
    <w:rsid w:val="0010382D"/>
    <w:rsid w:val="001038F9"/>
    <w:rsid w:val="001115B2"/>
    <w:rsid w:val="00112A76"/>
    <w:rsid w:val="00113B71"/>
    <w:rsid w:val="0011551E"/>
    <w:rsid w:val="00117173"/>
    <w:rsid w:val="0011718E"/>
    <w:rsid w:val="00117A02"/>
    <w:rsid w:val="00117CBF"/>
    <w:rsid w:val="001204BE"/>
    <w:rsid w:val="001211EC"/>
    <w:rsid w:val="00121513"/>
    <w:rsid w:val="0012290E"/>
    <w:rsid w:val="00122D53"/>
    <w:rsid w:val="00125F0C"/>
    <w:rsid w:val="00126B07"/>
    <w:rsid w:val="00126B46"/>
    <w:rsid w:val="001277CA"/>
    <w:rsid w:val="001310F9"/>
    <w:rsid w:val="00131C26"/>
    <w:rsid w:val="001330AD"/>
    <w:rsid w:val="001344E3"/>
    <w:rsid w:val="001362A9"/>
    <w:rsid w:val="001404E3"/>
    <w:rsid w:val="0014504B"/>
    <w:rsid w:val="00146966"/>
    <w:rsid w:val="00146A2C"/>
    <w:rsid w:val="00146B2F"/>
    <w:rsid w:val="00154C30"/>
    <w:rsid w:val="001567F3"/>
    <w:rsid w:val="00160DBC"/>
    <w:rsid w:val="00167DC4"/>
    <w:rsid w:val="00171102"/>
    <w:rsid w:val="00171FBA"/>
    <w:rsid w:val="00175BA6"/>
    <w:rsid w:val="00180692"/>
    <w:rsid w:val="001821B3"/>
    <w:rsid w:val="0018227F"/>
    <w:rsid w:val="00183849"/>
    <w:rsid w:val="00184E4C"/>
    <w:rsid w:val="0018543F"/>
    <w:rsid w:val="00185AFB"/>
    <w:rsid w:val="00187166"/>
    <w:rsid w:val="0018759D"/>
    <w:rsid w:val="00190858"/>
    <w:rsid w:val="00192C81"/>
    <w:rsid w:val="001941A1"/>
    <w:rsid w:val="00195564"/>
    <w:rsid w:val="001955B3"/>
    <w:rsid w:val="001A1617"/>
    <w:rsid w:val="001A3677"/>
    <w:rsid w:val="001A45E1"/>
    <w:rsid w:val="001B0360"/>
    <w:rsid w:val="001B1BCC"/>
    <w:rsid w:val="001B2892"/>
    <w:rsid w:val="001B5CB2"/>
    <w:rsid w:val="001C0DA5"/>
    <w:rsid w:val="001C14E1"/>
    <w:rsid w:val="001C226B"/>
    <w:rsid w:val="001C2DC9"/>
    <w:rsid w:val="001C42FB"/>
    <w:rsid w:val="001C5EE3"/>
    <w:rsid w:val="001C6DDB"/>
    <w:rsid w:val="001D0E11"/>
    <w:rsid w:val="001D47AC"/>
    <w:rsid w:val="001D49B2"/>
    <w:rsid w:val="001D6A7C"/>
    <w:rsid w:val="001D6D80"/>
    <w:rsid w:val="001D76E5"/>
    <w:rsid w:val="001D7D71"/>
    <w:rsid w:val="001E0E4F"/>
    <w:rsid w:val="001E165E"/>
    <w:rsid w:val="001E4182"/>
    <w:rsid w:val="001E5532"/>
    <w:rsid w:val="001E5904"/>
    <w:rsid w:val="001E6C69"/>
    <w:rsid w:val="001F1646"/>
    <w:rsid w:val="00203028"/>
    <w:rsid w:val="00205BBF"/>
    <w:rsid w:val="00206624"/>
    <w:rsid w:val="00213F68"/>
    <w:rsid w:val="00214766"/>
    <w:rsid w:val="0021575E"/>
    <w:rsid w:val="00215A5E"/>
    <w:rsid w:val="00217F77"/>
    <w:rsid w:val="00217FF4"/>
    <w:rsid w:val="0022046E"/>
    <w:rsid w:val="00220BAD"/>
    <w:rsid w:val="00221AB9"/>
    <w:rsid w:val="0022211B"/>
    <w:rsid w:val="0022290F"/>
    <w:rsid w:val="00222A00"/>
    <w:rsid w:val="002254E4"/>
    <w:rsid w:val="00225887"/>
    <w:rsid w:val="002269DF"/>
    <w:rsid w:val="002315F3"/>
    <w:rsid w:val="00231A8D"/>
    <w:rsid w:val="00233A81"/>
    <w:rsid w:val="00233A93"/>
    <w:rsid w:val="00233FED"/>
    <w:rsid w:val="00235326"/>
    <w:rsid w:val="00241096"/>
    <w:rsid w:val="0024127D"/>
    <w:rsid w:val="0024141C"/>
    <w:rsid w:val="00243068"/>
    <w:rsid w:val="002440D0"/>
    <w:rsid w:val="00244522"/>
    <w:rsid w:val="00246257"/>
    <w:rsid w:val="00252525"/>
    <w:rsid w:val="00254008"/>
    <w:rsid w:val="00254FE2"/>
    <w:rsid w:val="0025612F"/>
    <w:rsid w:val="00257AAB"/>
    <w:rsid w:val="00257F51"/>
    <w:rsid w:val="00262BB3"/>
    <w:rsid w:val="00263CBA"/>
    <w:rsid w:val="002662A0"/>
    <w:rsid w:val="00267230"/>
    <w:rsid w:val="0028021E"/>
    <w:rsid w:val="002835FF"/>
    <w:rsid w:val="0028429E"/>
    <w:rsid w:val="0028574D"/>
    <w:rsid w:val="00285ADC"/>
    <w:rsid w:val="002874C7"/>
    <w:rsid w:val="00291E94"/>
    <w:rsid w:val="00292C91"/>
    <w:rsid w:val="00297AA7"/>
    <w:rsid w:val="002A062E"/>
    <w:rsid w:val="002A111D"/>
    <w:rsid w:val="002A1E1D"/>
    <w:rsid w:val="002A3F55"/>
    <w:rsid w:val="002A4775"/>
    <w:rsid w:val="002A5868"/>
    <w:rsid w:val="002B1A2F"/>
    <w:rsid w:val="002B5308"/>
    <w:rsid w:val="002B54B9"/>
    <w:rsid w:val="002C53AE"/>
    <w:rsid w:val="002D0D1D"/>
    <w:rsid w:val="002D1B22"/>
    <w:rsid w:val="002D228D"/>
    <w:rsid w:val="002D4695"/>
    <w:rsid w:val="002D7421"/>
    <w:rsid w:val="002E0319"/>
    <w:rsid w:val="002E154D"/>
    <w:rsid w:val="002E25E6"/>
    <w:rsid w:val="002E423F"/>
    <w:rsid w:val="002E55D8"/>
    <w:rsid w:val="002E5D2F"/>
    <w:rsid w:val="002F193B"/>
    <w:rsid w:val="002F2CB3"/>
    <w:rsid w:val="002F4149"/>
    <w:rsid w:val="002F4DF8"/>
    <w:rsid w:val="00300ADA"/>
    <w:rsid w:val="003021E0"/>
    <w:rsid w:val="003035CE"/>
    <w:rsid w:val="003041E0"/>
    <w:rsid w:val="00312A01"/>
    <w:rsid w:val="00312C78"/>
    <w:rsid w:val="00316334"/>
    <w:rsid w:val="00316448"/>
    <w:rsid w:val="00321E57"/>
    <w:rsid w:val="00323689"/>
    <w:rsid w:val="003237FF"/>
    <w:rsid w:val="003242BC"/>
    <w:rsid w:val="003247AB"/>
    <w:rsid w:val="00327A31"/>
    <w:rsid w:val="00330C49"/>
    <w:rsid w:val="00330DEF"/>
    <w:rsid w:val="00332E9A"/>
    <w:rsid w:val="003357EC"/>
    <w:rsid w:val="0033670F"/>
    <w:rsid w:val="0033694C"/>
    <w:rsid w:val="003403C2"/>
    <w:rsid w:val="003410AA"/>
    <w:rsid w:val="00342055"/>
    <w:rsid w:val="00343570"/>
    <w:rsid w:val="00345A6F"/>
    <w:rsid w:val="003475EF"/>
    <w:rsid w:val="003522D6"/>
    <w:rsid w:val="00360AAB"/>
    <w:rsid w:val="003629DA"/>
    <w:rsid w:val="00367AF1"/>
    <w:rsid w:val="00374EDB"/>
    <w:rsid w:val="00375713"/>
    <w:rsid w:val="00375946"/>
    <w:rsid w:val="0037653C"/>
    <w:rsid w:val="00382715"/>
    <w:rsid w:val="003831F8"/>
    <w:rsid w:val="0038445F"/>
    <w:rsid w:val="003847E1"/>
    <w:rsid w:val="0038770D"/>
    <w:rsid w:val="003912B1"/>
    <w:rsid w:val="00391A01"/>
    <w:rsid w:val="00394316"/>
    <w:rsid w:val="0039439B"/>
    <w:rsid w:val="00394B9E"/>
    <w:rsid w:val="003A0FE9"/>
    <w:rsid w:val="003A1A86"/>
    <w:rsid w:val="003A2607"/>
    <w:rsid w:val="003A5CB7"/>
    <w:rsid w:val="003A64D7"/>
    <w:rsid w:val="003B26D5"/>
    <w:rsid w:val="003B2917"/>
    <w:rsid w:val="003B3A00"/>
    <w:rsid w:val="003B3AD7"/>
    <w:rsid w:val="003B4886"/>
    <w:rsid w:val="003B7174"/>
    <w:rsid w:val="003C0CA0"/>
    <w:rsid w:val="003C1415"/>
    <w:rsid w:val="003C5787"/>
    <w:rsid w:val="003D6D65"/>
    <w:rsid w:val="003E2C76"/>
    <w:rsid w:val="003E64C2"/>
    <w:rsid w:val="003E796F"/>
    <w:rsid w:val="003F05AC"/>
    <w:rsid w:val="003F0FC6"/>
    <w:rsid w:val="003F48B7"/>
    <w:rsid w:val="003F5714"/>
    <w:rsid w:val="003F6A87"/>
    <w:rsid w:val="004001DA"/>
    <w:rsid w:val="0040342E"/>
    <w:rsid w:val="00404999"/>
    <w:rsid w:val="00404B9C"/>
    <w:rsid w:val="00404BE0"/>
    <w:rsid w:val="00405B4A"/>
    <w:rsid w:val="00406F7C"/>
    <w:rsid w:val="00407F12"/>
    <w:rsid w:val="00413DCA"/>
    <w:rsid w:val="004151D2"/>
    <w:rsid w:val="0041592F"/>
    <w:rsid w:val="00421BAD"/>
    <w:rsid w:val="00421E9A"/>
    <w:rsid w:val="00424077"/>
    <w:rsid w:val="00425232"/>
    <w:rsid w:val="00426A30"/>
    <w:rsid w:val="00427798"/>
    <w:rsid w:val="00427C02"/>
    <w:rsid w:val="0043349D"/>
    <w:rsid w:val="00433C49"/>
    <w:rsid w:val="0043666C"/>
    <w:rsid w:val="004412D1"/>
    <w:rsid w:val="00444AA3"/>
    <w:rsid w:val="00445487"/>
    <w:rsid w:val="00447101"/>
    <w:rsid w:val="00447494"/>
    <w:rsid w:val="004478C4"/>
    <w:rsid w:val="004517C3"/>
    <w:rsid w:val="00452BA8"/>
    <w:rsid w:val="00452DB1"/>
    <w:rsid w:val="00452FAF"/>
    <w:rsid w:val="0045472D"/>
    <w:rsid w:val="00455647"/>
    <w:rsid w:val="00455FC1"/>
    <w:rsid w:val="0045702F"/>
    <w:rsid w:val="0045762A"/>
    <w:rsid w:val="0046015A"/>
    <w:rsid w:val="00460FB4"/>
    <w:rsid w:val="00463839"/>
    <w:rsid w:val="00463892"/>
    <w:rsid w:val="0047033A"/>
    <w:rsid w:val="0047178C"/>
    <w:rsid w:val="00472F99"/>
    <w:rsid w:val="00474827"/>
    <w:rsid w:val="0047562C"/>
    <w:rsid w:val="00475C8D"/>
    <w:rsid w:val="00475FF7"/>
    <w:rsid w:val="0047634F"/>
    <w:rsid w:val="004818AA"/>
    <w:rsid w:val="004826C7"/>
    <w:rsid w:val="004831A0"/>
    <w:rsid w:val="004836E5"/>
    <w:rsid w:val="00484161"/>
    <w:rsid w:val="00485420"/>
    <w:rsid w:val="00485C89"/>
    <w:rsid w:val="004878EB"/>
    <w:rsid w:val="00487B67"/>
    <w:rsid w:val="0049233E"/>
    <w:rsid w:val="00492384"/>
    <w:rsid w:val="00493F1B"/>
    <w:rsid w:val="00497CBE"/>
    <w:rsid w:val="004A07C2"/>
    <w:rsid w:val="004A0A78"/>
    <w:rsid w:val="004A3984"/>
    <w:rsid w:val="004A39AB"/>
    <w:rsid w:val="004B0818"/>
    <w:rsid w:val="004B37AC"/>
    <w:rsid w:val="004B54EE"/>
    <w:rsid w:val="004B6C66"/>
    <w:rsid w:val="004C0F8F"/>
    <w:rsid w:val="004C0FEF"/>
    <w:rsid w:val="004C1500"/>
    <w:rsid w:val="004C29EB"/>
    <w:rsid w:val="004C2FB7"/>
    <w:rsid w:val="004C583B"/>
    <w:rsid w:val="004C5DDC"/>
    <w:rsid w:val="004C707C"/>
    <w:rsid w:val="004C7387"/>
    <w:rsid w:val="004D1CA5"/>
    <w:rsid w:val="004D2194"/>
    <w:rsid w:val="004E0CB2"/>
    <w:rsid w:val="004E158C"/>
    <w:rsid w:val="004E19C0"/>
    <w:rsid w:val="004E4C72"/>
    <w:rsid w:val="004E6046"/>
    <w:rsid w:val="004E662A"/>
    <w:rsid w:val="004E7FDF"/>
    <w:rsid w:val="004F1547"/>
    <w:rsid w:val="004F1C9F"/>
    <w:rsid w:val="004F2752"/>
    <w:rsid w:val="004F420D"/>
    <w:rsid w:val="004F4655"/>
    <w:rsid w:val="00500278"/>
    <w:rsid w:val="0050209F"/>
    <w:rsid w:val="00502A93"/>
    <w:rsid w:val="005041D3"/>
    <w:rsid w:val="00506807"/>
    <w:rsid w:val="0051081D"/>
    <w:rsid w:val="005109C4"/>
    <w:rsid w:val="00511EAB"/>
    <w:rsid w:val="00513F18"/>
    <w:rsid w:val="00524FD9"/>
    <w:rsid w:val="00525522"/>
    <w:rsid w:val="00530D6A"/>
    <w:rsid w:val="00531A4B"/>
    <w:rsid w:val="00531F3A"/>
    <w:rsid w:val="00532334"/>
    <w:rsid w:val="00533201"/>
    <w:rsid w:val="00533290"/>
    <w:rsid w:val="00533A09"/>
    <w:rsid w:val="00535B78"/>
    <w:rsid w:val="00535E88"/>
    <w:rsid w:val="005364B0"/>
    <w:rsid w:val="00536BB6"/>
    <w:rsid w:val="005377A4"/>
    <w:rsid w:val="005377C6"/>
    <w:rsid w:val="00537DDE"/>
    <w:rsid w:val="00540DA3"/>
    <w:rsid w:val="00542B57"/>
    <w:rsid w:val="00543A36"/>
    <w:rsid w:val="00543CDE"/>
    <w:rsid w:val="00544092"/>
    <w:rsid w:val="00545379"/>
    <w:rsid w:val="00545B5E"/>
    <w:rsid w:val="00545F40"/>
    <w:rsid w:val="005469EC"/>
    <w:rsid w:val="00547594"/>
    <w:rsid w:val="00550DB8"/>
    <w:rsid w:val="00553773"/>
    <w:rsid w:val="005552DE"/>
    <w:rsid w:val="0055542A"/>
    <w:rsid w:val="005570A3"/>
    <w:rsid w:val="005575A1"/>
    <w:rsid w:val="00563580"/>
    <w:rsid w:val="00565BD8"/>
    <w:rsid w:val="0056787A"/>
    <w:rsid w:val="0057109B"/>
    <w:rsid w:val="0058002F"/>
    <w:rsid w:val="00582687"/>
    <w:rsid w:val="005836BA"/>
    <w:rsid w:val="005901F1"/>
    <w:rsid w:val="00590C60"/>
    <w:rsid w:val="00591712"/>
    <w:rsid w:val="0059423C"/>
    <w:rsid w:val="00594CD5"/>
    <w:rsid w:val="005A0CEC"/>
    <w:rsid w:val="005A14D6"/>
    <w:rsid w:val="005A2289"/>
    <w:rsid w:val="005A3571"/>
    <w:rsid w:val="005A4D01"/>
    <w:rsid w:val="005B2A03"/>
    <w:rsid w:val="005B5236"/>
    <w:rsid w:val="005B6614"/>
    <w:rsid w:val="005B6BD6"/>
    <w:rsid w:val="005B7528"/>
    <w:rsid w:val="005C2182"/>
    <w:rsid w:val="005C2253"/>
    <w:rsid w:val="005C260B"/>
    <w:rsid w:val="005C5428"/>
    <w:rsid w:val="005D004D"/>
    <w:rsid w:val="005D0FA2"/>
    <w:rsid w:val="005D1B68"/>
    <w:rsid w:val="005D32D7"/>
    <w:rsid w:val="005D35C8"/>
    <w:rsid w:val="005D5857"/>
    <w:rsid w:val="005D6271"/>
    <w:rsid w:val="005D72E8"/>
    <w:rsid w:val="005E033B"/>
    <w:rsid w:val="005E1DEC"/>
    <w:rsid w:val="005E4720"/>
    <w:rsid w:val="005E4EA6"/>
    <w:rsid w:val="005E5A54"/>
    <w:rsid w:val="005E6675"/>
    <w:rsid w:val="005E6C6E"/>
    <w:rsid w:val="005E71CC"/>
    <w:rsid w:val="005F30F3"/>
    <w:rsid w:val="005F535E"/>
    <w:rsid w:val="005F5711"/>
    <w:rsid w:val="005F7348"/>
    <w:rsid w:val="00600B3D"/>
    <w:rsid w:val="006035BA"/>
    <w:rsid w:val="00603F75"/>
    <w:rsid w:val="006053F7"/>
    <w:rsid w:val="00605DBF"/>
    <w:rsid w:val="00612762"/>
    <w:rsid w:val="00613D37"/>
    <w:rsid w:val="00613EBD"/>
    <w:rsid w:val="0061701D"/>
    <w:rsid w:val="00617C3A"/>
    <w:rsid w:val="006222BD"/>
    <w:rsid w:val="00624321"/>
    <w:rsid w:val="006255A3"/>
    <w:rsid w:val="0063043B"/>
    <w:rsid w:val="00641222"/>
    <w:rsid w:val="00643AAC"/>
    <w:rsid w:val="006448D6"/>
    <w:rsid w:val="0065152E"/>
    <w:rsid w:val="00657C9B"/>
    <w:rsid w:val="006613D2"/>
    <w:rsid w:val="00662D2D"/>
    <w:rsid w:val="00665240"/>
    <w:rsid w:val="006701BD"/>
    <w:rsid w:val="0067066C"/>
    <w:rsid w:val="0067148E"/>
    <w:rsid w:val="0067177D"/>
    <w:rsid w:val="00672AEF"/>
    <w:rsid w:val="00672C00"/>
    <w:rsid w:val="006744BC"/>
    <w:rsid w:val="00674570"/>
    <w:rsid w:val="00676D97"/>
    <w:rsid w:val="0067713E"/>
    <w:rsid w:val="00681C29"/>
    <w:rsid w:val="006820DC"/>
    <w:rsid w:val="00683850"/>
    <w:rsid w:val="00683B7C"/>
    <w:rsid w:val="00686E0C"/>
    <w:rsid w:val="00690012"/>
    <w:rsid w:val="006910B5"/>
    <w:rsid w:val="006928E5"/>
    <w:rsid w:val="006938C8"/>
    <w:rsid w:val="00694922"/>
    <w:rsid w:val="006971BA"/>
    <w:rsid w:val="006A07BA"/>
    <w:rsid w:val="006A0F46"/>
    <w:rsid w:val="006A2843"/>
    <w:rsid w:val="006A2D85"/>
    <w:rsid w:val="006A488C"/>
    <w:rsid w:val="006A7EA5"/>
    <w:rsid w:val="006B1097"/>
    <w:rsid w:val="006B3F69"/>
    <w:rsid w:val="006B455C"/>
    <w:rsid w:val="006C1137"/>
    <w:rsid w:val="006C1195"/>
    <w:rsid w:val="006C140E"/>
    <w:rsid w:val="006C26FF"/>
    <w:rsid w:val="006C4754"/>
    <w:rsid w:val="006C57B4"/>
    <w:rsid w:val="006C765E"/>
    <w:rsid w:val="006D3E46"/>
    <w:rsid w:val="006D498B"/>
    <w:rsid w:val="006D53D0"/>
    <w:rsid w:val="006D6BCB"/>
    <w:rsid w:val="006D78AB"/>
    <w:rsid w:val="006E6F4C"/>
    <w:rsid w:val="006F35E8"/>
    <w:rsid w:val="006F3CB0"/>
    <w:rsid w:val="006F5A77"/>
    <w:rsid w:val="006F7F19"/>
    <w:rsid w:val="007027E9"/>
    <w:rsid w:val="007031FE"/>
    <w:rsid w:val="007043C5"/>
    <w:rsid w:val="0070608A"/>
    <w:rsid w:val="00707C84"/>
    <w:rsid w:val="00711DB5"/>
    <w:rsid w:val="0071493F"/>
    <w:rsid w:val="007152A1"/>
    <w:rsid w:val="00715653"/>
    <w:rsid w:val="007158D8"/>
    <w:rsid w:val="007205BA"/>
    <w:rsid w:val="00724095"/>
    <w:rsid w:val="00727680"/>
    <w:rsid w:val="00727AE5"/>
    <w:rsid w:val="00730FB1"/>
    <w:rsid w:val="00734685"/>
    <w:rsid w:val="00734F4C"/>
    <w:rsid w:val="00735AD4"/>
    <w:rsid w:val="0074263A"/>
    <w:rsid w:val="007432E0"/>
    <w:rsid w:val="007434E4"/>
    <w:rsid w:val="00744023"/>
    <w:rsid w:val="00744ECB"/>
    <w:rsid w:val="00744F27"/>
    <w:rsid w:val="00745CB8"/>
    <w:rsid w:val="00746CA9"/>
    <w:rsid w:val="00750244"/>
    <w:rsid w:val="00756CEE"/>
    <w:rsid w:val="00757C26"/>
    <w:rsid w:val="00761CAD"/>
    <w:rsid w:val="00762362"/>
    <w:rsid w:val="00762CD6"/>
    <w:rsid w:val="00766D54"/>
    <w:rsid w:val="00770A98"/>
    <w:rsid w:val="00772F3A"/>
    <w:rsid w:val="007737F3"/>
    <w:rsid w:val="00773D8E"/>
    <w:rsid w:val="0077646C"/>
    <w:rsid w:val="00780B3C"/>
    <w:rsid w:val="00781CCF"/>
    <w:rsid w:val="00782876"/>
    <w:rsid w:val="007839D5"/>
    <w:rsid w:val="00784475"/>
    <w:rsid w:val="007860C7"/>
    <w:rsid w:val="007933B8"/>
    <w:rsid w:val="007938D4"/>
    <w:rsid w:val="00795493"/>
    <w:rsid w:val="00796AA3"/>
    <w:rsid w:val="007B1212"/>
    <w:rsid w:val="007B1B51"/>
    <w:rsid w:val="007B2B83"/>
    <w:rsid w:val="007B3C07"/>
    <w:rsid w:val="007C067E"/>
    <w:rsid w:val="007C145F"/>
    <w:rsid w:val="007C2D8C"/>
    <w:rsid w:val="007C3888"/>
    <w:rsid w:val="007C4DFA"/>
    <w:rsid w:val="007C67E9"/>
    <w:rsid w:val="007C75DC"/>
    <w:rsid w:val="007C76CE"/>
    <w:rsid w:val="007D032D"/>
    <w:rsid w:val="007D093A"/>
    <w:rsid w:val="007D1E03"/>
    <w:rsid w:val="007D22FF"/>
    <w:rsid w:val="007D303F"/>
    <w:rsid w:val="007D39CF"/>
    <w:rsid w:val="007D422D"/>
    <w:rsid w:val="007D7808"/>
    <w:rsid w:val="007E03DA"/>
    <w:rsid w:val="007E12A9"/>
    <w:rsid w:val="007E18AA"/>
    <w:rsid w:val="007E3B3E"/>
    <w:rsid w:val="007E6AB5"/>
    <w:rsid w:val="007E7414"/>
    <w:rsid w:val="007F49D4"/>
    <w:rsid w:val="007F5C6D"/>
    <w:rsid w:val="007F62F3"/>
    <w:rsid w:val="0080106A"/>
    <w:rsid w:val="0080183F"/>
    <w:rsid w:val="0080357C"/>
    <w:rsid w:val="008060A9"/>
    <w:rsid w:val="00806743"/>
    <w:rsid w:val="00807449"/>
    <w:rsid w:val="00807E11"/>
    <w:rsid w:val="008123CA"/>
    <w:rsid w:val="00814906"/>
    <w:rsid w:val="00823FBD"/>
    <w:rsid w:val="00824111"/>
    <w:rsid w:val="0082748B"/>
    <w:rsid w:val="00831D88"/>
    <w:rsid w:val="008358DA"/>
    <w:rsid w:val="008401AE"/>
    <w:rsid w:val="00840F6C"/>
    <w:rsid w:val="00841556"/>
    <w:rsid w:val="00841FB1"/>
    <w:rsid w:val="008439EB"/>
    <w:rsid w:val="00844E43"/>
    <w:rsid w:val="008477A0"/>
    <w:rsid w:val="00847FAA"/>
    <w:rsid w:val="0085009A"/>
    <w:rsid w:val="00853418"/>
    <w:rsid w:val="00853D5E"/>
    <w:rsid w:val="00854F9B"/>
    <w:rsid w:val="008557F8"/>
    <w:rsid w:val="00855812"/>
    <w:rsid w:val="00857C5B"/>
    <w:rsid w:val="00861ADF"/>
    <w:rsid w:val="00861F50"/>
    <w:rsid w:val="0086341C"/>
    <w:rsid w:val="0086635A"/>
    <w:rsid w:val="008668D7"/>
    <w:rsid w:val="00866F42"/>
    <w:rsid w:val="00885333"/>
    <w:rsid w:val="00885622"/>
    <w:rsid w:val="00885E65"/>
    <w:rsid w:val="00885FE1"/>
    <w:rsid w:val="0088796D"/>
    <w:rsid w:val="00893D36"/>
    <w:rsid w:val="00894386"/>
    <w:rsid w:val="008949CD"/>
    <w:rsid w:val="00897133"/>
    <w:rsid w:val="00897C56"/>
    <w:rsid w:val="008A3BC0"/>
    <w:rsid w:val="008A6BB5"/>
    <w:rsid w:val="008B1511"/>
    <w:rsid w:val="008B3FC2"/>
    <w:rsid w:val="008B7DC9"/>
    <w:rsid w:val="008C025A"/>
    <w:rsid w:val="008C237B"/>
    <w:rsid w:val="008C2F1A"/>
    <w:rsid w:val="008C3E3F"/>
    <w:rsid w:val="008C6C4D"/>
    <w:rsid w:val="008D0D47"/>
    <w:rsid w:val="008D241C"/>
    <w:rsid w:val="008D3CEA"/>
    <w:rsid w:val="008E371D"/>
    <w:rsid w:val="008E756E"/>
    <w:rsid w:val="008F1643"/>
    <w:rsid w:val="008F4001"/>
    <w:rsid w:val="008F467E"/>
    <w:rsid w:val="008F4F9F"/>
    <w:rsid w:val="008F64E0"/>
    <w:rsid w:val="00901323"/>
    <w:rsid w:val="00903640"/>
    <w:rsid w:val="009052A4"/>
    <w:rsid w:val="00912045"/>
    <w:rsid w:val="00915217"/>
    <w:rsid w:val="00915A26"/>
    <w:rsid w:val="0091629C"/>
    <w:rsid w:val="00926A4C"/>
    <w:rsid w:val="009305FA"/>
    <w:rsid w:val="009363CB"/>
    <w:rsid w:val="00936758"/>
    <w:rsid w:val="0094204C"/>
    <w:rsid w:val="009423A5"/>
    <w:rsid w:val="009446AD"/>
    <w:rsid w:val="00950436"/>
    <w:rsid w:val="009504E9"/>
    <w:rsid w:val="00950ECA"/>
    <w:rsid w:val="00953EA1"/>
    <w:rsid w:val="009540FF"/>
    <w:rsid w:val="0095546C"/>
    <w:rsid w:val="00955B93"/>
    <w:rsid w:val="009565C2"/>
    <w:rsid w:val="0095751B"/>
    <w:rsid w:val="00962EE4"/>
    <w:rsid w:val="009643EF"/>
    <w:rsid w:val="00965D30"/>
    <w:rsid w:val="00966505"/>
    <w:rsid w:val="009677D2"/>
    <w:rsid w:val="0097028E"/>
    <w:rsid w:val="00970AA7"/>
    <w:rsid w:val="00971CC3"/>
    <w:rsid w:val="00972F1D"/>
    <w:rsid w:val="00973771"/>
    <w:rsid w:val="00975A37"/>
    <w:rsid w:val="0097604F"/>
    <w:rsid w:val="00976199"/>
    <w:rsid w:val="00976F95"/>
    <w:rsid w:val="00982422"/>
    <w:rsid w:val="00984845"/>
    <w:rsid w:val="0098580A"/>
    <w:rsid w:val="009859F1"/>
    <w:rsid w:val="00987B67"/>
    <w:rsid w:val="00990A48"/>
    <w:rsid w:val="009915D5"/>
    <w:rsid w:val="00992223"/>
    <w:rsid w:val="00992D23"/>
    <w:rsid w:val="00995C7A"/>
    <w:rsid w:val="0099632C"/>
    <w:rsid w:val="00997512"/>
    <w:rsid w:val="009A46B2"/>
    <w:rsid w:val="009A5A72"/>
    <w:rsid w:val="009B225C"/>
    <w:rsid w:val="009C0231"/>
    <w:rsid w:val="009C1AB5"/>
    <w:rsid w:val="009C28CF"/>
    <w:rsid w:val="009C3314"/>
    <w:rsid w:val="009C4253"/>
    <w:rsid w:val="009C546E"/>
    <w:rsid w:val="009C731A"/>
    <w:rsid w:val="009D0722"/>
    <w:rsid w:val="009D0A23"/>
    <w:rsid w:val="009D4FEA"/>
    <w:rsid w:val="009D565A"/>
    <w:rsid w:val="009D56F8"/>
    <w:rsid w:val="009D5B6B"/>
    <w:rsid w:val="009E40E8"/>
    <w:rsid w:val="009E51E8"/>
    <w:rsid w:val="009F03F2"/>
    <w:rsid w:val="009F3607"/>
    <w:rsid w:val="009F3CCA"/>
    <w:rsid w:val="009F5873"/>
    <w:rsid w:val="009F6A65"/>
    <w:rsid w:val="00A01BDF"/>
    <w:rsid w:val="00A02335"/>
    <w:rsid w:val="00A02635"/>
    <w:rsid w:val="00A046B1"/>
    <w:rsid w:val="00A05892"/>
    <w:rsid w:val="00A10C66"/>
    <w:rsid w:val="00A118E4"/>
    <w:rsid w:val="00A11976"/>
    <w:rsid w:val="00A11C93"/>
    <w:rsid w:val="00A14FB5"/>
    <w:rsid w:val="00A217B2"/>
    <w:rsid w:val="00A23629"/>
    <w:rsid w:val="00A2375C"/>
    <w:rsid w:val="00A238C7"/>
    <w:rsid w:val="00A239F1"/>
    <w:rsid w:val="00A24F4A"/>
    <w:rsid w:val="00A25C61"/>
    <w:rsid w:val="00A2690F"/>
    <w:rsid w:val="00A32260"/>
    <w:rsid w:val="00A34823"/>
    <w:rsid w:val="00A34A1F"/>
    <w:rsid w:val="00A34C02"/>
    <w:rsid w:val="00A35F8B"/>
    <w:rsid w:val="00A37585"/>
    <w:rsid w:val="00A43E68"/>
    <w:rsid w:val="00A44FDC"/>
    <w:rsid w:val="00A45A94"/>
    <w:rsid w:val="00A45BB0"/>
    <w:rsid w:val="00A477EB"/>
    <w:rsid w:val="00A51358"/>
    <w:rsid w:val="00A51773"/>
    <w:rsid w:val="00A560BC"/>
    <w:rsid w:val="00A607D4"/>
    <w:rsid w:val="00A611E8"/>
    <w:rsid w:val="00A61CE2"/>
    <w:rsid w:val="00A63978"/>
    <w:rsid w:val="00A6547A"/>
    <w:rsid w:val="00A66FE6"/>
    <w:rsid w:val="00A750FB"/>
    <w:rsid w:val="00A77EC6"/>
    <w:rsid w:val="00A810F0"/>
    <w:rsid w:val="00A8152A"/>
    <w:rsid w:val="00A858CB"/>
    <w:rsid w:val="00A8617F"/>
    <w:rsid w:val="00A87C2A"/>
    <w:rsid w:val="00A9072F"/>
    <w:rsid w:val="00A90D02"/>
    <w:rsid w:val="00A938F8"/>
    <w:rsid w:val="00A94B08"/>
    <w:rsid w:val="00A95CB5"/>
    <w:rsid w:val="00A96BAD"/>
    <w:rsid w:val="00A9746B"/>
    <w:rsid w:val="00A97E72"/>
    <w:rsid w:val="00AA09E8"/>
    <w:rsid w:val="00AA140E"/>
    <w:rsid w:val="00AA22A7"/>
    <w:rsid w:val="00AA230F"/>
    <w:rsid w:val="00AA2F9F"/>
    <w:rsid w:val="00AA3338"/>
    <w:rsid w:val="00AA3988"/>
    <w:rsid w:val="00AA46B9"/>
    <w:rsid w:val="00AA4932"/>
    <w:rsid w:val="00AA4A20"/>
    <w:rsid w:val="00AA4FB7"/>
    <w:rsid w:val="00AA6A9C"/>
    <w:rsid w:val="00AA6D5A"/>
    <w:rsid w:val="00AA79E6"/>
    <w:rsid w:val="00AB0E6D"/>
    <w:rsid w:val="00AB3A9F"/>
    <w:rsid w:val="00AB64E3"/>
    <w:rsid w:val="00AC046B"/>
    <w:rsid w:val="00AC13CA"/>
    <w:rsid w:val="00AC31A8"/>
    <w:rsid w:val="00AC4165"/>
    <w:rsid w:val="00AC6C0B"/>
    <w:rsid w:val="00AC75DE"/>
    <w:rsid w:val="00AD084A"/>
    <w:rsid w:val="00AD2842"/>
    <w:rsid w:val="00AD37E4"/>
    <w:rsid w:val="00AD3DFD"/>
    <w:rsid w:val="00AD40BB"/>
    <w:rsid w:val="00AD56B4"/>
    <w:rsid w:val="00AD6765"/>
    <w:rsid w:val="00AD6C87"/>
    <w:rsid w:val="00AD6D3C"/>
    <w:rsid w:val="00AD6F30"/>
    <w:rsid w:val="00AE0DE5"/>
    <w:rsid w:val="00AE1B59"/>
    <w:rsid w:val="00AE2F7F"/>
    <w:rsid w:val="00AE3A75"/>
    <w:rsid w:val="00AE646F"/>
    <w:rsid w:val="00AF02A7"/>
    <w:rsid w:val="00AF26C9"/>
    <w:rsid w:val="00AF3C2C"/>
    <w:rsid w:val="00AF42AA"/>
    <w:rsid w:val="00AF6A04"/>
    <w:rsid w:val="00AF72A7"/>
    <w:rsid w:val="00B00042"/>
    <w:rsid w:val="00B00E69"/>
    <w:rsid w:val="00B01042"/>
    <w:rsid w:val="00B0222F"/>
    <w:rsid w:val="00B0475C"/>
    <w:rsid w:val="00B129DE"/>
    <w:rsid w:val="00B133B9"/>
    <w:rsid w:val="00B147B2"/>
    <w:rsid w:val="00B17434"/>
    <w:rsid w:val="00B22BB3"/>
    <w:rsid w:val="00B22FCC"/>
    <w:rsid w:val="00B24776"/>
    <w:rsid w:val="00B2657C"/>
    <w:rsid w:val="00B30B86"/>
    <w:rsid w:val="00B312C4"/>
    <w:rsid w:val="00B322E1"/>
    <w:rsid w:val="00B32E72"/>
    <w:rsid w:val="00B34471"/>
    <w:rsid w:val="00B34FBC"/>
    <w:rsid w:val="00B366EA"/>
    <w:rsid w:val="00B379C4"/>
    <w:rsid w:val="00B409E6"/>
    <w:rsid w:val="00B41D84"/>
    <w:rsid w:val="00B4533E"/>
    <w:rsid w:val="00B45EEE"/>
    <w:rsid w:val="00B47A9F"/>
    <w:rsid w:val="00B5418D"/>
    <w:rsid w:val="00B567BE"/>
    <w:rsid w:val="00B62059"/>
    <w:rsid w:val="00B628E9"/>
    <w:rsid w:val="00B62AD1"/>
    <w:rsid w:val="00B63BD0"/>
    <w:rsid w:val="00B66486"/>
    <w:rsid w:val="00B6783B"/>
    <w:rsid w:val="00B67935"/>
    <w:rsid w:val="00B70529"/>
    <w:rsid w:val="00B70850"/>
    <w:rsid w:val="00B76276"/>
    <w:rsid w:val="00B81F1F"/>
    <w:rsid w:val="00B83BD2"/>
    <w:rsid w:val="00B83C8C"/>
    <w:rsid w:val="00B8404C"/>
    <w:rsid w:val="00B8537B"/>
    <w:rsid w:val="00B87025"/>
    <w:rsid w:val="00B90849"/>
    <w:rsid w:val="00B908F6"/>
    <w:rsid w:val="00B924AF"/>
    <w:rsid w:val="00B941D5"/>
    <w:rsid w:val="00B947D9"/>
    <w:rsid w:val="00B96DCC"/>
    <w:rsid w:val="00B97979"/>
    <w:rsid w:val="00BA0206"/>
    <w:rsid w:val="00BA1E17"/>
    <w:rsid w:val="00BA2325"/>
    <w:rsid w:val="00BA3503"/>
    <w:rsid w:val="00BA7212"/>
    <w:rsid w:val="00BA7700"/>
    <w:rsid w:val="00BA791A"/>
    <w:rsid w:val="00BB18A2"/>
    <w:rsid w:val="00BB1C4F"/>
    <w:rsid w:val="00BB3856"/>
    <w:rsid w:val="00BB49DD"/>
    <w:rsid w:val="00BC265C"/>
    <w:rsid w:val="00BC33E9"/>
    <w:rsid w:val="00BC4039"/>
    <w:rsid w:val="00BC5B27"/>
    <w:rsid w:val="00BC60E8"/>
    <w:rsid w:val="00BC64F5"/>
    <w:rsid w:val="00BC7078"/>
    <w:rsid w:val="00BD2A61"/>
    <w:rsid w:val="00BD3503"/>
    <w:rsid w:val="00BD60A5"/>
    <w:rsid w:val="00BE0A7C"/>
    <w:rsid w:val="00BE271F"/>
    <w:rsid w:val="00BE3966"/>
    <w:rsid w:val="00BE6497"/>
    <w:rsid w:val="00BF1E49"/>
    <w:rsid w:val="00BF3B46"/>
    <w:rsid w:val="00BF6BE1"/>
    <w:rsid w:val="00C04393"/>
    <w:rsid w:val="00C0506B"/>
    <w:rsid w:val="00C07855"/>
    <w:rsid w:val="00C117AA"/>
    <w:rsid w:val="00C11FB9"/>
    <w:rsid w:val="00C12124"/>
    <w:rsid w:val="00C150EA"/>
    <w:rsid w:val="00C23714"/>
    <w:rsid w:val="00C24C14"/>
    <w:rsid w:val="00C264F3"/>
    <w:rsid w:val="00C26D14"/>
    <w:rsid w:val="00C3100F"/>
    <w:rsid w:val="00C333A9"/>
    <w:rsid w:val="00C3340B"/>
    <w:rsid w:val="00C34304"/>
    <w:rsid w:val="00C3624C"/>
    <w:rsid w:val="00C36CC7"/>
    <w:rsid w:val="00C400D2"/>
    <w:rsid w:val="00C431CC"/>
    <w:rsid w:val="00C4636C"/>
    <w:rsid w:val="00C5018D"/>
    <w:rsid w:val="00C50ED8"/>
    <w:rsid w:val="00C52D21"/>
    <w:rsid w:val="00C52EF6"/>
    <w:rsid w:val="00C530B1"/>
    <w:rsid w:val="00C57502"/>
    <w:rsid w:val="00C65472"/>
    <w:rsid w:val="00C66015"/>
    <w:rsid w:val="00C66F1D"/>
    <w:rsid w:val="00C71EC4"/>
    <w:rsid w:val="00C726B7"/>
    <w:rsid w:val="00C75824"/>
    <w:rsid w:val="00C810E8"/>
    <w:rsid w:val="00C82C9F"/>
    <w:rsid w:val="00C875A2"/>
    <w:rsid w:val="00C87D79"/>
    <w:rsid w:val="00C91CC8"/>
    <w:rsid w:val="00C9695C"/>
    <w:rsid w:val="00CA0510"/>
    <w:rsid w:val="00CA1338"/>
    <w:rsid w:val="00CA4A03"/>
    <w:rsid w:val="00CA4D19"/>
    <w:rsid w:val="00CB3987"/>
    <w:rsid w:val="00CB556B"/>
    <w:rsid w:val="00CC1954"/>
    <w:rsid w:val="00CC5EE4"/>
    <w:rsid w:val="00CC6A37"/>
    <w:rsid w:val="00CC7B70"/>
    <w:rsid w:val="00CD0225"/>
    <w:rsid w:val="00CD02F4"/>
    <w:rsid w:val="00CD33CB"/>
    <w:rsid w:val="00CD55B6"/>
    <w:rsid w:val="00CD7333"/>
    <w:rsid w:val="00CD792D"/>
    <w:rsid w:val="00CE32EF"/>
    <w:rsid w:val="00CE54E0"/>
    <w:rsid w:val="00CE60AB"/>
    <w:rsid w:val="00CE6BD2"/>
    <w:rsid w:val="00CF1931"/>
    <w:rsid w:val="00CF3E73"/>
    <w:rsid w:val="00CF57C2"/>
    <w:rsid w:val="00CF64D9"/>
    <w:rsid w:val="00CF6959"/>
    <w:rsid w:val="00CF7C33"/>
    <w:rsid w:val="00D02861"/>
    <w:rsid w:val="00D03B5B"/>
    <w:rsid w:val="00D03E2A"/>
    <w:rsid w:val="00D0428E"/>
    <w:rsid w:val="00D043B2"/>
    <w:rsid w:val="00D0523B"/>
    <w:rsid w:val="00D05953"/>
    <w:rsid w:val="00D1027C"/>
    <w:rsid w:val="00D10533"/>
    <w:rsid w:val="00D122B8"/>
    <w:rsid w:val="00D14061"/>
    <w:rsid w:val="00D14970"/>
    <w:rsid w:val="00D22FF4"/>
    <w:rsid w:val="00D2341C"/>
    <w:rsid w:val="00D23CB9"/>
    <w:rsid w:val="00D258CF"/>
    <w:rsid w:val="00D25C7A"/>
    <w:rsid w:val="00D277BA"/>
    <w:rsid w:val="00D3202A"/>
    <w:rsid w:val="00D323C5"/>
    <w:rsid w:val="00D32707"/>
    <w:rsid w:val="00D32D94"/>
    <w:rsid w:val="00D335A2"/>
    <w:rsid w:val="00D36A4F"/>
    <w:rsid w:val="00D37206"/>
    <w:rsid w:val="00D403D8"/>
    <w:rsid w:val="00D43412"/>
    <w:rsid w:val="00D447F2"/>
    <w:rsid w:val="00D465D1"/>
    <w:rsid w:val="00D50C89"/>
    <w:rsid w:val="00D514CA"/>
    <w:rsid w:val="00D52626"/>
    <w:rsid w:val="00D53A3A"/>
    <w:rsid w:val="00D53D8B"/>
    <w:rsid w:val="00D54BC2"/>
    <w:rsid w:val="00D56B0A"/>
    <w:rsid w:val="00D570C9"/>
    <w:rsid w:val="00D573B1"/>
    <w:rsid w:val="00D601F0"/>
    <w:rsid w:val="00D62319"/>
    <w:rsid w:val="00D64BEA"/>
    <w:rsid w:val="00D678D9"/>
    <w:rsid w:val="00D70DEF"/>
    <w:rsid w:val="00D73CA1"/>
    <w:rsid w:val="00D73CF2"/>
    <w:rsid w:val="00D76262"/>
    <w:rsid w:val="00D7692E"/>
    <w:rsid w:val="00D76A36"/>
    <w:rsid w:val="00D81DC3"/>
    <w:rsid w:val="00D82B77"/>
    <w:rsid w:val="00D82BB4"/>
    <w:rsid w:val="00D82FFE"/>
    <w:rsid w:val="00D87E44"/>
    <w:rsid w:val="00D90902"/>
    <w:rsid w:val="00D92CAB"/>
    <w:rsid w:val="00D95847"/>
    <w:rsid w:val="00D9634C"/>
    <w:rsid w:val="00D97033"/>
    <w:rsid w:val="00DA1D4E"/>
    <w:rsid w:val="00DA5065"/>
    <w:rsid w:val="00DA52B8"/>
    <w:rsid w:val="00DA5672"/>
    <w:rsid w:val="00DA6EC9"/>
    <w:rsid w:val="00DA6FFA"/>
    <w:rsid w:val="00DA72DF"/>
    <w:rsid w:val="00DB01D0"/>
    <w:rsid w:val="00DB2071"/>
    <w:rsid w:val="00DB29F8"/>
    <w:rsid w:val="00DB4199"/>
    <w:rsid w:val="00DB4AE8"/>
    <w:rsid w:val="00DB7427"/>
    <w:rsid w:val="00DB767F"/>
    <w:rsid w:val="00DC130F"/>
    <w:rsid w:val="00DC1BC9"/>
    <w:rsid w:val="00DC2601"/>
    <w:rsid w:val="00DC391D"/>
    <w:rsid w:val="00DC4094"/>
    <w:rsid w:val="00DC70A9"/>
    <w:rsid w:val="00DD029D"/>
    <w:rsid w:val="00DD11CC"/>
    <w:rsid w:val="00DD1889"/>
    <w:rsid w:val="00DD1AB6"/>
    <w:rsid w:val="00DD607A"/>
    <w:rsid w:val="00DD7E9F"/>
    <w:rsid w:val="00DE1091"/>
    <w:rsid w:val="00DF0BBE"/>
    <w:rsid w:val="00DF1910"/>
    <w:rsid w:val="00DF649A"/>
    <w:rsid w:val="00E00459"/>
    <w:rsid w:val="00E00835"/>
    <w:rsid w:val="00E00B1E"/>
    <w:rsid w:val="00E028BA"/>
    <w:rsid w:val="00E0760A"/>
    <w:rsid w:val="00E07A8E"/>
    <w:rsid w:val="00E1051A"/>
    <w:rsid w:val="00E20748"/>
    <w:rsid w:val="00E228BF"/>
    <w:rsid w:val="00E23334"/>
    <w:rsid w:val="00E246D9"/>
    <w:rsid w:val="00E3193F"/>
    <w:rsid w:val="00E32295"/>
    <w:rsid w:val="00E32D54"/>
    <w:rsid w:val="00E34AE3"/>
    <w:rsid w:val="00E34BD1"/>
    <w:rsid w:val="00E37645"/>
    <w:rsid w:val="00E401A6"/>
    <w:rsid w:val="00E46114"/>
    <w:rsid w:val="00E471FA"/>
    <w:rsid w:val="00E50615"/>
    <w:rsid w:val="00E51023"/>
    <w:rsid w:val="00E521FD"/>
    <w:rsid w:val="00E53703"/>
    <w:rsid w:val="00E56DB4"/>
    <w:rsid w:val="00E57090"/>
    <w:rsid w:val="00E618F3"/>
    <w:rsid w:val="00E61F97"/>
    <w:rsid w:val="00E62025"/>
    <w:rsid w:val="00E64DD9"/>
    <w:rsid w:val="00E67EDB"/>
    <w:rsid w:val="00E71A77"/>
    <w:rsid w:val="00E75F83"/>
    <w:rsid w:val="00E76236"/>
    <w:rsid w:val="00E77944"/>
    <w:rsid w:val="00E81186"/>
    <w:rsid w:val="00E82A8F"/>
    <w:rsid w:val="00E83417"/>
    <w:rsid w:val="00E860C3"/>
    <w:rsid w:val="00E9144E"/>
    <w:rsid w:val="00E91AB6"/>
    <w:rsid w:val="00E93000"/>
    <w:rsid w:val="00E93141"/>
    <w:rsid w:val="00E93E55"/>
    <w:rsid w:val="00E94ED1"/>
    <w:rsid w:val="00E94FEC"/>
    <w:rsid w:val="00EA0682"/>
    <w:rsid w:val="00EA42C7"/>
    <w:rsid w:val="00EA49EC"/>
    <w:rsid w:val="00EA5071"/>
    <w:rsid w:val="00EA605A"/>
    <w:rsid w:val="00EA6E56"/>
    <w:rsid w:val="00EA773C"/>
    <w:rsid w:val="00EB0493"/>
    <w:rsid w:val="00EB21DB"/>
    <w:rsid w:val="00EB27B1"/>
    <w:rsid w:val="00EB4919"/>
    <w:rsid w:val="00EC0F96"/>
    <w:rsid w:val="00EC1786"/>
    <w:rsid w:val="00EC31A3"/>
    <w:rsid w:val="00EC352F"/>
    <w:rsid w:val="00EC3972"/>
    <w:rsid w:val="00EC50D9"/>
    <w:rsid w:val="00EC629E"/>
    <w:rsid w:val="00EC7628"/>
    <w:rsid w:val="00ED37DB"/>
    <w:rsid w:val="00ED5A2F"/>
    <w:rsid w:val="00ED764B"/>
    <w:rsid w:val="00EE29CF"/>
    <w:rsid w:val="00EE41A8"/>
    <w:rsid w:val="00EE4B7F"/>
    <w:rsid w:val="00EE5FAE"/>
    <w:rsid w:val="00EE71E6"/>
    <w:rsid w:val="00EF0440"/>
    <w:rsid w:val="00EF1261"/>
    <w:rsid w:val="00EF176D"/>
    <w:rsid w:val="00EF3477"/>
    <w:rsid w:val="00EF3B35"/>
    <w:rsid w:val="00EF4016"/>
    <w:rsid w:val="00EF462E"/>
    <w:rsid w:val="00EF6638"/>
    <w:rsid w:val="00EF68E7"/>
    <w:rsid w:val="00EF78AD"/>
    <w:rsid w:val="00F01103"/>
    <w:rsid w:val="00F01EE2"/>
    <w:rsid w:val="00F038AF"/>
    <w:rsid w:val="00F054FF"/>
    <w:rsid w:val="00F05C4B"/>
    <w:rsid w:val="00F06FEF"/>
    <w:rsid w:val="00F11592"/>
    <w:rsid w:val="00F13FAB"/>
    <w:rsid w:val="00F15D72"/>
    <w:rsid w:val="00F1605D"/>
    <w:rsid w:val="00F17008"/>
    <w:rsid w:val="00F21D57"/>
    <w:rsid w:val="00F2217F"/>
    <w:rsid w:val="00F23C46"/>
    <w:rsid w:val="00F2516D"/>
    <w:rsid w:val="00F2616E"/>
    <w:rsid w:val="00F2632A"/>
    <w:rsid w:val="00F27B97"/>
    <w:rsid w:val="00F36238"/>
    <w:rsid w:val="00F3735C"/>
    <w:rsid w:val="00F40C07"/>
    <w:rsid w:val="00F41E08"/>
    <w:rsid w:val="00F45E29"/>
    <w:rsid w:val="00F47B52"/>
    <w:rsid w:val="00F47E62"/>
    <w:rsid w:val="00F504AE"/>
    <w:rsid w:val="00F52956"/>
    <w:rsid w:val="00F57646"/>
    <w:rsid w:val="00F62512"/>
    <w:rsid w:val="00F635C1"/>
    <w:rsid w:val="00F63CB9"/>
    <w:rsid w:val="00F65565"/>
    <w:rsid w:val="00F66F92"/>
    <w:rsid w:val="00F70355"/>
    <w:rsid w:val="00F720CA"/>
    <w:rsid w:val="00F77B06"/>
    <w:rsid w:val="00F8697E"/>
    <w:rsid w:val="00F86DDF"/>
    <w:rsid w:val="00F925B0"/>
    <w:rsid w:val="00F95934"/>
    <w:rsid w:val="00F973D1"/>
    <w:rsid w:val="00FA0D46"/>
    <w:rsid w:val="00FA4793"/>
    <w:rsid w:val="00FA5818"/>
    <w:rsid w:val="00FA6414"/>
    <w:rsid w:val="00FB2661"/>
    <w:rsid w:val="00FB3658"/>
    <w:rsid w:val="00FB4E9F"/>
    <w:rsid w:val="00FB4EF3"/>
    <w:rsid w:val="00FB56E1"/>
    <w:rsid w:val="00FB6DB3"/>
    <w:rsid w:val="00FB774B"/>
    <w:rsid w:val="00FC56BB"/>
    <w:rsid w:val="00FD13E5"/>
    <w:rsid w:val="00FD23DC"/>
    <w:rsid w:val="00FD4F79"/>
    <w:rsid w:val="00FD57CD"/>
    <w:rsid w:val="00FD7F51"/>
    <w:rsid w:val="00FE06FF"/>
    <w:rsid w:val="00FE0784"/>
    <w:rsid w:val="00FE3EB5"/>
    <w:rsid w:val="00FE5401"/>
    <w:rsid w:val="00FF0725"/>
    <w:rsid w:val="00FF0A4A"/>
    <w:rsid w:val="00FF13E7"/>
    <w:rsid w:val="00FF1D89"/>
    <w:rsid w:val="00FF680F"/>
    <w:rsid w:val="00FF7B0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37B4C549"/>
  <w15:chartTrackingRefBased/>
  <w15:docId w15:val="{D2F9F8AE-0000-4795-A935-ED601712F70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lang w:val="id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02383C"/>
    <w:pPr>
      <w:keepNext/>
      <w:keepLines/>
      <w:spacing w:before="240" w:after="0"/>
      <w:jc w:val="center"/>
      <w:outlineLvl w:val="0"/>
    </w:pPr>
    <w:rPr>
      <w:rFonts w:ascii="Times New Roman" w:eastAsiaTheme="majorEastAsia" w:hAnsi="Times New Roman" w:cstheme="majorBidi"/>
      <w:b/>
      <w:color w:val="000000" w:themeColor="text1"/>
      <w:sz w:val="24"/>
      <w:szCs w:val="32"/>
      <w:lang w:val="en-U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573B1"/>
    <w:pPr>
      <w:keepNext/>
      <w:keepLines/>
      <w:spacing w:before="160" w:after="120"/>
      <w:jc w:val="both"/>
      <w:outlineLvl w:val="1"/>
    </w:pPr>
    <w:rPr>
      <w:rFonts w:ascii="Times New Roman" w:eastAsiaTheme="majorEastAsia" w:hAnsi="Times New Roman" w:cstheme="majorBidi"/>
      <w:b/>
      <w:sz w:val="24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F8697E"/>
    <w:pPr>
      <w:keepNext/>
      <w:keepLines/>
      <w:spacing w:before="160" w:after="120"/>
      <w:outlineLvl w:val="2"/>
    </w:pPr>
    <w:rPr>
      <w:rFonts w:ascii="Times New Roman" w:eastAsiaTheme="majorEastAsia" w:hAnsi="Times New Roman" w:cstheme="majorBidi"/>
      <w:b/>
      <w:color w:val="000000" w:themeColor="text1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F8697E"/>
    <w:pPr>
      <w:keepNext/>
      <w:keepLines/>
      <w:spacing w:before="40" w:after="0" w:line="480" w:lineRule="auto"/>
      <w:outlineLvl w:val="3"/>
    </w:pPr>
    <w:rPr>
      <w:rFonts w:ascii="Times New Roman" w:eastAsiaTheme="majorEastAsia" w:hAnsi="Times New Roman" w:cstheme="majorBidi"/>
      <w:b/>
      <w:iCs/>
      <w:color w:val="000000" w:themeColor="text1"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2383C"/>
    <w:rPr>
      <w:rFonts w:ascii="Times New Roman" w:eastAsiaTheme="majorEastAsia" w:hAnsi="Times New Roman" w:cstheme="majorBidi"/>
      <w:b/>
      <w:color w:val="000000" w:themeColor="text1"/>
      <w:sz w:val="24"/>
      <w:szCs w:val="32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D573B1"/>
    <w:rPr>
      <w:rFonts w:ascii="Times New Roman" w:eastAsiaTheme="majorEastAsia" w:hAnsi="Times New Roman" w:cstheme="majorBidi"/>
      <w:b/>
      <w:sz w:val="24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F8697E"/>
    <w:rPr>
      <w:rFonts w:ascii="Times New Roman" w:eastAsiaTheme="majorEastAsia" w:hAnsi="Times New Roman" w:cstheme="majorBidi"/>
      <w:b/>
      <w:color w:val="000000" w:themeColor="text1"/>
      <w:sz w:val="24"/>
      <w:szCs w:val="24"/>
      <w:lang w:val="id-ID"/>
    </w:rPr>
  </w:style>
  <w:style w:type="character" w:customStyle="1" w:styleId="Heading4Char">
    <w:name w:val="Heading 4 Char"/>
    <w:basedOn w:val="DefaultParagraphFont"/>
    <w:link w:val="Heading4"/>
    <w:uiPriority w:val="9"/>
    <w:rsid w:val="00F8697E"/>
    <w:rPr>
      <w:rFonts w:ascii="Times New Roman" w:eastAsiaTheme="majorEastAsia" w:hAnsi="Times New Roman" w:cstheme="majorBidi"/>
      <w:b/>
      <w:iCs/>
      <w:color w:val="000000" w:themeColor="text1"/>
      <w:sz w:val="24"/>
      <w:lang w:val="id-ID"/>
    </w:rPr>
  </w:style>
  <w:style w:type="paragraph" w:styleId="ListParagraph">
    <w:name w:val="List Paragraph"/>
    <w:aliases w:val="sub de titre 4,ANNEX,List Paragraph1,Body of text"/>
    <w:basedOn w:val="Normal"/>
    <w:link w:val="ListParagraphChar"/>
    <w:uiPriority w:val="34"/>
    <w:qFormat/>
    <w:rsid w:val="00AA4932"/>
    <w:pPr>
      <w:ind w:left="720"/>
      <w:contextualSpacing/>
    </w:pPr>
  </w:style>
  <w:style w:type="character" w:customStyle="1" w:styleId="ListParagraphChar">
    <w:name w:val="List Paragraph Char"/>
    <w:aliases w:val="sub de titre 4 Char,ANNEX Char,List Paragraph1 Char,Body of text Char"/>
    <w:link w:val="ListParagraph"/>
    <w:uiPriority w:val="34"/>
    <w:locked/>
    <w:rsid w:val="00D50C89"/>
    <w:rPr>
      <w:lang w:val="id-ID"/>
    </w:rPr>
  </w:style>
  <w:style w:type="table" w:styleId="TableGrid">
    <w:name w:val="Table Grid"/>
    <w:basedOn w:val="TableNormal"/>
    <w:uiPriority w:val="59"/>
    <w:rsid w:val="009C425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fontstyle01">
    <w:name w:val="fontstyle01"/>
    <w:basedOn w:val="DefaultParagraphFont"/>
    <w:rsid w:val="009C4253"/>
    <w:rPr>
      <w:rFonts w:ascii="TimesNewRomanPS-BoldMT" w:hAnsi="TimesNewRomanPS-BoldMT" w:hint="default"/>
      <w:b/>
      <w:bCs/>
      <w:i w:val="0"/>
      <w:iCs w:val="0"/>
      <w:color w:val="000000"/>
      <w:sz w:val="28"/>
      <w:szCs w:val="28"/>
    </w:rPr>
  </w:style>
  <w:style w:type="character" w:customStyle="1" w:styleId="fontstyle21">
    <w:name w:val="fontstyle21"/>
    <w:basedOn w:val="DefaultParagraphFont"/>
    <w:rsid w:val="009C4253"/>
    <w:rPr>
      <w:rFonts w:ascii="TimesNewRomanPS-BoldItalicMT" w:hAnsi="TimesNewRomanPS-BoldItalicMT" w:hint="default"/>
      <w:b/>
      <w:bCs/>
      <w:i/>
      <w:iCs/>
      <w:color w:val="000000"/>
      <w:sz w:val="28"/>
      <w:szCs w:val="28"/>
    </w:rPr>
  </w:style>
  <w:style w:type="character" w:customStyle="1" w:styleId="fontstyle31">
    <w:name w:val="fontstyle31"/>
    <w:basedOn w:val="DefaultParagraphFont"/>
    <w:rsid w:val="00545379"/>
    <w:rPr>
      <w:rFonts w:ascii="TimesNewRomanPSMT" w:hAnsi="TimesNewRomanPSMT" w:hint="default"/>
      <w:b w:val="0"/>
      <w:bCs w:val="0"/>
      <w:i w:val="0"/>
      <w:iCs w:val="0"/>
      <w:color w:val="000000"/>
      <w:sz w:val="22"/>
      <w:szCs w:val="22"/>
    </w:rPr>
  </w:style>
  <w:style w:type="paragraph" w:styleId="Header">
    <w:name w:val="header"/>
    <w:basedOn w:val="Normal"/>
    <w:link w:val="HeaderChar"/>
    <w:uiPriority w:val="99"/>
    <w:unhideWhenUsed/>
    <w:rsid w:val="0040499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04999"/>
  </w:style>
  <w:style w:type="paragraph" w:styleId="Footer">
    <w:name w:val="footer"/>
    <w:basedOn w:val="Normal"/>
    <w:link w:val="FooterChar"/>
    <w:uiPriority w:val="99"/>
    <w:unhideWhenUsed/>
    <w:rsid w:val="0040499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04999"/>
  </w:style>
  <w:style w:type="paragraph" w:styleId="FootnoteText">
    <w:name w:val="footnote text"/>
    <w:basedOn w:val="Normal"/>
    <w:link w:val="FootnoteTextChar"/>
    <w:uiPriority w:val="99"/>
    <w:semiHidden/>
    <w:unhideWhenUsed/>
    <w:rsid w:val="00657C9B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657C9B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unhideWhenUsed/>
    <w:rsid w:val="00657C9B"/>
    <w:rPr>
      <w:vertAlign w:val="superscript"/>
    </w:rPr>
  </w:style>
  <w:style w:type="paragraph" w:styleId="TOCHeading">
    <w:name w:val="TOC Heading"/>
    <w:basedOn w:val="Heading1"/>
    <w:next w:val="Normal"/>
    <w:uiPriority w:val="39"/>
    <w:unhideWhenUsed/>
    <w:qFormat/>
    <w:rsid w:val="006053F7"/>
    <w:pPr>
      <w:jc w:val="left"/>
      <w:outlineLvl w:val="9"/>
    </w:pPr>
    <w:rPr>
      <w:rFonts w:asciiTheme="majorHAnsi" w:hAnsiTheme="majorHAnsi"/>
      <w:b w:val="0"/>
      <w:color w:val="2F5496" w:themeColor="accent1" w:themeShade="BF"/>
      <w:sz w:val="32"/>
    </w:rPr>
  </w:style>
  <w:style w:type="paragraph" w:styleId="TOC1">
    <w:name w:val="toc 1"/>
    <w:basedOn w:val="Normal"/>
    <w:next w:val="Normal"/>
    <w:autoRedefine/>
    <w:uiPriority w:val="39"/>
    <w:unhideWhenUsed/>
    <w:rsid w:val="006053F7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6448D6"/>
    <w:pPr>
      <w:tabs>
        <w:tab w:val="left" w:pos="1100"/>
        <w:tab w:val="right" w:leader="dot" w:pos="7927"/>
      </w:tabs>
      <w:spacing w:after="0" w:line="240" w:lineRule="auto"/>
      <w:jc w:val="both"/>
    </w:pPr>
    <w:rPr>
      <w:rFonts w:ascii="Times New Roman" w:hAnsi="Times New Roman" w:cs="Times New Roman"/>
      <w:b/>
      <w:noProof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6053F7"/>
    <w:rPr>
      <w:color w:val="0563C1" w:themeColor="hyperlink"/>
      <w:u w:val="single"/>
    </w:rPr>
  </w:style>
  <w:style w:type="character" w:styleId="PlaceholderText">
    <w:name w:val="Placeholder Text"/>
    <w:basedOn w:val="DefaultParagraphFont"/>
    <w:uiPriority w:val="99"/>
    <w:semiHidden/>
    <w:rsid w:val="00EB4919"/>
    <w:rPr>
      <w:color w:val="808080"/>
    </w:rPr>
  </w:style>
  <w:style w:type="paragraph" w:customStyle="1" w:styleId="Normal1">
    <w:name w:val="Normal1"/>
    <w:basedOn w:val="Normal"/>
    <w:link w:val="normalChar"/>
    <w:qFormat/>
    <w:rsid w:val="004B54EE"/>
    <w:pPr>
      <w:spacing w:after="200" w:line="480" w:lineRule="auto"/>
      <w:ind w:left="720"/>
      <w:jc w:val="both"/>
    </w:pPr>
    <w:rPr>
      <w:rFonts w:ascii="Times New Roman" w:eastAsia="Calibri" w:hAnsi="Times New Roman" w:cs="Times New Roman"/>
      <w:sz w:val="24"/>
      <w:lang w:val="en-ID" w:eastAsia="x-none"/>
    </w:rPr>
  </w:style>
  <w:style w:type="character" w:customStyle="1" w:styleId="normalChar">
    <w:name w:val="normal Char"/>
    <w:link w:val="Normal1"/>
    <w:rsid w:val="004B54EE"/>
    <w:rPr>
      <w:rFonts w:ascii="Times New Roman" w:eastAsia="Calibri" w:hAnsi="Times New Roman" w:cs="Times New Roman"/>
      <w:sz w:val="24"/>
      <w:lang w:eastAsia="x-none"/>
    </w:rPr>
  </w:style>
  <w:style w:type="paragraph" w:styleId="TOC3">
    <w:name w:val="toc 3"/>
    <w:basedOn w:val="Normal"/>
    <w:next w:val="Normal"/>
    <w:autoRedefine/>
    <w:uiPriority w:val="39"/>
    <w:unhideWhenUsed/>
    <w:rsid w:val="005041D3"/>
    <w:pPr>
      <w:spacing w:after="100"/>
      <w:ind w:left="440"/>
    </w:pPr>
  </w:style>
  <w:style w:type="paragraph" w:styleId="Caption">
    <w:name w:val="caption"/>
    <w:basedOn w:val="Normal"/>
    <w:next w:val="Normal"/>
    <w:uiPriority w:val="35"/>
    <w:unhideWhenUsed/>
    <w:qFormat/>
    <w:rsid w:val="00FC56BB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FD7F51"/>
    <w:pPr>
      <w:spacing w:after="0"/>
    </w:pPr>
  </w:style>
  <w:style w:type="character" w:styleId="CommentReference">
    <w:name w:val="annotation reference"/>
    <w:basedOn w:val="DefaultParagraphFont"/>
    <w:uiPriority w:val="99"/>
    <w:semiHidden/>
    <w:unhideWhenUsed/>
    <w:rsid w:val="0067066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7066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7066C"/>
    <w:rPr>
      <w:sz w:val="20"/>
      <w:szCs w:val="20"/>
      <w:lang w:val="id-ID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7066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7066C"/>
    <w:rPr>
      <w:b/>
      <w:bCs/>
      <w:sz w:val="20"/>
      <w:szCs w:val="20"/>
      <w:lang w:val="id-ID"/>
    </w:rPr>
  </w:style>
  <w:style w:type="paragraph" w:styleId="Revision">
    <w:name w:val="Revision"/>
    <w:hidden/>
    <w:uiPriority w:val="99"/>
    <w:semiHidden/>
    <w:rsid w:val="0067066C"/>
    <w:pPr>
      <w:spacing w:after="0" w:line="240" w:lineRule="auto"/>
    </w:pPr>
    <w:rPr>
      <w:lang w:val="id-ID"/>
    </w:rPr>
  </w:style>
  <w:style w:type="paragraph" w:styleId="NoSpacing">
    <w:name w:val="No Spacing"/>
    <w:uiPriority w:val="1"/>
    <w:qFormat/>
    <w:rsid w:val="00524FD9"/>
    <w:pPr>
      <w:spacing w:after="0" w:line="240" w:lineRule="auto"/>
    </w:pPr>
    <w:rPr>
      <w:lang w:val="id-ID"/>
    </w:rPr>
  </w:style>
  <w:style w:type="table" w:styleId="PlainTable2">
    <w:name w:val="Plain Table 2"/>
    <w:basedOn w:val="TableNormal"/>
    <w:uiPriority w:val="42"/>
    <w:rsid w:val="00A95CB5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BodyText">
    <w:name w:val="Body Text"/>
    <w:basedOn w:val="Normal"/>
    <w:link w:val="BodyTextChar"/>
    <w:uiPriority w:val="1"/>
    <w:unhideWhenUsed/>
    <w:qFormat/>
    <w:rsid w:val="002E0319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ID"/>
    </w:rPr>
  </w:style>
  <w:style w:type="character" w:customStyle="1" w:styleId="BodyTextChar">
    <w:name w:val="Body Text Char"/>
    <w:basedOn w:val="DefaultParagraphFont"/>
    <w:link w:val="BodyText"/>
    <w:uiPriority w:val="1"/>
    <w:rsid w:val="002E0319"/>
    <w:rPr>
      <w:rFonts w:ascii="Times New Roman" w:eastAsia="Times New Roman" w:hAnsi="Times New Roman" w:cs="Times New Roman"/>
      <w:sz w:val="24"/>
      <w:szCs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BA1E17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val="en-ID" w:eastAsia="en-ID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BA1E17"/>
    <w:rPr>
      <w:rFonts w:ascii="Courier New" w:eastAsia="Times New Roman" w:hAnsi="Courier New" w:cs="Courier New"/>
      <w:sz w:val="20"/>
      <w:szCs w:val="20"/>
      <w:lang w:eastAsia="en-ID"/>
    </w:rPr>
  </w:style>
  <w:style w:type="character" w:customStyle="1" w:styleId="y2iqfc">
    <w:name w:val="y2iqfc"/>
    <w:basedOn w:val="DefaultParagraphFont"/>
    <w:rsid w:val="00BA1E1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2852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40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234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35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51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803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06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662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04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273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5119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0980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0905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2775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513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271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1119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8965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6964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655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1871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8397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6097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8822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9956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3504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4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225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3684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9913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3012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9297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3156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4051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7230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2787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0748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9993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076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6059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6833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767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1129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488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917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4978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775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6385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3443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6013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506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0256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588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9652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2543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0133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854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5179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130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8359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2750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402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3303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244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4698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413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013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419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2025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035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661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0679810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6899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0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FC2B5A23-062D-47FB-8C4E-98E1A017D7F7}">
  <we:reference id="wa104382081" version="1.46.0.0" store="en-US" storeType="OMEX"/>
  <we:alternateReferences>
    <we:reference id="wa104382081" version="1.46.0.0" store="en-US" storeType="OMEX"/>
  </we:alternateReferences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998D8C2-A6CC-44FD-A969-72B703C3C57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40</Pages>
  <Words>7864</Words>
  <Characters>44830</Characters>
  <Application>Microsoft Office Word</Application>
  <DocSecurity>0</DocSecurity>
  <Lines>373</Lines>
  <Paragraphs>10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258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ELL</dc:creator>
  <cp:keywords/>
  <dc:description/>
  <cp:lastModifiedBy>Tegar Pamungkas</cp:lastModifiedBy>
  <cp:revision>2</cp:revision>
  <cp:lastPrinted>2023-07-18T06:18:00Z</cp:lastPrinted>
  <dcterms:created xsi:type="dcterms:W3CDTF">2023-08-16T07:40:00Z</dcterms:created>
  <dcterms:modified xsi:type="dcterms:W3CDTF">2023-08-16T07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cbbee3ab-ed60-3fb4-88ef-6b039ac9f298</vt:lpwstr>
  </property>
  <property fmtid="{D5CDD505-2E9C-101B-9397-08002B2CF9AE}" pid="4" name="Mendeley Recent Style Id 0_1">
    <vt:lpwstr>http://www.zotero.org/styles/american-medical-association</vt:lpwstr>
  </property>
  <property fmtid="{D5CDD505-2E9C-101B-9397-08002B2CF9AE}" pid="5" name="Mendeley Recent Style Name 0_1">
    <vt:lpwstr>American Medical Association 11th edition</vt:lpwstr>
  </property>
  <property fmtid="{D5CDD505-2E9C-101B-9397-08002B2CF9AE}" pid="6" name="Mendeley Recent Style Id 1_1">
    <vt:lpwstr>http://www.zotero.org/styles/american-political-science-association</vt:lpwstr>
  </property>
  <property fmtid="{D5CDD505-2E9C-101B-9397-08002B2CF9AE}" pid="7" name="Mendeley Recent Style Name 1_1">
    <vt:lpwstr>American Political Science Association</vt:lpwstr>
  </property>
  <property fmtid="{D5CDD505-2E9C-101B-9397-08002B2CF9AE}" pid="8" name="Mendeley Recent Style Id 2_1">
    <vt:lpwstr>http://www.zotero.org/styles/apa</vt:lpwstr>
  </property>
  <property fmtid="{D5CDD505-2E9C-101B-9397-08002B2CF9AE}" pid="9" name="Mendeley Recent Style Name 2_1">
    <vt:lpwstr>American Psychological Association 7th edition</vt:lpwstr>
  </property>
  <property fmtid="{D5CDD505-2E9C-101B-9397-08002B2CF9AE}" pid="10" name="Mendeley Recent Style Id 3_1">
    <vt:lpwstr>http://www.zotero.org/styles/american-sociological-association</vt:lpwstr>
  </property>
  <property fmtid="{D5CDD505-2E9C-101B-9397-08002B2CF9AE}" pid="11" name="Mendeley Recent Style Name 3_1">
    <vt:lpwstr>American Sociological Association 6th edition</vt:lpwstr>
  </property>
  <property fmtid="{D5CDD505-2E9C-101B-9397-08002B2CF9AE}" pid="12" name="Mendeley Recent Style Id 4_1">
    <vt:lpwstr>http://www.zotero.org/styles/chicago-author-date</vt:lpwstr>
  </property>
  <property fmtid="{D5CDD505-2E9C-101B-9397-08002B2CF9AE}" pid="13" name="Mendeley Recent Style Name 4_1">
    <vt:lpwstr>Chicago Manual of Style 17th edition (author-date)</vt:lpwstr>
  </property>
  <property fmtid="{D5CDD505-2E9C-101B-9397-08002B2CF9AE}" pid="14" name="Mendeley Recent Style Id 5_1">
    <vt:lpwstr>http://www.zotero.org/styles/harvard-cite-them-right</vt:lpwstr>
  </property>
  <property fmtid="{D5CDD505-2E9C-101B-9397-08002B2CF9AE}" pid="15" name="Mendeley Recent Style Name 5_1">
    <vt:lpwstr>Cite Them Right 12th edition - Harvard</vt:lpwstr>
  </property>
  <property fmtid="{D5CDD505-2E9C-101B-9397-08002B2CF9AE}" pid="16" name="Mendeley Recent Style Id 6_1">
    <vt:lpwstr>http://www.zotero.org/styles/ieee</vt:lpwstr>
  </property>
  <property fmtid="{D5CDD505-2E9C-101B-9397-08002B2CF9AE}" pid="17" name="Mendeley Recent Style Name 6_1">
    <vt:lpwstr>IEEE</vt:lpwstr>
  </property>
  <property fmtid="{D5CDD505-2E9C-101B-9397-08002B2CF9AE}" pid="18" name="Mendeley Recent Style Id 7_1">
    <vt:lpwstr>http://www.zotero.org/styles/modern-humanities-research-association</vt:lpwstr>
  </property>
  <property fmtid="{D5CDD505-2E9C-101B-9397-08002B2CF9AE}" pid="19" name="Mendeley Recent Style Name 7_1">
    <vt:lpwstr>Modern Humanities Research Association 3rd edition (note with bibliography)</vt:lpwstr>
  </property>
  <property fmtid="{D5CDD505-2E9C-101B-9397-08002B2CF9AE}" pid="20" name="Mendeley Recent Style Id 8_1">
    <vt:lpwstr>http://www.zotero.org/styles/modern-language-association</vt:lpwstr>
  </property>
  <property fmtid="{D5CDD505-2E9C-101B-9397-08002B2CF9AE}" pid="21" name="Mendeley Recent Style Name 8_1">
    <vt:lpwstr>Modern Language Association 9th edition</vt:lpwstr>
  </property>
  <property fmtid="{D5CDD505-2E9C-101B-9397-08002B2CF9AE}" pid="22" name="Mendeley Recent Style Id 9_1">
    <vt:lpwstr>http://www.zotero.org/styles/nature</vt:lpwstr>
  </property>
  <property fmtid="{D5CDD505-2E9C-101B-9397-08002B2CF9AE}" pid="23" name="Mendeley Recent Style Name 9_1">
    <vt:lpwstr>Nature</vt:lpwstr>
  </property>
  <property fmtid="{D5CDD505-2E9C-101B-9397-08002B2CF9AE}" pid="24" name="Mendeley Citation Style_1">
    <vt:lpwstr>http://www.zotero.org/styles/american-sociological-association</vt:lpwstr>
  </property>
</Properties>
</file>